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42FC9" w14:textId="16371B3D" w:rsidR="0034642F" w:rsidRPr="003474C0" w:rsidRDefault="00D57174" w:rsidP="00925640">
      <w:pPr>
        <w:jc w:val="center"/>
        <w:rPr>
          <w:rFonts w:cs="Times New Roman"/>
          <w:szCs w:val="24"/>
        </w:rPr>
      </w:pPr>
      <w:r w:rsidRPr="003474C0">
        <w:rPr>
          <w:noProof/>
          <w:lang w:val="en-US"/>
        </w:rPr>
        <w:drawing>
          <wp:inline distT="0" distB="0" distL="0" distR="0" wp14:anchorId="5B1CA7E9" wp14:editId="75626AAF">
            <wp:extent cx="4289425" cy="606425"/>
            <wp:effectExtent l="0" t="0" r="0" b="3175"/>
            <wp:docPr id="4" name="Imagen 1" descr="Educación Continua - Tecnológico Universitario Rumiñah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Educación Continua - Tecnológico Universitario Rumiñahui"/>
                    <pic:cNvPicPr>
                      <a:picLocks noChangeAspect="1"/>
                    </pic:cNvPicPr>
                  </pic:nvPicPr>
                  <pic:blipFill rotWithShape="1">
                    <a:blip r:embed="rId11">
                      <a:extLst>
                        <a:ext uri="{28A0092B-C50C-407E-A947-70E740481C1C}">
                          <a14:useLocalDpi xmlns:a14="http://schemas.microsoft.com/office/drawing/2010/main" val="0"/>
                        </a:ext>
                      </a:extLst>
                    </a:blip>
                    <a:srcRect t="34305" r="2990" b="23495"/>
                    <a:stretch/>
                  </pic:blipFill>
                  <pic:spPr bwMode="auto">
                    <a:xfrm>
                      <a:off x="0" y="0"/>
                      <a:ext cx="4289425" cy="606425"/>
                    </a:xfrm>
                    <a:prstGeom prst="rect">
                      <a:avLst/>
                    </a:prstGeom>
                    <a:noFill/>
                    <a:ln>
                      <a:noFill/>
                    </a:ln>
                    <a:extLst>
                      <a:ext uri="{53640926-AAD7-44D8-BBD7-CCE9431645EC}">
                        <a14:shadowObscured xmlns:a14="http://schemas.microsoft.com/office/drawing/2010/main"/>
                      </a:ext>
                    </a:extLst>
                  </pic:spPr>
                </pic:pic>
              </a:graphicData>
            </a:graphic>
          </wp:inline>
        </w:drawing>
      </w:r>
    </w:p>
    <w:p w14:paraId="494580D2" w14:textId="77777777" w:rsidR="0038577F" w:rsidRPr="003474C0" w:rsidRDefault="0038577F" w:rsidP="0038577F">
      <w:pPr>
        <w:jc w:val="center"/>
        <w:rPr>
          <w:rFonts w:cs="Times New Roman"/>
          <w:szCs w:val="24"/>
        </w:rPr>
      </w:pPr>
    </w:p>
    <w:p w14:paraId="7687C91E" w14:textId="77777777" w:rsidR="0038577F" w:rsidRPr="003474C0" w:rsidRDefault="0038577F" w:rsidP="0038577F">
      <w:pPr>
        <w:jc w:val="center"/>
        <w:rPr>
          <w:rFonts w:cs="Times New Roman"/>
          <w:szCs w:val="24"/>
        </w:rPr>
      </w:pPr>
    </w:p>
    <w:p w14:paraId="7E3E7DA2" w14:textId="6CD5D801" w:rsidR="0038577F" w:rsidRPr="003474C0" w:rsidRDefault="0038577F" w:rsidP="00970497">
      <w:pPr>
        <w:jc w:val="center"/>
        <w:rPr>
          <w:rFonts w:cs="Times New Roman"/>
          <w:szCs w:val="24"/>
        </w:rPr>
      </w:pPr>
      <w:bookmarkStart w:id="0" w:name="_Hlk139374366"/>
      <w:r w:rsidRPr="003474C0">
        <w:rPr>
          <w:rFonts w:cs="Times New Roman"/>
          <w:szCs w:val="24"/>
        </w:rPr>
        <w:t xml:space="preserve">ANALÍTICA DE DATOS </w:t>
      </w:r>
      <w:r w:rsidR="00EA7882">
        <w:rPr>
          <w:rFonts w:cs="Times New Roman"/>
          <w:szCs w:val="24"/>
        </w:rPr>
        <w:t>D</w:t>
      </w:r>
      <w:r w:rsidR="00EA7882" w:rsidRPr="003474C0">
        <w:rPr>
          <w:rFonts w:cs="Times New Roman"/>
          <w:szCs w:val="24"/>
        </w:rPr>
        <w:t xml:space="preserve">EL MODULO </w:t>
      </w:r>
      <w:r w:rsidR="00EA7882">
        <w:rPr>
          <w:rFonts w:cs="Times New Roman"/>
          <w:szCs w:val="24"/>
        </w:rPr>
        <w:t xml:space="preserve">DE TIC´S </w:t>
      </w:r>
      <w:r w:rsidR="00B65FB1" w:rsidRPr="003474C0">
        <w:rPr>
          <w:rFonts w:cs="Times New Roman"/>
          <w:szCs w:val="24"/>
        </w:rPr>
        <w:t xml:space="preserve">OBTENIDOS DE </w:t>
      </w:r>
      <w:r w:rsidRPr="003474C0">
        <w:rPr>
          <w:rFonts w:cs="Times New Roman"/>
          <w:szCs w:val="24"/>
        </w:rPr>
        <w:t xml:space="preserve">LA </w:t>
      </w:r>
      <w:r w:rsidR="00645E77" w:rsidRPr="003474C0">
        <w:rPr>
          <w:rFonts w:cs="Times New Roman"/>
          <w:szCs w:val="24"/>
        </w:rPr>
        <w:t>ENESEM</w:t>
      </w:r>
      <w:r w:rsidRPr="003474C0">
        <w:rPr>
          <w:rFonts w:cs="Times New Roman"/>
          <w:szCs w:val="24"/>
        </w:rPr>
        <w:t xml:space="preserve"> DEL INEC DEL AÑO 2012 A</w:t>
      </w:r>
      <w:r w:rsidR="00B65FB1" w:rsidRPr="003474C0">
        <w:rPr>
          <w:rFonts w:cs="Times New Roman"/>
          <w:szCs w:val="24"/>
        </w:rPr>
        <w:t>L AÑO</w:t>
      </w:r>
      <w:r w:rsidRPr="003474C0">
        <w:rPr>
          <w:rFonts w:cs="Times New Roman"/>
          <w:szCs w:val="24"/>
        </w:rPr>
        <w:t xml:space="preserve"> 2015</w:t>
      </w:r>
      <w:r w:rsidR="00EA7882">
        <w:rPr>
          <w:rFonts w:cs="Times New Roman"/>
          <w:szCs w:val="24"/>
        </w:rPr>
        <w:t xml:space="preserve"> SOBRE</w:t>
      </w:r>
      <w:r w:rsidR="00DD1905">
        <w:rPr>
          <w:rFonts w:cs="Times New Roman"/>
          <w:szCs w:val="24"/>
        </w:rPr>
        <w:t xml:space="preserve"> </w:t>
      </w:r>
      <w:r w:rsidR="00AB3060">
        <w:rPr>
          <w:rFonts w:cs="Times New Roman"/>
          <w:szCs w:val="24"/>
        </w:rPr>
        <w:t>E</w:t>
      </w:r>
      <w:r w:rsidR="00B65FB1" w:rsidRPr="003474C0">
        <w:rPr>
          <w:rFonts w:cs="Times New Roman"/>
          <w:szCs w:val="24"/>
        </w:rPr>
        <w:t xml:space="preserve">L USO DE </w:t>
      </w:r>
      <w:r w:rsidR="001636C4" w:rsidRPr="003474C0">
        <w:rPr>
          <w:rFonts w:cs="Times New Roman"/>
          <w:szCs w:val="24"/>
        </w:rPr>
        <w:t>E</w:t>
      </w:r>
      <w:r w:rsidR="00B65FB1" w:rsidRPr="003474C0">
        <w:rPr>
          <w:rFonts w:cs="Times New Roman"/>
          <w:szCs w:val="24"/>
        </w:rPr>
        <w:t xml:space="preserve">QUIPOS, </w:t>
      </w:r>
      <w:r w:rsidR="00476862">
        <w:rPr>
          <w:rFonts w:cs="Times New Roman"/>
          <w:szCs w:val="24"/>
        </w:rPr>
        <w:t>INTERNET Y</w:t>
      </w:r>
      <w:r w:rsidR="00AB3060">
        <w:rPr>
          <w:rFonts w:cs="Times New Roman"/>
          <w:szCs w:val="24"/>
        </w:rPr>
        <w:t xml:space="preserve"> </w:t>
      </w:r>
      <w:r w:rsidR="00B65FB1" w:rsidRPr="003474C0">
        <w:rPr>
          <w:rFonts w:cs="Times New Roman"/>
          <w:szCs w:val="24"/>
        </w:rPr>
        <w:t xml:space="preserve">PERSONAL </w:t>
      </w:r>
      <w:r w:rsidR="00EA7882">
        <w:rPr>
          <w:rFonts w:cs="Times New Roman"/>
          <w:szCs w:val="24"/>
        </w:rPr>
        <w:t xml:space="preserve">PARA DETERMINAR </w:t>
      </w:r>
      <w:r w:rsidRPr="003474C0">
        <w:rPr>
          <w:rFonts w:cs="Times New Roman"/>
          <w:szCs w:val="24"/>
        </w:rPr>
        <w:t xml:space="preserve">INVERSIONES REALIZADAS </w:t>
      </w:r>
      <w:r w:rsidR="00EA7882">
        <w:rPr>
          <w:rFonts w:cs="Times New Roman"/>
          <w:szCs w:val="24"/>
        </w:rPr>
        <w:t xml:space="preserve">EN EL ÁREA </w:t>
      </w:r>
      <w:r w:rsidRPr="003474C0">
        <w:rPr>
          <w:rFonts w:cs="Times New Roman"/>
          <w:szCs w:val="24"/>
        </w:rPr>
        <w:t>POR LAS EMPRESAS DEL ECUADOR.</w:t>
      </w:r>
    </w:p>
    <w:bookmarkEnd w:id="0"/>
    <w:p w14:paraId="77A0C139" w14:textId="1E526631" w:rsidR="0034642F" w:rsidRPr="003474C0" w:rsidRDefault="0034642F" w:rsidP="00970497">
      <w:pPr>
        <w:jc w:val="center"/>
        <w:rPr>
          <w:rFonts w:cs="Times New Roman"/>
          <w:szCs w:val="24"/>
        </w:rPr>
      </w:pPr>
    </w:p>
    <w:p w14:paraId="5A27317A" w14:textId="77777777" w:rsidR="0038577F" w:rsidRPr="003474C0" w:rsidRDefault="0038577F" w:rsidP="00970497">
      <w:pPr>
        <w:jc w:val="center"/>
        <w:rPr>
          <w:rFonts w:cs="Times New Roman"/>
          <w:szCs w:val="24"/>
        </w:rPr>
      </w:pPr>
    </w:p>
    <w:p w14:paraId="0411A3C7" w14:textId="77777777" w:rsidR="0038577F" w:rsidRPr="003474C0" w:rsidRDefault="0038577F" w:rsidP="00970497">
      <w:pPr>
        <w:jc w:val="center"/>
        <w:rPr>
          <w:rFonts w:cs="Times New Roman"/>
          <w:szCs w:val="24"/>
        </w:rPr>
      </w:pPr>
    </w:p>
    <w:p w14:paraId="60FDD2B5" w14:textId="0BA50EF3" w:rsidR="007D1DB1" w:rsidRPr="003474C0" w:rsidRDefault="007D1DB1" w:rsidP="00970497">
      <w:pPr>
        <w:jc w:val="center"/>
        <w:rPr>
          <w:rFonts w:cs="Times New Roman"/>
          <w:szCs w:val="24"/>
        </w:rPr>
      </w:pPr>
      <w:r w:rsidRPr="003474C0">
        <w:rPr>
          <w:rFonts w:cs="Times New Roman"/>
          <w:szCs w:val="24"/>
        </w:rPr>
        <w:t>EJECUCIÓN DE PROYECTOS</w:t>
      </w:r>
    </w:p>
    <w:p w14:paraId="563B3E18" w14:textId="7ACEC1B9" w:rsidR="00970497" w:rsidRPr="003474C0" w:rsidRDefault="00970497" w:rsidP="00970497">
      <w:pPr>
        <w:jc w:val="center"/>
        <w:rPr>
          <w:rFonts w:cs="Times New Roman"/>
          <w:szCs w:val="24"/>
        </w:rPr>
      </w:pPr>
    </w:p>
    <w:p w14:paraId="68EAE14F" w14:textId="77777777" w:rsidR="00970497" w:rsidRPr="003474C0" w:rsidRDefault="00970497" w:rsidP="00970497">
      <w:pPr>
        <w:jc w:val="center"/>
        <w:rPr>
          <w:rFonts w:cs="Times New Roman"/>
          <w:szCs w:val="24"/>
        </w:rPr>
      </w:pPr>
    </w:p>
    <w:p w14:paraId="385218CD" w14:textId="7A3F1897" w:rsidR="00EB178E" w:rsidRPr="003474C0" w:rsidRDefault="00EB178E" w:rsidP="00970497">
      <w:pPr>
        <w:jc w:val="center"/>
        <w:rPr>
          <w:rFonts w:cs="Times New Roman"/>
          <w:szCs w:val="24"/>
        </w:rPr>
      </w:pPr>
    </w:p>
    <w:p w14:paraId="7A63008E" w14:textId="35339292" w:rsidR="003B0700" w:rsidRPr="003474C0" w:rsidRDefault="007D1DB1" w:rsidP="00970497">
      <w:pPr>
        <w:ind w:left="3540"/>
        <w:rPr>
          <w:rFonts w:cs="Times New Roman"/>
          <w:szCs w:val="24"/>
        </w:rPr>
      </w:pPr>
      <w:bookmarkStart w:id="1" w:name="_Hlk139480502"/>
      <w:r w:rsidRPr="003474C0">
        <w:rPr>
          <w:rFonts w:cs="Times New Roman"/>
          <w:szCs w:val="24"/>
        </w:rPr>
        <w:t>ALUMNO</w:t>
      </w:r>
      <w:r w:rsidR="00D80A4C" w:rsidRPr="003474C0">
        <w:rPr>
          <w:rFonts w:cs="Times New Roman"/>
          <w:szCs w:val="24"/>
        </w:rPr>
        <w:t>S</w:t>
      </w:r>
      <w:r w:rsidRPr="003474C0">
        <w:rPr>
          <w:rFonts w:cs="Times New Roman"/>
          <w:szCs w:val="24"/>
        </w:rPr>
        <w:t>:</w:t>
      </w:r>
    </w:p>
    <w:p w14:paraId="407A9B43" w14:textId="77777777" w:rsidR="00D57174" w:rsidRPr="003474C0" w:rsidRDefault="00D57174" w:rsidP="00D57174">
      <w:pPr>
        <w:jc w:val="center"/>
        <w:rPr>
          <w:rFonts w:cs="Times New Roman"/>
          <w:szCs w:val="24"/>
        </w:rPr>
      </w:pPr>
      <w:r w:rsidRPr="003474C0">
        <w:rPr>
          <w:rFonts w:cs="Times New Roman"/>
          <w:szCs w:val="24"/>
        </w:rPr>
        <w:t>FLORES PALAQUIBAY CRISTIAN DANIEL</w:t>
      </w:r>
    </w:p>
    <w:p w14:paraId="3AA3361A" w14:textId="77777777" w:rsidR="00D57174" w:rsidRPr="003474C0" w:rsidRDefault="00D57174" w:rsidP="00D57174">
      <w:pPr>
        <w:jc w:val="center"/>
        <w:rPr>
          <w:rFonts w:cs="Times New Roman"/>
          <w:szCs w:val="24"/>
        </w:rPr>
      </w:pPr>
      <w:r w:rsidRPr="003474C0">
        <w:rPr>
          <w:rFonts w:cs="Times New Roman"/>
          <w:szCs w:val="24"/>
        </w:rPr>
        <w:t>LESCANO SALAZAR JOSEPH FRANSHUA</w:t>
      </w:r>
    </w:p>
    <w:p w14:paraId="0A7E93E0" w14:textId="69E51199" w:rsidR="00970497" w:rsidRPr="003474C0" w:rsidRDefault="00970497" w:rsidP="00970497">
      <w:pPr>
        <w:jc w:val="center"/>
        <w:rPr>
          <w:rFonts w:cs="Times New Roman"/>
          <w:szCs w:val="24"/>
        </w:rPr>
      </w:pPr>
    </w:p>
    <w:p w14:paraId="13E1141E" w14:textId="77777777" w:rsidR="00970497" w:rsidRPr="003474C0" w:rsidRDefault="00970497" w:rsidP="00970497">
      <w:pPr>
        <w:jc w:val="center"/>
        <w:rPr>
          <w:rFonts w:cs="Times New Roman"/>
          <w:szCs w:val="24"/>
        </w:rPr>
      </w:pPr>
    </w:p>
    <w:p w14:paraId="2E831786" w14:textId="08C770F5" w:rsidR="00970497" w:rsidRPr="003474C0" w:rsidRDefault="00D57174" w:rsidP="00970497">
      <w:pPr>
        <w:jc w:val="center"/>
        <w:rPr>
          <w:rFonts w:cs="Times New Roman"/>
          <w:szCs w:val="24"/>
        </w:rPr>
      </w:pPr>
      <w:r w:rsidRPr="003474C0">
        <w:rPr>
          <w:rFonts w:cs="Times New Roman"/>
          <w:szCs w:val="24"/>
        </w:rPr>
        <w:t>TUTOR</w:t>
      </w:r>
      <w:r w:rsidR="000643FA">
        <w:rPr>
          <w:rFonts w:cs="Times New Roman"/>
          <w:szCs w:val="24"/>
        </w:rPr>
        <w:t>A</w:t>
      </w:r>
      <w:r w:rsidRPr="003474C0">
        <w:rPr>
          <w:rFonts w:cs="Times New Roman"/>
          <w:szCs w:val="24"/>
        </w:rPr>
        <w:t xml:space="preserve">: ING. </w:t>
      </w:r>
      <w:r w:rsidR="004221E3" w:rsidRPr="003474C0">
        <w:rPr>
          <w:rFonts w:cs="Times New Roman"/>
          <w:szCs w:val="24"/>
        </w:rPr>
        <w:t>ÁLVAREZ</w:t>
      </w:r>
      <w:r w:rsidR="00ED1158" w:rsidRPr="003474C0">
        <w:rPr>
          <w:rFonts w:cs="Times New Roman"/>
          <w:szCs w:val="24"/>
        </w:rPr>
        <w:t xml:space="preserve"> </w:t>
      </w:r>
      <w:r w:rsidR="00F175A9" w:rsidRPr="003474C0">
        <w:rPr>
          <w:rFonts w:cs="Times New Roman"/>
          <w:szCs w:val="24"/>
        </w:rPr>
        <w:t>MAYRA</w:t>
      </w:r>
      <w:r w:rsidR="000643FA">
        <w:rPr>
          <w:rFonts w:cs="Times New Roman"/>
          <w:szCs w:val="24"/>
        </w:rPr>
        <w:t>. MSc</w:t>
      </w:r>
      <w:r w:rsidR="00970497" w:rsidRPr="003474C0">
        <w:rPr>
          <w:rFonts w:cs="Times New Roman"/>
          <w:szCs w:val="24"/>
        </w:rPr>
        <w:t xml:space="preserve"> </w:t>
      </w:r>
    </w:p>
    <w:bookmarkEnd w:id="1"/>
    <w:p w14:paraId="0D0519EC" w14:textId="4F72E88F" w:rsidR="007D1DB1" w:rsidRPr="003474C0" w:rsidRDefault="007D1DB1" w:rsidP="00970497">
      <w:pPr>
        <w:jc w:val="center"/>
        <w:rPr>
          <w:rFonts w:cs="Times New Roman"/>
          <w:szCs w:val="24"/>
        </w:rPr>
      </w:pPr>
    </w:p>
    <w:p w14:paraId="0650A898" w14:textId="77777777" w:rsidR="00970497" w:rsidRPr="003474C0" w:rsidRDefault="00970497" w:rsidP="00970497">
      <w:pPr>
        <w:jc w:val="center"/>
        <w:rPr>
          <w:rFonts w:cs="Times New Roman"/>
          <w:szCs w:val="24"/>
        </w:rPr>
      </w:pPr>
    </w:p>
    <w:p w14:paraId="037B9C80" w14:textId="4C34B866" w:rsidR="00013FE0" w:rsidRPr="003474C0" w:rsidRDefault="00013FE0" w:rsidP="00970497">
      <w:pPr>
        <w:jc w:val="center"/>
        <w:rPr>
          <w:rFonts w:cs="Times New Roman"/>
          <w:szCs w:val="24"/>
        </w:rPr>
      </w:pPr>
    </w:p>
    <w:p w14:paraId="0BB10D2B" w14:textId="307B81D7" w:rsidR="00013FE0" w:rsidRPr="003474C0" w:rsidRDefault="0038577F" w:rsidP="00970497">
      <w:pPr>
        <w:jc w:val="center"/>
        <w:rPr>
          <w:rFonts w:cs="Times New Roman"/>
          <w:szCs w:val="24"/>
        </w:rPr>
        <w:sectPr w:rsidR="00013FE0" w:rsidRPr="003474C0">
          <w:pgSz w:w="11906" w:h="16838"/>
          <w:pgMar w:top="1440" w:right="1440" w:bottom="1440" w:left="1440" w:header="708" w:footer="708" w:gutter="0"/>
          <w:cols w:space="708"/>
          <w:docGrid w:linePitch="360"/>
        </w:sectPr>
      </w:pPr>
      <w:r w:rsidRPr="003474C0">
        <w:rPr>
          <w:rFonts w:cs="Times New Roman"/>
          <w:szCs w:val="24"/>
        </w:rPr>
        <w:t xml:space="preserve">QUITO, </w:t>
      </w:r>
      <w:r w:rsidR="00F175A9">
        <w:rPr>
          <w:rFonts w:cs="Times New Roman"/>
          <w:szCs w:val="24"/>
        </w:rPr>
        <w:t>SEPTIEMBRE</w:t>
      </w:r>
      <w:r w:rsidRPr="003474C0">
        <w:rPr>
          <w:rFonts w:cs="Times New Roman"/>
          <w:szCs w:val="24"/>
        </w:rPr>
        <w:t xml:space="preserve"> 2023</w:t>
      </w:r>
    </w:p>
    <w:p w14:paraId="03FBC4B4" w14:textId="77777777" w:rsidR="00FA4F38" w:rsidRDefault="00D57174" w:rsidP="00E81C24">
      <w:pPr>
        <w:rPr>
          <w:rFonts w:cs="Times New Roman"/>
          <w:b/>
          <w:bCs/>
          <w:szCs w:val="24"/>
        </w:rPr>
      </w:pPr>
      <w:r w:rsidRPr="003474C0">
        <w:rPr>
          <w:rFonts w:cs="Times New Roman"/>
          <w:b/>
          <w:bCs/>
          <w:szCs w:val="24"/>
        </w:rPr>
        <w:lastRenderedPageBreak/>
        <w:t>AGRADECIMIENTO</w:t>
      </w:r>
    </w:p>
    <w:p w14:paraId="18C57338" w14:textId="77777777" w:rsidR="00FA4F38" w:rsidRDefault="00FA4F38" w:rsidP="00E81C24">
      <w:pPr>
        <w:rPr>
          <w:rFonts w:cs="Times New Roman"/>
          <w:b/>
          <w:bCs/>
          <w:szCs w:val="24"/>
        </w:rPr>
      </w:pPr>
    </w:p>
    <w:p w14:paraId="168AE719" w14:textId="110AE190" w:rsidR="002D07EC" w:rsidRPr="002D07EC" w:rsidRDefault="002D07EC" w:rsidP="002D07EC">
      <w:pPr>
        <w:rPr>
          <w:rFonts w:cs="Times New Roman"/>
          <w:szCs w:val="24"/>
        </w:rPr>
      </w:pPr>
      <w:r w:rsidRPr="002D07EC">
        <w:rPr>
          <w:rFonts w:cs="Times New Roman"/>
          <w:szCs w:val="24"/>
        </w:rPr>
        <w:t>Quer</w:t>
      </w:r>
      <w:r w:rsidR="00EA759F">
        <w:rPr>
          <w:rFonts w:cs="Times New Roman"/>
          <w:szCs w:val="24"/>
        </w:rPr>
        <w:t>emos</w:t>
      </w:r>
      <w:r w:rsidRPr="002D07EC">
        <w:rPr>
          <w:rFonts w:cs="Times New Roman"/>
          <w:szCs w:val="24"/>
        </w:rPr>
        <w:t xml:space="preserve"> comenzar agradeciendo a Dios por haber</w:t>
      </w:r>
      <w:r w:rsidR="00EA759F">
        <w:rPr>
          <w:rFonts w:cs="Times New Roman"/>
          <w:szCs w:val="24"/>
        </w:rPr>
        <w:t>nos</w:t>
      </w:r>
      <w:r w:rsidRPr="002D07EC">
        <w:rPr>
          <w:rFonts w:cs="Times New Roman"/>
          <w:szCs w:val="24"/>
        </w:rPr>
        <w:t xml:space="preserve"> brindado la oportunidad de culminar este proyecto y por haber</w:t>
      </w:r>
      <w:r w:rsidR="00EA759F">
        <w:rPr>
          <w:rFonts w:cs="Times New Roman"/>
          <w:szCs w:val="24"/>
        </w:rPr>
        <w:t>nos</w:t>
      </w:r>
      <w:r w:rsidRPr="002D07EC">
        <w:rPr>
          <w:rFonts w:cs="Times New Roman"/>
          <w:szCs w:val="24"/>
        </w:rPr>
        <w:t xml:space="preserve"> dado la capacidad y la paciencia para lograrlo.</w:t>
      </w:r>
    </w:p>
    <w:p w14:paraId="7AA79CD9" w14:textId="44DC6F5C" w:rsidR="002D07EC" w:rsidRPr="002D07EC" w:rsidRDefault="002D07EC" w:rsidP="002D07EC">
      <w:pPr>
        <w:rPr>
          <w:rFonts w:cs="Times New Roman"/>
          <w:szCs w:val="24"/>
        </w:rPr>
      </w:pPr>
      <w:r w:rsidRPr="002D07EC">
        <w:rPr>
          <w:rFonts w:cs="Times New Roman"/>
          <w:szCs w:val="24"/>
        </w:rPr>
        <w:t>Agrade</w:t>
      </w:r>
      <w:r w:rsidR="00EA759F">
        <w:rPr>
          <w:rFonts w:cs="Times New Roman"/>
          <w:szCs w:val="24"/>
        </w:rPr>
        <w:t>cemos</w:t>
      </w:r>
      <w:r w:rsidRPr="002D07EC">
        <w:rPr>
          <w:rFonts w:cs="Times New Roman"/>
          <w:szCs w:val="24"/>
        </w:rPr>
        <w:t xml:space="preserve"> a </w:t>
      </w:r>
      <w:r w:rsidR="00EA759F">
        <w:rPr>
          <w:rFonts w:cs="Times New Roman"/>
          <w:szCs w:val="24"/>
        </w:rPr>
        <w:t xml:space="preserve">nuestra </w:t>
      </w:r>
      <w:r w:rsidRPr="002D07EC">
        <w:rPr>
          <w:rFonts w:cs="Times New Roman"/>
          <w:szCs w:val="24"/>
        </w:rPr>
        <w:t xml:space="preserve">tutora, </w:t>
      </w:r>
      <w:r w:rsidR="00B93655" w:rsidRPr="00B93655">
        <w:rPr>
          <w:rFonts w:cs="Times New Roman"/>
          <w:szCs w:val="24"/>
        </w:rPr>
        <w:t xml:space="preserve">Ing. Mayra </w:t>
      </w:r>
      <w:r w:rsidR="00C819FD" w:rsidRPr="00B93655">
        <w:rPr>
          <w:rFonts w:cs="Times New Roman"/>
          <w:szCs w:val="24"/>
        </w:rPr>
        <w:t>Álvarez</w:t>
      </w:r>
      <w:r w:rsidRPr="002D07EC">
        <w:rPr>
          <w:rFonts w:cs="Times New Roman"/>
          <w:szCs w:val="24"/>
        </w:rPr>
        <w:t>, por su invaluable apoyo, su paciencia, su profesionalismo y su dedicación en cada una de las etapas de este proyecto. Su guía, comentarios y enseñanzas han sido de gran valor para mi formación académica y personal.</w:t>
      </w:r>
    </w:p>
    <w:p w14:paraId="2D5449D9" w14:textId="4C2D3FF2" w:rsidR="002D07EC" w:rsidRPr="002D07EC" w:rsidRDefault="002D07EC" w:rsidP="002D07EC">
      <w:pPr>
        <w:rPr>
          <w:rFonts w:cs="Times New Roman"/>
          <w:szCs w:val="24"/>
        </w:rPr>
      </w:pPr>
      <w:r w:rsidRPr="002D07EC">
        <w:rPr>
          <w:rFonts w:cs="Times New Roman"/>
          <w:szCs w:val="24"/>
        </w:rPr>
        <w:t>También quer</w:t>
      </w:r>
      <w:r w:rsidR="00EA759F">
        <w:rPr>
          <w:rFonts w:cs="Times New Roman"/>
          <w:szCs w:val="24"/>
        </w:rPr>
        <w:t>emos</w:t>
      </w:r>
      <w:r w:rsidRPr="002D07EC">
        <w:rPr>
          <w:rFonts w:cs="Times New Roman"/>
          <w:szCs w:val="24"/>
        </w:rPr>
        <w:t xml:space="preserve"> agradecer a la coordinadora de mi carrera, </w:t>
      </w:r>
      <w:r w:rsidR="00B93655" w:rsidRPr="00FA4F38">
        <w:rPr>
          <w:rFonts w:cs="Times New Roman"/>
          <w:szCs w:val="24"/>
        </w:rPr>
        <w:t xml:space="preserve">Ing. </w:t>
      </w:r>
      <w:r w:rsidR="00B93655" w:rsidRPr="00E37A7B">
        <w:rPr>
          <w:rFonts w:cs="Times New Roman"/>
          <w:szCs w:val="24"/>
        </w:rPr>
        <w:t>Yngrid Melo Mg</w:t>
      </w:r>
      <w:r w:rsidR="00B93655">
        <w:rPr>
          <w:rFonts w:cs="Times New Roman"/>
          <w:szCs w:val="24"/>
        </w:rPr>
        <w:t>.</w:t>
      </w:r>
      <w:r w:rsidRPr="002D07EC">
        <w:rPr>
          <w:rFonts w:cs="Times New Roman"/>
          <w:szCs w:val="24"/>
        </w:rPr>
        <w:t>,</w:t>
      </w:r>
      <w:r w:rsidR="00B93655">
        <w:rPr>
          <w:rFonts w:cs="Times New Roman"/>
          <w:szCs w:val="24"/>
        </w:rPr>
        <w:t xml:space="preserve"> </w:t>
      </w:r>
      <w:r w:rsidRPr="002D07EC">
        <w:rPr>
          <w:rFonts w:cs="Times New Roman"/>
          <w:szCs w:val="24"/>
        </w:rPr>
        <w:t>por haber</w:t>
      </w:r>
      <w:r w:rsidR="00EA759F">
        <w:rPr>
          <w:rFonts w:cs="Times New Roman"/>
          <w:szCs w:val="24"/>
        </w:rPr>
        <w:t xml:space="preserve">nos </w:t>
      </w:r>
      <w:r w:rsidRPr="002D07EC">
        <w:rPr>
          <w:rFonts w:cs="Times New Roman"/>
          <w:szCs w:val="24"/>
        </w:rPr>
        <w:t>brindado su apoyo y orientación en las cuestiones administrativas asociadas al proyecto.</w:t>
      </w:r>
    </w:p>
    <w:p w14:paraId="001A1883" w14:textId="5CAFFCD1" w:rsidR="007D1DB1" w:rsidRPr="003474C0" w:rsidRDefault="002D07EC" w:rsidP="00FA4F38">
      <w:pPr>
        <w:rPr>
          <w:rFonts w:cs="Times New Roman"/>
          <w:b/>
          <w:bCs/>
          <w:szCs w:val="24"/>
        </w:rPr>
      </w:pPr>
      <w:r w:rsidRPr="002D07EC">
        <w:rPr>
          <w:rFonts w:cs="Times New Roman"/>
          <w:szCs w:val="24"/>
        </w:rPr>
        <w:t>Agrade</w:t>
      </w:r>
      <w:r w:rsidR="00EA759F">
        <w:rPr>
          <w:rFonts w:cs="Times New Roman"/>
          <w:szCs w:val="24"/>
        </w:rPr>
        <w:t>cemos</w:t>
      </w:r>
      <w:r w:rsidRPr="002D07EC">
        <w:rPr>
          <w:rFonts w:cs="Times New Roman"/>
          <w:szCs w:val="24"/>
        </w:rPr>
        <w:t xml:space="preserve"> a </w:t>
      </w:r>
      <w:r w:rsidR="00EA759F">
        <w:rPr>
          <w:rFonts w:cs="Times New Roman"/>
          <w:szCs w:val="24"/>
        </w:rPr>
        <w:t xml:space="preserve">nuestras </w:t>
      </w:r>
      <w:r w:rsidRPr="002D07EC">
        <w:rPr>
          <w:rFonts w:cs="Times New Roman"/>
          <w:szCs w:val="24"/>
        </w:rPr>
        <w:t>familia</w:t>
      </w:r>
      <w:r w:rsidR="00EA759F">
        <w:rPr>
          <w:rFonts w:cs="Times New Roman"/>
          <w:szCs w:val="24"/>
        </w:rPr>
        <w:t>s</w:t>
      </w:r>
      <w:r w:rsidRPr="002D07EC">
        <w:rPr>
          <w:rFonts w:cs="Times New Roman"/>
          <w:szCs w:val="24"/>
        </w:rPr>
        <w:t xml:space="preserve"> y amigos por haber</w:t>
      </w:r>
      <w:r w:rsidR="00EA759F">
        <w:rPr>
          <w:rFonts w:cs="Times New Roman"/>
          <w:szCs w:val="24"/>
        </w:rPr>
        <w:t>nos</w:t>
      </w:r>
      <w:r w:rsidRPr="002D07EC">
        <w:rPr>
          <w:rFonts w:cs="Times New Roman"/>
          <w:szCs w:val="24"/>
        </w:rPr>
        <w:t xml:space="preserve"> brindado su amor, su apoyo y su motivación constante, sin lo cual no </w:t>
      </w:r>
      <w:r w:rsidR="00EA759F" w:rsidRPr="002D07EC">
        <w:rPr>
          <w:rFonts w:cs="Times New Roman"/>
          <w:szCs w:val="24"/>
        </w:rPr>
        <w:t>podr</w:t>
      </w:r>
      <w:r w:rsidR="00EA759F">
        <w:rPr>
          <w:rFonts w:cs="Times New Roman"/>
          <w:szCs w:val="24"/>
        </w:rPr>
        <w:t>íamos</w:t>
      </w:r>
      <w:r w:rsidRPr="002D07EC">
        <w:rPr>
          <w:rFonts w:cs="Times New Roman"/>
          <w:szCs w:val="24"/>
        </w:rPr>
        <w:t xml:space="preserve"> haber logrado este proyecto. </w:t>
      </w:r>
      <w:r w:rsidR="00EA759F">
        <w:rPr>
          <w:rFonts w:cs="Times New Roman"/>
          <w:szCs w:val="24"/>
        </w:rPr>
        <w:t>Yo Cristian Flores e</w:t>
      </w:r>
      <w:r w:rsidRPr="002D07EC">
        <w:rPr>
          <w:rFonts w:cs="Times New Roman"/>
          <w:szCs w:val="24"/>
        </w:rPr>
        <w:t>n especial, quiero agradecer a mi esposa e hijos por entender y apoyarme en cada momento durante este proceso.</w:t>
      </w:r>
      <w:r w:rsidR="007D1DB1" w:rsidRPr="003474C0">
        <w:rPr>
          <w:rFonts w:cs="Times New Roman"/>
          <w:b/>
          <w:bCs/>
          <w:szCs w:val="24"/>
        </w:rPr>
        <w:br w:type="page"/>
      </w:r>
    </w:p>
    <w:p w14:paraId="73359C33" w14:textId="77777777" w:rsidR="002D07EC" w:rsidRDefault="00D57174" w:rsidP="00E81C24">
      <w:pPr>
        <w:spacing w:line="360" w:lineRule="auto"/>
        <w:rPr>
          <w:rFonts w:cs="Times New Roman"/>
          <w:b/>
          <w:bCs/>
          <w:szCs w:val="24"/>
        </w:rPr>
      </w:pPr>
      <w:r w:rsidRPr="003474C0">
        <w:rPr>
          <w:rFonts w:cs="Times New Roman"/>
          <w:b/>
          <w:bCs/>
          <w:szCs w:val="24"/>
        </w:rPr>
        <w:lastRenderedPageBreak/>
        <w:t>DEDICATORIA</w:t>
      </w:r>
    </w:p>
    <w:p w14:paraId="7AD497DD" w14:textId="77777777" w:rsidR="002D07EC" w:rsidRDefault="002D07EC" w:rsidP="002D07EC">
      <w:pPr>
        <w:spacing w:line="360" w:lineRule="auto"/>
        <w:rPr>
          <w:rFonts w:cs="Times New Roman"/>
          <w:szCs w:val="24"/>
        </w:rPr>
      </w:pPr>
    </w:p>
    <w:p w14:paraId="071F9F46" w14:textId="43B77F93" w:rsidR="002D07EC" w:rsidRPr="002D07EC" w:rsidRDefault="002D07EC" w:rsidP="002D07EC">
      <w:pPr>
        <w:spacing w:line="360" w:lineRule="auto"/>
        <w:rPr>
          <w:rFonts w:cs="Times New Roman"/>
          <w:szCs w:val="24"/>
        </w:rPr>
      </w:pPr>
      <w:r w:rsidRPr="002D07EC">
        <w:rPr>
          <w:rFonts w:cs="Times New Roman"/>
          <w:szCs w:val="24"/>
        </w:rPr>
        <w:t xml:space="preserve">Este proyecto representa una gran parte de </w:t>
      </w:r>
      <w:r w:rsidR="00EA759F">
        <w:rPr>
          <w:rFonts w:cs="Times New Roman"/>
          <w:szCs w:val="24"/>
        </w:rPr>
        <w:t xml:space="preserve">nuestra </w:t>
      </w:r>
      <w:r w:rsidRPr="002D07EC">
        <w:rPr>
          <w:rFonts w:cs="Times New Roman"/>
          <w:szCs w:val="24"/>
        </w:rPr>
        <w:t>formación académica y personal, y es por eso que quer</w:t>
      </w:r>
      <w:r w:rsidR="00EA759F">
        <w:rPr>
          <w:rFonts w:cs="Times New Roman"/>
          <w:szCs w:val="24"/>
        </w:rPr>
        <w:t>emos</w:t>
      </w:r>
      <w:r w:rsidRPr="002D07EC">
        <w:rPr>
          <w:rFonts w:cs="Times New Roman"/>
          <w:szCs w:val="24"/>
        </w:rPr>
        <w:t xml:space="preserve"> dedicarlo a.</w:t>
      </w:r>
    </w:p>
    <w:p w14:paraId="632E006B" w14:textId="77777777" w:rsidR="002D07EC" w:rsidRPr="002D07EC" w:rsidRDefault="002D07EC" w:rsidP="002D07EC">
      <w:pPr>
        <w:spacing w:line="360" w:lineRule="auto"/>
        <w:rPr>
          <w:rFonts w:cs="Times New Roman"/>
          <w:szCs w:val="24"/>
        </w:rPr>
      </w:pPr>
    </w:p>
    <w:p w14:paraId="76D2E75A" w14:textId="34F7C99B" w:rsidR="002D07EC" w:rsidRPr="002D07EC" w:rsidRDefault="002D07EC" w:rsidP="002D07EC">
      <w:pPr>
        <w:spacing w:line="360" w:lineRule="auto"/>
        <w:rPr>
          <w:rFonts w:cs="Times New Roman"/>
          <w:szCs w:val="24"/>
        </w:rPr>
      </w:pPr>
      <w:r w:rsidRPr="002D07EC">
        <w:rPr>
          <w:rFonts w:cs="Times New Roman"/>
          <w:szCs w:val="24"/>
        </w:rPr>
        <w:t>En primer lugar, dedic</w:t>
      </w:r>
      <w:r w:rsidR="00EA759F">
        <w:rPr>
          <w:rFonts w:cs="Times New Roman"/>
          <w:szCs w:val="24"/>
        </w:rPr>
        <w:t>am</w:t>
      </w:r>
      <w:r w:rsidRPr="002D07EC">
        <w:rPr>
          <w:rFonts w:cs="Times New Roman"/>
          <w:szCs w:val="24"/>
        </w:rPr>
        <w:t>o</w:t>
      </w:r>
      <w:r w:rsidR="00EA759F">
        <w:rPr>
          <w:rFonts w:cs="Times New Roman"/>
          <w:szCs w:val="24"/>
        </w:rPr>
        <w:t>s</w:t>
      </w:r>
      <w:r w:rsidRPr="002D07EC">
        <w:rPr>
          <w:rFonts w:cs="Times New Roman"/>
          <w:szCs w:val="24"/>
        </w:rPr>
        <w:t xml:space="preserve"> este proyecto a Dios, que siempre </w:t>
      </w:r>
      <w:r w:rsidR="00EA759F">
        <w:rPr>
          <w:rFonts w:cs="Times New Roman"/>
          <w:szCs w:val="24"/>
        </w:rPr>
        <w:t>nos</w:t>
      </w:r>
      <w:r w:rsidRPr="002D07EC">
        <w:rPr>
          <w:rFonts w:cs="Times New Roman"/>
          <w:szCs w:val="24"/>
        </w:rPr>
        <w:t xml:space="preserve"> ha brindado su protección y guía en cada etapa de </w:t>
      </w:r>
      <w:r w:rsidR="00EA759F">
        <w:rPr>
          <w:rFonts w:cs="Times New Roman"/>
          <w:szCs w:val="24"/>
        </w:rPr>
        <w:t>nuestras v</w:t>
      </w:r>
      <w:r w:rsidRPr="002D07EC">
        <w:rPr>
          <w:rFonts w:cs="Times New Roman"/>
          <w:szCs w:val="24"/>
        </w:rPr>
        <w:t>ida</w:t>
      </w:r>
      <w:r w:rsidR="00EA759F">
        <w:rPr>
          <w:rFonts w:cs="Times New Roman"/>
          <w:szCs w:val="24"/>
        </w:rPr>
        <w:t>s</w:t>
      </w:r>
      <w:r w:rsidRPr="002D07EC">
        <w:rPr>
          <w:rFonts w:cs="Times New Roman"/>
          <w:szCs w:val="24"/>
        </w:rPr>
        <w:t>. Además, agrade</w:t>
      </w:r>
      <w:r w:rsidR="00EA759F">
        <w:rPr>
          <w:rFonts w:cs="Times New Roman"/>
          <w:szCs w:val="24"/>
        </w:rPr>
        <w:t>cemos</w:t>
      </w:r>
      <w:r w:rsidRPr="002D07EC">
        <w:rPr>
          <w:rFonts w:cs="Times New Roman"/>
          <w:szCs w:val="24"/>
        </w:rPr>
        <w:t xml:space="preserve"> a </w:t>
      </w:r>
      <w:r w:rsidR="00EA759F">
        <w:rPr>
          <w:rFonts w:cs="Times New Roman"/>
          <w:szCs w:val="24"/>
        </w:rPr>
        <w:t xml:space="preserve">nuestras </w:t>
      </w:r>
      <w:r w:rsidRPr="002D07EC">
        <w:rPr>
          <w:rFonts w:cs="Times New Roman"/>
          <w:szCs w:val="24"/>
        </w:rPr>
        <w:t>familia</w:t>
      </w:r>
      <w:r w:rsidR="00EA759F">
        <w:rPr>
          <w:rFonts w:cs="Times New Roman"/>
          <w:szCs w:val="24"/>
        </w:rPr>
        <w:t>s</w:t>
      </w:r>
      <w:r w:rsidRPr="002D07EC">
        <w:rPr>
          <w:rFonts w:cs="Times New Roman"/>
          <w:szCs w:val="24"/>
        </w:rPr>
        <w:t>, por su cariño, su apoyo incondicional, su paciencia y su ayuda en todo momento.</w:t>
      </w:r>
    </w:p>
    <w:p w14:paraId="140269C6" w14:textId="77777777" w:rsidR="002D07EC" w:rsidRPr="002D07EC" w:rsidRDefault="002D07EC" w:rsidP="002D07EC">
      <w:pPr>
        <w:spacing w:line="360" w:lineRule="auto"/>
        <w:rPr>
          <w:rFonts w:cs="Times New Roman"/>
          <w:szCs w:val="24"/>
        </w:rPr>
      </w:pPr>
    </w:p>
    <w:p w14:paraId="587124C8" w14:textId="2562DC0A" w:rsidR="0030216B" w:rsidRPr="003474C0" w:rsidRDefault="002D07EC" w:rsidP="002D07EC">
      <w:pPr>
        <w:spacing w:line="360" w:lineRule="auto"/>
        <w:rPr>
          <w:rFonts w:cs="Times New Roman"/>
          <w:b/>
          <w:bCs/>
          <w:szCs w:val="24"/>
        </w:rPr>
        <w:sectPr w:rsidR="0030216B" w:rsidRPr="003474C0" w:rsidSect="0030216B">
          <w:footerReference w:type="default" r:id="rId12"/>
          <w:pgSz w:w="11906" w:h="16838"/>
          <w:pgMar w:top="1440" w:right="1440" w:bottom="1440" w:left="1440" w:header="709" w:footer="709" w:gutter="0"/>
          <w:pgNumType w:fmt="lowerRoman" w:start="1"/>
          <w:cols w:space="708"/>
          <w:docGrid w:linePitch="360"/>
        </w:sectPr>
      </w:pPr>
      <w:r>
        <w:rPr>
          <w:rFonts w:cs="Times New Roman"/>
          <w:szCs w:val="24"/>
        </w:rPr>
        <w:t>D</w:t>
      </w:r>
      <w:r w:rsidRPr="002D07EC">
        <w:rPr>
          <w:rFonts w:cs="Times New Roman"/>
          <w:szCs w:val="24"/>
        </w:rPr>
        <w:t>edic</w:t>
      </w:r>
      <w:r w:rsidR="00EA759F">
        <w:rPr>
          <w:rFonts w:cs="Times New Roman"/>
          <w:szCs w:val="24"/>
        </w:rPr>
        <w:t>am</w:t>
      </w:r>
      <w:r w:rsidRPr="002D07EC">
        <w:rPr>
          <w:rFonts w:cs="Times New Roman"/>
          <w:szCs w:val="24"/>
        </w:rPr>
        <w:t>o</w:t>
      </w:r>
      <w:r w:rsidR="00EA759F">
        <w:rPr>
          <w:rFonts w:cs="Times New Roman"/>
          <w:szCs w:val="24"/>
        </w:rPr>
        <w:t>s</w:t>
      </w:r>
      <w:r w:rsidRPr="002D07EC">
        <w:rPr>
          <w:rFonts w:cs="Times New Roman"/>
          <w:szCs w:val="24"/>
        </w:rPr>
        <w:t xml:space="preserve"> este proyecto a todos aquellos estudiantes que, como </w:t>
      </w:r>
      <w:r w:rsidR="00EA759F">
        <w:rPr>
          <w:rFonts w:cs="Times New Roman"/>
          <w:szCs w:val="24"/>
        </w:rPr>
        <w:t>nosotros</w:t>
      </w:r>
      <w:r w:rsidRPr="002D07EC">
        <w:rPr>
          <w:rFonts w:cs="Times New Roman"/>
          <w:szCs w:val="24"/>
        </w:rPr>
        <w:t>, buscan siempre superarse y aprender de cada experiencia para mejorar y crecer profesionalmente. Este proyecto fue un gran desafío y est</w:t>
      </w:r>
      <w:r w:rsidR="00EA759F">
        <w:rPr>
          <w:rFonts w:cs="Times New Roman"/>
          <w:szCs w:val="24"/>
        </w:rPr>
        <w:t>amos</w:t>
      </w:r>
      <w:r w:rsidRPr="002D07EC">
        <w:rPr>
          <w:rFonts w:cs="Times New Roman"/>
          <w:szCs w:val="24"/>
        </w:rPr>
        <w:t xml:space="preserve"> orgulloso</w:t>
      </w:r>
      <w:r w:rsidR="00EA759F">
        <w:rPr>
          <w:rFonts w:cs="Times New Roman"/>
          <w:szCs w:val="24"/>
        </w:rPr>
        <w:t>s</w:t>
      </w:r>
      <w:r w:rsidRPr="002D07EC">
        <w:rPr>
          <w:rFonts w:cs="Times New Roman"/>
          <w:szCs w:val="24"/>
        </w:rPr>
        <w:t xml:space="preserve"> de haberlo logrado con la ayuda </w:t>
      </w:r>
      <w:r>
        <w:rPr>
          <w:rFonts w:cs="Times New Roman"/>
          <w:szCs w:val="24"/>
        </w:rPr>
        <w:t xml:space="preserve">y apoyo de </w:t>
      </w:r>
      <w:r w:rsidR="00EA759F">
        <w:rPr>
          <w:rFonts w:cs="Times New Roman"/>
          <w:szCs w:val="24"/>
        </w:rPr>
        <w:t>nuestros seres queridos</w:t>
      </w:r>
      <w:r w:rsidRPr="002D07EC">
        <w:rPr>
          <w:rFonts w:cs="Times New Roman"/>
          <w:szCs w:val="24"/>
        </w:rPr>
        <w:t xml:space="preserve">. </w:t>
      </w:r>
      <w:r w:rsidR="007D1DB1" w:rsidRPr="003474C0">
        <w:rPr>
          <w:rFonts w:cs="Times New Roman"/>
          <w:b/>
          <w:bCs/>
          <w:szCs w:val="24"/>
        </w:rPr>
        <w:br w:type="page"/>
      </w:r>
    </w:p>
    <w:p w14:paraId="7263AD40" w14:textId="7B5305C3" w:rsidR="007D1DB1" w:rsidRPr="003474C0" w:rsidRDefault="00B72364" w:rsidP="001B7524">
      <w:pPr>
        <w:pStyle w:val="Ttulo1"/>
        <w:numPr>
          <w:ilvl w:val="0"/>
          <w:numId w:val="0"/>
        </w:numPr>
        <w:jc w:val="center"/>
        <w:rPr>
          <w:lang w:val="es-ES_tradnl"/>
        </w:rPr>
      </w:pPr>
      <w:bookmarkStart w:id="2" w:name="_Toc140752419"/>
      <w:bookmarkStart w:id="3" w:name="_Toc140758593"/>
      <w:bookmarkStart w:id="4" w:name="_Toc144815904"/>
      <w:r w:rsidRPr="003474C0">
        <w:rPr>
          <w:lang w:val="es-ES_tradnl"/>
        </w:rPr>
        <w:lastRenderedPageBreak/>
        <w:t>ÍNDICE</w:t>
      </w:r>
      <w:r w:rsidR="007D1DB1" w:rsidRPr="003474C0">
        <w:rPr>
          <w:lang w:val="es-ES_tradnl"/>
        </w:rPr>
        <w:t xml:space="preserve"> DE CONTENIDO</w:t>
      </w:r>
      <w:bookmarkEnd w:id="2"/>
      <w:bookmarkEnd w:id="3"/>
      <w:bookmarkEnd w:id="4"/>
    </w:p>
    <w:sdt>
      <w:sdtPr>
        <w:rPr>
          <w:lang w:val="es-ES_tradnl"/>
        </w:rPr>
        <w:id w:val="-690066995"/>
        <w:docPartObj>
          <w:docPartGallery w:val="Table of Contents"/>
          <w:docPartUnique/>
        </w:docPartObj>
      </w:sdtPr>
      <w:sdtEndPr>
        <w:rPr>
          <w:rFonts w:cs="Times New Roman"/>
          <w:szCs w:val="24"/>
        </w:rPr>
      </w:sdtEndPr>
      <w:sdtContent>
        <w:p w14:paraId="2453D8EF" w14:textId="13EFFDFD" w:rsidR="00925640" w:rsidRPr="003474C0" w:rsidRDefault="00925640" w:rsidP="001B7524">
          <w:pPr>
            <w:pStyle w:val="Sinespaciado"/>
            <w:rPr>
              <w:lang w:val="es-ES_tradnl"/>
            </w:rPr>
          </w:pPr>
        </w:p>
        <w:p w14:paraId="225BECE1" w14:textId="01E268CC" w:rsidR="00141C23" w:rsidRDefault="00925640" w:rsidP="004E7DC9">
          <w:pPr>
            <w:pStyle w:val="TDC1"/>
            <w:rPr>
              <w:rFonts w:asciiTheme="minorHAnsi" w:eastAsiaTheme="minorEastAsia" w:hAnsiTheme="minorHAnsi"/>
              <w:kern w:val="2"/>
              <w:sz w:val="22"/>
              <w:lang w:val="es-EC" w:eastAsia="es-EC"/>
              <w14:ligatures w14:val="standardContextual"/>
            </w:rPr>
          </w:pPr>
          <w:r w:rsidRPr="003474C0">
            <w:rPr>
              <w:szCs w:val="24"/>
            </w:rPr>
            <w:fldChar w:fldCharType="begin"/>
          </w:r>
          <w:r w:rsidRPr="003474C0">
            <w:rPr>
              <w:szCs w:val="24"/>
            </w:rPr>
            <w:instrText xml:space="preserve"> TOC \o "1-3" \h \z \u </w:instrText>
          </w:r>
          <w:r w:rsidRPr="003474C0">
            <w:rPr>
              <w:szCs w:val="24"/>
            </w:rPr>
            <w:fldChar w:fldCharType="separate"/>
          </w:r>
          <w:hyperlink w:anchor="_Toc144815904" w:history="1">
            <w:r w:rsidR="00141C23" w:rsidRPr="004C7D47">
              <w:rPr>
                <w:rStyle w:val="Hipervnculo"/>
              </w:rPr>
              <w:t>ÍNDICE DE CONTENIDO</w:t>
            </w:r>
            <w:r w:rsidR="00141C23">
              <w:rPr>
                <w:webHidden/>
              </w:rPr>
              <w:tab/>
            </w:r>
            <w:r w:rsidR="00141C23">
              <w:rPr>
                <w:webHidden/>
              </w:rPr>
              <w:fldChar w:fldCharType="begin"/>
            </w:r>
            <w:r w:rsidR="00141C23">
              <w:rPr>
                <w:webHidden/>
              </w:rPr>
              <w:instrText xml:space="preserve"> PAGEREF _Toc144815904 \h </w:instrText>
            </w:r>
            <w:r w:rsidR="00141C23">
              <w:rPr>
                <w:webHidden/>
              </w:rPr>
            </w:r>
            <w:r w:rsidR="00141C23">
              <w:rPr>
                <w:webHidden/>
              </w:rPr>
              <w:fldChar w:fldCharType="separate"/>
            </w:r>
            <w:r w:rsidR="00260299">
              <w:rPr>
                <w:webHidden/>
              </w:rPr>
              <w:t>iii</w:t>
            </w:r>
            <w:r w:rsidR="00141C23">
              <w:rPr>
                <w:webHidden/>
              </w:rPr>
              <w:fldChar w:fldCharType="end"/>
            </w:r>
          </w:hyperlink>
        </w:p>
        <w:p w14:paraId="3B9B3EE4" w14:textId="415768A3" w:rsidR="00141C23" w:rsidRDefault="00000000" w:rsidP="004E7DC9">
          <w:pPr>
            <w:pStyle w:val="TDC1"/>
            <w:rPr>
              <w:rFonts w:asciiTheme="minorHAnsi" w:eastAsiaTheme="minorEastAsia" w:hAnsiTheme="minorHAnsi"/>
              <w:kern w:val="2"/>
              <w:sz w:val="22"/>
              <w:lang w:val="es-EC" w:eastAsia="es-EC"/>
              <w14:ligatures w14:val="standardContextual"/>
            </w:rPr>
          </w:pPr>
          <w:hyperlink w:anchor="_Toc144815905" w:history="1">
            <w:r w:rsidR="00141C23" w:rsidRPr="004C7D47">
              <w:rPr>
                <w:rStyle w:val="Hipervnculo"/>
              </w:rPr>
              <w:t>ÍNDICE DE ILUSTRACIONES</w:t>
            </w:r>
            <w:r w:rsidR="00141C23">
              <w:rPr>
                <w:webHidden/>
              </w:rPr>
              <w:tab/>
            </w:r>
            <w:r w:rsidR="00141C23">
              <w:rPr>
                <w:webHidden/>
              </w:rPr>
              <w:fldChar w:fldCharType="begin"/>
            </w:r>
            <w:r w:rsidR="00141C23">
              <w:rPr>
                <w:webHidden/>
              </w:rPr>
              <w:instrText xml:space="preserve"> PAGEREF _Toc144815905 \h </w:instrText>
            </w:r>
            <w:r w:rsidR="00141C23">
              <w:rPr>
                <w:webHidden/>
              </w:rPr>
            </w:r>
            <w:r w:rsidR="00141C23">
              <w:rPr>
                <w:webHidden/>
              </w:rPr>
              <w:fldChar w:fldCharType="separate"/>
            </w:r>
            <w:r w:rsidR="00260299">
              <w:rPr>
                <w:webHidden/>
              </w:rPr>
              <w:t>v</w:t>
            </w:r>
            <w:r w:rsidR="00141C23">
              <w:rPr>
                <w:webHidden/>
              </w:rPr>
              <w:fldChar w:fldCharType="end"/>
            </w:r>
          </w:hyperlink>
        </w:p>
        <w:p w14:paraId="4DC891C9" w14:textId="6F32EABF" w:rsidR="00141C23" w:rsidRDefault="00000000" w:rsidP="004E7DC9">
          <w:pPr>
            <w:pStyle w:val="TDC1"/>
            <w:rPr>
              <w:rFonts w:asciiTheme="minorHAnsi" w:eastAsiaTheme="minorEastAsia" w:hAnsiTheme="minorHAnsi"/>
              <w:kern w:val="2"/>
              <w:sz w:val="22"/>
              <w:lang w:val="es-EC" w:eastAsia="es-EC"/>
              <w14:ligatures w14:val="standardContextual"/>
            </w:rPr>
          </w:pPr>
          <w:hyperlink w:anchor="_Toc144815906" w:history="1">
            <w:r w:rsidR="00141C23" w:rsidRPr="004C7D47">
              <w:rPr>
                <w:rStyle w:val="Hipervnculo"/>
              </w:rPr>
              <w:t>ÍNDICE DE TABLAS</w:t>
            </w:r>
            <w:r w:rsidR="00141C23">
              <w:rPr>
                <w:webHidden/>
              </w:rPr>
              <w:tab/>
            </w:r>
            <w:r w:rsidR="00141C23">
              <w:rPr>
                <w:webHidden/>
              </w:rPr>
              <w:fldChar w:fldCharType="begin"/>
            </w:r>
            <w:r w:rsidR="00141C23">
              <w:rPr>
                <w:webHidden/>
              </w:rPr>
              <w:instrText xml:space="preserve"> PAGEREF _Toc144815906 \h </w:instrText>
            </w:r>
            <w:r w:rsidR="00141C23">
              <w:rPr>
                <w:webHidden/>
              </w:rPr>
            </w:r>
            <w:r w:rsidR="00141C23">
              <w:rPr>
                <w:webHidden/>
              </w:rPr>
              <w:fldChar w:fldCharType="separate"/>
            </w:r>
            <w:r w:rsidR="00260299">
              <w:rPr>
                <w:webHidden/>
              </w:rPr>
              <w:t>vi</w:t>
            </w:r>
            <w:r w:rsidR="00141C23">
              <w:rPr>
                <w:webHidden/>
              </w:rPr>
              <w:fldChar w:fldCharType="end"/>
            </w:r>
          </w:hyperlink>
        </w:p>
        <w:p w14:paraId="228DA782" w14:textId="1DFA84AF" w:rsidR="00141C23" w:rsidRDefault="00000000" w:rsidP="004E7DC9">
          <w:pPr>
            <w:pStyle w:val="TDC1"/>
            <w:rPr>
              <w:rFonts w:asciiTheme="minorHAnsi" w:eastAsiaTheme="minorEastAsia" w:hAnsiTheme="minorHAnsi"/>
              <w:kern w:val="2"/>
              <w:sz w:val="22"/>
              <w:lang w:val="es-EC" w:eastAsia="es-EC"/>
              <w14:ligatures w14:val="standardContextual"/>
            </w:rPr>
          </w:pPr>
          <w:hyperlink w:anchor="_Toc144815907" w:history="1">
            <w:r w:rsidR="00141C23" w:rsidRPr="004C7D47">
              <w:rPr>
                <w:rStyle w:val="Hipervnculo"/>
              </w:rPr>
              <w:t>RESUMEN</w:t>
            </w:r>
            <w:r w:rsidR="00141C23">
              <w:rPr>
                <w:webHidden/>
              </w:rPr>
              <w:tab/>
            </w:r>
            <w:r w:rsidR="00141C23">
              <w:rPr>
                <w:webHidden/>
              </w:rPr>
              <w:fldChar w:fldCharType="begin"/>
            </w:r>
            <w:r w:rsidR="00141C23">
              <w:rPr>
                <w:webHidden/>
              </w:rPr>
              <w:instrText xml:space="preserve"> PAGEREF _Toc144815907 \h </w:instrText>
            </w:r>
            <w:r w:rsidR="00141C23">
              <w:rPr>
                <w:webHidden/>
              </w:rPr>
            </w:r>
            <w:r w:rsidR="00141C23">
              <w:rPr>
                <w:webHidden/>
              </w:rPr>
              <w:fldChar w:fldCharType="separate"/>
            </w:r>
            <w:r w:rsidR="00260299">
              <w:rPr>
                <w:webHidden/>
              </w:rPr>
              <w:t>1</w:t>
            </w:r>
            <w:r w:rsidR="00141C23">
              <w:rPr>
                <w:webHidden/>
              </w:rPr>
              <w:fldChar w:fldCharType="end"/>
            </w:r>
          </w:hyperlink>
        </w:p>
        <w:p w14:paraId="2F5FF7C0" w14:textId="39529837" w:rsidR="00141C23" w:rsidRDefault="00000000" w:rsidP="004E7DC9">
          <w:pPr>
            <w:pStyle w:val="TDC1"/>
            <w:rPr>
              <w:rFonts w:asciiTheme="minorHAnsi" w:eastAsiaTheme="minorEastAsia" w:hAnsiTheme="minorHAnsi"/>
              <w:kern w:val="2"/>
              <w:sz w:val="22"/>
              <w:lang w:val="es-EC" w:eastAsia="es-EC"/>
              <w14:ligatures w14:val="standardContextual"/>
            </w:rPr>
          </w:pPr>
          <w:hyperlink w:anchor="_Toc144815908" w:history="1">
            <w:r w:rsidR="00141C23" w:rsidRPr="004C7D47">
              <w:rPr>
                <w:rStyle w:val="Hipervnculo"/>
                <w:lang w:val="en-US"/>
              </w:rPr>
              <w:t>ABSTRACT</w:t>
            </w:r>
            <w:r w:rsidR="00141C23">
              <w:rPr>
                <w:webHidden/>
              </w:rPr>
              <w:tab/>
            </w:r>
            <w:r w:rsidR="00141C23">
              <w:rPr>
                <w:webHidden/>
              </w:rPr>
              <w:fldChar w:fldCharType="begin"/>
            </w:r>
            <w:r w:rsidR="00141C23">
              <w:rPr>
                <w:webHidden/>
              </w:rPr>
              <w:instrText xml:space="preserve"> PAGEREF _Toc144815908 \h </w:instrText>
            </w:r>
            <w:r w:rsidR="00141C23">
              <w:rPr>
                <w:webHidden/>
              </w:rPr>
            </w:r>
            <w:r w:rsidR="00141C23">
              <w:rPr>
                <w:webHidden/>
              </w:rPr>
              <w:fldChar w:fldCharType="separate"/>
            </w:r>
            <w:r w:rsidR="00260299">
              <w:rPr>
                <w:webHidden/>
              </w:rPr>
              <w:t>2</w:t>
            </w:r>
            <w:r w:rsidR="00141C23">
              <w:rPr>
                <w:webHidden/>
              </w:rPr>
              <w:fldChar w:fldCharType="end"/>
            </w:r>
          </w:hyperlink>
        </w:p>
        <w:p w14:paraId="0FB04C35" w14:textId="73A5073F" w:rsidR="00141C23" w:rsidRDefault="00000000" w:rsidP="004E7DC9">
          <w:pPr>
            <w:pStyle w:val="TDC1"/>
            <w:rPr>
              <w:rFonts w:asciiTheme="minorHAnsi" w:eastAsiaTheme="minorEastAsia" w:hAnsiTheme="minorHAnsi"/>
              <w:kern w:val="2"/>
              <w:sz w:val="22"/>
              <w:lang w:val="es-EC" w:eastAsia="es-EC"/>
              <w14:ligatures w14:val="standardContextual"/>
            </w:rPr>
          </w:pPr>
          <w:hyperlink w:anchor="_Toc144815909" w:history="1">
            <w:r w:rsidR="00141C23" w:rsidRPr="004C7D47">
              <w:rPr>
                <w:rStyle w:val="Hipervnculo"/>
              </w:rPr>
              <w:t>1.</w:t>
            </w:r>
            <w:r w:rsidR="00141C23">
              <w:rPr>
                <w:rFonts w:asciiTheme="minorHAnsi" w:eastAsiaTheme="minorEastAsia" w:hAnsiTheme="minorHAnsi"/>
                <w:kern w:val="2"/>
                <w:sz w:val="22"/>
                <w:lang w:val="es-EC" w:eastAsia="es-EC"/>
                <w14:ligatures w14:val="standardContextual"/>
              </w:rPr>
              <w:tab/>
            </w:r>
            <w:r w:rsidR="00141C23" w:rsidRPr="004C7D47">
              <w:rPr>
                <w:rStyle w:val="Hipervnculo"/>
              </w:rPr>
              <w:t>INTRODUCCIÓN</w:t>
            </w:r>
            <w:r w:rsidR="00141C23">
              <w:rPr>
                <w:webHidden/>
              </w:rPr>
              <w:tab/>
            </w:r>
            <w:r w:rsidR="00141C23">
              <w:rPr>
                <w:webHidden/>
              </w:rPr>
              <w:fldChar w:fldCharType="begin"/>
            </w:r>
            <w:r w:rsidR="00141C23">
              <w:rPr>
                <w:webHidden/>
              </w:rPr>
              <w:instrText xml:space="preserve"> PAGEREF _Toc144815909 \h </w:instrText>
            </w:r>
            <w:r w:rsidR="00141C23">
              <w:rPr>
                <w:webHidden/>
              </w:rPr>
            </w:r>
            <w:r w:rsidR="00141C23">
              <w:rPr>
                <w:webHidden/>
              </w:rPr>
              <w:fldChar w:fldCharType="separate"/>
            </w:r>
            <w:r w:rsidR="00260299">
              <w:rPr>
                <w:webHidden/>
              </w:rPr>
              <w:t>3</w:t>
            </w:r>
            <w:r w:rsidR="00141C23">
              <w:rPr>
                <w:webHidden/>
              </w:rPr>
              <w:fldChar w:fldCharType="end"/>
            </w:r>
          </w:hyperlink>
        </w:p>
        <w:p w14:paraId="79683D5B" w14:textId="2364688D"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10" w:history="1">
            <w:r w:rsidR="00141C23" w:rsidRPr="004C7D47">
              <w:rPr>
                <w:rStyle w:val="Hipervnculo"/>
                <w:noProof/>
              </w:rPr>
              <w:t>1.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Antecedentes</w:t>
            </w:r>
            <w:r w:rsidR="00141C23">
              <w:rPr>
                <w:noProof/>
                <w:webHidden/>
              </w:rPr>
              <w:tab/>
            </w:r>
            <w:r w:rsidR="00141C23">
              <w:rPr>
                <w:noProof/>
                <w:webHidden/>
              </w:rPr>
              <w:fldChar w:fldCharType="begin"/>
            </w:r>
            <w:r w:rsidR="00141C23">
              <w:rPr>
                <w:noProof/>
                <w:webHidden/>
              </w:rPr>
              <w:instrText xml:space="preserve"> PAGEREF _Toc144815910 \h </w:instrText>
            </w:r>
            <w:r w:rsidR="00141C23">
              <w:rPr>
                <w:noProof/>
                <w:webHidden/>
              </w:rPr>
            </w:r>
            <w:r w:rsidR="00141C23">
              <w:rPr>
                <w:noProof/>
                <w:webHidden/>
              </w:rPr>
              <w:fldChar w:fldCharType="separate"/>
            </w:r>
            <w:r w:rsidR="00260299">
              <w:rPr>
                <w:noProof/>
                <w:webHidden/>
              </w:rPr>
              <w:t>4</w:t>
            </w:r>
            <w:r w:rsidR="00141C23">
              <w:rPr>
                <w:noProof/>
                <w:webHidden/>
              </w:rPr>
              <w:fldChar w:fldCharType="end"/>
            </w:r>
          </w:hyperlink>
        </w:p>
        <w:p w14:paraId="2F06BD6D" w14:textId="7E9B6FCA"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11" w:history="1">
            <w:r w:rsidR="00141C23" w:rsidRPr="004C7D47">
              <w:rPr>
                <w:rStyle w:val="Hipervnculo"/>
                <w:noProof/>
              </w:rPr>
              <w:t>1.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Planteamiento del problema</w:t>
            </w:r>
            <w:r w:rsidR="00141C23">
              <w:rPr>
                <w:noProof/>
                <w:webHidden/>
              </w:rPr>
              <w:tab/>
            </w:r>
            <w:r w:rsidR="00141C23">
              <w:rPr>
                <w:noProof/>
                <w:webHidden/>
              </w:rPr>
              <w:fldChar w:fldCharType="begin"/>
            </w:r>
            <w:r w:rsidR="00141C23">
              <w:rPr>
                <w:noProof/>
                <w:webHidden/>
              </w:rPr>
              <w:instrText xml:space="preserve"> PAGEREF _Toc144815911 \h </w:instrText>
            </w:r>
            <w:r w:rsidR="00141C23">
              <w:rPr>
                <w:noProof/>
                <w:webHidden/>
              </w:rPr>
            </w:r>
            <w:r w:rsidR="00141C23">
              <w:rPr>
                <w:noProof/>
                <w:webHidden/>
              </w:rPr>
              <w:fldChar w:fldCharType="separate"/>
            </w:r>
            <w:r w:rsidR="00260299">
              <w:rPr>
                <w:noProof/>
                <w:webHidden/>
              </w:rPr>
              <w:t>4</w:t>
            </w:r>
            <w:r w:rsidR="00141C23">
              <w:rPr>
                <w:noProof/>
                <w:webHidden/>
              </w:rPr>
              <w:fldChar w:fldCharType="end"/>
            </w:r>
          </w:hyperlink>
        </w:p>
        <w:p w14:paraId="309DD1B2" w14:textId="61725484"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12" w:history="1">
            <w:r w:rsidR="00141C23" w:rsidRPr="004C7D47">
              <w:rPr>
                <w:rStyle w:val="Hipervnculo"/>
                <w:noProof/>
              </w:rPr>
              <w:t>1.3.</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Justificación</w:t>
            </w:r>
            <w:r w:rsidR="00141C23">
              <w:rPr>
                <w:noProof/>
                <w:webHidden/>
              </w:rPr>
              <w:tab/>
            </w:r>
            <w:r w:rsidR="00141C23">
              <w:rPr>
                <w:noProof/>
                <w:webHidden/>
              </w:rPr>
              <w:fldChar w:fldCharType="begin"/>
            </w:r>
            <w:r w:rsidR="00141C23">
              <w:rPr>
                <w:noProof/>
                <w:webHidden/>
              </w:rPr>
              <w:instrText xml:space="preserve"> PAGEREF _Toc144815912 \h </w:instrText>
            </w:r>
            <w:r w:rsidR="00141C23">
              <w:rPr>
                <w:noProof/>
                <w:webHidden/>
              </w:rPr>
            </w:r>
            <w:r w:rsidR="00141C23">
              <w:rPr>
                <w:noProof/>
                <w:webHidden/>
              </w:rPr>
              <w:fldChar w:fldCharType="separate"/>
            </w:r>
            <w:r w:rsidR="00260299">
              <w:rPr>
                <w:noProof/>
                <w:webHidden/>
              </w:rPr>
              <w:t>5</w:t>
            </w:r>
            <w:r w:rsidR="00141C23">
              <w:rPr>
                <w:noProof/>
                <w:webHidden/>
              </w:rPr>
              <w:fldChar w:fldCharType="end"/>
            </w:r>
          </w:hyperlink>
        </w:p>
        <w:p w14:paraId="31825E00" w14:textId="64A54F10" w:rsidR="00141C23" w:rsidRDefault="00000000" w:rsidP="004E7DC9">
          <w:pPr>
            <w:pStyle w:val="TDC3"/>
            <w:spacing w:line="240" w:lineRule="auto"/>
            <w:rPr>
              <w:rFonts w:asciiTheme="minorHAnsi" w:eastAsiaTheme="minorEastAsia" w:hAnsiTheme="minorHAnsi"/>
              <w:noProof/>
              <w:kern w:val="2"/>
              <w:sz w:val="22"/>
              <w:lang w:val="es-EC" w:eastAsia="es-EC"/>
              <w14:ligatures w14:val="standardContextual"/>
            </w:rPr>
          </w:pPr>
          <w:hyperlink w:anchor="_Toc144815913" w:history="1">
            <w:r w:rsidR="00141C23" w:rsidRPr="004C7D47">
              <w:rPr>
                <w:rStyle w:val="Hipervnculo"/>
                <w:noProof/>
              </w:rPr>
              <w:t>1.3.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Justificación teórica</w:t>
            </w:r>
            <w:r w:rsidR="00141C23">
              <w:rPr>
                <w:noProof/>
                <w:webHidden/>
              </w:rPr>
              <w:tab/>
            </w:r>
            <w:r w:rsidR="00141C23">
              <w:rPr>
                <w:noProof/>
                <w:webHidden/>
              </w:rPr>
              <w:fldChar w:fldCharType="begin"/>
            </w:r>
            <w:r w:rsidR="00141C23">
              <w:rPr>
                <w:noProof/>
                <w:webHidden/>
              </w:rPr>
              <w:instrText xml:space="preserve"> PAGEREF _Toc144815913 \h </w:instrText>
            </w:r>
            <w:r w:rsidR="00141C23">
              <w:rPr>
                <w:noProof/>
                <w:webHidden/>
              </w:rPr>
            </w:r>
            <w:r w:rsidR="00141C23">
              <w:rPr>
                <w:noProof/>
                <w:webHidden/>
              </w:rPr>
              <w:fldChar w:fldCharType="separate"/>
            </w:r>
            <w:r w:rsidR="00260299">
              <w:rPr>
                <w:noProof/>
                <w:webHidden/>
              </w:rPr>
              <w:t>5</w:t>
            </w:r>
            <w:r w:rsidR="00141C23">
              <w:rPr>
                <w:noProof/>
                <w:webHidden/>
              </w:rPr>
              <w:fldChar w:fldCharType="end"/>
            </w:r>
          </w:hyperlink>
        </w:p>
        <w:p w14:paraId="715CF2A6" w14:textId="382FDF6C" w:rsidR="00141C23" w:rsidRDefault="00000000" w:rsidP="004E7DC9">
          <w:pPr>
            <w:pStyle w:val="TDC3"/>
            <w:spacing w:line="240" w:lineRule="auto"/>
            <w:rPr>
              <w:rFonts w:asciiTheme="minorHAnsi" w:eastAsiaTheme="minorEastAsia" w:hAnsiTheme="minorHAnsi"/>
              <w:noProof/>
              <w:kern w:val="2"/>
              <w:sz w:val="22"/>
              <w:lang w:val="es-EC" w:eastAsia="es-EC"/>
              <w14:ligatures w14:val="standardContextual"/>
            </w:rPr>
          </w:pPr>
          <w:hyperlink w:anchor="_Toc144815914" w:history="1">
            <w:r w:rsidR="00141C23" w:rsidRPr="004C7D47">
              <w:rPr>
                <w:rStyle w:val="Hipervnculo"/>
                <w:noProof/>
              </w:rPr>
              <w:t>1.3.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Justificación Social</w:t>
            </w:r>
            <w:r w:rsidR="00141C23">
              <w:rPr>
                <w:noProof/>
                <w:webHidden/>
              </w:rPr>
              <w:tab/>
            </w:r>
            <w:r w:rsidR="00141C23">
              <w:rPr>
                <w:noProof/>
                <w:webHidden/>
              </w:rPr>
              <w:fldChar w:fldCharType="begin"/>
            </w:r>
            <w:r w:rsidR="00141C23">
              <w:rPr>
                <w:noProof/>
                <w:webHidden/>
              </w:rPr>
              <w:instrText xml:space="preserve"> PAGEREF _Toc144815914 \h </w:instrText>
            </w:r>
            <w:r w:rsidR="00141C23">
              <w:rPr>
                <w:noProof/>
                <w:webHidden/>
              </w:rPr>
            </w:r>
            <w:r w:rsidR="00141C23">
              <w:rPr>
                <w:noProof/>
                <w:webHidden/>
              </w:rPr>
              <w:fldChar w:fldCharType="separate"/>
            </w:r>
            <w:r w:rsidR="00260299">
              <w:rPr>
                <w:noProof/>
                <w:webHidden/>
              </w:rPr>
              <w:t>5</w:t>
            </w:r>
            <w:r w:rsidR="00141C23">
              <w:rPr>
                <w:noProof/>
                <w:webHidden/>
              </w:rPr>
              <w:fldChar w:fldCharType="end"/>
            </w:r>
          </w:hyperlink>
        </w:p>
        <w:p w14:paraId="15D5C38B" w14:textId="1A14079D" w:rsidR="00141C23" w:rsidRDefault="00000000" w:rsidP="004E7DC9">
          <w:pPr>
            <w:pStyle w:val="TDC3"/>
            <w:spacing w:line="240" w:lineRule="auto"/>
            <w:rPr>
              <w:rFonts w:asciiTheme="minorHAnsi" w:eastAsiaTheme="minorEastAsia" w:hAnsiTheme="minorHAnsi"/>
              <w:noProof/>
              <w:kern w:val="2"/>
              <w:sz w:val="22"/>
              <w:lang w:val="es-EC" w:eastAsia="es-EC"/>
              <w14:ligatures w14:val="standardContextual"/>
            </w:rPr>
          </w:pPr>
          <w:hyperlink w:anchor="_Toc144815915" w:history="1">
            <w:r w:rsidR="00141C23" w:rsidRPr="004C7D47">
              <w:rPr>
                <w:rStyle w:val="Hipervnculo"/>
                <w:noProof/>
              </w:rPr>
              <w:t>1.3.3</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Justificación Técnica</w:t>
            </w:r>
            <w:r w:rsidR="00141C23">
              <w:rPr>
                <w:noProof/>
                <w:webHidden/>
              </w:rPr>
              <w:tab/>
            </w:r>
            <w:r w:rsidR="00141C23">
              <w:rPr>
                <w:noProof/>
                <w:webHidden/>
              </w:rPr>
              <w:fldChar w:fldCharType="begin"/>
            </w:r>
            <w:r w:rsidR="00141C23">
              <w:rPr>
                <w:noProof/>
                <w:webHidden/>
              </w:rPr>
              <w:instrText xml:space="preserve"> PAGEREF _Toc144815915 \h </w:instrText>
            </w:r>
            <w:r w:rsidR="00141C23">
              <w:rPr>
                <w:noProof/>
                <w:webHidden/>
              </w:rPr>
            </w:r>
            <w:r w:rsidR="00141C23">
              <w:rPr>
                <w:noProof/>
                <w:webHidden/>
              </w:rPr>
              <w:fldChar w:fldCharType="separate"/>
            </w:r>
            <w:r w:rsidR="00260299">
              <w:rPr>
                <w:noProof/>
                <w:webHidden/>
              </w:rPr>
              <w:t>6</w:t>
            </w:r>
            <w:r w:rsidR="00141C23">
              <w:rPr>
                <w:noProof/>
                <w:webHidden/>
              </w:rPr>
              <w:fldChar w:fldCharType="end"/>
            </w:r>
          </w:hyperlink>
        </w:p>
        <w:p w14:paraId="44BB5B13" w14:textId="52E9CE59"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16" w:history="1">
            <w:r w:rsidR="00141C23" w:rsidRPr="004C7D47">
              <w:rPr>
                <w:rStyle w:val="Hipervnculo"/>
                <w:noProof/>
              </w:rPr>
              <w:t>1.4.</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Objetivos</w:t>
            </w:r>
            <w:r w:rsidR="00141C23">
              <w:rPr>
                <w:noProof/>
                <w:webHidden/>
              </w:rPr>
              <w:tab/>
            </w:r>
            <w:r w:rsidR="00141C23">
              <w:rPr>
                <w:noProof/>
                <w:webHidden/>
              </w:rPr>
              <w:fldChar w:fldCharType="begin"/>
            </w:r>
            <w:r w:rsidR="00141C23">
              <w:rPr>
                <w:noProof/>
                <w:webHidden/>
              </w:rPr>
              <w:instrText xml:space="preserve"> PAGEREF _Toc144815916 \h </w:instrText>
            </w:r>
            <w:r w:rsidR="00141C23">
              <w:rPr>
                <w:noProof/>
                <w:webHidden/>
              </w:rPr>
            </w:r>
            <w:r w:rsidR="00141C23">
              <w:rPr>
                <w:noProof/>
                <w:webHidden/>
              </w:rPr>
              <w:fldChar w:fldCharType="separate"/>
            </w:r>
            <w:r w:rsidR="00260299">
              <w:rPr>
                <w:noProof/>
                <w:webHidden/>
              </w:rPr>
              <w:t>6</w:t>
            </w:r>
            <w:r w:rsidR="00141C23">
              <w:rPr>
                <w:noProof/>
                <w:webHidden/>
              </w:rPr>
              <w:fldChar w:fldCharType="end"/>
            </w:r>
          </w:hyperlink>
        </w:p>
        <w:p w14:paraId="62A1CEDA" w14:textId="417BFF58" w:rsidR="00141C23" w:rsidRDefault="00000000" w:rsidP="004E7DC9">
          <w:pPr>
            <w:pStyle w:val="TDC3"/>
            <w:spacing w:line="240" w:lineRule="auto"/>
            <w:rPr>
              <w:rFonts w:asciiTheme="minorHAnsi" w:eastAsiaTheme="minorEastAsia" w:hAnsiTheme="minorHAnsi"/>
              <w:noProof/>
              <w:kern w:val="2"/>
              <w:sz w:val="22"/>
              <w:lang w:val="es-EC" w:eastAsia="es-EC"/>
              <w14:ligatures w14:val="standardContextual"/>
            </w:rPr>
          </w:pPr>
          <w:hyperlink w:anchor="_Toc144815922" w:history="1">
            <w:r w:rsidR="00141C23" w:rsidRPr="004C7D47">
              <w:rPr>
                <w:rStyle w:val="Hipervnculo"/>
                <w:noProof/>
              </w:rPr>
              <w:t>1.4.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General</w:t>
            </w:r>
            <w:r w:rsidR="00141C23">
              <w:rPr>
                <w:noProof/>
                <w:webHidden/>
              </w:rPr>
              <w:tab/>
            </w:r>
            <w:r w:rsidR="00141C23">
              <w:rPr>
                <w:noProof/>
                <w:webHidden/>
              </w:rPr>
              <w:fldChar w:fldCharType="begin"/>
            </w:r>
            <w:r w:rsidR="00141C23">
              <w:rPr>
                <w:noProof/>
                <w:webHidden/>
              </w:rPr>
              <w:instrText xml:space="preserve"> PAGEREF _Toc144815922 \h </w:instrText>
            </w:r>
            <w:r w:rsidR="00141C23">
              <w:rPr>
                <w:noProof/>
                <w:webHidden/>
              </w:rPr>
            </w:r>
            <w:r w:rsidR="00141C23">
              <w:rPr>
                <w:noProof/>
                <w:webHidden/>
              </w:rPr>
              <w:fldChar w:fldCharType="separate"/>
            </w:r>
            <w:r w:rsidR="00260299">
              <w:rPr>
                <w:noProof/>
                <w:webHidden/>
              </w:rPr>
              <w:t>6</w:t>
            </w:r>
            <w:r w:rsidR="00141C23">
              <w:rPr>
                <w:noProof/>
                <w:webHidden/>
              </w:rPr>
              <w:fldChar w:fldCharType="end"/>
            </w:r>
          </w:hyperlink>
        </w:p>
        <w:p w14:paraId="7489710F" w14:textId="066A6053" w:rsidR="00141C23" w:rsidRDefault="00000000" w:rsidP="004E7DC9">
          <w:pPr>
            <w:pStyle w:val="TDC3"/>
            <w:spacing w:line="240" w:lineRule="auto"/>
            <w:rPr>
              <w:rFonts w:asciiTheme="minorHAnsi" w:eastAsiaTheme="minorEastAsia" w:hAnsiTheme="minorHAnsi"/>
              <w:noProof/>
              <w:kern w:val="2"/>
              <w:sz w:val="22"/>
              <w:lang w:val="es-EC" w:eastAsia="es-EC"/>
              <w14:ligatures w14:val="standardContextual"/>
            </w:rPr>
          </w:pPr>
          <w:hyperlink w:anchor="_Toc144815923" w:history="1">
            <w:r w:rsidR="00141C23" w:rsidRPr="004C7D47">
              <w:rPr>
                <w:rStyle w:val="Hipervnculo"/>
                <w:noProof/>
              </w:rPr>
              <w:t>1.4.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Específicos</w:t>
            </w:r>
            <w:r w:rsidR="00141C23">
              <w:rPr>
                <w:noProof/>
                <w:webHidden/>
              </w:rPr>
              <w:tab/>
            </w:r>
            <w:r w:rsidR="00141C23">
              <w:rPr>
                <w:noProof/>
                <w:webHidden/>
              </w:rPr>
              <w:fldChar w:fldCharType="begin"/>
            </w:r>
            <w:r w:rsidR="00141C23">
              <w:rPr>
                <w:noProof/>
                <w:webHidden/>
              </w:rPr>
              <w:instrText xml:space="preserve"> PAGEREF _Toc144815923 \h </w:instrText>
            </w:r>
            <w:r w:rsidR="00141C23">
              <w:rPr>
                <w:noProof/>
                <w:webHidden/>
              </w:rPr>
            </w:r>
            <w:r w:rsidR="00141C23">
              <w:rPr>
                <w:noProof/>
                <w:webHidden/>
              </w:rPr>
              <w:fldChar w:fldCharType="separate"/>
            </w:r>
            <w:r w:rsidR="00260299">
              <w:rPr>
                <w:noProof/>
                <w:webHidden/>
              </w:rPr>
              <w:t>6</w:t>
            </w:r>
            <w:r w:rsidR="00141C23">
              <w:rPr>
                <w:noProof/>
                <w:webHidden/>
              </w:rPr>
              <w:fldChar w:fldCharType="end"/>
            </w:r>
          </w:hyperlink>
        </w:p>
        <w:p w14:paraId="57C353EB" w14:textId="61C9BE8E"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26" w:history="1">
            <w:r w:rsidR="00141C23" w:rsidRPr="004C7D47">
              <w:rPr>
                <w:rStyle w:val="Hipervnculo"/>
                <w:noProof/>
              </w:rPr>
              <w:t>1.5.</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Alcance</w:t>
            </w:r>
            <w:r w:rsidR="00141C23">
              <w:rPr>
                <w:noProof/>
                <w:webHidden/>
              </w:rPr>
              <w:tab/>
            </w:r>
            <w:r w:rsidR="00141C23">
              <w:rPr>
                <w:noProof/>
                <w:webHidden/>
              </w:rPr>
              <w:fldChar w:fldCharType="begin"/>
            </w:r>
            <w:r w:rsidR="00141C23">
              <w:rPr>
                <w:noProof/>
                <w:webHidden/>
              </w:rPr>
              <w:instrText xml:space="preserve"> PAGEREF _Toc144815926 \h </w:instrText>
            </w:r>
            <w:r w:rsidR="00141C23">
              <w:rPr>
                <w:noProof/>
                <w:webHidden/>
              </w:rPr>
            </w:r>
            <w:r w:rsidR="00141C23">
              <w:rPr>
                <w:noProof/>
                <w:webHidden/>
              </w:rPr>
              <w:fldChar w:fldCharType="separate"/>
            </w:r>
            <w:r w:rsidR="00260299">
              <w:rPr>
                <w:noProof/>
                <w:webHidden/>
              </w:rPr>
              <w:t>7</w:t>
            </w:r>
            <w:r w:rsidR="00141C23">
              <w:rPr>
                <w:noProof/>
                <w:webHidden/>
              </w:rPr>
              <w:fldChar w:fldCharType="end"/>
            </w:r>
          </w:hyperlink>
        </w:p>
        <w:p w14:paraId="7B7747CB" w14:textId="031DC660"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27" w:history="1">
            <w:r w:rsidR="00141C23" w:rsidRPr="004C7D47">
              <w:rPr>
                <w:rStyle w:val="Hipervnculo"/>
                <w:noProof/>
              </w:rPr>
              <w:t>1.6.</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Marco referencial</w:t>
            </w:r>
            <w:r w:rsidR="00141C23">
              <w:rPr>
                <w:noProof/>
                <w:webHidden/>
              </w:rPr>
              <w:tab/>
            </w:r>
            <w:r w:rsidR="00141C23">
              <w:rPr>
                <w:noProof/>
                <w:webHidden/>
              </w:rPr>
              <w:fldChar w:fldCharType="begin"/>
            </w:r>
            <w:r w:rsidR="00141C23">
              <w:rPr>
                <w:noProof/>
                <w:webHidden/>
              </w:rPr>
              <w:instrText xml:space="preserve"> PAGEREF _Toc144815927 \h </w:instrText>
            </w:r>
            <w:r w:rsidR="00141C23">
              <w:rPr>
                <w:noProof/>
                <w:webHidden/>
              </w:rPr>
            </w:r>
            <w:r w:rsidR="00141C23">
              <w:rPr>
                <w:noProof/>
                <w:webHidden/>
              </w:rPr>
              <w:fldChar w:fldCharType="separate"/>
            </w:r>
            <w:r w:rsidR="00260299">
              <w:rPr>
                <w:noProof/>
                <w:webHidden/>
              </w:rPr>
              <w:t>7</w:t>
            </w:r>
            <w:r w:rsidR="00141C23">
              <w:rPr>
                <w:noProof/>
                <w:webHidden/>
              </w:rPr>
              <w:fldChar w:fldCharType="end"/>
            </w:r>
          </w:hyperlink>
        </w:p>
        <w:p w14:paraId="2A0A2664" w14:textId="215EFB63" w:rsidR="00141C23" w:rsidRDefault="00000000" w:rsidP="004E7DC9">
          <w:pPr>
            <w:pStyle w:val="TDC3"/>
            <w:spacing w:line="240" w:lineRule="auto"/>
            <w:rPr>
              <w:rFonts w:asciiTheme="minorHAnsi" w:eastAsiaTheme="minorEastAsia" w:hAnsiTheme="minorHAnsi"/>
              <w:noProof/>
              <w:kern w:val="2"/>
              <w:sz w:val="22"/>
              <w:lang w:val="es-EC" w:eastAsia="es-EC"/>
              <w14:ligatures w14:val="standardContextual"/>
            </w:rPr>
          </w:pPr>
          <w:hyperlink w:anchor="_Toc144815928" w:history="1">
            <w:r w:rsidR="00141C23" w:rsidRPr="004C7D47">
              <w:rPr>
                <w:rStyle w:val="Hipervnculo"/>
                <w:noProof/>
              </w:rPr>
              <w:t>1.6.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Fundamentación legal</w:t>
            </w:r>
            <w:r w:rsidR="00141C23">
              <w:rPr>
                <w:noProof/>
                <w:webHidden/>
              </w:rPr>
              <w:tab/>
            </w:r>
            <w:r w:rsidR="00141C23">
              <w:rPr>
                <w:noProof/>
                <w:webHidden/>
              </w:rPr>
              <w:fldChar w:fldCharType="begin"/>
            </w:r>
            <w:r w:rsidR="00141C23">
              <w:rPr>
                <w:noProof/>
                <w:webHidden/>
              </w:rPr>
              <w:instrText xml:space="preserve"> PAGEREF _Toc144815928 \h </w:instrText>
            </w:r>
            <w:r w:rsidR="00141C23">
              <w:rPr>
                <w:noProof/>
                <w:webHidden/>
              </w:rPr>
            </w:r>
            <w:r w:rsidR="00141C23">
              <w:rPr>
                <w:noProof/>
                <w:webHidden/>
              </w:rPr>
              <w:fldChar w:fldCharType="separate"/>
            </w:r>
            <w:r w:rsidR="00260299">
              <w:rPr>
                <w:noProof/>
                <w:webHidden/>
              </w:rPr>
              <w:t>7</w:t>
            </w:r>
            <w:r w:rsidR="00141C23">
              <w:rPr>
                <w:noProof/>
                <w:webHidden/>
              </w:rPr>
              <w:fldChar w:fldCharType="end"/>
            </w:r>
          </w:hyperlink>
        </w:p>
        <w:p w14:paraId="626F96AE" w14:textId="26DD049B" w:rsidR="00141C23" w:rsidRDefault="00000000" w:rsidP="004E7DC9">
          <w:pPr>
            <w:pStyle w:val="TDC1"/>
            <w:rPr>
              <w:rFonts w:asciiTheme="minorHAnsi" w:eastAsiaTheme="minorEastAsia" w:hAnsiTheme="minorHAnsi"/>
              <w:kern w:val="2"/>
              <w:sz w:val="22"/>
              <w:lang w:val="es-EC" w:eastAsia="es-EC"/>
              <w14:ligatures w14:val="standardContextual"/>
            </w:rPr>
          </w:pPr>
          <w:hyperlink w:anchor="_Toc144815929" w:history="1">
            <w:r w:rsidR="00141C23" w:rsidRPr="004C7D47">
              <w:rPr>
                <w:rStyle w:val="Hipervnculo"/>
              </w:rPr>
              <w:t>2</w:t>
            </w:r>
            <w:r w:rsidR="00141C23">
              <w:rPr>
                <w:rFonts w:asciiTheme="minorHAnsi" w:eastAsiaTheme="minorEastAsia" w:hAnsiTheme="minorHAnsi"/>
                <w:kern w:val="2"/>
                <w:sz w:val="22"/>
                <w:lang w:val="es-EC" w:eastAsia="es-EC"/>
                <w14:ligatures w14:val="standardContextual"/>
              </w:rPr>
              <w:tab/>
            </w:r>
            <w:r w:rsidR="00141C23" w:rsidRPr="004C7D47">
              <w:rPr>
                <w:rStyle w:val="Hipervnculo"/>
              </w:rPr>
              <w:t>MARCO TEÓRICO</w:t>
            </w:r>
            <w:r w:rsidR="00141C23">
              <w:rPr>
                <w:webHidden/>
              </w:rPr>
              <w:tab/>
            </w:r>
            <w:r w:rsidR="00141C23">
              <w:rPr>
                <w:webHidden/>
              </w:rPr>
              <w:fldChar w:fldCharType="begin"/>
            </w:r>
            <w:r w:rsidR="00141C23">
              <w:rPr>
                <w:webHidden/>
              </w:rPr>
              <w:instrText xml:space="preserve"> PAGEREF _Toc144815929 \h </w:instrText>
            </w:r>
            <w:r w:rsidR="00141C23">
              <w:rPr>
                <w:webHidden/>
              </w:rPr>
            </w:r>
            <w:r w:rsidR="00141C23">
              <w:rPr>
                <w:webHidden/>
              </w:rPr>
              <w:fldChar w:fldCharType="separate"/>
            </w:r>
            <w:r w:rsidR="00260299">
              <w:rPr>
                <w:webHidden/>
              </w:rPr>
              <w:t>11</w:t>
            </w:r>
            <w:r w:rsidR="00141C23">
              <w:rPr>
                <w:webHidden/>
              </w:rPr>
              <w:fldChar w:fldCharType="end"/>
            </w:r>
          </w:hyperlink>
        </w:p>
        <w:p w14:paraId="6DF46E92" w14:textId="7BE45F85"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31" w:history="1">
            <w:r w:rsidR="00141C23" w:rsidRPr="004C7D47">
              <w:rPr>
                <w:rStyle w:val="Hipervnculo"/>
                <w:noProof/>
              </w:rPr>
              <w:t>2.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shd w:val="clear" w:color="auto" w:fill="FFFFFF"/>
              </w:rPr>
              <w:t>Datos</w:t>
            </w:r>
            <w:r w:rsidR="00141C23">
              <w:rPr>
                <w:noProof/>
                <w:webHidden/>
              </w:rPr>
              <w:tab/>
            </w:r>
            <w:r w:rsidR="00141C23">
              <w:rPr>
                <w:noProof/>
                <w:webHidden/>
              </w:rPr>
              <w:fldChar w:fldCharType="begin"/>
            </w:r>
            <w:r w:rsidR="00141C23">
              <w:rPr>
                <w:noProof/>
                <w:webHidden/>
              </w:rPr>
              <w:instrText xml:space="preserve"> PAGEREF _Toc144815931 \h </w:instrText>
            </w:r>
            <w:r w:rsidR="00141C23">
              <w:rPr>
                <w:noProof/>
                <w:webHidden/>
              </w:rPr>
            </w:r>
            <w:r w:rsidR="00141C23">
              <w:rPr>
                <w:noProof/>
                <w:webHidden/>
              </w:rPr>
              <w:fldChar w:fldCharType="separate"/>
            </w:r>
            <w:r w:rsidR="00260299">
              <w:rPr>
                <w:noProof/>
                <w:webHidden/>
              </w:rPr>
              <w:t>11</w:t>
            </w:r>
            <w:r w:rsidR="00141C23">
              <w:rPr>
                <w:noProof/>
                <w:webHidden/>
              </w:rPr>
              <w:fldChar w:fldCharType="end"/>
            </w:r>
          </w:hyperlink>
        </w:p>
        <w:p w14:paraId="5542BD51" w14:textId="18C90511"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34" w:history="1">
            <w:r w:rsidR="00141C23" w:rsidRPr="004C7D47">
              <w:rPr>
                <w:rStyle w:val="Hipervnculo"/>
                <w:noProof/>
              </w:rPr>
              <w:t>2.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Dataset</w:t>
            </w:r>
            <w:r w:rsidR="00141C23">
              <w:rPr>
                <w:noProof/>
                <w:webHidden/>
              </w:rPr>
              <w:tab/>
            </w:r>
            <w:r w:rsidR="00141C23">
              <w:rPr>
                <w:noProof/>
                <w:webHidden/>
              </w:rPr>
              <w:fldChar w:fldCharType="begin"/>
            </w:r>
            <w:r w:rsidR="00141C23">
              <w:rPr>
                <w:noProof/>
                <w:webHidden/>
              </w:rPr>
              <w:instrText xml:space="preserve"> PAGEREF _Toc144815934 \h </w:instrText>
            </w:r>
            <w:r w:rsidR="00141C23">
              <w:rPr>
                <w:noProof/>
                <w:webHidden/>
              </w:rPr>
            </w:r>
            <w:r w:rsidR="00141C23">
              <w:rPr>
                <w:noProof/>
                <w:webHidden/>
              </w:rPr>
              <w:fldChar w:fldCharType="separate"/>
            </w:r>
            <w:r w:rsidR="00260299">
              <w:rPr>
                <w:noProof/>
                <w:webHidden/>
              </w:rPr>
              <w:t>11</w:t>
            </w:r>
            <w:r w:rsidR="00141C23">
              <w:rPr>
                <w:noProof/>
                <w:webHidden/>
              </w:rPr>
              <w:fldChar w:fldCharType="end"/>
            </w:r>
          </w:hyperlink>
        </w:p>
        <w:p w14:paraId="7C65A403" w14:textId="4DDA5078"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35" w:history="1">
            <w:r w:rsidR="00141C23" w:rsidRPr="004C7D47">
              <w:rPr>
                <w:rStyle w:val="Hipervnculo"/>
                <w:noProof/>
              </w:rPr>
              <w:t>2.3.</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bCs/>
                <w:noProof/>
              </w:rPr>
              <w:t>Calidad de datos</w:t>
            </w:r>
            <w:r w:rsidR="00141C23">
              <w:rPr>
                <w:noProof/>
                <w:webHidden/>
              </w:rPr>
              <w:tab/>
            </w:r>
            <w:r w:rsidR="00141C23">
              <w:rPr>
                <w:noProof/>
                <w:webHidden/>
              </w:rPr>
              <w:fldChar w:fldCharType="begin"/>
            </w:r>
            <w:r w:rsidR="00141C23">
              <w:rPr>
                <w:noProof/>
                <w:webHidden/>
              </w:rPr>
              <w:instrText xml:space="preserve"> PAGEREF _Toc144815935 \h </w:instrText>
            </w:r>
            <w:r w:rsidR="00141C23">
              <w:rPr>
                <w:noProof/>
                <w:webHidden/>
              </w:rPr>
            </w:r>
            <w:r w:rsidR="00141C23">
              <w:rPr>
                <w:noProof/>
                <w:webHidden/>
              </w:rPr>
              <w:fldChar w:fldCharType="separate"/>
            </w:r>
            <w:r w:rsidR="00260299">
              <w:rPr>
                <w:noProof/>
                <w:webHidden/>
              </w:rPr>
              <w:t>12</w:t>
            </w:r>
            <w:r w:rsidR="00141C23">
              <w:rPr>
                <w:noProof/>
                <w:webHidden/>
              </w:rPr>
              <w:fldChar w:fldCharType="end"/>
            </w:r>
          </w:hyperlink>
        </w:p>
        <w:p w14:paraId="62521441" w14:textId="08B20A9E"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36" w:history="1">
            <w:r w:rsidR="00141C23" w:rsidRPr="004C7D47">
              <w:rPr>
                <w:rStyle w:val="Hipervnculo"/>
                <w:noProof/>
              </w:rPr>
              <w:t>2.4.</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shd w:val="clear" w:color="auto" w:fill="FFFFFF"/>
              </w:rPr>
              <w:t>Recolección de datos</w:t>
            </w:r>
            <w:r w:rsidR="00141C23">
              <w:rPr>
                <w:noProof/>
                <w:webHidden/>
              </w:rPr>
              <w:tab/>
            </w:r>
            <w:r w:rsidR="00141C23">
              <w:rPr>
                <w:noProof/>
                <w:webHidden/>
              </w:rPr>
              <w:fldChar w:fldCharType="begin"/>
            </w:r>
            <w:r w:rsidR="00141C23">
              <w:rPr>
                <w:noProof/>
                <w:webHidden/>
              </w:rPr>
              <w:instrText xml:space="preserve"> PAGEREF _Toc144815936 \h </w:instrText>
            </w:r>
            <w:r w:rsidR="00141C23">
              <w:rPr>
                <w:noProof/>
                <w:webHidden/>
              </w:rPr>
            </w:r>
            <w:r w:rsidR="00141C23">
              <w:rPr>
                <w:noProof/>
                <w:webHidden/>
              </w:rPr>
              <w:fldChar w:fldCharType="separate"/>
            </w:r>
            <w:r w:rsidR="00260299">
              <w:rPr>
                <w:noProof/>
                <w:webHidden/>
              </w:rPr>
              <w:t>12</w:t>
            </w:r>
            <w:r w:rsidR="00141C23">
              <w:rPr>
                <w:noProof/>
                <w:webHidden/>
              </w:rPr>
              <w:fldChar w:fldCharType="end"/>
            </w:r>
          </w:hyperlink>
        </w:p>
        <w:p w14:paraId="01DFE38C" w14:textId="193E5823"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37" w:history="1">
            <w:r w:rsidR="00141C23" w:rsidRPr="004C7D47">
              <w:rPr>
                <w:rStyle w:val="Hipervnculo"/>
                <w:noProof/>
              </w:rPr>
              <w:t>2.5.</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Limpieza de Datos</w:t>
            </w:r>
            <w:r w:rsidR="00141C23">
              <w:rPr>
                <w:noProof/>
                <w:webHidden/>
              </w:rPr>
              <w:tab/>
            </w:r>
            <w:r w:rsidR="00141C23">
              <w:rPr>
                <w:noProof/>
                <w:webHidden/>
              </w:rPr>
              <w:fldChar w:fldCharType="begin"/>
            </w:r>
            <w:r w:rsidR="00141C23">
              <w:rPr>
                <w:noProof/>
                <w:webHidden/>
              </w:rPr>
              <w:instrText xml:space="preserve"> PAGEREF _Toc144815937 \h </w:instrText>
            </w:r>
            <w:r w:rsidR="00141C23">
              <w:rPr>
                <w:noProof/>
                <w:webHidden/>
              </w:rPr>
            </w:r>
            <w:r w:rsidR="00141C23">
              <w:rPr>
                <w:noProof/>
                <w:webHidden/>
              </w:rPr>
              <w:fldChar w:fldCharType="separate"/>
            </w:r>
            <w:r w:rsidR="00260299">
              <w:rPr>
                <w:noProof/>
                <w:webHidden/>
              </w:rPr>
              <w:t>12</w:t>
            </w:r>
            <w:r w:rsidR="00141C23">
              <w:rPr>
                <w:noProof/>
                <w:webHidden/>
              </w:rPr>
              <w:fldChar w:fldCharType="end"/>
            </w:r>
          </w:hyperlink>
        </w:p>
        <w:p w14:paraId="052934D9" w14:textId="1AE631AF"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38" w:history="1">
            <w:r w:rsidR="00141C23" w:rsidRPr="004C7D47">
              <w:rPr>
                <w:rStyle w:val="Hipervnculo"/>
                <w:noProof/>
              </w:rPr>
              <w:t>2.6.</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Transformación de Datos</w:t>
            </w:r>
            <w:r w:rsidR="00141C23">
              <w:rPr>
                <w:noProof/>
                <w:webHidden/>
              </w:rPr>
              <w:tab/>
            </w:r>
            <w:r w:rsidR="00141C23">
              <w:rPr>
                <w:noProof/>
                <w:webHidden/>
              </w:rPr>
              <w:fldChar w:fldCharType="begin"/>
            </w:r>
            <w:r w:rsidR="00141C23">
              <w:rPr>
                <w:noProof/>
                <w:webHidden/>
              </w:rPr>
              <w:instrText xml:space="preserve"> PAGEREF _Toc144815938 \h </w:instrText>
            </w:r>
            <w:r w:rsidR="00141C23">
              <w:rPr>
                <w:noProof/>
                <w:webHidden/>
              </w:rPr>
            </w:r>
            <w:r w:rsidR="00141C23">
              <w:rPr>
                <w:noProof/>
                <w:webHidden/>
              </w:rPr>
              <w:fldChar w:fldCharType="separate"/>
            </w:r>
            <w:r w:rsidR="00260299">
              <w:rPr>
                <w:noProof/>
                <w:webHidden/>
              </w:rPr>
              <w:t>13</w:t>
            </w:r>
            <w:r w:rsidR="00141C23">
              <w:rPr>
                <w:noProof/>
                <w:webHidden/>
              </w:rPr>
              <w:fldChar w:fldCharType="end"/>
            </w:r>
          </w:hyperlink>
        </w:p>
        <w:p w14:paraId="18DD2B26" w14:textId="601F0CD3"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39" w:history="1">
            <w:r w:rsidR="00141C23" w:rsidRPr="004C7D47">
              <w:rPr>
                <w:rStyle w:val="Hipervnculo"/>
                <w:noProof/>
              </w:rPr>
              <w:t>2.7.</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Machine Learning</w:t>
            </w:r>
            <w:r w:rsidR="00141C23">
              <w:rPr>
                <w:noProof/>
                <w:webHidden/>
              </w:rPr>
              <w:tab/>
            </w:r>
            <w:r w:rsidR="00141C23">
              <w:rPr>
                <w:noProof/>
                <w:webHidden/>
              </w:rPr>
              <w:fldChar w:fldCharType="begin"/>
            </w:r>
            <w:r w:rsidR="00141C23">
              <w:rPr>
                <w:noProof/>
                <w:webHidden/>
              </w:rPr>
              <w:instrText xml:space="preserve"> PAGEREF _Toc144815939 \h </w:instrText>
            </w:r>
            <w:r w:rsidR="00141C23">
              <w:rPr>
                <w:noProof/>
                <w:webHidden/>
              </w:rPr>
            </w:r>
            <w:r w:rsidR="00141C23">
              <w:rPr>
                <w:noProof/>
                <w:webHidden/>
              </w:rPr>
              <w:fldChar w:fldCharType="separate"/>
            </w:r>
            <w:r w:rsidR="00260299">
              <w:rPr>
                <w:noProof/>
                <w:webHidden/>
              </w:rPr>
              <w:t>13</w:t>
            </w:r>
            <w:r w:rsidR="00141C23">
              <w:rPr>
                <w:noProof/>
                <w:webHidden/>
              </w:rPr>
              <w:fldChar w:fldCharType="end"/>
            </w:r>
          </w:hyperlink>
        </w:p>
        <w:p w14:paraId="77CD11C1" w14:textId="6C8D34DB"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40" w:history="1">
            <w:r w:rsidR="00141C23" w:rsidRPr="004C7D47">
              <w:rPr>
                <w:rStyle w:val="Hipervnculo"/>
                <w:noProof/>
              </w:rPr>
              <w:t>2.8.</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Análisis predictivo</w:t>
            </w:r>
            <w:r w:rsidR="00141C23">
              <w:rPr>
                <w:noProof/>
                <w:webHidden/>
              </w:rPr>
              <w:tab/>
            </w:r>
            <w:r w:rsidR="00141C23">
              <w:rPr>
                <w:noProof/>
                <w:webHidden/>
              </w:rPr>
              <w:fldChar w:fldCharType="begin"/>
            </w:r>
            <w:r w:rsidR="00141C23">
              <w:rPr>
                <w:noProof/>
                <w:webHidden/>
              </w:rPr>
              <w:instrText xml:space="preserve"> PAGEREF _Toc144815940 \h </w:instrText>
            </w:r>
            <w:r w:rsidR="00141C23">
              <w:rPr>
                <w:noProof/>
                <w:webHidden/>
              </w:rPr>
            </w:r>
            <w:r w:rsidR="00141C23">
              <w:rPr>
                <w:noProof/>
                <w:webHidden/>
              </w:rPr>
              <w:fldChar w:fldCharType="separate"/>
            </w:r>
            <w:r w:rsidR="00260299">
              <w:rPr>
                <w:noProof/>
                <w:webHidden/>
              </w:rPr>
              <w:t>13</w:t>
            </w:r>
            <w:r w:rsidR="00141C23">
              <w:rPr>
                <w:noProof/>
                <w:webHidden/>
              </w:rPr>
              <w:fldChar w:fldCharType="end"/>
            </w:r>
          </w:hyperlink>
        </w:p>
        <w:p w14:paraId="112F1C94" w14:textId="0D2B1632"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41" w:history="1">
            <w:r w:rsidR="00141C23" w:rsidRPr="004C7D47">
              <w:rPr>
                <w:rStyle w:val="Hipervnculo"/>
                <w:noProof/>
              </w:rPr>
              <w:t>2.9.</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shd w:val="clear" w:color="auto" w:fill="FFFFFF"/>
              </w:rPr>
              <w:t>Capacidades analíticas</w:t>
            </w:r>
            <w:r w:rsidR="00141C23">
              <w:rPr>
                <w:noProof/>
                <w:webHidden/>
              </w:rPr>
              <w:tab/>
            </w:r>
            <w:r w:rsidR="00141C23">
              <w:rPr>
                <w:noProof/>
                <w:webHidden/>
              </w:rPr>
              <w:fldChar w:fldCharType="begin"/>
            </w:r>
            <w:r w:rsidR="00141C23">
              <w:rPr>
                <w:noProof/>
                <w:webHidden/>
              </w:rPr>
              <w:instrText xml:space="preserve"> PAGEREF _Toc144815941 \h </w:instrText>
            </w:r>
            <w:r w:rsidR="00141C23">
              <w:rPr>
                <w:noProof/>
                <w:webHidden/>
              </w:rPr>
            </w:r>
            <w:r w:rsidR="00141C23">
              <w:rPr>
                <w:noProof/>
                <w:webHidden/>
              </w:rPr>
              <w:fldChar w:fldCharType="separate"/>
            </w:r>
            <w:r w:rsidR="00260299">
              <w:rPr>
                <w:noProof/>
                <w:webHidden/>
              </w:rPr>
              <w:t>14</w:t>
            </w:r>
            <w:r w:rsidR="00141C23">
              <w:rPr>
                <w:noProof/>
                <w:webHidden/>
              </w:rPr>
              <w:fldChar w:fldCharType="end"/>
            </w:r>
          </w:hyperlink>
        </w:p>
        <w:p w14:paraId="57681495" w14:textId="00B3E80E"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42" w:history="1">
            <w:r w:rsidR="00141C23" w:rsidRPr="004C7D47">
              <w:rPr>
                <w:rStyle w:val="Hipervnculo"/>
                <w:noProof/>
              </w:rPr>
              <w:t>2.10.</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Gráficos estadísticos</w:t>
            </w:r>
            <w:r w:rsidR="00141C23">
              <w:rPr>
                <w:noProof/>
                <w:webHidden/>
              </w:rPr>
              <w:tab/>
            </w:r>
            <w:r w:rsidR="00141C23">
              <w:rPr>
                <w:noProof/>
                <w:webHidden/>
              </w:rPr>
              <w:fldChar w:fldCharType="begin"/>
            </w:r>
            <w:r w:rsidR="00141C23">
              <w:rPr>
                <w:noProof/>
                <w:webHidden/>
              </w:rPr>
              <w:instrText xml:space="preserve"> PAGEREF _Toc144815942 \h </w:instrText>
            </w:r>
            <w:r w:rsidR="00141C23">
              <w:rPr>
                <w:noProof/>
                <w:webHidden/>
              </w:rPr>
            </w:r>
            <w:r w:rsidR="00141C23">
              <w:rPr>
                <w:noProof/>
                <w:webHidden/>
              </w:rPr>
              <w:fldChar w:fldCharType="separate"/>
            </w:r>
            <w:r w:rsidR="00260299">
              <w:rPr>
                <w:noProof/>
                <w:webHidden/>
              </w:rPr>
              <w:t>15</w:t>
            </w:r>
            <w:r w:rsidR="00141C23">
              <w:rPr>
                <w:noProof/>
                <w:webHidden/>
              </w:rPr>
              <w:fldChar w:fldCharType="end"/>
            </w:r>
          </w:hyperlink>
        </w:p>
        <w:p w14:paraId="4EEA8885" w14:textId="174B6165"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43" w:history="1">
            <w:r w:rsidR="00141C23" w:rsidRPr="004C7D47">
              <w:rPr>
                <w:rStyle w:val="Hipervnculo"/>
                <w:noProof/>
              </w:rPr>
              <w:t>2.1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Visualización de datos</w:t>
            </w:r>
            <w:r w:rsidR="00141C23">
              <w:rPr>
                <w:noProof/>
                <w:webHidden/>
              </w:rPr>
              <w:tab/>
            </w:r>
            <w:r w:rsidR="00141C23">
              <w:rPr>
                <w:noProof/>
                <w:webHidden/>
              </w:rPr>
              <w:fldChar w:fldCharType="begin"/>
            </w:r>
            <w:r w:rsidR="00141C23">
              <w:rPr>
                <w:noProof/>
                <w:webHidden/>
              </w:rPr>
              <w:instrText xml:space="preserve"> PAGEREF _Toc144815943 \h </w:instrText>
            </w:r>
            <w:r w:rsidR="00141C23">
              <w:rPr>
                <w:noProof/>
                <w:webHidden/>
              </w:rPr>
            </w:r>
            <w:r w:rsidR="00141C23">
              <w:rPr>
                <w:noProof/>
                <w:webHidden/>
              </w:rPr>
              <w:fldChar w:fldCharType="separate"/>
            </w:r>
            <w:r w:rsidR="00260299">
              <w:rPr>
                <w:noProof/>
                <w:webHidden/>
              </w:rPr>
              <w:t>15</w:t>
            </w:r>
            <w:r w:rsidR="00141C23">
              <w:rPr>
                <w:noProof/>
                <w:webHidden/>
              </w:rPr>
              <w:fldChar w:fldCharType="end"/>
            </w:r>
          </w:hyperlink>
        </w:p>
        <w:p w14:paraId="168441D7" w14:textId="69F4A9DC"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44" w:history="1">
            <w:r w:rsidR="00141C23" w:rsidRPr="004C7D47">
              <w:rPr>
                <w:rStyle w:val="Hipervnculo"/>
                <w:noProof/>
              </w:rPr>
              <w:t>2.1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Evaluación de modelos</w:t>
            </w:r>
            <w:r w:rsidR="00141C23">
              <w:rPr>
                <w:noProof/>
                <w:webHidden/>
              </w:rPr>
              <w:tab/>
            </w:r>
            <w:r w:rsidR="00141C23">
              <w:rPr>
                <w:noProof/>
                <w:webHidden/>
              </w:rPr>
              <w:fldChar w:fldCharType="begin"/>
            </w:r>
            <w:r w:rsidR="00141C23">
              <w:rPr>
                <w:noProof/>
                <w:webHidden/>
              </w:rPr>
              <w:instrText xml:space="preserve"> PAGEREF _Toc144815944 \h </w:instrText>
            </w:r>
            <w:r w:rsidR="00141C23">
              <w:rPr>
                <w:noProof/>
                <w:webHidden/>
              </w:rPr>
            </w:r>
            <w:r w:rsidR="00141C23">
              <w:rPr>
                <w:noProof/>
                <w:webHidden/>
              </w:rPr>
              <w:fldChar w:fldCharType="separate"/>
            </w:r>
            <w:r w:rsidR="00260299">
              <w:rPr>
                <w:noProof/>
                <w:webHidden/>
              </w:rPr>
              <w:t>16</w:t>
            </w:r>
            <w:r w:rsidR="00141C23">
              <w:rPr>
                <w:noProof/>
                <w:webHidden/>
              </w:rPr>
              <w:fldChar w:fldCharType="end"/>
            </w:r>
          </w:hyperlink>
        </w:p>
        <w:p w14:paraId="6ADEA1AE" w14:textId="3230F750"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46" w:history="1">
            <w:r w:rsidR="00141C23" w:rsidRPr="004C7D47">
              <w:rPr>
                <w:rStyle w:val="Hipervnculo"/>
                <w:noProof/>
              </w:rPr>
              <w:t>2.13.</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Herramientas</w:t>
            </w:r>
            <w:r w:rsidR="00141C23">
              <w:rPr>
                <w:noProof/>
                <w:webHidden/>
              </w:rPr>
              <w:tab/>
            </w:r>
            <w:r w:rsidR="00141C23">
              <w:rPr>
                <w:noProof/>
                <w:webHidden/>
              </w:rPr>
              <w:fldChar w:fldCharType="begin"/>
            </w:r>
            <w:r w:rsidR="00141C23">
              <w:rPr>
                <w:noProof/>
                <w:webHidden/>
              </w:rPr>
              <w:instrText xml:space="preserve"> PAGEREF _Toc144815946 \h </w:instrText>
            </w:r>
            <w:r w:rsidR="00141C23">
              <w:rPr>
                <w:noProof/>
                <w:webHidden/>
              </w:rPr>
            </w:r>
            <w:r w:rsidR="00141C23">
              <w:rPr>
                <w:noProof/>
                <w:webHidden/>
              </w:rPr>
              <w:fldChar w:fldCharType="separate"/>
            </w:r>
            <w:r w:rsidR="00260299">
              <w:rPr>
                <w:noProof/>
                <w:webHidden/>
              </w:rPr>
              <w:t>16</w:t>
            </w:r>
            <w:r w:rsidR="00141C23">
              <w:rPr>
                <w:noProof/>
                <w:webHidden/>
              </w:rPr>
              <w:fldChar w:fldCharType="end"/>
            </w:r>
          </w:hyperlink>
        </w:p>
        <w:p w14:paraId="79ED8279" w14:textId="790E5060" w:rsidR="00141C23" w:rsidRPr="00064481" w:rsidRDefault="00000000" w:rsidP="004E7DC9">
          <w:pPr>
            <w:pStyle w:val="TDC1"/>
            <w:rPr>
              <w:rFonts w:asciiTheme="minorHAnsi" w:eastAsiaTheme="minorEastAsia" w:hAnsiTheme="minorHAnsi"/>
              <w:kern w:val="2"/>
              <w:sz w:val="22"/>
              <w:lang w:val="es-EC" w:eastAsia="es-EC"/>
              <w14:ligatures w14:val="standardContextual"/>
            </w:rPr>
          </w:pPr>
          <w:hyperlink w:anchor="_Toc144815947" w:history="1">
            <w:r w:rsidR="00141C23" w:rsidRPr="00064481">
              <w:rPr>
                <w:rStyle w:val="Hipervnculo"/>
              </w:rPr>
              <w:t>3</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METODOLOGÍA</w:t>
            </w:r>
            <w:r w:rsidR="00141C23" w:rsidRPr="00064481">
              <w:rPr>
                <w:webHidden/>
              </w:rPr>
              <w:tab/>
            </w:r>
            <w:r w:rsidR="00141C23" w:rsidRPr="00064481">
              <w:rPr>
                <w:webHidden/>
              </w:rPr>
              <w:fldChar w:fldCharType="begin"/>
            </w:r>
            <w:r w:rsidR="00141C23" w:rsidRPr="00064481">
              <w:rPr>
                <w:webHidden/>
              </w:rPr>
              <w:instrText xml:space="preserve"> PAGEREF _Toc144815947 \h </w:instrText>
            </w:r>
            <w:r w:rsidR="00141C23" w:rsidRPr="00064481">
              <w:rPr>
                <w:webHidden/>
              </w:rPr>
            </w:r>
            <w:r w:rsidR="00141C23" w:rsidRPr="00064481">
              <w:rPr>
                <w:webHidden/>
              </w:rPr>
              <w:fldChar w:fldCharType="separate"/>
            </w:r>
            <w:r w:rsidR="00260299">
              <w:rPr>
                <w:webHidden/>
              </w:rPr>
              <w:t>18</w:t>
            </w:r>
            <w:r w:rsidR="00141C23" w:rsidRPr="00064481">
              <w:rPr>
                <w:webHidden/>
              </w:rPr>
              <w:fldChar w:fldCharType="end"/>
            </w:r>
          </w:hyperlink>
        </w:p>
        <w:p w14:paraId="27B35C50" w14:textId="4EB19E17"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48" w:history="1">
            <w:r w:rsidR="00141C23" w:rsidRPr="004C7D47">
              <w:rPr>
                <w:rStyle w:val="Hipervnculo"/>
                <w:noProof/>
              </w:rPr>
              <w:t>3.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Método de Investigación</w:t>
            </w:r>
            <w:r w:rsidR="00141C23">
              <w:rPr>
                <w:noProof/>
                <w:webHidden/>
              </w:rPr>
              <w:tab/>
            </w:r>
            <w:r w:rsidR="00141C23">
              <w:rPr>
                <w:noProof/>
                <w:webHidden/>
              </w:rPr>
              <w:fldChar w:fldCharType="begin"/>
            </w:r>
            <w:r w:rsidR="00141C23">
              <w:rPr>
                <w:noProof/>
                <w:webHidden/>
              </w:rPr>
              <w:instrText xml:space="preserve"> PAGEREF _Toc144815948 \h </w:instrText>
            </w:r>
            <w:r w:rsidR="00141C23">
              <w:rPr>
                <w:noProof/>
                <w:webHidden/>
              </w:rPr>
            </w:r>
            <w:r w:rsidR="00141C23">
              <w:rPr>
                <w:noProof/>
                <w:webHidden/>
              </w:rPr>
              <w:fldChar w:fldCharType="separate"/>
            </w:r>
            <w:r w:rsidR="00260299">
              <w:rPr>
                <w:noProof/>
                <w:webHidden/>
              </w:rPr>
              <w:t>18</w:t>
            </w:r>
            <w:r w:rsidR="00141C23">
              <w:rPr>
                <w:noProof/>
                <w:webHidden/>
              </w:rPr>
              <w:fldChar w:fldCharType="end"/>
            </w:r>
          </w:hyperlink>
        </w:p>
        <w:p w14:paraId="26E92262" w14:textId="2688AF2D" w:rsidR="00141C23" w:rsidRDefault="00000000" w:rsidP="004E7DC9">
          <w:pPr>
            <w:pStyle w:val="TDC3"/>
            <w:spacing w:line="240" w:lineRule="auto"/>
            <w:rPr>
              <w:rFonts w:asciiTheme="minorHAnsi" w:eastAsiaTheme="minorEastAsia" w:hAnsiTheme="minorHAnsi"/>
              <w:noProof/>
              <w:kern w:val="2"/>
              <w:sz w:val="22"/>
              <w:lang w:val="es-EC" w:eastAsia="es-EC"/>
              <w14:ligatures w14:val="standardContextual"/>
            </w:rPr>
          </w:pPr>
          <w:hyperlink w:anchor="_Toc144815949" w:history="1">
            <w:r w:rsidR="00141C23" w:rsidRPr="004C7D47">
              <w:rPr>
                <w:rStyle w:val="Hipervnculo"/>
                <w:noProof/>
              </w:rPr>
              <w:t>3.1.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Investigación Cuantitativa</w:t>
            </w:r>
            <w:r w:rsidR="00141C23">
              <w:rPr>
                <w:noProof/>
                <w:webHidden/>
              </w:rPr>
              <w:tab/>
            </w:r>
            <w:r w:rsidR="00141C23">
              <w:rPr>
                <w:noProof/>
                <w:webHidden/>
              </w:rPr>
              <w:fldChar w:fldCharType="begin"/>
            </w:r>
            <w:r w:rsidR="00141C23">
              <w:rPr>
                <w:noProof/>
                <w:webHidden/>
              </w:rPr>
              <w:instrText xml:space="preserve"> PAGEREF _Toc144815949 \h </w:instrText>
            </w:r>
            <w:r w:rsidR="00141C23">
              <w:rPr>
                <w:noProof/>
                <w:webHidden/>
              </w:rPr>
            </w:r>
            <w:r w:rsidR="00141C23">
              <w:rPr>
                <w:noProof/>
                <w:webHidden/>
              </w:rPr>
              <w:fldChar w:fldCharType="separate"/>
            </w:r>
            <w:r w:rsidR="00260299">
              <w:rPr>
                <w:noProof/>
                <w:webHidden/>
              </w:rPr>
              <w:t>18</w:t>
            </w:r>
            <w:r w:rsidR="00141C23">
              <w:rPr>
                <w:noProof/>
                <w:webHidden/>
              </w:rPr>
              <w:fldChar w:fldCharType="end"/>
            </w:r>
          </w:hyperlink>
        </w:p>
        <w:p w14:paraId="58D8E1B7" w14:textId="13A01520" w:rsidR="00141C23" w:rsidRDefault="00000000" w:rsidP="004E7DC9">
          <w:pPr>
            <w:pStyle w:val="TDC3"/>
            <w:spacing w:line="240" w:lineRule="auto"/>
            <w:rPr>
              <w:rFonts w:asciiTheme="minorHAnsi" w:eastAsiaTheme="minorEastAsia" w:hAnsiTheme="minorHAnsi"/>
              <w:noProof/>
              <w:kern w:val="2"/>
              <w:sz w:val="22"/>
              <w:lang w:val="es-EC" w:eastAsia="es-EC"/>
              <w14:ligatures w14:val="standardContextual"/>
            </w:rPr>
          </w:pPr>
          <w:hyperlink w:anchor="_Toc144815950" w:history="1">
            <w:r w:rsidR="00141C23" w:rsidRPr="004C7D47">
              <w:rPr>
                <w:rStyle w:val="Hipervnculo"/>
                <w:noProof/>
              </w:rPr>
              <w:t>3.1.2   Investigación Analítica</w:t>
            </w:r>
            <w:r w:rsidR="00141C23">
              <w:rPr>
                <w:noProof/>
                <w:webHidden/>
              </w:rPr>
              <w:tab/>
            </w:r>
            <w:r w:rsidR="00141C23">
              <w:rPr>
                <w:noProof/>
                <w:webHidden/>
              </w:rPr>
              <w:fldChar w:fldCharType="begin"/>
            </w:r>
            <w:r w:rsidR="00141C23">
              <w:rPr>
                <w:noProof/>
                <w:webHidden/>
              </w:rPr>
              <w:instrText xml:space="preserve"> PAGEREF _Toc144815950 \h </w:instrText>
            </w:r>
            <w:r w:rsidR="00141C23">
              <w:rPr>
                <w:noProof/>
                <w:webHidden/>
              </w:rPr>
            </w:r>
            <w:r w:rsidR="00141C23">
              <w:rPr>
                <w:noProof/>
                <w:webHidden/>
              </w:rPr>
              <w:fldChar w:fldCharType="separate"/>
            </w:r>
            <w:r w:rsidR="00260299">
              <w:rPr>
                <w:noProof/>
                <w:webHidden/>
              </w:rPr>
              <w:t>18</w:t>
            </w:r>
            <w:r w:rsidR="00141C23">
              <w:rPr>
                <w:noProof/>
                <w:webHidden/>
              </w:rPr>
              <w:fldChar w:fldCharType="end"/>
            </w:r>
          </w:hyperlink>
        </w:p>
        <w:p w14:paraId="13581AB3" w14:textId="4B3285BB" w:rsidR="00141C23"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51" w:history="1">
            <w:r w:rsidR="00141C23" w:rsidRPr="004C7D47">
              <w:rPr>
                <w:rStyle w:val="Hipervnculo"/>
                <w:noProof/>
              </w:rPr>
              <w:t>3.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Metodología de Análisis de Datos</w:t>
            </w:r>
            <w:r w:rsidR="00141C23">
              <w:rPr>
                <w:noProof/>
                <w:webHidden/>
              </w:rPr>
              <w:tab/>
            </w:r>
            <w:r w:rsidR="00141C23">
              <w:rPr>
                <w:noProof/>
                <w:webHidden/>
              </w:rPr>
              <w:fldChar w:fldCharType="begin"/>
            </w:r>
            <w:r w:rsidR="00141C23">
              <w:rPr>
                <w:noProof/>
                <w:webHidden/>
              </w:rPr>
              <w:instrText xml:space="preserve"> PAGEREF _Toc144815951 \h </w:instrText>
            </w:r>
            <w:r w:rsidR="00141C23">
              <w:rPr>
                <w:noProof/>
                <w:webHidden/>
              </w:rPr>
            </w:r>
            <w:r w:rsidR="00141C23">
              <w:rPr>
                <w:noProof/>
                <w:webHidden/>
              </w:rPr>
              <w:fldChar w:fldCharType="separate"/>
            </w:r>
            <w:r w:rsidR="00260299">
              <w:rPr>
                <w:noProof/>
                <w:webHidden/>
              </w:rPr>
              <w:t>18</w:t>
            </w:r>
            <w:r w:rsidR="00141C23">
              <w:rPr>
                <w:noProof/>
                <w:webHidden/>
              </w:rPr>
              <w:fldChar w:fldCharType="end"/>
            </w:r>
          </w:hyperlink>
        </w:p>
        <w:p w14:paraId="36050A1D" w14:textId="1CB6A512" w:rsidR="00141C23" w:rsidRDefault="00000000" w:rsidP="004E7DC9">
          <w:pPr>
            <w:pStyle w:val="TDC3"/>
            <w:spacing w:line="240" w:lineRule="auto"/>
            <w:rPr>
              <w:rFonts w:asciiTheme="minorHAnsi" w:eastAsiaTheme="minorEastAsia" w:hAnsiTheme="minorHAnsi"/>
              <w:noProof/>
              <w:kern w:val="2"/>
              <w:sz w:val="22"/>
              <w:lang w:val="es-EC" w:eastAsia="es-EC"/>
              <w14:ligatures w14:val="standardContextual"/>
            </w:rPr>
          </w:pPr>
          <w:hyperlink w:anchor="_Toc144815952" w:history="1">
            <w:r w:rsidR="00141C23" w:rsidRPr="004C7D47">
              <w:rPr>
                <w:rStyle w:val="Hipervnculo"/>
                <w:noProof/>
              </w:rPr>
              <w:t>3.2.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Descripción del modelo CRISP-DM</w:t>
            </w:r>
            <w:r w:rsidR="00141C23">
              <w:rPr>
                <w:noProof/>
                <w:webHidden/>
              </w:rPr>
              <w:tab/>
            </w:r>
            <w:r w:rsidR="00141C23">
              <w:rPr>
                <w:noProof/>
                <w:webHidden/>
              </w:rPr>
              <w:fldChar w:fldCharType="begin"/>
            </w:r>
            <w:r w:rsidR="00141C23">
              <w:rPr>
                <w:noProof/>
                <w:webHidden/>
              </w:rPr>
              <w:instrText xml:space="preserve"> PAGEREF _Toc144815952 \h </w:instrText>
            </w:r>
            <w:r w:rsidR="00141C23">
              <w:rPr>
                <w:noProof/>
                <w:webHidden/>
              </w:rPr>
            </w:r>
            <w:r w:rsidR="00141C23">
              <w:rPr>
                <w:noProof/>
                <w:webHidden/>
              </w:rPr>
              <w:fldChar w:fldCharType="separate"/>
            </w:r>
            <w:r w:rsidR="00260299">
              <w:rPr>
                <w:noProof/>
                <w:webHidden/>
              </w:rPr>
              <w:t>20</w:t>
            </w:r>
            <w:r w:rsidR="00141C23">
              <w:rPr>
                <w:noProof/>
                <w:webHidden/>
              </w:rPr>
              <w:fldChar w:fldCharType="end"/>
            </w:r>
          </w:hyperlink>
        </w:p>
        <w:p w14:paraId="7A61C024" w14:textId="366C8CDA" w:rsidR="00141C23" w:rsidRDefault="00000000" w:rsidP="004E7DC9">
          <w:pPr>
            <w:pStyle w:val="TDC3"/>
            <w:spacing w:line="240" w:lineRule="auto"/>
            <w:rPr>
              <w:rFonts w:asciiTheme="minorHAnsi" w:eastAsiaTheme="minorEastAsia" w:hAnsiTheme="minorHAnsi"/>
              <w:noProof/>
              <w:kern w:val="2"/>
              <w:sz w:val="22"/>
              <w:lang w:val="es-EC" w:eastAsia="es-EC"/>
              <w14:ligatures w14:val="standardContextual"/>
            </w:rPr>
          </w:pPr>
          <w:hyperlink w:anchor="_Toc144815953" w:history="1">
            <w:r w:rsidR="00141C23" w:rsidRPr="004C7D47">
              <w:rPr>
                <w:rStyle w:val="Hipervnculo"/>
                <w:noProof/>
              </w:rPr>
              <w:t>3.2.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Metodología CRISP-DM de cómo se va a realizar la investigación</w:t>
            </w:r>
            <w:r w:rsidR="00141C23">
              <w:rPr>
                <w:noProof/>
                <w:webHidden/>
              </w:rPr>
              <w:tab/>
            </w:r>
            <w:r w:rsidR="00141C23">
              <w:rPr>
                <w:noProof/>
                <w:webHidden/>
              </w:rPr>
              <w:fldChar w:fldCharType="begin"/>
            </w:r>
            <w:r w:rsidR="00141C23">
              <w:rPr>
                <w:noProof/>
                <w:webHidden/>
              </w:rPr>
              <w:instrText xml:space="preserve"> PAGEREF _Toc144815953 \h </w:instrText>
            </w:r>
            <w:r w:rsidR="00141C23">
              <w:rPr>
                <w:noProof/>
                <w:webHidden/>
              </w:rPr>
            </w:r>
            <w:r w:rsidR="00141C23">
              <w:rPr>
                <w:noProof/>
                <w:webHidden/>
              </w:rPr>
              <w:fldChar w:fldCharType="separate"/>
            </w:r>
            <w:r w:rsidR="00260299">
              <w:rPr>
                <w:noProof/>
                <w:webHidden/>
              </w:rPr>
              <w:t>22</w:t>
            </w:r>
            <w:r w:rsidR="00141C23">
              <w:rPr>
                <w:noProof/>
                <w:webHidden/>
              </w:rPr>
              <w:fldChar w:fldCharType="end"/>
            </w:r>
          </w:hyperlink>
        </w:p>
        <w:p w14:paraId="13151B78" w14:textId="0C78C423" w:rsidR="00141C23" w:rsidRDefault="00000000" w:rsidP="004E7DC9">
          <w:pPr>
            <w:pStyle w:val="TDC1"/>
            <w:rPr>
              <w:rFonts w:asciiTheme="minorHAnsi" w:eastAsiaTheme="minorEastAsia" w:hAnsiTheme="minorHAnsi"/>
              <w:kern w:val="2"/>
              <w:sz w:val="22"/>
              <w:lang w:val="es-EC" w:eastAsia="es-EC"/>
              <w14:ligatures w14:val="standardContextual"/>
            </w:rPr>
          </w:pPr>
          <w:hyperlink w:anchor="_Toc144815954" w:history="1">
            <w:r w:rsidR="00141C23" w:rsidRPr="004C7D47">
              <w:rPr>
                <w:rStyle w:val="Hipervnculo"/>
              </w:rPr>
              <w:t>4.</w:t>
            </w:r>
            <w:r w:rsidR="00141C23">
              <w:rPr>
                <w:rFonts w:asciiTheme="minorHAnsi" w:eastAsiaTheme="minorEastAsia" w:hAnsiTheme="minorHAnsi"/>
                <w:kern w:val="2"/>
                <w:sz w:val="22"/>
                <w:lang w:val="es-EC" w:eastAsia="es-EC"/>
                <w14:ligatures w14:val="standardContextual"/>
              </w:rPr>
              <w:tab/>
            </w:r>
            <w:r w:rsidR="00141C23" w:rsidRPr="004C7D47">
              <w:rPr>
                <w:rStyle w:val="Hipervnculo"/>
              </w:rPr>
              <w:t>IMPLEMENTACIÓN Y RESULTADOS</w:t>
            </w:r>
            <w:r w:rsidR="00141C23">
              <w:rPr>
                <w:webHidden/>
              </w:rPr>
              <w:tab/>
            </w:r>
            <w:r w:rsidR="00141C23">
              <w:rPr>
                <w:webHidden/>
              </w:rPr>
              <w:fldChar w:fldCharType="begin"/>
            </w:r>
            <w:r w:rsidR="00141C23">
              <w:rPr>
                <w:webHidden/>
              </w:rPr>
              <w:instrText xml:space="preserve"> PAGEREF _Toc144815954 \h </w:instrText>
            </w:r>
            <w:r w:rsidR="00141C23">
              <w:rPr>
                <w:webHidden/>
              </w:rPr>
            </w:r>
            <w:r w:rsidR="00141C23">
              <w:rPr>
                <w:webHidden/>
              </w:rPr>
              <w:fldChar w:fldCharType="separate"/>
            </w:r>
            <w:r w:rsidR="00260299">
              <w:rPr>
                <w:webHidden/>
              </w:rPr>
              <w:t>25</w:t>
            </w:r>
            <w:r w:rsidR="00141C23">
              <w:rPr>
                <w:webHidden/>
              </w:rPr>
              <w:fldChar w:fldCharType="end"/>
            </w:r>
          </w:hyperlink>
        </w:p>
        <w:p w14:paraId="2BCB7DC5" w14:textId="4C60DC93" w:rsidR="00141C23" w:rsidRPr="00064481" w:rsidRDefault="00000000" w:rsidP="004E7DC9">
          <w:pPr>
            <w:pStyle w:val="TDC1"/>
            <w:rPr>
              <w:rFonts w:asciiTheme="minorHAnsi" w:eastAsiaTheme="minorEastAsia" w:hAnsiTheme="minorHAnsi"/>
              <w:kern w:val="2"/>
              <w:sz w:val="22"/>
              <w:lang w:val="es-EC" w:eastAsia="es-EC"/>
              <w14:ligatures w14:val="standardContextual"/>
            </w:rPr>
          </w:pPr>
          <w:hyperlink w:anchor="_Toc144815955" w:history="1">
            <w:r w:rsidR="00141C23" w:rsidRPr="00064481">
              <w:rPr>
                <w:rStyle w:val="Hipervnculo"/>
                <w:b w:val="0"/>
                <w:bCs w:val="0"/>
              </w:rPr>
              <w:t>4.1.</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b w:val="0"/>
                <w:bCs w:val="0"/>
              </w:rPr>
              <w:t>Fase 1 – 2</w:t>
            </w:r>
            <w:r w:rsidR="00141C23" w:rsidRPr="00064481">
              <w:rPr>
                <w:webHidden/>
              </w:rPr>
              <w:tab/>
            </w:r>
            <w:r w:rsidR="00141C23" w:rsidRPr="00064481">
              <w:rPr>
                <w:webHidden/>
              </w:rPr>
              <w:fldChar w:fldCharType="begin"/>
            </w:r>
            <w:r w:rsidR="00141C23" w:rsidRPr="00064481">
              <w:rPr>
                <w:webHidden/>
              </w:rPr>
              <w:instrText xml:space="preserve"> PAGEREF _Toc144815955 \h </w:instrText>
            </w:r>
            <w:r w:rsidR="00141C23" w:rsidRPr="00064481">
              <w:rPr>
                <w:webHidden/>
              </w:rPr>
            </w:r>
            <w:r w:rsidR="00141C23" w:rsidRPr="00064481">
              <w:rPr>
                <w:webHidden/>
              </w:rPr>
              <w:fldChar w:fldCharType="separate"/>
            </w:r>
            <w:r w:rsidR="00260299">
              <w:rPr>
                <w:webHidden/>
              </w:rPr>
              <w:t>25</w:t>
            </w:r>
            <w:r w:rsidR="00141C23" w:rsidRPr="00064481">
              <w:rPr>
                <w:webHidden/>
              </w:rPr>
              <w:fldChar w:fldCharType="end"/>
            </w:r>
          </w:hyperlink>
        </w:p>
        <w:p w14:paraId="38A4CABB" w14:textId="40956CBC" w:rsidR="00141C23" w:rsidRPr="00064481" w:rsidRDefault="00000000" w:rsidP="004E7DC9">
          <w:pPr>
            <w:pStyle w:val="TDC1"/>
            <w:rPr>
              <w:rFonts w:asciiTheme="minorHAnsi" w:eastAsiaTheme="minorEastAsia" w:hAnsiTheme="minorHAnsi"/>
              <w:kern w:val="2"/>
              <w:sz w:val="22"/>
              <w:lang w:val="es-EC" w:eastAsia="es-EC"/>
              <w14:ligatures w14:val="standardContextual"/>
            </w:rPr>
          </w:pPr>
          <w:hyperlink w:anchor="_Toc144815956" w:history="1">
            <w:r w:rsidR="00141C23" w:rsidRPr="00064481">
              <w:rPr>
                <w:rStyle w:val="Hipervnculo"/>
                <w:b w:val="0"/>
                <w:bCs w:val="0"/>
              </w:rPr>
              <w:t>4.2.</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b w:val="0"/>
                <w:bCs w:val="0"/>
              </w:rPr>
              <w:t>Fase 3</w:t>
            </w:r>
            <w:r w:rsidR="00141C23" w:rsidRPr="00064481">
              <w:rPr>
                <w:webHidden/>
              </w:rPr>
              <w:tab/>
            </w:r>
            <w:r w:rsidR="00141C23" w:rsidRPr="00064481">
              <w:rPr>
                <w:webHidden/>
              </w:rPr>
              <w:fldChar w:fldCharType="begin"/>
            </w:r>
            <w:r w:rsidR="00141C23" w:rsidRPr="00064481">
              <w:rPr>
                <w:webHidden/>
              </w:rPr>
              <w:instrText xml:space="preserve"> PAGEREF _Toc144815956 \h </w:instrText>
            </w:r>
            <w:r w:rsidR="00141C23" w:rsidRPr="00064481">
              <w:rPr>
                <w:webHidden/>
              </w:rPr>
            </w:r>
            <w:r w:rsidR="00141C23" w:rsidRPr="00064481">
              <w:rPr>
                <w:webHidden/>
              </w:rPr>
              <w:fldChar w:fldCharType="separate"/>
            </w:r>
            <w:r w:rsidR="00260299">
              <w:rPr>
                <w:webHidden/>
              </w:rPr>
              <w:t>33</w:t>
            </w:r>
            <w:r w:rsidR="00141C23" w:rsidRPr="00064481">
              <w:rPr>
                <w:webHidden/>
              </w:rPr>
              <w:fldChar w:fldCharType="end"/>
            </w:r>
          </w:hyperlink>
        </w:p>
        <w:p w14:paraId="25022B72" w14:textId="2744A8E9" w:rsidR="00141C23" w:rsidRPr="00064481" w:rsidRDefault="00000000" w:rsidP="004E7DC9">
          <w:pPr>
            <w:pStyle w:val="TDC1"/>
            <w:rPr>
              <w:rFonts w:asciiTheme="minorHAnsi" w:eastAsiaTheme="minorEastAsia" w:hAnsiTheme="minorHAnsi"/>
              <w:kern w:val="2"/>
              <w:sz w:val="22"/>
              <w:lang w:val="es-EC" w:eastAsia="es-EC"/>
              <w14:ligatures w14:val="standardContextual"/>
            </w:rPr>
          </w:pPr>
          <w:hyperlink w:anchor="_Toc144815957" w:history="1">
            <w:r w:rsidR="00141C23" w:rsidRPr="00064481">
              <w:rPr>
                <w:rStyle w:val="Hipervnculo"/>
                <w:b w:val="0"/>
                <w:bCs w:val="0"/>
              </w:rPr>
              <w:t>4.3.</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b w:val="0"/>
                <w:bCs w:val="0"/>
              </w:rPr>
              <w:t>Fase 4</w:t>
            </w:r>
            <w:r w:rsidR="00141C23" w:rsidRPr="00064481">
              <w:rPr>
                <w:webHidden/>
              </w:rPr>
              <w:tab/>
            </w:r>
            <w:r w:rsidR="00141C23" w:rsidRPr="00064481">
              <w:rPr>
                <w:webHidden/>
              </w:rPr>
              <w:fldChar w:fldCharType="begin"/>
            </w:r>
            <w:r w:rsidR="00141C23" w:rsidRPr="00064481">
              <w:rPr>
                <w:webHidden/>
              </w:rPr>
              <w:instrText xml:space="preserve"> PAGEREF _Toc144815957 \h </w:instrText>
            </w:r>
            <w:r w:rsidR="00141C23" w:rsidRPr="00064481">
              <w:rPr>
                <w:webHidden/>
              </w:rPr>
            </w:r>
            <w:r w:rsidR="00141C23" w:rsidRPr="00064481">
              <w:rPr>
                <w:webHidden/>
              </w:rPr>
              <w:fldChar w:fldCharType="separate"/>
            </w:r>
            <w:r w:rsidR="00260299">
              <w:rPr>
                <w:webHidden/>
              </w:rPr>
              <w:t>39</w:t>
            </w:r>
            <w:r w:rsidR="00141C23" w:rsidRPr="00064481">
              <w:rPr>
                <w:webHidden/>
              </w:rPr>
              <w:fldChar w:fldCharType="end"/>
            </w:r>
          </w:hyperlink>
        </w:p>
        <w:p w14:paraId="5F498124" w14:textId="6BB5EE6E" w:rsidR="00141C23" w:rsidRPr="00064481" w:rsidRDefault="00000000" w:rsidP="004E7DC9">
          <w:pPr>
            <w:pStyle w:val="TDC1"/>
            <w:rPr>
              <w:rFonts w:asciiTheme="minorHAnsi" w:eastAsiaTheme="minorEastAsia" w:hAnsiTheme="minorHAnsi"/>
              <w:kern w:val="2"/>
              <w:sz w:val="22"/>
              <w:lang w:val="es-EC" w:eastAsia="es-EC"/>
              <w14:ligatures w14:val="standardContextual"/>
            </w:rPr>
          </w:pPr>
          <w:hyperlink w:anchor="_Toc144815958" w:history="1">
            <w:r w:rsidR="00141C23" w:rsidRPr="00064481">
              <w:rPr>
                <w:rStyle w:val="Hipervnculo"/>
                <w:b w:val="0"/>
                <w:bCs w:val="0"/>
              </w:rPr>
              <w:t>4.4.</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b w:val="0"/>
                <w:bCs w:val="0"/>
              </w:rPr>
              <w:t>Fase 5</w:t>
            </w:r>
            <w:r w:rsidR="00141C23" w:rsidRPr="00064481">
              <w:rPr>
                <w:webHidden/>
              </w:rPr>
              <w:tab/>
            </w:r>
            <w:r w:rsidR="00141C23" w:rsidRPr="00064481">
              <w:rPr>
                <w:webHidden/>
              </w:rPr>
              <w:fldChar w:fldCharType="begin"/>
            </w:r>
            <w:r w:rsidR="00141C23" w:rsidRPr="00064481">
              <w:rPr>
                <w:webHidden/>
              </w:rPr>
              <w:instrText xml:space="preserve"> PAGEREF _Toc144815958 \h </w:instrText>
            </w:r>
            <w:r w:rsidR="00141C23" w:rsidRPr="00064481">
              <w:rPr>
                <w:webHidden/>
              </w:rPr>
            </w:r>
            <w:r w:rsidR="00141C23" w:rsidRPr="00064481">
              <w:rPr>
                <w:webHidden/>
              </w:rPr>
              <w:fldChar w:fldCharType="separate"/>
            </w:r>
            <w:r w:rsidR="00260299">
              <w:rPr>
                <w:webHidden/>
              </w:rPr>
              <w:t>40</w:t>
            </w:r>
            <w:r w:rsidR="00141C23" w:rsidRPr="00064481">
              <w:rPr>
                <w:webHidden/>
              </w:rPr>
              <w:fldChar w:fldCharType="end"/>
            </w:r>
          </w:hyperlink>
        </w:p>
        <w:p w14:paraId="21EC1BEB" w14:textId="45B43590" w:rsidR="00141C23" w:rsidRPr="00064481" w:rsidRDefault="00000000" w:rsidP="004E7DC9">
          <w:pPr>
            <w:pStyle w:val="TDC1"/>
            <w:rPr>
              <w:rFonts w:asciiTheme="minorHAnsi" w:eastAsiaTheme="minorEastAsia" w:hAnsiTheme="minorHAnsi"/>
              <w:kern w:val="2"/>
              <w:sz w:val="22"/>
              <w:lang w:val="es-EC" w:eastAsia="es-EC"/>
              <w14:ligatures w14:val="standardContextual"/>
            </w:rPr>
          </w:pPr>
          <w:hyperlink w:anchor="_Toc144815959" w:history="1">
            <w:r w:rsidR="00141C23" w:rsidRPr="00064481">
              <w:rPr>
                <w:rStyle w:val="Hipervnculo"/>
              </w:rPr>
              <w:t>5.</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VISUALIZACIÓN Y ANÁLISIS DE DATOS</w:t>
            </w:r>
            <w:r w:rsidR="00141C23" w:rsidRPr="00064481">
              <w:rPr>
                <w:webHidden/>
              </w:rPr>
              <w:tab/>
            </w:r>
            <w:r w:rsidR="00141C23" w:rsidRPr="00064481">
              <w:rPr>
                <w:webHidden/>
              </w:rPr>
              <w:fldChar w:fldCharType="begin"/>
            </w:r>
            <w:r w:rsidR="00141C23" w:rsidRPr="00064481">
              <w:rPr>
                <w:webHidden/>
              </w:rPr>
              <w:instrText xml:space="preserve"> PAGEREF _Toc144815959 \h </w:instrText>
            </w:r>
            <w:r w:rsidR="00141C23" w:rsidRPr="00064481">
              <w:rPr>
                <w:webHidden/>
              </w:rPr>
            </w:r>
            <w:r w:rsidR="00141C23" w:rsidRPr="00064481">
              <w:rPr>
                <w:webHidden/>
              </w:rPr>
              <w:fldChar w:fldCharType="separate"/>
            </w:r>
            <w:r w:rsidR="00260299">
              <w:rPr>
                <w:webHidden/>
              </w:rPr>
              <w:t>42</w:t>
            </w:r>
            <w:r w:rsidR="00141C23" w:rsidRPr="00064481">
              <w:rPr>
                <w:webHidden/>
              </w:rPr>
              <w:fldChar w:fldCharType="end"/>
            </w:r>
          </w:hyperlink>
        </w:p>
        <w:p w14:paraId="79F7D80A" w14:textId="629E6750" w:rsidR="00141C23" w:rsidRPr="00064481"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60" w:history="1">
            <w:r w:rsidR="00141C23" w:rsidRPr="00064481">
              <w:rPr>
                <w:rStyle w:val="Hipervnculo"/>
                <w:rFonts w:cs="Times New Roman"/>
                <w:noProof/>
              </w:rPr>
              <w:t>5.1.</w:t>
            </w:r>
            <w:r w:rsidR="00141C23" w:rsidRPr="00064481">
              <w:rPr>
                <w:rFonts w:asciiTheme="minorHAnsi" w:eastAsiaTheme="minorEastAsia" w:hAnsiTheme="minorHAnsi"/>
                <w:noProof/>
                <w:kern w:val="2"/>
                <w:sz w:val="22"/>
                <w:lang w:val="es-EC" w:eastAsia="es-EC"/>
                <w14:ligatures w14:val="standardContextual"/>
              </w:rPr>
              <w:tab/>
            </w:r>
            <w:r w:rsidR="00141C23" w:rsidRPr="00064481">
              <w:rPr>
                <w:rStyle w:val="Hipervnculo"/>
                <w:rFonts w:cs="Times New Roman"/>
                <w:noProof/>
              </w:rPr>
              <w:t>Visualización de datos</w:t>
            </w:r>
            <w:r w:rsidR="00141C23" w:rsidRPr="00064481">
              <w:rPr>
                <w:noProof/>
                <w:webHidden/>
              </w:rPr>
              <w:tab/>
            </w:r>
            <w:r w:rsidR="00141C23" w:rsidRPr="00064481">
              <w:rPr>
                <w:noProof/>
                <w:webHidden/>
              </w:rPr>
              <w:fldChar w:fldCharType="begin"/>
            </w:r>
            <w:r w:rsidR="00141C23" w:rsidRPr="00064481">
              <w:rPr>
                <w:noProof/>
                <w:webHidden/>
              </w:rPr>
              <w:instrText xml:space="preserve"> PAGEREF _Toc144815960 \h </w:instrText>
            </w:r>
            <w:r w:rsidR="00141C23" w:rsidRPr="00064481">
              <w:rPr>
                <w:noProof/>
                <w:webHidden/>
              </w:rPr>
            </w:r>
            <w:r w:rsidR="00141C23" w:rsidRPr="00064481">
              <w:rPr>
                <w:noProof/>
                <w:webHidden/>
              </w:rPr>
              <w:fldChar w:fldCharType="separate"/>
            </w:r>
            <w:r w:rsidR="00260299">
              <w:rPr>
                <w:noProof/>
                <w:webHidden/>
              </w:rPr>
              <w:t>42</w:t>
            </w:r>
            <w:r w:rsidR="00141C23" w:rsidRPr="00064481">
              <w:rPr>
                <w:noProof/>
                <w:webHidden/>
              </w:rPr>
              <w:fldChar w:fldCharType="end"/>
            </w:r>
          </w:hyperlink>
        </w:p>
        <w:p w14:paraId="3427F763" w14:textId="6059BEF0" w:rsidR="00141C23" w:rsidRPr="00064481" w:rsidRDefault="00000000" w:rsidP="004E7DC9">
          <w:pPr>
            <w:pStyle w:val="TDC2"/>
            <w:spacing w:line="240" w:lineRule="auto"/>
            <w:rPr>
              <w:rFonts w:asciiTheme="minorHAnsi" w:eastAsiaTheme="minorEastAsia" w:hAnsiTheme="minorHAnsi"/>
              <w:noProof/>
              <w:kern w:val="2"/>
              <w:sz w:val="22"/>
              <w:lang w:val="es-EC" w:eastAsia="es-EC"/>
              <w14:ligatures w14:val="standardContextual"/>
            </w:rPr>
          </w:pPr>
          <w:hyperlink w:anchor="_Toc144815961" w:history="1">
            <w:r w:rsidR="00141C23" w:rsidRPr="00064481">
              <w:rPr>
                <w:rStyle w:val="Hipervnculo"/>
                <w:rFonts w:cs="Times New Roman"/>
                <w:noProof/>
              </w:rPr>
              <w:t>5.2.</w:t>
            </w:r>
            <w:r w:rsidR="00141C23" w:rsidRPr="00064481">
              <w:rPr>
                <w:rFonts w:asciiTheme="minorHAnsi" w:eastAsiaTheme="minorEastAsia" w:hAnsiTheme="minorHAnsi"/>
                <w:noProof/>
                <w:kern w:val="2"/>
                <w:sz w:val="22"/>
                <w:lang w:val="es-EC" w:eastAsia="es-EC"/>
                <w14:ligatures w14:val="standardContextual"/>
              </w:rPr>
              <w:tab/>
            </w:r>
            <w:r w:rsidR="00141C23" w:rsidRPr="00064481">
              <w:rPr>
                <w:rStyle w:val="Hipervnculo"/>
                <w:rFonts w:cs="Times New Roman"/>
                <w:noProof/>
              </w:rPr>
              <w:t>Discusión y análisis de resultados</w:t>
            </w:r>
            <w:r w:rsidR="00141C23" w:rsidRPr="00064481">
              <w:rPr>
                <w:noProof/>
                <w:webHidden/>
              </w:rPr>
              <w:tab/>
            </w:r>
            <w:r w:rsidR="00141C23" w:rsidRPr="00064481">
              <w:rPr>
                <w:noProof/>
                <w:webHidden/>
              </w:rPr>
              <w:fldChar w:fldCharType="begin"/>
            </w:r>
            <w:r w:rsidR="00141C23" w:rsidRPr="00064481">
              <w:rPr>
                <w:noProof/>
                <w:webHidden/>
              </w:rPr>
              <w:instrText xml:space="preserve"> PAGEREF _Toc144815961 \h </w:instrText>
            </w:r>
            <w:r w:rsidR="00141C23" w:rsidRPr="00064481">
              <w:rPr>
                <w:noProof/>
                <w:webHidden/>
              </w:rPr>
            </w:r>
            <w:r w:rsidR="00141C23" w:rsidRPr="00064481">
              <w:rPr>
                <w:noProof/>
                <w:webHidden/>
              </w:rPr>
              <w:fldChar w:fldCharType="separate"/>
            </w:r>
            <w:r w:rsidR="00260299">
              <w:rPr>
                <w:noProof/>
                <w:webHidden/>
              </w:rPr>
              <w:t>51</w:t>
            </w:r>
            <w:r w:rsidR="00141C23" w:rsidRPr="00064481">
              <w:rPr>
                <w:noProof/>
                <w:webHidden/>
              </w:rPr>
              <w:fldChar w:fldCharType="end"/>
            </w:r>
          </w:hyperlink>
        </w:p>
        <w:p w14:paraId="7C4A5F43" w14:textId="64F3748F" w:rsidR="00141C23" w:rsidRPr="00064481" w:rsidRDefault="00000000" w:rsidP="004E7DC9">
          <w:pPr>
            <w:pStyle w:val="TDC1"/>
            <w:rPr>
              <w:rFonts w:asciiTheme="minorHAnsi" w:eastAsiaTheme="minorEastAsia" w:hAnsiTheme="minorHAnsi"/>
              <w:kern w:val="2"/>
              <w:sz w:val="22"/>
              <w:lang w:val="es-EC" w:eastAsia="es-EC"/>
              <w14:ligatures w14:val="standardContextual"/>
            </w:rPr>
          </w:pPr>
          <w:hyperlink w:anchor="_Toc144815962" w:history="1">
            <w:r w:rsidR="00141C23" w:rsidRPr="00064481">
              <w:rPr>
                <w:rStyle w:val="Hipervnculo"/>
              </w:rPr>
              <w:t>6.</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CONCLUSIONES</w:t>
            </w:r>
            <w:r w:rsidR="00141C23" w:rsidRPr="00064481">
              <w:rPr>
                <w:webHidden/>
              </w:rPr>
              <w:tab/>
            </w:r>
            <w:r w:rsidR="00141C23" w:rsidRPr="00064481">
              <w:rPr>
                <w:webHidden/>
              </w:rPr>
              <w:fldChar w:fldCharType="begin"/>
            </w:r>
            <w:r w:rsidR="00141C23" w:rsidRPr="00064481">
              <w:rPr>
                <w:webHidden/>
              </w:rPr>
              <w:instrText xml:space="preserve"> PAGEREF _Toc144815962 \h </w:instrText>
            </w:r>
            <w:r w:rsidR="00141C23" w:rsidRPr="00064481">
              <w:rPr>
                <w:webHidden/>
              </w:rPr>
            </w:r>
            <w:r w:rsidR="00141C23" w:rsidRPr="00064481">
              <w:rPr>
                <w:webHidden/>
              </w:rPr>
              <w:fldChar w:fldCharType="separate"/>
            </w:r>
            <w:r w:rsidR="00260299">
              <w:rPr>
                <w:webHidden/>
              </w:rPr>
              <w:t>54</w:t>
            </w:r>
            <w:r w:rsidR="00141C23" w:rsidRPr="00064481">
              <w:rPr>
                <w:webHidden/>
              </w:rPr>
              <w:fldChar w:fldCharType="end"/>
            </w:r>
          </w:hyperlink>
        </w:p>
        <w:p w14:paraId="4C35866C" w14:textId="19AAEDC8" w:rsidR="00141C23" w:rsidRPr="00064481" w:rsidRDefault="00000000" w:rsidP="004E7DC9">
          <w:pPr>
            <w:pStyle w:val="TDC1"/>
            <w:rPr>
              <w:rFonts w:asciiTheme="minorHAnsi" w:eastAsiaTheme="minorEastAsia" w:hAnsiTheme="minorHAnsi"/>
              <w:kern w:val="2"/>
              <w:sz w:val="22"/>
              <w:lang w:val="es-EC" w:eastAsia="es-EC"/>
              <w14:ligatures w14:val="standardContextual"/>
            </w:rPr>
          </w:pPr>
          <w:hyperlink w:anchor="_Toc144815963" w:history="1">
            <w:r w:rsidR="00141C23" w:rsidRPr="00064481">
              <w:rPr>
                <w:rStyle w:val="Hipervnculo"/>
              </w:rPr>
              <w:t>7.</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RECOMENDACIONES</w:t>
            </w:r>
            <w:r w:rsidR="00141C23" w:rsidRPr="00064481">
              <w:rPr>
                <w:webHidden/>
              </w:rPr>
              <w:tab/>
            </w:r>
            <w:r w:rsidR="00141C23" w:rsidRPr="00064481">
              <w:rPr>
                <w:webHidden/>
              </w:rPr>
              <w:fldChar w:fldCharType="begin"/>
            </w:r>
            <w:r w:rsidR="00141C23" w:rsidRPr="00064481">
              <w:rPr>
                <w:webHidden/>
              </w:rPr>
              <w:instrText xml:space="preserve"> PAGEREF _Toc144815963 \h </w:instrText>
            </w:r>
            <w:r w:rsidR="00141C23" w:rsidRPr="00064481">
              <w:rPr>
                <w:webHidden/>
              </w:rPr>
            </w:r>
            <w:r w:rsidR="00141C23" w:rsidRPr="00064481">
              <w:rPr>
                <w:webHidden/>
              </w:rPr>
              <w:fldChar w:fldCharType="separate"/>
            </w:r>
            <w:r w:rsidR="00260299">
              <w:rPr>
                <w:webHidden/>
              </w:rPr>
              <w:t>55</w:t>
            </w:r>
            <w:r w:rsidR="00141C23" w:rsidRPr="00064481">
              <w:rPr>
                <w:webHidden/>
              </w:rPr>
              <w:fldChar w:fldCharType="end"/>
            </w:r>
          </w:hyperlink>
        </w:p>
        <w:p w14:paraId="3C72CB74" w14:textId="7AF3F343" w:rsidR="00141C23" w:rsidRPr="00064481" w:rsidRDefault="00000000" w:rsidP="004E7DC9">
          <w:pPr>
            <w:pStyle w:val="TDC1"/>
            <w:rPr>
              <w:rFonts w:asciiTheme="minorHAnsi" w:eastAsiaTheme="minorEastAsia" w:hAnsiTheme="minorHAnsi"/>
              <w:kern w:val="2"/>
              <w:sz w:val="22"/>
              <w:lang w:val="es-EC" w:eastAsia="es-EC"/>
              <w14:ligatures w14:val="standardContextual"/>
            </w:rPr>
          </w:pPr>
          <w:hyperlink w:anchor="_Toc144815964" w:history="1">
            <w:r w:rsidR="00141C23" w:rsidRPr="00064481">
              <w:rPr>
                <w:rStyle w:val="Hipervnculo"/>
              </w:rPr>
              <w:t>8.</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BIBLIOGRAFÍA</w:t>
            </w:r>
            <w:r w:rsidR="00141C23" w:rsidRPr="00064481">
              <w:rPr>
                <w:webHidden/>
              </w:rPr>
              <w:tab/>
            </w:r>
            <w:r w:rsidR="00141C23" w:rsidRPr="00064481">
              <w:rPr>
                <w:webHidden/>
              </w:rPr>
              <w:fldChar w:fldCharType="begin"/>
            </w:r>
            <w:r w:rsidR="00141C23" w:rsidRPr="00064481">
              <w:rPr>
                <w:webHidden/>
              </w:rPr>
              <w:instrText xml:space="preserve"> PAGEREF _Toc144815964 \h </w:instrText>
            </w:r>
            <w:r w:rsidR="00141C23" w:rsidRPr="00064481">
              <w:rPr>
                <w:webHidden/>
              </w:rPr>
            </w:r>
            <w:r w:rsidR="00141C23" w:rsidRPr="00064481">
              <w:rPr>
                <w:webHidden/>
              </w:rPr>
              <w:fldChar w:fldCharType="separate"/>
            </w:r>
            <w:r w:rsidR="00260299">
              <w:rPr>
                <w:webHidden/>
              </w:rPr>
              <w:t>56</w:t>
            </w:r>
            <w:r w:rsidR="00141C23" w:rsidRPr="00064481">
              <w:rPr>
                <w:webHidden/>
              </w:rPr>
              <w:fldChar w:fldCharType="end"/>
            </w:r>
          </w:hyperlink>
        </w:p>
        <w:p w14:paraId="1AF40266" w14:textId="4C4C7181" w:rsidR="00141C23" w:rsidRPr="00064481" w:rsidRDefault="00000000" w:rsidP="004E7DC9">
          <w:pPr>
            <w:pStyle w:val="TDC1"/>
            <w:rPr>
              <w:rFonts w:asciiTheme="minorHAnsi" w:eastAsiaTheme="minorEastAsia" w:hAnsiTheme="minorHAnsi"/>
              <w:kern w:val="2"/>
              <w:sz w:val="22"/>
              <w:lang w:val="es-EC" w:eastAsia="es-EC"/>
              <w14:ligatures w14:val="standardContextual"/>
            </w:rPr>
          </w:pPr>
          <w:hyperlink w:anchor="_Toc144815965" w:history="1">
            <w:r w:rsidR="00141C23" w:rsidRPr="00064481">
              <w:rPr>
                <w:rStyle w:val="Hipervnculo"/>
              </w:rPr>
              <w:t>9.</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ANEXOS. -</w:t>
            </w:r>
            <w:r w:rsidR="00141C23" w:rsidRPr="00064481">
              <w:rPr>
                <w:webHidden/>
              </w:rPr>
              <w:tab/>
            </w:r>
            <w:r w:rsidR="00141C23" w:rsidRPr="00064481">
              <w:rPr>
                <w:webHidden/>
              </w:rPr>
              <w:fldChar w:fldCharType="begin"/>
            </w:r>
            <w:r w:rsidR="00141C23" w:rsidRPr="00064481">
              <w:rPr>
                <w:webHidden/>
              </w:rPr>
              <w:instrText xml:space="preserve"> PAGEREF _Toc144815965 \h </w:instrText>
            </w:r>
            <w:r w:rsidR="00141C23" w:rsidRPr="00064481">
              <w:rPr>
                <w:webHidden/>
              </w:rPr>
            </w:r>
            <w:r w:rsidR="00141C23" w:rsidRPr="00064481">
              <w:rPr>
                <w:webHidden/>
              </w:rPr>
              <w:fldChar w:fldCharType="separate"/>
            </w:r>
            <w:r w:rsidR="00260299">
              <w:rPr>
                <w:webHidden/>
              </w:rPr>
              <w:t>58</w:t>
            </w:r>
            <w:r w:rsidR="00141C23" w:rsidRPr="00064481">
              <w:rPr>
                <w:webHidden/>
              </w:rPr>
              <w:fldChar w:fldCharType="end"/>
            </w:r>
          </w:hyperlink>
        </w:p>
        <w:p w14:paraId="01995975" w14:textId="1E0CD40E" w:rsidR="007D1DB1" w:rsidRPr="003474C0" w:rsidRDefault="00925640" w:rsidP="004E7DC9">
          <w:pPr>
            <w:spacing w:line="240" w:lineRule="auto"/>
            <w:ind w:firstLine="0"/>
            <w:rPr>
              <w:rFonts w:cs="Times New Roman"/>
              <w:szCs w:val="24"/>
            </w:rPr>
          </w:pPr>
          <w:r w:rsidRPr="003474C0">
            <w:rPr>
              <w:rFonts w:cs="Times New Roman"/>
              <w:szCs w:val="24"/>
            </w:rPr>
            <w:fldChar w:fldCharType="end"/>
          </w:r>
        </w:p>
      </w:sdtContent>
    </w:sdt>
    <w:p w14:paraId="4FAA93E1" w14:textId="77777777" w:rsidR="001F362C" w:rsidRPr="003474C0" w:rsidRDefault="001F362C" w:rsidP="001A3BC0">
      <w:pPr>
        <w:spacing w:line="360" w:lineRule="auto"/>
        <w:ind w:firstLine="0"/>
        <w:rPr>
          <w:rFonts w:cs="Times New Roman"/>
          <w:b/>
          <w:bCs/>
          <w:szCs w:val="24"/>
        </w:rPr>
        <w:sectPr w:rsidR="001F362C" w:rsidRPr="003474C0" w:rsidSect="0030216B">
          <w:pgSz w:w="11906" w:h="16838"/>
          <w:pgMar w:top="1440" w:right="1440" w:bottom="1440" w:left="1440" w:header="709" w:footer="709" w:gutter="0"/>
          <w:pgNumType w:fmt="lowerRoman"/>
          <w:cols w:space="708"/>
          <w:docGrid w:linePitch="360"/>
        </w:sectPr>
      </w:pPr>
    </w:p>
    <w:p w14:paraId="47354BC1" w14:textId="7AD876AA" w:rsidR="007D1DB1" w:rsidRDefault="001F362C" w:rsidP="00075B27">
      <w:pPr>
        <w:pStyle w:val="Ttulo1"/>
        <w:numPr>
          <w:ilvl w:val="0"/>
          <w:numId w:val="0"/>
        </w:numPr>
        <w:jc w:val="center"/>
        <w:rPr>
          <w:lang w:val="es-ES_tradnl"/>
        </w:rPr>
      </w:pPr>
      <w:bookmarkStart w:id="5" w:name="_Toc144815905"/>
      <w:r w:rsidRPr="003474C0">
        <w:rPr>
          <w:lang w:val="es-ES_tradnl"/>
        </w:rPr>
        <w:lastRenderedPageBreak/>
        <w:t>ÍNDICE</w:t>
      </w:r>
      <w:r w:rsidR="007D1DB1" w:rsidRPr="003474C0">
        <w:rPr>
          <w:lang w:val="es-ES_tradnl"/>
        </w:rPr>
        <w:t xml:space="preserve"> DE ILUSTRACIONES</w:t>
      </w:r>
      <w:bookmarkEnd w:id="5"/>
    </w:p>
    <w:p w14:paraId="5D4D3E7C" w14:textId="77777777" w:rsidR="00075B27" w:rsidRPr="00075B27" w:rsidRDefault="00075B27" w:rsidP="00075B27"/>
    <w:p w14:paraId="6A3E5B79" w14:textId="022FB5DE" w:rsidR="00360AED" w:rsidRDefault="00DD3289">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r w:rsidRPr="003474C0">
        <w:rPr>
          <w:rFonts w:cs="Times New Roman"/>
          <w:b/>
          <w:bCs/>
          <w:szCs w:val="24"/>
        </w:rPr>
        <w:fldChar w:fldCharType="begin"/>
      </w:r>
      <w:r w:rsidRPr="003474C0">
        <w:rPr>
          <w:rFonts w:cs="Times New Roman"/>
          <w:b/>
          <w:bCs/>
          <w:szCs w:val="24"/>
        </w:rPr>
        <w:instrText xml:space="preserve"> TOC \h \z \c "Figura" </w:instrText>
      </w:r>
      <w:r w:rsidRPr="003474C0">
        <w:rPr>
          <w:rFonts w:cs="Times New Roman"/>
          <w:b/>
          <w:bCs/>
          <w:szCs w:val="24"/>
        </w:rPr>
        <w:fldChar w:fldCharType="separate"/>
      </w:r>
      <w:hyperlink w:anchor="_Toc144381434" w:history="1">
        <w:r w:rsidR="00360AED" w:rsidRPr="005C04A7">
          <w:rPr>
            <w:rStyle w:val="Hipervnculo"/>
            <w:b/>
            <w:noProof/>
          </w:rPr>
          <w:t xml:space="preserve">Figura 1. </w:t>
        </w:r>
        <w:r w:rsidR="00360AED" w:rsidRPr="005C04A7">
          <w:rPr>
            <w:rStyle w:val="Hipervnculo"/>
            <w:noProof/>
          </w:rPr>
          <w:t>Modelo CRISP-DM</w:t>
        </w:r>
        <w:r w:rsidR="00360AED">
          <w:rPr>
            <w:noProof/>
            <w:webHidden/>
          </w:rPr>
          <w:tab/>
        </w:r>
        <w:r w:rsidR="00360AED">
          <w:rPr>
            <w:noProof/>
            <w:webHidden/>
          </w:rPr>
          <w:fldChar w:fldCharType="begin"/>
        </w:r>
        <w:r w:rsidR="00360AED">
          <w:rPr>
            <w:noProof/>
            <w:webHidden/>
          </w:rPr>
          <w:instrText xml:space="preserve"> PAGEREF _Toc144381434 \h </w:instrText>
        </w:r>
        <w:r w:rsidR="00360AED">
          <w:rPr>
            <w:noProof/>
            <w:webHidden/>
          </w:rPr>
        </w:r>
        <w:r w:rsidR="00360AED">
          <w:rPr>
            <w:noProof/>
            <w:webHidden/>
          </w:rPr>
          <w:fldChar w:fldCharType="separate"/>
        </w:r>
        <w:r w:rsidR="00260299">
          <w:rPr>
            <w:noProof/>
            <w:webHidden/>
          </w:rPr>
          <w:t>20</w:t>
        </w:r>
        <w:r w:rsidR="00360AED">
          <w:rPr>
            <w:noProof/>
            <w:webHidden/>
          </w:rPr>
          <w:fldChar w:fldCharType="end"/>
        </w:r>
      </w:hyperlink>
    </w:p>
    <w:p w14:paraId="754823BF" w14:textId="48155906"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35" w:history="1">
        <w:r w:rsidR="00360AED" w:rsidRPr="005C04A7">
          <w:rPr>
            <w:rStyle w:val="Hipervnculo"/>
            <w:b/>
            <w:bCs/>
            <w:noProof/>
          </w:rPr>
          <w:t>Figura 2.</w:t>
        </w:r>
        <w:r w:rsidR="00360AED" w:rsidRPr="005C04A7">
          <w:rPr>
            <w:rStyle w:val="Hipervnculo"/>
            <w:noProof/>
          </w:rPr>
          <w:t xml:space="preserve"> Lectura e impresión del archivo de Excel (Dataset)</w:t>
        </w:r>
        <w:r w:rsidR="00360AED">
          <w:rPr>
            <w:noProof/>
            <w:webHidden/>
          </w:rPr>
          <w:tab/>
        </w:r>
        <w:r w:rsidR="00360AED">
          <w:rPr>
            <w:noProof/>
            <w:webHidden/>
          </w:rPr>
          <w:fldChar w:fldCharType="begin"/>
        </w:r>
        <w:r w:rsidR="00360AED">
          <w:rPr>
            <w:noProof/>
            <w:webHidden/>
          </w:rPr>
          <w:instrText xml:space="preserve"> PAGEREF _Toc144381435 \h </w:instrText>
        </w:r>
        <w:r w:rsidR="00360AED">
          <w:rPr>
            <w:noProof/>
            <w:webHidden/>
          </w:rPr>
        </w:r>
        <w:r w:rsidR="00360AED">
          <w:rPr>
            <w:noProof/>
            <w:webHidden/>
          </w:rPr>
          <w:fldChar w:fldCharType="separate"/>
        </w:r>
        <w:r w:rsidR="00260299">
          <w:rPr>
            <w:noProof/>
            <w:webHidden/>
          </w:rPr>
          <w:t>30</w:t>
        </w:r>
        <w:r w:rsidR="00360AED">
          <w:rPr>
            <w:noProof/>
            <w:webHidden/>
          </w:rPr>
          <w:fldChar w:fldCharType="end"/>
        </w:r>
      </w:hyperlink>
    </w:p>
    <w:p w14:paraId="6B903AB7" w14:textId="3D06E6D9"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36" w:history="1">
        <w:r w:rsidR="00360AED" w:rsidRPr="005C04A7">
          <w:rPr>
            <w:rStyle w:val="Hipervnculo"/>
            <w:b/>
            <w:bCs/>
            <w:noProof/>
          </w:rPr>
          <w:t>Figura 3.</w:t>
        </w:r>
        <w:r w:rsidR="00360AED" w:rsidRPr="005C04A7">
          <w:rPr>
            <w:rStyle w:val="Hipervnculo"/>
            <w:noProof/>
          </w:rPr>
          <w:t xml:space="preserve"> Información del DataFrame</w:t>
        </w:r>
        <w:r w:rsidR="00360AED">
          <w:rPr>
            <w:noProof/>
            <w:webHidden/>
          </w:rPr>
          <w:tab/>
        </w:r>
        <w:r w:rsidR="00360AED">
          <w:rPr>
            <w:noProof/>
            <w:webHidden/>
          </w:rPr>
          <w:fldChar w:fldCharType="begin"/>
        </w:r>
        <w:r w:rsidR="00360AED">
          <w:rPr>
            <w:noProof/>
            <w:webHidden/>
          </w:rPr>
          <w:instrText xml:space="preserve"> PAGEREF _Toc144381436 \h </w:instrText>
        </w:r>
        <w:r w:rsidR="00360AED">
          <w:rPr>
            <w:noProof/>
            <w:webHidden/>
          </w:rPr>
        </w:r>
        <w:r w:rsidR="00360AED">
          <w:rPr>
            <w:noProof/>
            <w:webHidden/>
          </w:rPr>
          <w:fldChar w:fldCharType="separate"/>
        </w:r>
        <w:r w:rsidR="00260299">
          <w:rPr>
            <w:noProof/>
            <w:webHidden/>
          </w:rPr>
          <w:t>31</w:t>
        </w:r>
        <w:r w:rsidR="00360AED">
          <w:rPr>
            <w:noProof/>
            <w:webHidden/>
          </w:rPr>
          <w:fldChar w:fldCharType="end"/>
        </w:r>
      </w:hyperlink>
    </w:p>
    <w:p w14:paraId="172960B7" w14:textId="54A5BEF2"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37" w:history="1">
        <w:r w:rsidR="00360AED" w:rsidRPr="005C04A7">
          <w:rPr>
            <w:rStyle w:val="Hipervnculo"/>
            <w:b/>
            <w:bCs/>
            <w:noProof/>
          </w:rPr>
          <w:t>Figura 4.</w:t>
        </w:r>
        <w:r w:rsidR="00360AED" w:rsidRPr="005C04A7">
          <w:rPr>
            <w:rStyle w:val="Hipervnculo"/>
            <w:noProof/>
          </w:rPr>
          <w:t xml:space="preserve"> Método .describe()</w:t>
        </w:r>
        <w:r w:rsidR="00360AED">
          <w:rPr>
            <w:noProof/>
            <w:webHidden/>
          </w:rPr>
          <w:tab/>
        </w:r>
        <w:r w:rsidR="00360AED">
          <w:rPr>
            <w:noProof/>
            <w:webHidden/>
          </w:rPr>
          <w:fldChar w:fldCharType="begin"/>
        </w:r>
        <w:r w:rsidR="00360AED">
          <w:rPr>
            <w:noProof/>
            <w:webHidden/>
          </w:rPr>
          <w:instrText xml:space="preserve"> PAGEREF _Toc144381437 \h </w:instrText>
        </w:r>
        <w:r w:rsidR="00360AED">
          <w:rPr>
            <w:noProof/>
            <w:webHidden/>
          </w:rPr>
        </w:r>
        <w:r w:rsidR="00360AED">
          <w:rPr>
            <w:noProof/>
            <w:webHidden/>
          </w:rPr>
          <w:fldChar w:fldCharType="separate"/>
        </w:r>
        <w:r w:rsidR="00260299">
          <w:rPr>
            <w:noProof/>
            <w:webHidden/>
          </w:rPr>
          <w:t>31</w:t>
        </w:r>
        <w:r w:rsidR="00360AED">
          <w:rPr>
            <w:noProof/>
            <w:webHidden/>
          </w:rPr>
          <w:fldChar w:fldCharType="end"/>
        </w:r>
      </w:hyperlink>
    </w:p>
    <w:p w14:paraId="2970050E" w14:textId="5DD99C36"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38" w:history="1">
        <w:r w:rsidR="00360AED" w:rsidRPr="005C04A7">
          <w:rPr>
            <w:rStyle w:val="Hipervnculo"/>
            <w:b/>
            <w:bCs/>
            <w:noProof/>
          </w:rPr>
          <w:t>Figura 5.</w:t>
        </w:r>
        <w:r w:rsidR="00360AED" w:rsidRPr="005C04A7">
          <w:rPr>
            <w:rStyle w:val="Hipervnculo"/>
            <w:noProof/>
          </w:rPr>
          <w:t xml:space="preserve"> Datos nulos</w:t>
        </w:r>
        <w:r w:rsidR="00360AED">
          <w:rPr>
            <w:noProof/>
            <w:webHidden/>
          </w:rPr>
          <w:tab/>
        </w:r>
        <w:r w:rsidR="00360AED">
          <w:rPr>
            <w:noProof/>
            <w:webHidden/>
          </w:rPr>
          <w:fldChar w:fldCharType="begin"/>
        </w:r>
        <w:r w:rsidR="00360AED">
          <w:rPr>
            <w:noProof/>
            <w:webHidden/>
          </w:rPr>
          <w:instrText xml:space="preserve"> PAGEREF _Toc144381438 \h </w:instrText>
        </w:r>
        <w:r w:rsidR="00360AED">
          <w:rPr>
            <w:noProof/>
            <w:webHidden/>
          </w:rPr>
        </w:r>
        <w:r w:rsidR="00360AED">
          <w:rPr>
            <w:noProof/>
            <w:webHidden/>
          </w:rPr>
          <w:fldChar w:fldCharType="separate"/>
        </w:r>
        <w:r w:rsidR="00260299">
          <w:rPr>
            <w:noProof/>
            <w:webHidden/>
          </w:rPr>
          <w:t>32</w:t>
        </w:r>
        <w:r w:rsidR="00360AED">
          <w:rPr>
            <w:noProof/>
            <w:webHidden/>
          </w:rPr>
          <w:fldChar w:fldCharType="end"/>
        </w:r>
      </w:hyperlink>
    </w:p>
    <w:p w14:paraId="497EA2E2" w14:textId="4CDA3CE5"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39" w:history="1">
        <w:r w:rsidR="00360AED" w:rsidRPr="005C04A7">
          <w:rPr>
            <w:rStyle w:val="Hipervnculo"/>
            <w:b/>
            <w:bCs/>
            <w:noProof/>
          </w:rPr>
          <w:t>Figura 6.</w:t>
        </w:r>
        <w:r w:rsidR="00360AED" w:rsidRPr="005C04A7">
          <w:rPr>
            <w:rStyle w:val="Hipervnculo"/>
            <w:noProof/>
          </w:rPr>
          <w:t xml:space="preserve"> Inversiones de las empresa por año</w:t>
        </w:r>
        <w:r w:rsidR="00360AED">
          <w:rPr>
            <w:noProof/>
            <w:webHidden/>
          </w:rPr>
          <w:tab/>
        </w:r>
        <w:r w:rsidR="00360AED">
          <w:rPr>
            <w:noProof/>
            <w:webHidden/>
          </w:rPr>
          <w:fldChar w:fldCharType="begin"/>
        </w:r>
        <w:r w:rsidR="00360AED">
          <w:rPr>
            <w:noProof/>
            <w:webHidden/>
          </w:rPr>
          <w:instrText xml:space="preserve"> PAGEREF _Toc144381439 \h </w:instrText>
        </w:r>
        <w:r w:rsidR="00360AED">
          <w:rPr>
            <w:noProof/>
            <w:webHidden/>
          </w:rPr>
        </w:r>
        <w:r w:rsidR="00360AED">
          <w:rPr>
            <w:noProof/>
            <w:webHidden/>
          </w:rPr>
          <w:fldChar w:fldCharType="separate"/>
        </w:r>
        <w:r w:rsidR="00260299">
          <w:rPr>
            <w:noProof/>
            <w:webHidden/>
          </w:rPr>
          <w:t>32</w:t>
        </w:r>
        <w:r w:rsidR="00360AED">
          <w:rPr>
            <w:noProof/>
            <w:webHidden/>
          </w:rPr>
          <w:fldChar w:fldCharType="end"/>
        </w:r>
      </w:hyperlink>
    </w:p>
    <w:p w14:paraId="1A3B85CE" w14:textId="3651814B"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0" w:history="1">
        <w:r w:rsidR="00360AED" w:rsidRPr="005C04A7">
          <w:rPr>
            <w:rStyle w:val="Hipervnculo"/>
            <w:b/>
            <w:bCs/>
            <w:noProof/>
          </w:rPr>
          <w:t>Figura 7.</w:t>
        </w:r>
        <w:r w:rsidR="00360AED" w:rsidRPr="005C04A7">
          <w:rPr>
            <w:rStyle w:val="Hipervnculo"/>
            <w:noProof/>
          </w:rPr>
          <w:t xml:space="preserve"> Cantidad de empresas por sector económico</w:t>
        </w:r>
        <w:r w:rsidR="00360AED">
          <w:rPr>
            <w:noProof/>
            <w:webHidden/>
          </w:rPr>
          <w:tab/>
        </w:r>
        <w:r w:rsidR="00360AED">
          <w:rPr>
            <w:noProof/>
            <w:webHidden/>
          </w:rPr>
          <w:fldChar w:fldCharType="begin"/>
        </w:r>
        <w:r w:rsidR="00360AED">
          <w:rPr>
            <w:noProof/>
            <w:webHidden/>
          </w:rPr>
          <w:instrText xml:space="preserve"> PAGEREF _Toc144381440 \h </w:instrText>
        </w:r>
        <w:r w:rsidR="00360AED">
          <w:rPr>
            <w:noProof/>
            <w:webHidden/>
          </w:rPr>
        </w:r>
        <w:r w:rsidR="00360AED">
          <w:rPr>
            <w:noProof/>
            <w:webHidden/>
          </w:rPr>
          <w:fldChar w:fldCharType="separate"/>
        </w:r>
        <w:r w:rsidR="00260299">
          <w:rPr>
            <w:noProof/>
            <w:webHidden/>
          </w:rPr>
          <w:t>33</w:t>
        </w:r>
        <w:r w:rsidR="00360AED">
          <w:rPr>
            <w:noProof/>
            <w:webHidden/>
          </w:rPr>
          <w:fldChar w:fldCharType="end"/>
        </w:r>
      </w:hyperlink>
    </w:p>
    <w:p w14:paraId="7888F12C" w14:textId="13A46DA3"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1" w:history="1">
        <w:r w:rsidR="00360AED" w:rsidRPr="005C04A7">
          <w:rPr>
            <w:rStyle w:val="Hipervnculo"/>
            <w:b/>
            <w:bCs/>
            <w:noProof/>
          </w:rPr>
          <w:t>Figura 8.</w:t>
        </w:r>
        <w:r w:rsidR="00360AED" w:rsidRPr="005C04A7">
          <w:rPr>
            <w:rStyle w:val="Hipervnculo"/>
            <w:noProof/>
          </w:rPr>
          <w:t xml:space="preserve"> Datos nulos</w:t>
        </w:r>
        <w:r w:rsidR="00360AED">
          <w:rPr>
            <w:noProof/>
            <w:webHidden/>
          </w:rPr>
          <w:tab/>
        </w:r>
        <w:r w:rsidR="00360AED">
          <w:rPr>
            <w:noProof/>
            <w:webHidden/>
          </w:rPr>
          <w:fldChar w:fldCharType="begin"/>
        </w:r>
        <w:r w:rsidR="00360AED">
          <w:rPr>
            <w:noProof/>
            <w:webHidden/>
          </w:rPr>
          <w:instrText xml:space="preserve"> PAGEREF _Toc144381441 \h </w:instrText>
        </w:r>
        <w:r w:rsidR="00360AED">
          <w:rPr>
            <w:noProof/>
            <w:webHidden/>
          </w:rPr>
        </w:r>
        <w:r w:rsidR="00360AED">
          <w:rPr>
            <w:noProof/>
            <w:webHidden/>
          </w:rPr>
          <w:fldChar w:fldCharType="separate"/>
        </w:r>
        <w:r w:rsidR="00260299">
          <w:rPr>
            <w:noProof/>
            <w:webHidden/>
          </w:rPr>
          <w:t>34</w:t>
        </w:r>
        <w:r w:rsidR="00360AED">
          <w:rPr>
            <w:noProof/>
            <w:webHidden/>
          </w:rPr>
          <w:fldChar w:fldCharType="end"/>
        </w:r>
      </w:hyperlink>
    </w:p>
    <w:p w14:paraId="38990DCF" w14:textId="20ED6AD5"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2" w:history="1">
        <w:r w:rsidR="00360AED" w:rsidRPr="005C04A7">
          <w:rPr>
            <w:rStyle w:val="Hipervnculo"/>
            <w:b/>
            <w:bCs/>
            <w:noProof/>
          </w:rPr>
          <w:t>Figura 9.</w:t>
        </w:r>
        <w:r w:rsidR="00360AED" w:rsidRPr="005C04A7">
          <w:rPr>
            <w:rStyle w:val="Hipervnculo"/>
            <w:noProof/>
          </w:rPr>
          <w:t xml:space="preserve"> Información detallada de la data</w:t>
        </w:r>
        <w:r w:rsidR="00360AED">
          <w:rPr>
            <w:noProof/>
            <w:webHidden/>
          </w:rPr>
          <w:tab/>
        </w:r>
        <w:r w:rsidR="00360AED">
          <w:rPr>
            <w:noProof/>
            <w:webHidden/>
          </w:rPr>
          <w:fldChar w:fldCharType="begin"/>
        </w:r>
        <w:r w:rsidR="00360AED">
          <w:rPr>
            <w:noProof/>
            <w:webHidden/>
          </w:rPr>
          <w:instrText xml:space="preserve"> PAGEREF _Toc144381442 \h </w:instrText>
        </w:r>
        <w:r w:rsidR="00360AED">
          <w:rPr>
            <w:noProof/>
            <w:webHidden/>
          </w:rPr>
        </w:r>
        <w:r w:rsidR="00360AED">
          <w:rPr>
            <w:noProof/>
            <w:webHidden/>
          </w:rPr>
          <w:fldChar w:fldCharType="separate"/>
        </w:r>
        <w:r w:rsidR="00260299">
          <w:rPr>
            <w:noProof/>
            <w:webHidden/>
          </w:rPr>
          <w:t>37</w:t>
        </w:r>
        <w:r w:rsidR="00360AED">
          <w:rPr>
            <w:noProof/>
            <w:webHidden/>
          </w:rPr>
          <w:fldChar w:fldCharType="end"/>
        </w:r>
      </w:hyperlink>
    </w:p>
    <w:p w14:paraId="62B39C88" w14:textId="551ED996"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3" w:history="1">
        <w:r w:rsidR="00360AED" w:rsidRPr="005C04A7">
          <w:rPr>
            <w:rStyle w:val="Hipervnculo"/>
            <w:b/>
            <w:bCs/>
            <w:noProof/>
          </w:rPr>
          <w:t>Figura 10.</w:t>
        </w:r>
        <w:r w:rsidR="00360AED" w:rsidRPr="005C04A7">
          <w:rPr>
            <w:rStyle w:val="Hipervnculo"/>
            <w:noProof/>
          </w:rPr>
          <w:t xml:space="preserve"> Variable tamaño de empresa</w:t>
        </w:r>
        <w:r w:rsidR="00360AED">
          <w:rPr>
            <w:noProof/>
            <w:webHidden/>
          </w:rPr>
          <w:tab/>
        </w:r>
        <w:r w:rsidR="00360AED">
          <w:rPr>
            <w:noProof/>
            <w:webHidden/>
          </w:rPr>
          <w:fldChar w:fldCharType="begin"/>
        </w:r>
        <w:r w:rsidR="00360AED">
          <w:rPr>
            <w:noProof/>
            <w:webHidden/>
          </w:rPr>
          <w:instrText xml:space="preserve"> PAGEREF _Toc144381443 \h </w:instrText>
        </w:r>
        <w:r w:rsidR="00360AED">
          <w:rPr>
            <w:noProof/>
            <w:webHidden/>
          </w:rPr>
        </w:r>
        <w:r w:rsidR="00360AED">
          <w:rPr>
            <w:noProof/>
            <w:webHidden/>
          </w:rPr>
          <w:fldChar w:fldCharType="separate"/>
        </w:r>
        <w:r w:rsidR="00260299">
          <w:rPr>
            <w:noProof/>
            <w:webHidden/>
          </w:rPr>
          <w:t>37</w:t>
        </w:r>
        <w:r w:rsidR="00360AED">
          <w:rPr>
            <w:noProof/>
            <w:webHidden/>
          </w:rPr>
          <w:fldChar w:fldCharType="end"/>
        </w:r>
      </w:hyperlink>
    </w:p>
    <w:p w14:paraId="1F89018C" w14:textId="3A1ED92B"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4" w:history="1">
        <w:r w:rsidR="00360AED" w:rsidRPr="005C04A7">
          <w:rPr>
            <w:rStyle w:val="Hipervnculo"/>
            <w:b/>
            <w:bCs/>
            <w:noProof/>
          </w:rPr>
          <w:t xml:space="preserve">Figura 11. </w:t>
        </w:r>
        <w:r w:rsidR="00360AED" w:rsidRPr="005C04A7">
          <w:rPr>
            <w:rStyle w:val="Hipervnculo"/>
            <w:noProof/>
          </w:rPr>
          <w:t>Variable provincias</w:t>
        </w:r>
        <w:r w:rsidR="00360AED">
          <w:rPr>
            <w:noProof/>
            <w:webHidden/>
          </w:rPr>
          <w:tab/>
        </w:r>
        <w:r w:rsidR="00360AED">
          <w:rPr>
            <w:noProof/>
            <w:webHidden/>
          </w:rPr>
          <w:fldChar w:fldCharType="begin"/>
        </w:r>
        <w:r w:rsidR="00360AED">
          <w:rPr>
            <w:noProof/>
            <w:webHidden/>
          </w:rPr>
          <w:instrText xml:space="preserve"> PAGEREF _Toc144381444 \h </w:instrText>
        </w:r>
        <w:r w:rsidR="00360AED">
          <w:rPr>
            <w:noProof/>
            <w:webHidden/>
          </w:rPr>
        </w:r>
        <w:r w:rsidR="00360AED">
          <w:rPr>
            <w:noProof/>
            <w:webHidden/>
          </w:rPr>
          <w:fldChar w:fldCharType="separate"/>
        </w:r>
        <w:r w:rsidR="00260299">
          <w:rPr>
            <w:noProof/>
            <w:webHidden/>
          </w:rPr>
          <w:t>38</w:t>
        </w:r>
        <w:r w:rsidR="00360AED">
          <w:rPr>
            <w:noProof/>
            <w:webHidden/>
          </w:rPr>
          <w:fldChar w:fldCharType="end"/>
        </w:r>
      </w:hyperlink>
    </w:p>
    <w:p w14:paraId="660D202A" w14:textId="1E1D5BA1"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5" w:history="1">
        <w:r w:rsidR="00360AED" w:rsidRPr="005C04A7">
          <w:rPr>
            <w:rStyle w:val="Hipervnculo"/>
            <w:b/>
            <w:bCs/>
            <w:noProof/>
          </w:rPr>
          <w:t>Figura 12.</w:t>
        </w:r>
        <w:r w:rsidR="00360AED" w:rsidRPr="005C04A7">
          <w:rPr>
            <w:rStyle w:val="Hipervnculo"/>
            <w:noProof/>
          </w:rPr>
          <w:t xml:space="preserve"> Verificación de datos nulos</w:t>
        </w:r>
        <w:r w:rsidR="00360AED">
          <w:rPr>
            <w:noProof/>
            <w:webHidden/>
          </w:rPr>
          <w:tab/>
        </w:r>
        <w:r w:rsidR="00360AED">
          <w:rPr>
            <w:noProof/>
            <w:webHidden/>
          </w:rPr>
          <w:fldChar w:fldCharType="begin"/>
        </w:r>
        <w:r w:rsidR="00360AED">
          <w:rPr>
            <w:noProof/>
            <w:webHidden/>
          </w:rPr>
          <w:instrText xml:space="preserve"> PAGEREF _Toc144381445 \h </w:instrText>
        </w:r>
        <w:r w:rsidR="00360AED">
          <w:rPr>
            <w:noProof/>
            <w:webHidden/>
          </w:rPr>
        </w:r>
        <w:r w:rsidR="00360AED">
          <w:rPr>
            <w:noProof/>
            <w:webHidden/>
          </w:rPr>
          <w:fldChar w:fldCharType="separate"/>
        </w:r>
        <w:r w:rsidR="00260299">
          <w:rPr>
            <w:noProof/>
            <w:webHidden/>
          </w:rPr>
          <w:t>38</w:t>
        </w:r>
        <w:r w:rsidR="00360AED">
          <w:rPr>
            <w:noProof/>
            <w:webHidden/>
          </w:rPr>
          <w:fldChar w:fldCharType="end"/>
        </w:r>
      </w:hyperlink>
    </w:p>
    <w:p w14:paraId="2097CFF7" w14:textId="2495F59D"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6" w:history="1">
        <w:r w:rsidR="00360AED" w:rsidRPr="005C04A7">
          <w:rPr>
            <w:rStyle w:val="Hipervnculo"/>
            <w:b/>
            <w:bCs/>
            <w:noProof/>
          </w:rPr>
          <w:t>Figura 13.</w:t>
        </w:r>
        <w:r w:rsidR="00360AED" w:rsidRPr="005C04A7">
          <w:rPr>
            <w:rStyle w:val="Hipervnculo"/>
            <w:noProof/>
          </w:rPr>
          <w:t xml:space="preserve"> Resultado score</w:t>
        </w:r>
        <w:r w:rsidR="00360AED">
          <w:rPr>
            <w:noProof/>
            <w:webHidden/>
          </w:rPr>
          <w:tab/>
        </w:r>
        <w:r w:rsidR="00360AED">
          <w:rPr>
            <w:noProof/>
            <w:webHidden/>
          </w:rPr>
          <w:fldChar w:fldCharType="begin"/>
        </w:r>
        <w:r w:rsidR="00360AED">
          <w:rPr>
            <w:noProof/>
            <w:webHidden/>
          </w:rPr>
          <w:instrText xml:space="preserve"> PAGEREF _Toc144381446 \h </w:instrText>
        </w:r>
        <w:r w:rsidR="00360AED">
          <w:rPr>
            <w:noProof/>
            <w:webHidden/>
          </w:rPr>
        </w:r>
        <w:r w:rsidR="00360AED">
          <w:rPr>
            <w:noProof/>
            <w:webHidden/>
          </w:rPr>
          <w:fldChar w:fldCharType="separate"/>
        </w:r>
        <w:r w:rsidR="00260299">
          <w:rPr>
            <w:noProof/>
            <w:webHidden/>
          </w:rPr>
          <w:t>40</w:t>
        </w:r>
        <w:r w:rsidR="00360AED">
          <w:rPr>
            <w:noProof/>
            <w:webHidden/>
          </w:rPr>
          <w:fldChar w:fldCharType="end"/>
        </w:r>
      </w:hyperlink>
    </w:p>
    <w:p w14:paraId="7B11EF00" w14:textId="135898B2"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7" w:history="1">
        <w:r w:rsidR="00360AED" w:rsidRPr="005C04A7">
          <w:rPr>
            <w:rStyle w:val="Hipervnculo"/>
            <w:b/>
            <w:bCs/>
            <w:noProof/>
          </w:rPr>
          <w:t>Figura 14.</w:t>
        </w:r>
        <w:r w:rsidR="00360AED" w:rsidRPr="005C04A7">
          <w:rPr>
            <w:rStyle w:val="Hipervnculo"/>
            <w:noProof/>
          </w:rPr>
          <w:t xml:space="preserve"> R2</w:t>
        </w:r>
        <w:r w:rsidR="00360AED">
          <w:rPr>
            <w:noProof/>
            <w:webHidden/>
          </w:rPr>
          <w:tab/>
        </w:r>
        <w:r w:rsidR="00360AED">
          <w:rPr>
            <w:noProof/>
            <w:webHidden/>
          </w:rPr>
          <w:fldChar w:fldCharType="begin"/>
        </w:r>
        <w:r w:rsidR="00360AED">
          <w:rPr>
            <w:noProof/>
            <w:webHidden/>
          </w:rPr>
          <w:instrText xml:space="preserve"> PAGEREF _Toc144381447 \h </w:instrText>
        </w:r>
        <w:r w:rsidR="00360AED">
          <w:rPr>
            <w:noProof/>
            <w:webHidden/>
          </w:rPr>
        </w:r>
        <w:r w:rsidR="00360AED">
          <w:rPr>
            <w:noProof/>
            <w:webHidden/>
          </w:rPr>
          <w:fldChar w:fldCharType="separate"/>
        </w:r>
        <w:r w:rsidR="00260299">
          <w:rPr>
            <w:noProof/>
            <w:webHidden/>
          </w:rPr>
          <w:t>40</w:t>
        </w:r>
        <w:r w:rsidR="00360AED">
          <w:rPr>
            <w:noProof/>
            <w:webHidden/>
          </w:rPr>
          <w:fldChar w:fldCharType="end"/>
        </w:r>
      </w:hyperlink>
    </w:p>
    <w:p w14:paraId="7A0ABCA5" w14:textId="51A0EC2A"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8" w:history="1">
        <w:r w:rsidR="00360AED" w:rsidRPr="005C04A7">
          <w:rPr>
            <w:rStyle w:val="Hipervnculo"/>
            <w:b/>
            <w:bCs/>
            <w:noProof/>
          </w:rPr>
          <w:t>Figura 15.</w:t>
        </w:r>
        <w:r w:rsidR="00360AED" w:rsidRPr="005C04A7">
          <w:rPr>
            <w:rStyle w:val="Hipervnculo"/>
            <w:noProof/>
          </w:rPr>
          <w:t xml:space="preserve"> Función predicción</w:t>
        </w:r>
        <w:r w:rsidR="00360AED">
          <w:rPr>
            <w:noProof/>
            <w:webHidden/>
          </w:rPr>
          <w:tab/>
        </w:r>
        <w:r w:rsidR="00360AED">
          <w:rPr>
            <w:noProof/>
            <w:webHidden/>
          </w:rPr>
          <w:fldChar w:fldCharType="begin"/>
        </w:r>
        <w:r w:rsidR="00360AED">
          <w:rPr>
            <w:noProof/>
            <w:webHidden/>
          </w:rPr>
          <w:instrText xml:space="preserve"> PAGEREF _Toc144381448 \h </w:instrText>
        </w:r>
        <w:r w:rsidR="00360AED">
          <w:rPr>
            <w:noProof/>
            <w:webHidden/>
          </w:rPr>
        </w:r>
        <w:r w:rsidR="00360AED">
          <w:rPr>
            <w:noProof/>
            <w:webHidden/>
          </w:rPr>
          <w:fldChar w:fldCharType="separate"/>
        </w:r>
        <w:r w:rsidR="00260299">
          <w:rPr>
            <w:noProof/>
            <w:webHidden/>
          </w:rPr>
          <w:t>41</w:t>
        </w:r>
        <w:r w:rsidR="00360AED">
          <w:rPr>
            <w:noProof/>
            <w:webHidden/>
          </w:rPr>
          <w:fldChar w:fldCharType="end"/>
        </w:r>
      </w:hyperlink>
    </w:p>
    <w:p w14:paraId="08F40AA5" w14:textId="412C985C"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9" w:history="1">
        <w:r w:rsidR="00360AED" w:rsidRPr="005C04A7">
          <w:rPr>
            <w:rStyle w:val="Hipervnculo"/>
            <w:b/>
            <w:bCs/>
            <w:noProof/>
          </w:rPr>
          <w:t>Figura 16.</w:t>
        </w:r>
        <w:r w:rsidR="00360AED" w:rsidRPr="005C04A7">
          <w:rPr>
            <w:rStyle w:val="Hipervnculo"/>
            <w:noProof/>
          </w:rPr>
          <w:t xml:space="preserve"> Reporte de clasificación</w:t>
        </w:r>
        <w:r w:rsidR="00360AED">
          <w:rPr>
            <w:noProof/>
            <w:webHidden/>
          </w:rPr>
          <w:tab/>
        </w:r>
        <w:r w:rsidR="00360AED">
          <w:rPr>
            <w:noProof/>
            <w:webHidden/>
          </w:rPr>
          <w:fldChar w:fldCharType="begin"/>
        </w:r>
        <w:r w:rsidR="00360AED">
          <w:rPr>
            <w:noProof/>
            <w:webHidden/>
          </w:rPr>
          <w:instrText xml:space="preserve"> PAGEREF _Toc144381449 \h </w:instrText>
        </w:r>
        <w:r w:rsidR="00360AED">
          <w:rPr>
            <w:noProof/>
            <w:webHidden/>
          </w:rPr>
        </w:r>
        <w:r w:rsidR="00360AED">
          <w:rPr>
            <w:noProof/>
            <w:webHidden/>
          </w:rPr>
          <w:fldChar w:fldCharType="separate"/>
        </w:r>
        <w:r w:rsidR="00260299">
          <w:rPr>
            <w:noProof/>
            <w:webHidden/>
          </w:rPr>
          <w:t>41</w:t>
        </w:r>
        <w:r w:rsidR="00360AED">
          <w:rPr>
            <w:noProof/>
            <w:webHidden/>
          </w:rPr>
          <w:fldChar w:fldCharType="end"/>
        </w:r>
      </w:hyperlink>
    </w:p>
    <w:p w14:paraId="1549036E" w14:textId="67067876"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50" w:history="1">
        <w:r w:rsidR="00360AED" w:rsidRPr="005C04A7">
          <w:rPr>
            <w:rStyle w:val="Hipervnculo"/>
            <w:b/>
            <w:bCs/>
            <w:noProof/>
          </w:rPr>
          <w:t>Figura 17.</w:t>
        </w:r>
        <w:r w:rsidR="00360AED" w:rsidRPr="005C04A7">
          <w:rPr>
            <w:rStyle w:val="Hipervnculo"/>
            <w:noProof/>
          </w:rPr>
          <w:t xml:space="preserve"> Matriz de confusión</w:t>
        </w:r>
        <w:r w:rsidR="00360AED">
          <w:rPr>
            <w:noProof/>
            <w:webHidden/>
          </w:rPr>
          <w:tab/>
        </w:r>
        <w:r w:rsidR="00360AED">
          <w:rPr>
            <w:noProof/>
            <w:webHidden/>
          </w:rPr>
          <w:fldChar w:fldCharType="begin"/>
        </w:r>
        <w:r w:rsidR="00360AED">
          <w:rPr>
            <w:noProof/>
            <w:webHidden/>
          </w:rPr>
          <w:instrText xml:space="preserve"> PAGEREF _Toc144381450 \h </w:instrText>
        </w:r>
        <w:r w:rsidR="00360AED">
          <w:rPr>
            <w:noProof/>
            <w:webHidden/>
          </w:rPr>
        </w:r>
        <w:r w:rsidR="00360AED">
          <w:rPr>
            <w:noProof/>
            <w:webHidden/>
          </w:rPr>
          <w:fldChar w:fldCharType="separate"/>
        </w:r>
        <w:r w:rsidR="00260299">
          <w:rPr>
            <w:noProof/>
            <w:webHidden/>
          </w:rPr>
          <w:t>41</w:t>
        </w:r>
        <w:r w:rsidR="00360AED">
          <w:rPr>
            <w:noProof/>
            <w:webHidden/>
          </w:rPr>
          <w:fldChar w:fldCharType="end"/>
        </w:r>
      </w:hyperlink>
    </w:p>
    <w:p w14:paraId="2D15623D" w14:textId="310746D2"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r:id="rId13" w:anchor="_Toc144381451" w:history="1">
        <w:r w:rsidR="00360AED" w:rsidRPr="005C04A7">
          <w:rPr>
            <w:rStyle w:val="Hipervnculo"/>
            <w:b/>
            <w:bCs/>
            <w:noProof/>
          </w:rPr>
          <w:t>Figura 18.</w:t>
        </w:r>
        <w:r w:rsidR="00360AED" w:rsidRPr="005C04A7">
          <w:rPr>
            <w:rStyle w:val="Hipervnculo"/>
            <w:noProof/>
          </w:rPr>
          <w:t xml:space="preserve"> Cronograma de actividades</w:t>
        </w:r>
        <w:r w:rsidR="00360AED">
          <w:rPr>
            <w:noProof/>
            <w:webHidden/>
          </w:rPr>
          <w:tab/>
        </w:r>
        <w:r w:rsidR="00360AED">
          <w:rPr>
            <w:noProof/>
            <w:webHidden/>
          </w:rPr>
          <w:fldChar w:fldCharType="begin"/>
        </w:r>
        <w:r w:rsidR="00360AED">
          <w:rPr>
            <w:noProof/>
            <w:webHidden/>
          </w:rPr>
          <w:instrText xml:space="preserve"> PAGEREF _Toc144381451 \h </w:instrText>
        </w:r>
        <w:r w:rsidR="00360AED">
          <w:rPr>
            <w:noProof/>
            <w:webHidden/>
          </w:rPr>
        </w:r>
        <w:r w:rsidR="00360AED">
          <w:rPr>
            <w:noProof/>
            <w:webHidden/>
          </w:rPr>
          <w:fldChar w:fldCharType="separate"/>
        </w:r>
        <w:r w:rsidR="00260299">
          <w:rPr>
            <w:noProof/>
            <w:webHidden/>
          </w:rPr>
          <w:t>58</w:t>
        </w:r>
        <w:r w:rsidR="00360AED">
          <w:rPr>
            <w:noProof/>
            <w:webHidden/>
          </w:rPr>
          <w:fldChar w:fldCharType="end"/>
        </w:r>
      </w:hyperlink>
    </w:p>
    <w:p w14:paraId="5DF7EBFD" w14:textId="28667862" w:rsidR="001F362C" w:rsidRPr="003474C0" w:rsidRDefault="00DD3289" w:rsidP="001A3BC0">
      <w:pPr>
        <w:spacing w:line="360" w:lineRule="auto"/>
        <w:ind w:firstLine="0"/>
        <w:rPr>
          <w:rFonts w:cs="Times New Roman"/>
          <w:b/>
          <w:bCs/>
          <w:szCs w:val="24"/>
        </w:rPr>
        <w:sectPr w:rsidR="001F362C" w:rsidRPr="003474C0" w:rsidSect="0030216B">
          <w:pgSz w:w="11906" w:h="16838"/>
          <w:pgMar w:top="1440" w:right="1440" w:bottom="1440" w:left="1440" w:header="709" w:footer="709" w:gutter="0"/>
          <w:pgNumType w:fmt="lowerRoman"/>
          <w:cols w:space="708"/>
          <w:docGrid w:linePitch="360"/>
        </w:sectPr>
      </w:pPr>
      <w:r w:rsidRPr="003474C0">
        <w:rPr>
          <w:rFonts w:cs="Times New Roman"/>
          <w:b/>
          <w:bCs/>
          <w:szCs w:val="24"/>
        </w:rPr>
        <w:fldChar w:fldCharType="end"/>
      </w:r>
    </w:p>
    <w:p w14:paraId="28431BB5" w14:textId="098A90DA" w:rsidR="007D1DB1" w:rsidRDefault="001F362C" w:rsidP="00075B27">
      <w:pPr>
        <w:pStyle w:val="Ttulo1"/>
        <w:numPr>
          <w:ilvl w:val="0"/>
          <w:numId w:val="0"/>
        </w:numPr>
        <w:jc w:val="center"/>
        <w:rPr>
          <w:lang w:val="es-ES_tradnl"/>
        </w:rPr>
      </w:pPr>
      <w:bookmarkStart w:id="6" w:name="_Toc144815906"/>
      <w:r w:rsidRPr="003474C0">
        <w:rPr>
          <w:lang w:val="es-ES_tradnl"/>
        </w:rPr>
        <w:lastRenderedPageBreak/>
        <w:t>ÍNDICE</w:t>
      </w:r>
      <w:r w:rsidR="007D1DB1" w:rsidRPr="003474C0">
        <w:rPr>
          <w:lang w:val="es-ES_tradnl"/>
        </w:rPr>
        <w:t xml:space="preserve"> DE TABLAS</w:t>
      </w:r>
      <w:bookmarkEnd w:id="6"/>
    </w:p>
    <w:p w14:paraId="23E3A5E8" w14:textId="77777777" w:rsidR="00075B27" w:rsidRPr="00075B27" w:rsidRDefault="00075B27" w:rsidP="00075B27"/>
    <w:p w14:paraId="4E0C449C" w14:textId="26C3F7C4" w:rsidR="00141C23" w:rsidRDefault="00DD3289">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r w:rsidRPr="003474C0">
        <w:rPr>
          <w:rFonts w:cs="Times New Roman"/>
          <w:b/>
          <w:bCs/>
          <w:szCs w:val="24"/>
        </w:rPr>
        <w:fldChar w:fldCharType="begin"/>
      </w:r>
      <w:r w:rsidRPr="003474C0">
        <w:rPr>
          <w:rFonts w:cs="Times New Roman"/>
          <w:b/>
          <w:bCs/>
          <w:szCs w:val="24"/>
        </w:rPr>
        <w:instrText xml:space="preserve"> TOC \h \z \c "Tabla" </w:instrText>
      </w:r>
      <w:r w:rsidRPr="003474C0">
        <w:rPr>
          <w:rFonts w:cs="Times New Roman"/>
          <w:b/>
          <w:bCs/>
          <w:szCs w:val="24"/>
        </w:rPr>
        <w:fldChar w:fldCharType="separate"/>
      </w:r>
      <w:hyperlink w:anchor="_Toc144815966" w:history="1">
        <w:r w:rsidR="00141C23" w:rsidRPr="006B7F66">
          <w:rPr>
            <w:rStyle w:val="Hipervnculo"/>
            <w:b/>
            <w:bCs/>
            <w:noProof/>
          </w:rPr>
          <w:t>Tabla I</w:t>
        </w:r>
        <w:r w:rsidR="00141C23" w:rsidRPr="006B7F66">
          <w:rPr>
            <w:rStyle w:val="Hipervnculo"/>
            <w:b/>
            <w:noProof/>
          </w:rPr>
          <w:t xml:space="preserve">. </w:t>
        </w:r>
        <w:r w:rsidR="00141C23" w:rsidRPr="006B7F66">
          <w:rPr>
            <w:rStyle w:val="Hipervnculo"/>
            <w:rFonts w:cs="Times New Roman"/>
            <w:noProof/>
          </w:rPr>
          <w:t>Herramientas a utilizar</w:t>
        </w:r>
        <w:r w:rsidR="00141C23">
          <w:rPr>
            <w:noProof/>
            <w:webHidden/>
          </w:rPr>
          <w:tab/>
        </w:r>
        <w:r w:rsidR="00141C23">
          <w:rPr>
            <w:noProof/>
            <w:webHidden/>
          </w:rPr>
          <w:fldChar w:fldCharType="begin"/>
        </w:r>
        <w:r w:rsidR="00141C23">
          <w:rPr>
            <w:noProof/>
            <w:webHidden/>
          </w:rPr>
          <w:instrText xml:space="preserve"> PAGEREF _Toc144815966 \h </w:instrText>
        </w:r>
        <w:r w:rsidR="00141C23">
          <w:rPr>
            <w:noProof/>
            <w:webHidden/>
          </w:rPr>
        </w:r>
        <w:r w:rsidR="00141C23">
          <w:rPr>
            <w:noProof/>
            <w:webHidden/>
          </w:rPr>
          <w:fldChar w:fldCharType="separate"/>
        </w:r>
        <w:r w:rsidR="00260299">
          <w:rPr>
            <w:noProof/>
            <w:webHidden/>
          </w:rPr>
          <w:t>16</w:t>
        </w:r>
        <w:r w:rsidR="00141C23">
          <w:rPr>
            <w:noProof/>
            <w:webHidden/>
          </w:rPr>
          <w:fldChar w:fldCharType="end"/>
        </w:r>
      </w:hyperlink>
    </w:p>
    <w:p w14:paraId="47B1043D" w14:textId="1EF456A5" w:rsidR="00141C23"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815967" w:history="1">
        <w:r w:rsidR="00141C23" w:rsidRPr="006B7F66">
          <w:rPr>
            <w:rStyle w:val="Hipervnculo"/>
            <w:b/>
            <w:bCs/>
            <w:noProof/>
          </w:rPr>
          <w:t>Tabla II.</w:t>
        </w:r>
        <w:r w:rsidR="00141C23" w:rsidRPr="006B7F66">
          <w:rPr>
            <w:rStyle w:val="Hipervnculo"/>
            <w:noProof/>
          </w:rPr>
          <w:t xml:space="preserve"> Comparación de algunos métodos</w:t>
        </w:r>
        <w:r w:rsidR="00141C23">
          <w:rPr>
            <w:noProof/>
            <w:webHidden/>
          </w:rPr>
          <w:tab/>
        </w:r>
        <w:r w:rsidR="00141C23">
          <w:rPr>
            <w:noProof/>
            <w:webHidden/>
          </w:rPr>
          <w:fldChar w:fldCharType="begin"/>
        </w:r>
        <w:r w:rsidR="00141C23">
          <w:rPr>
            <w:noProof/>
            <w:webHidden/>
          </w:rPr>
          <w:instrText xml:space="preserve"> PAGEREF _Toc144815967 \h </w:instrText>
        </w:r>
        <w:r w:rsidR="00141C23">
          <w:rPr>
            <w:noProof/>
            <w:webHidden/>
          </w:rPr>
        </w:r>
        <w:r w:rsidR="00141C23">
          <w:rPr>
            <w:noProof/>
            <w:webHidden/>
          </w:rPr>
          <w:fldChar w:fldCharType="separate"/>
        </w:r>
        <w:r w:rsidR="00260299">
          <w:rPr>
            <w:noProof/>
            <w:webHidden/>
          </w:rPr>
          <w:t>18</w:t>
        </w:r>
        <w:r w:rsidR="00141C23">
          <w:rPr>
            <w:noProof/>
            <w:webHidden/>
          </w:rPr>
          <w:fldChar w:fldCharType="end"/>
        </w:r>
      </w:hyperlink>
    </w:p>
    <w:p w14:paraId="6CFC83C1" w14:textId="6110BB5A" w:rsidR="00141C23"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815968" w:history="1">
        <w:r w:rsidR="00141C23" w:rsidRPr="006B7F66">
          <w:rPr>
            <w:rStyle w:val="Hipervnculo"/>
            <w:b/>
            <w:bCs/>
            <w:noProof/>
          </w:rPr>
          <w:t>Tabla III.</w:t>
        </w:r>
        <w:r w:rsidR="00141C23" w:rsidRPr="006B7F66">
          <w:rPr>
            <w:rStyle w:val="Hipervnculo"/>
            <w:noProof/>
          </w:rPr>
          <w:t xml:space="preserve"> Lista de variables descartadas</w:t>
        </w:r>
        <w:r w:rsidR="00141C23">
          <w:rPr>
            <w:noProof/>
            <w:webHidden/>
          </w:rPr>
          <w:tab/>
        </w:r>
        <w:r w:rsidR="00141C23">
          <w:rPr>
            <w:noProof/>
            <w:webHidden/>
          </w:rPr>
          <w:fldChar w:fldCharType="begin"/>
        </w:r>
        <w:r w:rsidR="00141C23">
          <w:rPr>
            <w:noProof/>
            <w:webHidden/>
          </w:rPr>
          <w:instrText xml:space="preserve"> PAGEREF _Toc144815968 \h </w:instrText>
        </w:r>
        <w:r w:rsidR="00141C23">
          <w:rPr>
            <w:noProof/>
            <w:webHidden/>
          </w:rPr>
        </w:r>
        <w:r w:rsidR="00141C23">
          <w:rPr>
            <w:noProof/>
            <w:webHidden/>
          </w:rPr>
          <w:fldChar w:fldCharType="separate"/>
        </w:r>
        <w:r w:rsidR="00260299">
          <w:rPr>
            <w:noProof/>
            <w:webHidden/>
          </w:rPr>
          <w:t>25</w:t>
        </w:r>
        <w:r w:rsidR="00141C23">
          <w:rPr>
            <w:noProof/>
            <w:webHidden/>
          </w:rPr>
          <w:fldChar w:fldCharType="end"/>
        </w:r>
      </w:hyperlink>
    </w:p>
    <w:p w14:paraId="2E577D06" w14:textId="747CC9D9" w:rsidR="00141C23"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815969" w:history="1">
        <w:r w:rsidR="00141C23" w:rsidRPr="006B7F66">
          <w:rPr>
            <w:rStyle w:val="Hipervnculo"/>
            <w:b/>
            <w:bCs/>
            <w:noProof/>
          </w:rPr>
          <w:t>Tabla IV.</w:t>
        </w:r>
        <w:r w:rsidR="00141C23" w:rsidRPr="006B7F66">
          <w:rPr>
            <w:rStyle w:val="Hipervnculo"/>
            <w:noProof/>
          </w:rPr>
          <w:t xml:space="preserve"> Lista de variables depuradas</w:t>
        </w:r>
        <w:r w:rsidR="00141C23">
          <w:rPr>
            <w:noProof/>
            <w:webHidden/>
          </w:rPr>
          <w:tab/>
        </w:r>
        <w:r w:rsidR="00141C23">
          <w:rPr>
            <w:noProof/>
            <w:webHidden/>
          </w:rPr>
          <w:fldChar w:fldCharType="begin"/>
        </w:r>
        <w:r w:rsidR="00141C23">
          <w:rPr>
            <w:noProof/>
            <w:webHidden/>
          </w:rPr>
          <w:instrText xml:space="preserve"> PAGEREF _Toc144815969 \h </w:instrText>
        </w:r>
        <w:r w:rsidR="00141C23">
          <w:rPr>
            <w:noProof/>
            <w:webHidden/>
          </w:rPr>
        </w:r>
        <w:r w:rsidR="00141C23">
          <w:rPr>
            <w:noProof/>
            <w:webHidden/>
          </w:rPr>
          <w:fldChar w:fldCharType="separate"/>
        </w:r>
        <w:r w:rsidR="00260299">
          <w:rPr>
            <w:noProof/>
            <w:webHidden/>
          </w:rPr>
          <w:t>28</w:t>
        </w:r>
        <w:r w:rsidR="00141C23">
          <w:rPr>
            <w:noProof/>
            <w:webHidden/>
          </w:rPr>
          <w:fldChar w:fldCharType="end"/>
        </w:r>
      </w:hyperlink>
    </w:p>
    <w:p w14:paraId="299ACE7C" w14:textId="6D641709" w:rsidR="00DC01E4" w:rsidRPr="003474C0" w:rsidRDefault="00DD3289" w:rsidP="00962AE9">
      <w:pPr>
        <w:spacing w:line="360" w:lineRule="auto"/>
        <w:rPr>
          <w:rFonts w:cs="Times New Roman"/>
          <w:b/>
          <w:bCs/>
          <w:szCs w:val="24"/>
        </w:rPr>
      </w:pPr>
      <w:r w:rsidRPr="003474C0">
        <w:rPr>
          <w:rFonts w:cs="Times New Roman"/>
          <w:b/>
          <w:bCs/>
          <w:szCs w:val="24"/>
        </w:rPr>
        <w:fldChar w:fldCharType="end"/>
      </w:r>
    </w:p>
    <w:p w14:paraId="64E025A5" w14:textId="315B45C5" w:rsidR="00DD3289" w:rsidRPr="003474C0" w:rsidRDefault="00DD3289" w:rsidP="00962AE9">
      <w:pPr>
        <w:spacing w:line="360" w:lineRule="auto"/>
        <w:rPr>
          <w:rFonts w:cs="Times New Roman"/>
          <w:b/>
          <w:bCs/>
          <w:szCs w:val="24"/>
        </w:rPr>
      </w:pPr>
    </w:p>
    <w:p w14:paraId="15906FBC" w14:textId="01D9DBD0" w:rsidR="00DD3289" w:rsidRPr="003474C0" w:rsidRDefault="00DD3289" w:rsidP="00962AE9">
      <w:pPr>
        <w:spacing w:line="360" w:lineRule="auto"/>
        <w:rPr>
          <w:rFonts w:cs="Times New Roman"/>
          <w:b/>
          <w:bCs/>
          <w:szCs w:val="24"/>
        </w:rPr>
      </w:pPr>
    </w:p>
    <w:p w14:paraId="1DD2595C" w14:textId="70AB3220" w:rsidR="00DD3289" w:rsidRPr="003474C0" w:rsidRDefault="00DD3289" w:rsidP="00962AE9">
      <w:pPr>
        <w:spacing w:line="360" w:lineRule="auto"/>
        <w:rPr>
          <w:rFonts w:cs="Times New Roman"/>
          <w:b/>
          <w:bCs/>
          <w:szCs w:val="24"/>
        </w:rPr>
      </w:pPr>
    </w:p>
    <w:p w14:paraId="72AEF574" w14:textId="6D9E5DEB" w:rsidR="00DD3289" w:rsidRPr="003474C0" w:rsidRDefault="00DD3289" w:rsidP="00962AE9">
      <w:pPr>
        <w:spacing w:line="360" w:lineRule="auto"/>
        <w:rPr>
          <w:rFonts w:cs="Times New Roman"/>
          <w:b/>
          <w:bCs/>
          <w:szCs w:val="24"/>
        </w:rPr>
      </w:pPr>
    </w:p>
    <w:p w14:paraId="6F860045" w14:textId="727F1F6C" w:rsidR="00DD3289" w:rsidRPr="003474C0" w:rsidRDefault="00DD3289" w:rsidP="00962AE9">
      <w:pPr>
        <w:spacing w:line="360" w:lineRule="auto"/>
        <w:rPr>
          <w:rFonts w:cs="Times New Roman"/>
          <w:b/>
          <w:bCs/>
          <w:szCs w:val="24"/>
        </w:rPr>
      </w:pPr>
    </w:p>
    <w:p w14:paraId="11E55F55" w14:textId="3A5C1415" w:rsidR="00DD3289" w:rsidRPr="003474C0" w:rsidRDefault="00DD3289" w:rsidP="00962AE9">
      <w:pPr>
        <w:spacing w:line="360" w:lineRule="auto"/>
        <w:rPr>
          <w:rFonts w:cs="Times New Roman"/>
          <w:b/>
          <w:bCs/>
          <w:szCs w:val="24"/>
        </w:rPr>
      </w:pPr>
    </w:p>
    <w:p w14:paraId="797B450A" w14:textId="41EC9D61" w:rsidR="00DD3289" w:rsidRPr="003474C0" w:rsidRDefault="00DD3289" w:rsidP="00962AE9">
      <w:pPr>
        <w:spacing w:line="360" w:lineRule="auto"/>
        <w:rPr>
          <w:rFonts w:cs="Times New Roman"/>
          <w:b/>
          <w:bCs/>
          <w:szCs w:val="24"/>
        </w:rPr>
      </w:pPr>
    </w:p>
    <w:p w14:paraId="2D5E5899" w14:textId="286F8346" w:rsidR="00DD3289" w:rsidRPr="003474C0" w:rsidRDefault="00DD3289" w:rsidP="00962AE9">
      <w:pPr>
        <w:spacing w:line="360" w:lineRule="auto"/>
        <w:rPr>
          <w:rFonts w:cs="Times New Roman"/>
          <w:b/>
          <w:bCs/>
          <w:szCs w:val="24"/>
        </w:rPr>
      </w:pPr>
    </w:p>
    <w:p w14:paraId="590BDB16" w14:textId="381D970A" w:rsidR="00DD3289" w:rsidRPr="003474C0" w:rsidRDefault="00DD3289" w:rsidP="00962AE9">
      <w:pPr>
        <w:spacing w:line="360" w:lineRule="auto"/>
        <w:rPr>
          <w:rFonts w:cs="Times New Roman"/>
          <w:b/>
          <w:bCs/>
          <w:szCs w:val="24"/>
        </w:rPr>
      </w:pPr>
    </w:p>
    <w:p w14:paraId="62383991" w14:textId="764517C0" w:rsidR="00DD3289" w:rsidRPr="003474C0" w:rsidRDefault="00DD3289" w:rsidP="00962AE9">
      <w:pPr>
        <w:spacing w:line="360" w:lineRule="auto"/>
        <w:rPr>
          <w:rFonts w:cs="Times New Roman"/>
          <w:b/>
          <w:bCs/>
          <w:szCs w:val="24"/>
        </w:rPr>
      </w:pPr>
    </w:p>
    <w:p w14:paraId="53AD0993" w14:textId="3CAE2AFE" w:rsidR="00DD3289" w:rsidRPr="003474C0" w:rsidRDefault="00DD3289" w:rsidP="00962AE9">
      <w:pPr>
        <w:spacing w:line="360" w:lineRule="auto"/>
        <w:rPr>
          <w:rFonts w:cs="Times New Roman"/>
          <w:b/>
          <w:bCs/>
          <w:szCs w:val="24"/>
        </w:rPr>
      </w:pPr>
    </w:p>
    <w:p w14:paraId="00B436FB" w14:textId="32493912" w:rsidR="00DD3289" w:rsidRPr="003474C0" w:rsidRDefault="00DD3289" w:rsidP="00962AE9">
      <w:pPr>
        <w:spacing w:line="360" w:lineRule="auto"/>
        <w:rPr>
          <w:rFonts w:cs="Times New Roman"/>
          <w:b/>
          <w:bCs/>
          <w:szCs w:val="24"/>
        </w:rPr>
      </w:pPr>
    </w:p>
    <w:p w14:paraId="3E1F3610" w14:textId="74CCFBE0" w:rsidR="00DD3289" w:rsidRPr="003474C0" w:rsidRDefault="00DD3289" w:rsidP="00962AE9">
      <w:pPr>
        <w:spacing w:line="360" w:lineRule="auto"/>
        <w:rPr>
          <w:rFonts w:cs="Times New Roman"/>
          <w:b/>
          <w:bCs/>
          <w:szCs w:val="24"/>
        </w:rPr>
      </w:pPr>
    </w:p>
    <w:p w14:paraId="76E7AD2B" w14:textId="0AF159D9" w:rsidR="00DD3289" w:rsidRPr="003474C0" w:rsidRDefault="00DD3289" w:rsidP="00962AE9">
      <w:pPr>
        <w:spacing w:line="360" w:lineRule="auto"/>
        <w:rPr>
          <w:rFonts w:cs="Times New Roman"/>
          <w:b/>
          <w:bCs/>
          <w:szCs w:val="24"/>
        </w:rPr>
      </w:pPr>
    </w:p>
    <w:p w14:paraId="681098D8" w14:textId="74EAF55E" w:rsidR="00DD3289" w:rsidRPr="003474C0" w:rsidRDefault="00DD3289" w:rsidP="00962AE9">
      <w:pPr>
        <w:spacing w:line="360" w:lineRule="auto"/>
        <w:rPr>
          <w:rFonts w:cs="Times New Roman"/>
          <w:b/>
          <w:bCs/>
          <w:szCs w:val="24"/>
        </w:rPr>
      </w:pPr>
    </w:p>
    <w:p w14:paraId="74D40404" w14:textId="631E75CE" w:rsidR="00DD3289" w:rsidRPr="003474C0" w:rsidRDefault="00DD3289" w:rsidP="00962AE9">
      <w:pPr>
        <w:spacing w:line="360" w:lineRule="auto"/>
        <w:rPr>
          <w:rFonts w:cs="Times New Roman"/>
          <w:b/>
          <w:bCs/>
          <w:szCs w:val="24"/>
        </w:rPr>
      </w:pPr>
    </w:p>
    <w:p w14:paraId="229A4212" w14:textId="17399AB1" w:rsidR="00DD3289" w:rsidRPr="003474C0" w:rsidRDefault="00DD3289" w:rsidP="00962AE9">
      <w:pPr>
        <w:spacing w:line="360" w:lineRule="auto"/>
        <w:rPr>
          <w:rFonts w:cs="Times New Roman"/>
          <w:b/>
          <w:bCs/>
          <w:szCs w:val="24"/>
        </w:rPr>
      </w:pPr>
    </w:p>
    <w:p w14:paraId="17F03944" w14:textId="7E4F7B20" w:rsidR="00DD3289" w:rsidRPr="003474C0" w:rsidRDefault="00DD3289" w:rsidP="00962AE9">
      <w:pPr>
        <w:spacing w:line="360" w:lineRule="auto"/>
        <w:rPr>
          <w:rFonts w:cs="Times New Roman"/>
          <w:b/>
          <w:bCs/>
          <w:szCs w:val="24"/>
        </w:rPr>
      </w:pPr>
    </w:p>
    <w:p w14:paraId="3EAFD01C" w14:textId="79CF9A5C" w:rsidR="00DD3289" w:rsidRPr="003474C0" w:rsidRDefault="00DD3289" w:rsidP="00962AE9">
      <w:pPr>
        <w:spacing w:line="360" w:lineRule="auto"/>
        <w:rPr>
          <w:rFonts w:cs="Times New Roman"/>
          <w:b/>
          <w:bCs/>
          <w:szCs w:val="24"/>
        </w:rPr>
      </w:pPr>
    </w:p>
    <w:p w14:paraId="235EA669" w14:textId="77777777" w:rsidR="0030216B" w:rsidRPr="003474C0" w:rsidRDefault="0030216B" w:rsidP="00962AE9">
      <w:pPr>
        <w:spacing w:line="360" w:lineRule="auto"/>
        <w:rPr>
          <w:rFonts w:cs="Times New Roman"/>
          <w:b/>
          <w:bCs/>
          <w:szCs w:val="24"/>
        </w:rPr>
        <w:sectPr w:rsidR="0030216B" w:rsidRPr="003474C0" w:rsidSect="0030216B">
          <w:pgSz w:w="11906" w:h="16838"/>
          <w:pgMar w:top="1440" w:right="1440" w:bottom="1440" w:left="1440" w:header="709" w:footer="709" w:gutter="0"/>
          <w:pgNumType w:fmt="lowerRoman"/>
          <w:cols w:space="708"/>
          <w:docGrid w:linePitch="360"/>
        </w:sectPr>
      </w:pPr>
    </w:p>
    <w:p w14:paraId="6A5CBB3B" w14:textId="78FC0C2B" w:rsidR="00B96396" w:rsidRPr="003474C0" w:rsidRDefault="00B96396" w:rsidP="00DD4B1F">
      <w:pPr>
        <w:pStyle w:val="Ttulo1"/>
        <w:numPr>
          <w:ilvl w:val="0"/>
          <w:numId w:val="0"/>
        </w:numPr>
        <w:spacing w:after="360" w:line="360" w:lineRule="auto"/>
        <w:ind w:left="284"/>
        <w:contextualSpacing w:val="0"/>
        <w:jc w:val="center"/>
        <w:rPr>
          <w:lang w:val="es-ES_tradnl"/>
        </w:rPr>
      </w:pPr>
      <w:bookmarkStart w:id="7" w:name="_Toc140752420"/>
      <w:bookmarkStart w:id="8" w:name="_Toc140758594"/>
      <w:bookmarkStart w:id="9" w:name="_Toc144815907"/>
      <w:r w:rsidRPr="003474C0">
        <w:rPr>
          <w:lang w:val="es-ES_tradnl"/>
        </w:rPr>
        <w:lastRenderedPageBreak/>
        <w:t>RESUMEN</w:t>
      </w:r>
      <w:bookmarkEnd w:id="7"/>
      <w:bookmarkEnd w:id="8"/>
      <w:bookmarkEnd w:id="9"/>
    </w:p>
    <w:p w14:paraId="76F8B64D" w14:textId="77777777" w:rsidR="00F9719E" w:rsidRDefault="00B93655" w:rsidP="00205058">
      <w:r w:rsidRPr="00B93655">
        <w:t xml:space="preserve">Este proyecto tiene como objetivo analizar los datos recopilados por el INEC de las empresas ecuatorianas y su uso de las TIC durante los años 2012 al 2015. El proyecto utiliza técnicas de Big data y Machine Learning para modelar y predecir el uso de internet por las empresas, así como la inversión en TIC que han realizado. A través de un dashboard en PowerBI, se analizarán los datos recopilados y se obtendrá una comparación adecuada entre los años estudiados. </w:t>
      </w:r>
    </w:p>
    <w:p w14:paraId="6A12ED06" w14:textId="77777777" w:rsidR="00F9719E" w:rsidRDefault="00B93655" w:rsidP="00205058">
      <w:r w:rsidRPr="00B93655">
        <w:t xml:space="preserve">El objetivo general del proyecto es analizar los resultados de las encuestas realizadas en Ecuador sobre la utilización de TIC en las empresas. Además, se busca contextualizar la información, implementar modelos de aprendizaje supervisado para predecir el uso de internet y la inversión en TIC, y analizar los datos obtenidos mediante un dashboard en PowerBI. </w:t>
      </w:r>
    </w:p>
    <w:p w14:paraId="786BCBB9" w14:textId="3E76AE8B" w:rsidR="00205058" w:rsidRDefault="00B93655" w:rsidP="00205058">
      <w:r w:rsidRPr="00B93655">
        <w:t>Este proyecto podría ayudar a entender cómo la falta de inversión en TIC afecta a la competitividad de las empresas y a establecer políticas que fomenten una mejor implementación de las TIC en las empresas ecuatorianas.</w:t>
      </w:r>
    </w:p>
    <w:p w14:paraId="72B7BD74" w14:textId="77777777" w:rsidR="00B93655" w:rsidRDefault="00B93655" w:rsidP="00205058"/>
    <w:p w14:paraId="3100BD5F" w14:textId="77777777" w:rsidR="00B93655" w:rsidRDefault="00B93655" w:rsidP="00205058"/>
    <w:p w14:paraId="01D9CB4B" w14:textId="77777777" w:rsidR="00B93655" w:rsidRDefault="00B93655" w:rsidP="00205058"/>
    <w:p w14:paraId="340101E4" w14:textId="77777777" w:rsidR="00B93655" w:rsidRDefault="00B93655" w:rsidP="00205058"/>
    <w:p w14:paraId="46E0F439" w14:textId="77777777" w:rsidR="00B93655" w:rsidRDefault="00B93655" w:rsidP="00205058"/>
    <w:p w14:paraId="6862936C" w14:textId="77777777" w:rsidR="00B93655" w:rsidRDefault="00B93655" w:rsidP="00205058"/>
    <w:p w14:paraId="2FACFA3E" w14:textId="77777777" w:rsidR="00B93655" w:rsidRDefault="00B93655" w:rsidP="00205058"/>
    <w:p w14:paraId="35993BA9" w14:textId="77777777" w:rsidR="00F9719E" w:rsidRDefault="00F9719E" w:rsidP="00205058"/>
    <w:p w14:paraId="5CAEA4E8" w14:textId="77777777" w:rsidR="00F9719E" w:rsidRDefault="00F9719E" w:rsidP="00205058"/>
    <w:p w14:paraId="65A396A9" w14:textId="77777777" w:rsidR="00B93655" w:rsidRPr="003474C0" w:rsidRDefault="00B93655" w:rsidP="00205058"/>
    <w:p w14:paraId="192A398D" w14:textId="77777777" w:rsidR="00205058" w:rsidRPr="003474C0" w:rsidRDefault="00205058" w:rsidP="00205058"/>
    <w:p w14:paraId="4674602A" w14:textId="3247376E" w:rsidR="00B96396" w:rsidRPr="00F9719E" w:rsidRDefault="00B96396" w:rsidP="0048388D">
      <w:pPr>
        <w:pStyle w:val="Ttulo1"/>
        <w:numPr>
          <w:ilvl w:val="0"/>
          <w:numId w:val="0"/>
        </w:numPr>
        <w:jc w:val="center"/>
        <w:rPr>
          <w:lang w:val="en-US"/>
        </w:rPr>
      </w:pPr>
      <w:bookmarkStart w:id="10" w:name="_Toc140752421"/>
      <w:bookmarkStart w:id="11" w:name="_Toc140758595"/>
      <w:bookmarkStart w:id="12" w:name="_Toc144815908"/>
      <w:r w:rsidRPr="00F9719E">
        <w:rPr>
          <w:lang w:val="en-US"/>
        </w:rPr>
        <w:lastRenderedPageBreak/>
        <w:t>ABSTRACT</w:t>
      </w:r>
      <w:bookmarkEnd w:id="10"/>
      <w:bookmarkEnd w:id="11"/>
      <w:bookmarkEnd w:id="12"/>
    </w:p>
    <w:p w14:paraId="610B50CA" w14:textId="77777777" w:rsidR="0048388D" w:rsidRDefault="0048388D" w:rsidP="00F9719E">
      <w:pPr>
        <w:rPr>
          <w:rFonts w:cs="Times New Roman"/>
          <w:szCs w:val="24"/>
          <w:lang w:val="en-US"/>
        </w:rPr>
      </w:pPr>
    </w:p>
    <w:p w14:paraId="4DB85878" w14:textId="1122044A" w:rsidR="00F9719E" w:rsidRPr="00F9719E" w:rsidRDefault="00F9719E" w:rsidP="00F9719E">
      <w:pPr>
        <w:rPr>
          <w:rFonts w:cs="Times New Roman"/>
          <w:szCs w:val="24"/>
          <w:lang w:val="en-US"/>
        </w:rPr>
      </w:pPr>
      <w:r w:rsidRPr="00F9719E">
        <w:rPr>
          <w:rFonts w:cs="Times New Roman"/>
          <w:szCs w:val="24"/>
          <w:lang w:val="en-US"/>
        </w:rPr>
        <w:t>This project aims to analyze the data collected by the INEC of Ecuadorian companies and their use of ICT during the years 2012 to 2015. The project uses Big data and Machine Learning techniques to model and predict the internet usage by the companies, as well as the ICT investment they have made. Through a PowerBI dashboard, the collected data will be analyzed and an adequate comparison between the studied years will be obtained.</w:t>
      </w:r>
    </w:p>
    <w:p w14:paraId="3426DD78" w14:textId="77777777" w:rsidR="00F9719E" w:rsidRPr="00F9719E" w:rsidRDefault="00F9719E" w:rsidP="00F9719E">
      <w:pPr>
        <w:rPr>
          <w:rFonts w:cs="Times New Roman"/>
          <w:szCs w:val="24"/>
          <w:lang w:val="en-US"/>
        </w:rPr>
      </w:pPr>
      <w:r w:rsidRPr="00F9719E">
        <w:rPr>
          <w:rFonts w:cs="Times New Roman"/>
          <w:szCs w:val="24"/>
          <w:lang w:val="en-US"/>
        </w:rPr>
        <w:t>The general objective of the project is to analyze the results of the surveys carried out in Ecuador regarding the use of ICT in companies. In addition, the project aims to contextualize the information, implement supervised learning models to predict the use of the internet and the ICT investment, and analyze the collected data through a PowerBI dashboard.</w:t>
      </w:r>
    </w:p>
    <w:p w14:paraId="6FA345DD" w14:textId="520B1152" w:rsidR="00B96396" w:rsidRPr="00F9719E" w:rsidRDefault="00F9719E" w:rsidP="00F9719E">
      <w:pPr>
        <w:rPr>
          <w:rFonts w:cs="Times New Roman"/>
          <w:szCs w:val="24"/>
          <w:lang w:val="en-US"/>
        </w:rPr>
      </w:pPr>
      <w:r w:rsidRPr="00F9719E">
        <w:rPr>
          <w:rFonts w:cs="Times New Roman"/>
          <w:szCs w:val="24"/>
          <w:lang w:val="en-US"/>
        </w:rPr>
        <w:t>This project could help understand how the lack of ICT investment affects the competitiveness of companies and establish policies that encourage better implementation of ICT in Ecuadorian companies.</w:t>
      </w:r>
    </w:p>
    <w:p w14:paraId="733C2A0A" w14:textId="2F0CBE65" w:rsidR="006A2A9C" w:rsidRPr="00F9719E" w:rsidRDefault="006A2A9C" w:rsidP="00BB7F60">
      <w:pPr>
        <w:rPr>
          <w:rFonts w:cs="Times New Roman"/>
          <w:szCs w:val="24"/>
          <w:lang w:val="en-US"/>
        </w:rPr>
      </w:pPr>
      <w:r w:rsidRPr="00F9719E">
        <w:rPr>
          <w:rFonts w:cs="Times New Roman"/>
          <w:szCs w:val="24"/>
          <w:lang w:val="en-US"/>
        </w:rPr>
        <w:br w:type="page"/>
      </w:r>
    </w:p>
    <w:p w14:paraId="195CED27" w14:textId="15F166C4" w:rsidR="00D70010" w:rsidRPr="003474C0" w:rsidRDefault="00E519F1" w:rsidP="000147BE">
      <w:pPr>
        <w:pStyle w:val="Ttulo1"/>
        <w:numPr>
          <w:ilvl w:val="0"/>
          <w:numId w:val="6"/>
        </w:numPr>
        <w:ind w:left="284" w:hanging="284"/>
        <w:contextualSpacing w:val="0"/>
        <w:rPr>
          <w:lang w:val="es-ES_tradnl"/>
        </w:rPr>
      </w:pPr>
      <w:bookmarkStart w:id="13" w:name="_Ref140596995"/>
      <w:bookmarkStart w:id="14" w:name="_Ref140597032"/>
      <w:bookmarkStart w:id="15" w:name="_Toc140752422"/>
      <w:bookmarkStart w:id="16" w:name="_Toc140758596"/>
      <w:bookmarkStart w:id="17" w:name="_Toc144815909"/>
      <w:r w:rsidRPr="003474C0">
        <w:rPr>
          <w:lang w:val="es-ES_tradnl"/>
        </w:rPr>
        <w:lastRenderedPageBreak/>
        <w:t>INTRODUCCIÓ</w:t>
      </w:r>
      <w:r w:rsidR="007D1DB1" w:rsidRPr="003474C0">
        <w:rPr>
          <w:lang w:val="es-ES_tradnl"/>
        </w:rPr>
        <w:t>N</w:t>
      </w:r>
      <w:bookmarkEnd w:id="13"/>
      <w:bookmarkEnd w:id="14"/>
      <w:bookmarkEnd w:id="15"/>
      <w:bookmarkEnd w:id="16"/>
      <w:bookmarkEnd w:id="17"/>
    </w:p>
    <w:p w14:paraId="2E716BEA" w14:textId="77777777" w:rsidR="0048388D" w:rsidRDefault="0048388D" w:rsidP="000147BE"/>
    <w:p w14:paraId="6EC8FC56" w14:textId="648DC953" w:rsidR="002D61AB" w:rsidRPr="003474C0" w:rsidRDefault="002D61AB" w:rsidP="000147BE">
      <w:r w:rsidRPr="003474C0">
        <w:t>Actualmente, es evidente que las Tecnologías de la Información y la Comunicación (TIC) se han convertido en uno de los activos más valiosos dentro de los entornos empresariales. Sin embargo, medir el impacto de las TIC en una organización resulta desafiante debido a los altos costos asociados con su implementación inicial. Esta percepción de altos costos ha llevado a considerar las TIC como un gasto en lugar de una inversión.</w:t>
      </w:r>
    </w:p>
    <w:p w14:paraId="1E548841" w14:textId="77777777" w:rsidR="00C70D1F" w:rsidRPr="003474C0" w:rsidRDefault="00C70D1F" w:rsidP="000147BE">
      <w:r w:rsidRPr="003474C0">
        <w:t>Los costos que inciden en la implementación de las TIC dentro de una organización se destinan a la compra, desarrollo, ejecución de proyectos y equipos tecnológicos, además se debe considerar los valores del presupuesto destinados a las capacitaciones del personal que labora en el departamento de las TIC.</w:t>
      </w:r>
    </w:p>
    <w:p w14:paraId="61D1702D" w14:textId="67FC7F1F" w:rsidR="00EE4A7E" w:rsidRPr="003474C0" w:rsidRDefault="002D61AB" w:rsidP="000147BE">
      <w:r w:rsidRPr="003474C0">
        <w:t xml:space="preserve">Según  </w:t>
      </w:r>
      <w:r w:rsidR="007A0D10" w:rsidRPr="003474C0">
        <w:fldChar w:fldCharType="begin" w:fldLock="1"/>
      </w:r>
      <w:r w:rsidR="007A0D10" w:rsidRPr="003474C0">
        <w:instrText>ADDIN CSL_CITATION {"citationItems":[{"id":"ITEM-1","itemData":{"abstract":"La presente investigación pretende indagar la evolución que ha tenido la inversión en TICS en Ecuador en el periodo 2012-2015, así como su importancia en la gestión empresarial. Se analizó la información proporcionada por el Instituto Nacional de Estadística y Censos (INEC), en el periodo objeto de observación, siendo los datos del 2015 los últimos disponibles. Este trabajo corresponde a una investigación no experimental, su propósito es describir variables y analizar su importancia respecto a la gestión empresarial.SCOPUS_ABS_SEPARATORThe present study shows evidence of the evolution of the investment in ICTs (Information and Communication Technologies) in Ecuador during the period 2012-2015, and its importance in business management. The information provided by the National Institute of Statistics and Census in Ecuador (INEC) has been analyzed. The data of the period 2015 were the most recent ones. This study is based on non-experimental research. The purpose is to describe variables analyze their importance regarding business management.","author":[{"dropping-particle":"","family":"Costa","given":"Patricia","non-dropping-particle":"","parse-names":false,"suffix":""},{"dropping-particle":"","family":"Armijos","given":"Verónica","non-dropping-particle":"","parse-names":false,"suffix":""},{"dropping-particle":"","family":"Loaiza","given":"Félix","non-dropping-particle":"","parse-names":false,"suffix":""},{"dropping-particle":"","family":"Aguirre","given":"Gonzalo","non-dropping-particle":"","parse-names":false,"suffix":""}],"container-title":"Revista Espacios","id":"ITEM-1","issue":"47","issued":{"date-parts":[["2019"]]},"page":"5-11","title":"Inversión en TICS en las empresas del Ecuador para el fortalecimiento de la gestión empresarial Periodo de análisis 2012-2015","type":"article-journal","volume":"39"},"uris":["http://www.mendeley.com/documents/?uuid=d2500a19-5007-4f66-ba54-92c8cda961f1"]}],"mendeley":{"formattedCitation":"(Costa et al., 2019)","manualFormatting":"Costa et al. (2019)","plainTextFormattedCitation":"(Costa et al., 2019)"},"properties":{"noteIndex":0},"schema":"https://github.com/citation-style-language/schema/raw/master/csl-citation.json"}</w:instrText>
      </w:r>
      <w:r w:rsidR="007A0D10" w:rsidRPr="003474C0">
        <w:fldChar w:fldCharType="separate"/>
      </w:r>
      <w:r w:rsidR="007A0D10" w:rsidRPr="003474C0">
        <w:t>Costa et al. (2019)</w:t>
      </w:r>
      <w:r w:rsidR="007A0D10" w:rsidRPr="003474C0">
        <w:fldChar w:fldCharType="end"/>
      </w:r>
      <w:r w:rsidR="007A0D10" w:rsidRPr="003474C0">
        <w:t xml:space="preserve"> con datos del </w:t>
      </w:r>
      <w:r w:rsidRPr="003474C0">
        <w:t xml:space="preserve">Instituto Nacional de Estadísticas y Censos (INEC), el sector empresarial a nivel nacional es responsable de producir el 75% del trabajo. Sin embargo, es preocupante observar que el 75% de estas empresas no utiliza adecuadamente las TIC en sus procesos diarios. Lo </w:t>
      </w:r>
      <w:r w:rsidR="007313EF" w:rsidRPr="003474C0">
        <w:t>que lleva</w:t>
      </w:r>
      <w:r w:rsidR="00601982" w:rsidRPr="003474C0">
        <w:t>n</w:t>
      </w:r>
      <w:r w:rsidR="007313EF" w:rsidRPr="003474C0">
        <w:t xml:space="preserve"> a </w:t>
      </w:r>
      <w:r w:rsidR="00EE4A7E" w:rsidRPr="003474C0">
        <w:t>l</w:t>
      </w:r>
      <w:r w:rsidR="007313EF" w:rsidRPr="003474C0">
        <w:t>a siguiente pregunta de investigación: ¿</w:t>
      </w:r>
      <w:r w:rsidR="00EE4A7E" w:rsidRPr="003474C0">
        <w:t xml:space="preserve">Cómo incide la falta de inversión en </w:t>
      </w:r>
      <w:r w:rsidR="00601982" w:rsidRPr="003474C0">
        <w:t xml:space="preserve">las TIC </w:t>
      </w:r>
      <w:r w:rsidR="00EE4A7E" w:rsidRPr="003474C0">
        <w:t xml:space="preserve">y </w:t>
      </w:r>
      <w:r w:rsidR="00601982" w:rsidRPr="003474C0">
        <w:t>la utilización</w:t>
      </w:r>
      <w:r w:rsidR="00EE4A7E" w:rsidRPr="003474C0">
        <w:t xml:space="preserve"> de estas </w:t>
      </w:r>
      <w:r w:rsidR="00601982" w:rsidRPr="003474C0">
        <w:t xml:space="preserve">dentro de </w:t>
      </w:r>
      <w:r w:rsidR="00EE4A7E" w:rsidRPr="003474C0">
        <w:t>la competitividad de las empresas en el Ecuador?</w:t>
      </w:r>
    </w:p>
    <w:p w14:paraId="5453BCEA" w14:textId="1E75EA3D" w:rsidR="003C5921" w:rsidRPr="003474C0" w:rsidRDefault="003C5921" w:rsidP="000147BE">
      <w:r w:rsidRPr="003474C0">
        <w:t>Por tanto, surge la necesidad de analizar cómo la falta de inversión en TIC afecta la competitividad de las empresas. Las TIC ofrecen numerosas ventajas, como la mejora de la eficiencia operativa, la toma de decisiones informada, la ampliación del alcance de mercado y la promoción de la innovación. Sin embargo, si las empresas no reconocen el valor estratégico de las TIC y no invierten adecuadamente en ellas, es probable que se queden rezagadas en un entorno empresarial cada vez más competitivo y globalizado.</w:t>
      </w:r>
    </w:p>
    <w:p w14:paraId="2CA7D584" w14:textId="20679115" w:rsidR="001A1D84" w:rsidRPr="003474C0" w:rsidRDefault="001A1D84" w:rsidP="000147BE">
      <w:r w:rsidRPr="003474C0">
        <w:lastRenderedPageBreak/>
        <w:t>A</w:t>
      </w:r>
      <w:r w:rsidR="00D57C57" w:rsidRPr="003474C0">
        <w:t xml:space="preserve">nte estos antecedentes </w:t>
      </w:r>
      <w:r w:rsidRPr="003474C0">
        <w:t xml:space="preserve">el presente proyecto realizara el análisis de </w:t>
      </w:r>
      <w:r w:rsidR="007A0D10" w:rsidRPr="003474C0">
        <w:t>los datos obtenidos en el INEC sobre las empresas que utilizan las TIC, mediante una representación gráfica, para establecer una comparación adecuada entre los años 2012 y 2015.</w:t>
      </w:r>
    </w:p>
    <w:p w14:paraId="59DE846F" w14:textId="1CA0460A" w:rsidR="008F3903" w:rsidRPr="003474C0" w:rsidRDefault="006C2A00" w:rsidP="000147BE">
      <w:pPr>
        <w:pStyle w:val="Ttulo2"/>
        <w:spacing w:line="480" w:lineRule="auto"/>
        <w:ind w:left="788" w:hanging="431"/>
        <w:contextualSpacing w:val="0"/>
        <w:rPr>
          <w:lang w:val="es-ES_tradnl"/>
        </w:rPr>
      </w:pPr>
      <w:bookmarkStart w:id="18" w:name="_Toc140752423"/>
      <w:bookmarkStart w:id="19" w:name="_Toc140758597"/>
      <w:bookmarkStart w:id="20" w:name="_Toc144815910"/>
      <w:r w:rsidRPr="003474C0">
        <w:rPr>
          <w:lang w:val="es-ES_tradnl"/>
        </w:rPr>
        <w:t>Antecedentes</w:t>
      </w:r>
      <w:bookmarkEnd w:id="18"/>
      <w:bookmarkEnd w:id="19"/>
      <w:bookmarkEnd w:id="20"/>
      <w:r w:rsidR="007576BD" w:rsidRPr="003474C0">
        <w:rPr>
          <w:lang w:val="es-ES_tradnl"/>
        </w:rPr>
        <w:t xml:space="preserve"> </w:t>
      </w:r>
    </w:p>
    <w:p w14:paraId="5B61C590" w14:textId="149D92AD" w:rsidR="00A82B35" w:rsidRPr="003474C0" w:rsidRDefault="00A82B35" w:rsidP="000147BE">
      <w:pPr>
        <w:rPr>
          <w:rFonts w:cs="Times New Roman"/>
          <w:szCs w:val="24"/>
        </w:rPr>
      </w:pPr>
      <w:r w:rsidRPr="003474C0">
        <w:rPr>
          <w:rFonts w:cs="Times New Roman"/>
          <w:szCs w:val="24"/>
        </w:rPr>
        <w:t xml:space="preserve">Existen </w:t>
      </w:r>
      <w:r w:rsidR="00CD5029" w:rsidRPr="003474C0">
        <w:rPr>
          <w:rFonts w:cs="Times New Roman"/>
          <w:szCs w:val="24"/>
        </w:rPr>
        <w:t>algunos estudios</w:t>
      </w:r>
      <w:r w:rsidRPr="003474C0">
        <w:rPr>
          <w:rFonts w:cs="Times New Roman"/>
          <w:szCs w:val="24"/>
        </w:rPr>
        <w:t xml:space="preserve"> </w:t>
      </w:r>
      <w:r w:rsidR="00CD5029" w:rsidRPr="003474C0">
        <w:rPr>
          <w:rFonts w:cs="Times New Roman"/>
          <w:szCs w:val="24"/>
        </w:rPr>
        <w:t>relacionados</w:t>
      </w:r>
      <w:r w:rsidRPr="003474C0">
        <w:rPr>
          <w:rFonts w:cs="Times New Roman"/>
          <w:szCs w:val="24"/>
        </w:rPr>
        <w:t xml:space="preserve"> con el tema </w:t>
      </w:r>
      <w:r w:rsidR="00AF4659" w:rsidRPr="003474C0">
        <w:rPr>
          <w:rFonts w:cs="Times New Roman"/>
          <w:szCs w:val="24"/>
        </w:rPr>
        <w:t xml:space="preserve">que </w:t>
      </w:r>
      <w:r w:rsidRPr="003474C0">
        <w:rPr>
          <w:rFonts w:cs="Times New Roman"/>
          <w:szCs w:val="24"/>
        </w:rPr>
        <w:t xml:space="preserve">dan a conocer empresas las cuales utilizan las TIC, para mejorar sus ingresos económicos y </w:t>
      </w:r>
      <w:r w:rsidR="00CD5029" w:rsidRPr="003474C0">
        <w:rPr>
          <w:rFonts w:cs="Times New Roman"/>
          <w:szCs w:val="24"/>
        </w:rPr>
        <w:t>así</w:t>
      </w:r>
      <w:r w:rsidRPr="003474C0">
        <w:rPr>
          <w:rFonts w:cs="Times New Roman"/>
          <w:szCs w:val="24"/>
        </w:rPr>
        <w:t xml:space="preserve"> por alcanzar a las metas deseadas</w:t>
      </w:r>
      <w:r w:rsidR="00473B74" w:rsidRPr="003474C0">
        <w:rPr>
          <w:rFonts w:cs="Times New Roman"/>
          <w:szCs w:val="24"/>
        </w:rPr>
        <w:t>.</w:t>
      </w:r>
    </w:p>
    <w:p w14:paraId="55B7193E" w14:textId="54CFEE90" w:rsidR="0065229E" w:rsidRPr="003474C0" w:rsidRDefault="00A42D96" w:rsidP="000147BE">
      <w:pPr>
        <w:rPr>
          <w:rFonts w:cs="Times New Roman"/>
          <w:bCs/>
          <w:szCs w:val="24"/>
        </w:rPr>
      </w:pPr>
      <w:r w:rsidRPr="003474C0">
        <w:rPr>
          <w:rFonts w:cs="Times New Roman"/>
          <w:szCs w:val="24"/>
        </w:rPr>
        <w:fldChar w:fldCharType="begin" w:fldLock="1"/>
      </w:r>
      <w:r w:rsidRPr="003474C0">
        <w:rPr>
          <w:rFonts w:cs="Times New Roman"/>
          <w:szCs w:val="24"/>
        </w:rPr>
        <w:instrText>ADDIN CSL_CITATION {"citationItems":[{"id":"ITEM-1","itemData":{"ISBN":"9789896540821","abstract":"Guru merupakan elemen utama yang memiliki peran penting dalam pendidikan formal. Keberadaannya menjadi penentu keberhasilan peserta didik dan kualitas pendidikan. Pada masa pandemi Covid 19 saat ini guru dituntut harus mampu menunjukkan kompetensi guru dalam membimbing, melatih, mendidik, dan mengajar siswanya. Sesuai dengan kebijakan yang ditetapkan oleh pemerintah yaitu diwajibkan untuk seluruh sekolah melakukan sistem pembelajaran secara daring, oleh karenanya guru maupun siswa harus sama-sama bekerja sama agar tujuan dari pembelajaran selama pandemic COVID-19 tercapai. Guru harus tetap menjalankan tugasnya dalam mengajar, melatih, mendorong kreativitas meskipun tanpa harus bertatap muka secara langsung dengan siswa. dalam hal ini diperlukan peran guru dalam menunjang proses pembelajaran secara daring (dalam jaringan). Tulisan ini bertujuan untuk mendeskripsikan peranan guru dalam pembelajaran daring dimasa pandemi COVID-19. Metode yang digunakan dalam penelitian ini ialah metode studi pustaka. Hasil kajian menunjukkan bahwa guru memiliki peranan penting dalam proses pembelajaran khususnya pada masa pandemi COVID-19. Guru harus bisa memotivasi siswa agar tetap semangat dalam belajar. Kata","author":[{"dropping-particle":"","family":"Carrillo","given":"Vinicio","non-dropping-particle":"","parse-names":false,"suffix":""}],"container-title":"UIDE","id":"ITEM-1","issue":"1","issued":{"date-parts":[["2020"]]},"page":"1-9","title":"Impacto de las Tecnologías de Información en las pequeñas y medianas empresas del sector servicios en el Distrito Metropolitano de Quito.","type":"article-journal","volume":"21"},"uris":["http://www.mendeley.com/documents/?uuid=36f518c0-2196-458c-b651-2e6653b6f6c8"]}],"mendeley":{"formattedCitation":"(Carrillo, 2020)","manualFormatting":"Carrillo (2020)","plainTextFormattedCitation":"(Carrillo, 2020)","previouslyFormattedCitation":"(Carrillo, 2020)"},"properties":{"noteIndex":0},"schema":"https://github.com/citation-style-language/schema/raw/master/csl-citation.json"}</w:instrText>
      </w:r>
      <w:r w:rsidRPr="003474C0">
        <w:rPr>
          <w:rFonts w:cs="Times New Roman"/>
          <w:szCs w:val="24"/>
        </w:rPr>
        <w:fldChar w:fldCharType="separate"/>
      </w:r>
      <w:r w:rsidRPr="003474C0">
        <w:rPr>
          <w:rFonts w:cs="Times New Roman"/>
          <w:szCs w:val="24"/>
        </w:rPr>
        <w:t>Carrillo (2020)</w:t>
      </w:r>
      <w:r w:rsidRPr="003474C0">
        <w:rPr>
          <w:rFonts w:cs="Times New Roman"/>
          <w:szCs w:val="24"/>
        </w:rPr>
        <w:fldChar w:fldCharType="end"/>
      </w:r>
      <w:r w:rsidRPr="003474C0">
        <w:rPr>
          <w:rFonts w:cs="Times New Roman"/>
          <w:szCs w:val="24"/>
        </w:rPr>
        <w:t>,</w:t>
      </w:r>
      <w:r w:rsidR="00532219" w:rsidRPr="003474C0">
        <w:rPr>
          <w:rFonts w:cs="Times New Roman"/>
          <w:szCs w:val="24"/>
        </w:rPr>
        <w:t xml:space="preserve"> </w:t>
      </w:r>
      <w:r w:rsidR="00DF5C81" w:rsidRPr="003474C0">
        <w:rPr>
          <w:rFonts w:cs="Times New Roman"/>
          <w:szCs w:val="24"/>
        </w:rPr>
        <w:t xml:space="preserve">analiza el </w:t>
      </w:r>
      <w:r w:rsidR="00532219" w:rsidRPr="003474C0">
        <w:rPr>
          <w:rFonts w:cs="Times New Roman"/>
          <w:szCs w:val="24"/>
        </w:rPr>
        <w:t>Impacto de las Tecnologías de Información en las pequeñas y medianas empresas del sector servicios en el Distrito Metropolitano de Quito</w:t>
      </w:r>
      <w:r w:rsidR="00601982" w:rsidRPr="003474C0">
        <w:rPr>
          <w:rFonts w:cs="Times New Roman"/>
          <w:szCs w:val="24"/>
        </w:rPr>
        <w:t xml:space="preserve"> (p.12)</w:t>
      </w:r>
      <w:r w:rsidR="00532219" w:rsidRPr="003474C0">
        <w:rPr>
          <w:rFonts w:cs="Times New Roman"/>
          <w:szCs w:val="24"/>
        </w:rPr>
        <w:t xml:space="preserve">, mediante </w:t>
      </w:r>
      <w:r w:rsidR="00532219" w:rsidRPr="003474C0">
        <w:rPr>
          <w:rFonts w:cs="Times New Roman"/>
          <w:bCs/>
          <w:szCs w:val="24"/>
        </w:rPr>
        <w:t xml:space="preserve">investigación descriptiva </w:t>
      </w:r>
      <w:r w:rsidR="00DF5C81" w:rsidRPr="003474C0">
        <w:rPr>
          <w:rFonts w:cs="Times New Roman"/>
          <w:bCs/>
          <w:szCs w:val="24"/>
        </w:rPr>
        <w:t>pretende identificar</w:t>
      </w:r>
      <w:r w:rsidR="00532219" w:rsidRPr="003474C0">
        <w:rPr>
          <w:rFonts w:cs="Times New Roman"/>
          <w:bCs/>
          <w:szCs w:val="24"/>
        </w:rPr>
        <w:t xml:space="preserve"> el uso de TIC </w:t>
      </w:r>
      <w:r w:rsidR="00601982" w:rsidRPr="003474C0">
        <w:rPr>
          <w:rFonts w:cs="Times New Roman"/>
          <w:bCs/>
          <w:szCs w:val="24"/>
        </w:rPr>
        <w:t>en las</w:t>
      </w:r>
      <w:r w:rsidR="00532219" w:rsidRPr="003474C0">
        <w:rPr>
          <w:rFonts w:cs="Times New Roman"/>
          <w:bCs/>
          <w:szCs w:val="24"/>
        </w:rPr>
        <w:t xml:space="preserve"> pequeñas y medianas </w:t>
      </w:r>
      <w:r w:rsidR="00601982" w:rsidRPr="003474C0">
        <w:rPr>
          <w:rFonts w:cs="Times New Roman"/>
          <w:bCs/>
          <w:szCs w:val="24"/>
        </w:rPr>
        <w:t>organizaciones</w:t>
      </w:r>
      <w:r w:rsidR="00532219" w:rsidRPr="003474C0">
        <w:rPr>
          <w:rFonts w:cs="Times New Roman"/>
          <w:bCs/>
          <w:szCs w:val="24"/>
        </w:rPr>
        <w:t xml:space="preserve"> en el sector de servicios de reparación independiente. La muestra seleccionada no </w:t>
      </w:r>
      <w:r w:rsidR="0065229E" w:rsidRPr="003474C0">
        <w:rPr>
          <w:rFonts w:cs="Times New Roman"/>
          <w:bCs/>
          <w:szCs w:val="24"/>
        </w:rPr>
        <w:t>probabilística</w:t>
      </w:r>
      <w:r w:rsidR="00532219" w:rsidRPr="003474C0">
        <w:rPr>
          <w:rFonts w:cs="Times New Roman"/>
          <w:bCs/>
          <w:szCs w:val="24"/>
        </w:rPr>
        <w:t xml:space="preserve">, con un enfoque cuantitativo para el tratamiento de las </w:t>
      </w:r>
      <w:r w:rsidR="0065229E" w:rsidRPr="003474C0">
        <w:rPr>
          <w:rFonts w:cs="Times New Roman"/>
          <w:bCs/>
          <w:szCs w:val="24"/>
        </w:rPr>
        <w:t>variables. Dando</w:t>
      </w:r>
      <w:r w:rsidR="00532219" w:rsidRPr="003474C0">
        <w:rPr>
          <w:rFonts w:cs="Times New Roman"/>
          <w:bCs/>
          <w:szCs w:val="24"/>
        </w:rPr>
        <w:t xml:space="preserve"> a </w:t>
      </w:r>
      <w:r w:rsidR="0065229E" w:rsidRPr="003474C0">
        <w:rPr>
          <w:rFonts w:cs="Times New Roman"/>
          <w:bCs/>
          <w:szCs w:val="24"/>
        </w:rPr>
        <w:t>conocer</w:t>
      </w:r>
      <w:r w:rsidR="00532219" w:rsidRPr="003474C0">
        <w:rPr>
          <w:rFonts w:cs="Times New Roman"/>
          <w:bCs/>
          <w:szCs w:val="24"/>
        </w:rPr>
        <w:t xml:space="preserve"> que es importante que las empresas manejen las TIC por varias situaciones, al momento de buscar proveedores, dar a conocer a la </w:t>
      </w:r>
      <w:r w:rsidR="0065229E" w:rsidRPr="003474C0">
        <w:rPr>
          <w:rFonts w:cs="Times New Roman"/>
          <w:bCs/>
          <w:szCs w:val="24"/>
        </w:rPr>
        <w:t>empresa</w:t>
      </w:r>
      <w:r w:rsidR="00532219" w:rsidRPr="003474C0">
        <w:rPr>
          <w:rFonts w:cs="Times New Roman"/>
          <w:bCs/>
          <w:szCs w:val="24"/>
        </w:rPr>
        <w:t xml:space="preserve"> por medio del marke</w:t>
      </w:r>
      <w:r w:rsidR="0065229E" w:rsidRPr="003474C0">
        <w:rPr>
          <w:rFonts w:cs="Times New Roman"/>
          <w:bCs/>
          <w:szCs w:val="24"/>
        </w:rPr>
        <w:t>t</w:t>
      </w:r>
      <w:r w:rsidR="00532219" w:rsidRPr="003474C0">
        <w:rPr>
          <w:rFonts w:cs="Times New Roman"/>
          <w:bCs/>
          <w:szCs w:val="24"/>
        </w:rPr>
        <w:t xml:space="preserve">ing digital, con la </w:t>
      </w:r>
      <w:r w:rsidR="0065229E" w:rsidRPr="003474C0">
        <w:rPr>
          <w:rFonts w:cs="Times New Roman"/>
          <w:bCs/>
          <w:szCs w:val="24"/>
        </w:rPr>
        <w:t>utilización</w:t>
      </w:r>
      <w:r w:rsidR="00532219" w:rsidRPr="003474C0">
        <w:rPr>
          <w:rFonts w:cs="Times New Roman"/>
          <w:bCs/>
          <w:szCs w:val="24"/>
        </w:rPr>
        <w:t xml:space="preserve"> de las firmas </w:t>
      </w:r>
      <w:r w:rsidR="0065229E" w:rsidRPr="003474C0">
        <w:rPr>
          <w:rFonts w:cs="Times New Roman"/>
          <w:bCs/>
          <w:szCs w:val="24"/>
        </w:rPr>
        <w:t>electrónicas</w:t>
      </w:r>
      <w:r w:rsidR="00532219" w:rsidRPr="003474C0">
        <w:rPr>
          <w:rFonts w:cs="Times New Roman"/>
          <w:bCs/>
          <w:szCs w:val="24"/>
        </w:rPr>
        <w:t>, etc., es considerable pensar en una inversi</w:t>
      </w:r>
      <w:r w:rsidR="0065229E" w:rsidRPr="003474C0">
        <w:rPr>
          <w:rFonts w:cs="Times New Roman"/>
          <w:bCs/>
          <w:szCs w:val="24"/>
        </w:rPr>
        <w:t>ó</w:t>
      </w:r>
      <w:r w:rsidR="00532219" w:rsidRPr="003474C0">
        <w:rPr>
          <w:rFonts w:cs="Times New Roman"/>
          <w:bCs/>
          <w:szCs w:val="24"/>
        </w:rPr>
        <w:t>n para la implementación de las TIC dentro de las empresas.</w:t>
      </w:r>
    </w:p>
    <w:p w14:paraId="666A8EA8" w14:textId="788C4789" w:rsidR="0065229E" w:rsidRPr="003474C0" w:rsidRDefault="00A42D96" w:rsidP="000147BE">
      <w:pPr>
        <w:rPr>
          <w:rFonts w:cs="Times New Roman"/>
          <w:bCs/>
          <w:szCs w:val="24"/>
        </w:rPr>
      </w:pPr>
      <w:r w:rsidRPr="003474C0">
        <w:rPr>
          <w:rFonts w:cs="Times New Roman"/>
          <w:bCs/>
          <w:szCs w:val="24"/>
        </w:rPr>
        <w:fldChar w:fldCharType="begin" w:fldLock="1"/>
      </w:r>
      <w:r w:rsidR="007A0D10" w:rsidRPr="003474C0">
        <w:rPr>
          <w:rFonts w:cs="Times New Roman"/>
          <w:bCs/>
          <w:szCs w:val="24"/>
        </w:rPr>
        <w:instrText>ADDIN CSL_CITATION {"citationItems":[{"id":"ITEM-1","itemData":{"abstract":"Actualmente las empresas están en innovación tecnológica constante debido a diversos motivos, de entre los más importantes la nueva era digital y la necesidad de acoplarse a la nueva realidad frente a la sociedad Post-Covid19. El presente trabajo de investigación tiene como finalidad realizar un estudio del uso de las TICs como un medio de reactivación económica en las MiPymes de alojamiento del cantón Guayaquil para tiempos post-COVID. Con respecto al marco teórico se identifican diversas teorías y conceptos que respaldan las variables del proyecto de investigac ión, tales como las TICs y la reactivación económica, teorías y conceptos como la informática y computación, redes de comunicación, sistemas de información, IOT, crecimiento económico, crisis del Covid-19 y MiPymes de alojamiento. La metodología usada es cuantitativa de tipo descriptiva, no experimental de corte transversal, con fuentes de información obtenidas a través de encuestas realizadas a una muestra de las Mipymes de alojamiento del cantón Guayaquil según informes de la Superintendencia de Compañías, Valores y Seguros, para una posterior recogida de información mediante cuestionarios realizados. Como resultados, mediante una tabulación de datos estadística se establece que a) las Mipymes de alojamiento del cantón Guayaquil disponen de reducido equipamiento para el uso de TICs. b) las Mipymes de alojamiento del cantón Guayaquil no realizan suficiente inversión en Sistemas de Información y sus respectivas capacitaciones por motivos de desconocimiento y desinterés c) las Mipymes de alojamiento del cantón Guayaquil disponen del marketing digital como herramienta para expandir su alcance. Se proponen como propuestas la Implementación de sistemas CRM Y TPS con el objetivo de fidelizar a los clientes mediante la disposición de procesos automatizados de manejo de sus registros, y la propuesta mejora e implementación de Marketing Digital a través de tres vías o medios digitales: redes sociales, Agencia de Viaje Online (OTA) y Marketing de Motores de Búsqueda, con la finalidad de incrementar su alcance, reconocimiento y posicionamiento.","author":[{"dropping-particle":"","family":"Molina Salazar","given":"Renata","non-dropping-particle":"","parse-names":false,"suffix":""},{"dropping-particle":"","family":"López Morales","given":"Abel","non-dropping-particle":"","parse-names":false,"suffix":""}],"container-title":"Universidad Católica de Santiago de Guayaquil","id":"ITEM-1","issued":{"date-parts":[["2021"]]},"page":"135","title":"El uso de las TICs como medio de reactivación económica en las MiPymes de alojamiento del cantón Guayaquil para tiempos post-COVID","type":"article-journal"},"uris":["http://www.mendeley.com/documents/?uuid=07366701-8b58-43f4-b6e2-e04ea38f61bf"]}],"mendeley":{"formattedCitation":"(Molina Salazar &amp; López Morales, 2021)","manualFormatting":"Molina y López (2021)","plainTextFormattedCitation":"(Molina Salazar &amp; López Morales, 2021)","previouslyFormattedCitation":"(Molina Salazar &amp; López Morales, 2021)"},"properties":{"noteIndex":0},"schema":"https://github.com/citation-style-language/schema/raw/master/csl-citation.json"}</w:instrText>
      </w:r>
      <w:r w:rsidRPr="003474C0">
        <w:rPr>
          <w:rFonts w:cs="Times New Roman"/>
          <w:bCs/>
          <w:szCs w:val="24"/>
        </w:rPr>
        <w:fldChar w:fldCharType="separate"/>
      </w:r>
      <w:r w:rsidRPr="003474C0">
        <w:rPr>
          <w:rFonts w:cs="Times New Roman"/>
          <w:bCs/>
          <w:szCs w:val="24"/>
        </w:rPr>
        <w:t>Molina y López (2021)</w:t>
      </w:r>
      <w:r w:rsidRPr="003474C0">
        <w:rPr>
          <w:rFonts w:cs="Times New Roman"/>
          <w:bCs/>
          <w:szCs w:val="24"/>
        </w:rPr>
        <w:fldChar w:fldCharType="end"/>
      </w:r>
      <w:r w:rsidRPr="003474C0">
        <w:rPr>
          <w:rFonts w:cs="Times New Roman"/>
          <w:bCs/>
          <w:szCs w:val="24"/>
        </w:rPr>
        <w:t xml:space="preserve">, </w:t>
      </w:r>
      <w:r w:rsidR="00DF5C81" w:rsidRPr="003474C0">
        <w:rPr>
          <w:rFonts w:cs="Times New Roman"/>
          <w:bCs/>
          <w:szCs w:val="24"/>
        </w:rPr>
        <w:t>realiza</w:t>
      </w:r>
      <w:r w:rsidR="00755E99" w:rsidRPr="003474C0">
        <w:rPr>
          <w:rFonts w:cs="Times New Roman"/>
          <w:bCs/>
          <w:szCs w:val="24"/>
        </w:rPr>
        <w:t>n</w:t>
      </w:r>
      <w:r w:rsidR="00DF5C81" w:rsidRPr="003474C0">
        <w:rPr>
          <w:rFonts w:cs="Times New Roman"/>
          <w:bCs/>
          <w:szCs w:val="24"/>
        </w:rPr>
        <w:t xml:space="preserve"> un estudio del </w:t>
      </w:r>
      <w:r w:rsidR="00EF21EE" w:rsidRPr="003474C0">
        <w:rPr>
          <w:rFonts w:cs="Times New Roman"/>
          <w:bCs/>
          <w:szCs w:val="24"/>
        </w:rPr>
        <w:t xml:space="preserve">uso de las </w:t>
      </w:r>
      <w:r w:rsidR="003F0376" w:rsidRPr="003474C0">
        <w:rPr>
          <w:rFonts w:cs="Times New Roman"/>
          <w:bCs/>
          <w:szCs w:val="24"/>
        </w:rPr>
        <w:t>Tics</w:t>
      </w:r>
      <w:r w:rsidR="00EF21EE" w:rsidRPr="003474C0">
        <w:rPr>
          <w:rFonts w:cs="Times New Roman"/>
          <w:bCs/>
          <w:szCs w:val="24"/>
        </w:rPr>
        <w:t xml:space="preserve"> como medio de reactivación económica en las MiPymes de alojamiento del cantón Guayaquil para tiempos post-COVID, </w:t>
      </w:r>
      <w:r w:rsidR="00B27BE6" w:rsidRPr="003474C0">
        <w:rPr>
          <w:rFonts w:cs="Times New Roman"/>
          <w:bCs/>
          <w:szCs w:val="24"/>
        </w:rPr>
        <w:t xml:space="preserve">en el cual se identifican </w:t>
      </w:r>
      <w:r w:rsidR="009E7849" w:rsidRPr="003474C0">
        <w:rPr>
          <w:rFonts w:cs="Times New Roman"/>
          <w:bCs/>
          <w:szCs w:val="24"/>
        </w:rPr>
        <w:t xml:space="preserve">los factores adecuados para la implementación y uso de las TIC las cuales fueron muy importantes en la pandemia, porque ayudaron a que algunas empresas no </w:t>
      </w:r>
      <w:r w:rsidR="001D0E22" w:rsidRPr="003474C0">
        <w:rPr>
          <w:rFonts w:cs="Times New Roman"/>
          <w:bCs/>
          <w:szCs w:val="24"/>
        </w:rPr>
        <w:t>cierren sus puertas y tengan grandes pérdidas.</w:t>
      </w:r>
    </w:p>
    <w:p w14:paraId="19A6A0F5" w14:textId="608A0849" w:rsidR="008E0DFB" w:rsidRPr="003474C0" w:rsidRDefault="007576BD" w:rsidP="000147BE">
      <w:pPr>
        <w:pStyle w:val="Ttulo2"/>
        <w:spacing w:line="480" w:lineRule="auto"/>
        <w:ind w:left="788" w:hanging="431"/>
        <w:contextualSpacing w:val="0"/>
        <w:rPr>
          <w:lang w:val="es-ES_tradnl"/>
        </w:rPr>
      </w:pPr>
      <w:bookmarkStart w:id="21" w:name="_Toc140752424"/>
      <w:bookmarkStart w:id="22" w:name="_Toc140758598"/>
      <w:bookmarkStart w:id="23" w:name="_Toc144815911"/>
      <w:r w:rsidRPr="003474C0">
        <w:rPr>
          <w:lang w:val="es-ES_tradnl"/>
        </w:rPr>
        <w:t>Planteamiento del problema</w:t>
      </w:r>
      <w:bookmarkEnd w:id="21"/>
      <w:bookmarkEnd w:id="22"/>
      <w:bookmarkEnd w:id="23"/>
    </w:p>
    <w:p w14:paraId="6ADBCEEF" w14:textId="3E520A3E" w:rsidR="009E34B6" w:rsidRPr="003474C0" w:rsidRDefault="009E34B6" w:rsidP="000147BE">
      <w:r w:rsidRPr="003474C0">
        <w:t xml:space="preserve">A nivel mundial, se observa que los países desarrollados como: Estados Unidos, Suecia, Finlandia, Singapur y Dinamarca, son líderes en la adopción y utilización de las (TIC. Estos países han demostrado cómo las TIC pueden brindar numerosos beneficios a las empresas. Sin </w:t>
      </w:r>
      <w:r w:rsidRPr="003474C0">
        <w:lastRenderedPageBreak/>
        <w:t>embargo, a pesar de estas ventajas, también se ha evidenciado un retroceso en su aprovechamiento debido al desconocimiento y la falta de habilidades en su uso y manejo.</w:t>
      </w:r>
    </w:p>
    <w:p w14:paraId="62A60F2C" w14:textId="199FE0C6" w:rsidR="009E34B6" w:rsidRPr="003474C0" w:rsidRDefault="009E34B6" w:rsidP="000147BE">
      <w:r w:rsidRPr="003474C0">
        <w:t>En Ecuador, se ha observado una deficiente utilización de TIC, lo cual limita el aprovechamiento de los recursos disponibles. Esto se debe a diversos factores, como la ineficiencia de la estructura, los entornos políticos y regulatorios, así como las condiciones del mercado. Como consecuencia, se dificulta el desarrollo adecuado de las empresas en general.</w:t>
      </w:r>
    </w:p>
    <w:p w14:paraId="0C01DF94" w14:textId="58B477C9" w:rsidR="00D57C57" w:rsidRPr="003474C0" w:rsidRDefault="00D57C57" w:rsidP="000147BE">
      <w:r w:rsidRPr="003474C0">
        <w:t>Ante esta</w:t>
      </w:r>
      <w:r w:rsidR="003F03CC" w:rsidRPr="003474C0">
        <w:t xml:space="preserve"> problemática </w:t>
      </w:r>
      <w:r w:rsidRPr="003474C0">
        <w:t>el presente proyecto plantea un análisis sobre la falta de una visualización clara y completa de las tendencias de inversión en TIC por parte de las empresas ecuatorianas durante el periodo comprendido entre 2012 y 2015. Aunque existen datos obtenidos a través de encuestas realizadas por el INEC, se requiere realizar un análisis más detallado y la creación de gráficos que permitan comprender la evolución de esta inversión a lo largo del tiempo y su impacto en el desarrollo empresarial del país.</w:t>
      </w:r>
    </w:p>
    <w:p w14:paraId="2F0E06FC" w14:textId="6ECEB17C" w:rsidR="00BA483E" w:rsidRPr="003474C0" w:rsidRDefault="007576BD" w:rsidP="000147BE">
      <w:pPr>
        <w:pStyle w:val="Ttulo2"/>
        <w:spacing w:line="480" w:lineRule="auto"/>
        <w:rPr>
          <w:lang w:val="es-ES_tradnl"/>
        </w:rPr>
      </w:pPr>
      <w:bookmarkStart w:id="24" w:name="_Toc140752425"/>
      <w:bookmarkStart w:id="25" w:name="_Toc140758599"/>
      <w:bookmarkStart w:id="26" w:name="_Toc144815912"/>
      <w:r w:rsidRPr="003474C0">
        <w:rPr>
          <w:lang w:val="es-ES_tradnl"/>
        </w:rPr>
        <w:t>Justificación</w:t>
      </w:r>
      <w:bookmarkEnd w:id="24"/>
      <w:bookmarkEnd w:id="25"/>
      <w:bookmarkEnd w:id="26"/>
      <w:r w:rsidRPr="003474C0">
        <w:rPr>
          <w:lang w:val="es-ES_tradnl"/>
        </w:rPr>
        <w:t xml:space="preserve"> </w:t>
      </w:r>
    </w:p>
    <w:p w14:paraId="0A7BD5AA" w14:textId="69559D22" w:rsidR="00C34922" w:rsidRPr="003474C0" w:rsidRDefault="00C34922" w:rsidP="000147BE">
      <w:r w:rsidRPr="003474C0">
        <w:t>En esta sección se presenta la justificación teórica, social y técnica que dan apertura y justifican el análisis a realizar como parte del proyecto en cuestión.</w:t>
      </w:r>
    </w:p>
    <w:p w14:paraId="47016E61" w14:textId="23B43B1E" w:rsidR="003D7668" w:rsidRPr="003474C0" w:rsidRDefault="00D66C74" w:rsidP="000147BE">
      <w:pPr>
        <w:pStyle w:val="Ttulo3"/>
        <w:numPr>
          <w:ilvl w:val="2"/>
          <w:numId w:val="32"/>
        </w:numPr>
        <w:spacing w:line="480" w:lineRule="auto"/>
        <w:ind w:left="1276"/>
        <w:rPr>
          <w:lang w:val="es-ES_tradnl"/>
        </w:rPr>
      </w:pPr>
      <w:bookmarkStart w:id="27" w:name="_Toc140752426"/>
      <w:bookmarkStart w:id="28" w:name="_Toc140758600"/>
      <w:bookmarkStart w:id="29" w:name="_Toc144815913"/>
      <w:r w:rsidRPr="003474C0">
        <w:rPr>
          <w:lang w:val="es-ES_tradnl"/>
        </w:rPr>
        <w:t xml:space="preserve">Justificación </w:t>
      </w:r>
      <w:r w:rsidR="001D0E22" w:rsidRPr="003474C0">
        <w:rPr>
          <w:lang w:val="es-ES_tradnl"/>
        </w:rPr>
        <w:t>teórica</w:t>
      </w:r>
      <w:bookmarkEnd w:id="27"/>
      <w:bookmarkEnd w:id="28"/>
      <w:bookmarkEnd w:id="29"/>
    </w:p>
    <w:p w14:paraId="33138DBE" w14:textId="77777777" w:rsidR="007D1DB1" w:rsidRPr="003474C0" w:rsidRDefault="007D1DB1" w:rsidP="000147BE">
      <w:pPr>
        <w:pStyle w:val="Prrafodelista"/>
        <w:numPr>
          <w:ilvl w:val="0"/>
          <w:numId w:val="2"/>
        </w:numPr>
        <w:ind w:left="284" w:hanging="284"/>
        <w:rPr>
          <w:rFonts w:cs="Times New Roman"/>
          <w:b/>
          <w:vanish/>
          <w:szCs w:val="24"/>
        </w:rPr>
      </w:pPr>
    </w:p>
    <w:p w14:paraId="5798D16A" w14:textId="77777777" w:rsidR="007D1DB1" w:rsidRPr="003474C0" w:rsidRDefault="007D1DB1" w:rsidP="000147BE">
      <w:pPr>
        <w:pStyle w:val="Prrafodelista"/>
        <w:numPr>
          <w:ilvl w:val="1"/>
          <w:numId w:val="2"/>
        </w:numPr>
        <w:ind w:left="284" w:hanging="284"/>
        <w:rPr>
          <w:rFonts w:cs="Times New Roman"/>
          <w:b/>
          <w:vanish/>
          <w:szCs w:val="24"/>
        </w:rPr>
      </w:pPr>
    </w:p>
    <w:p w14:paraId="582C102E" w14:textId="700397CA" w:rsidR="00031BC4" w:rsidRPr="003474C0" w:rsidRDefault="001D0E22" w:rsidP="000147BE">
      <w:r w:rsidRPr="003474C0">
        <w:t xml:space="preserve">Con la presente investigación se lograrán obtener los conceptos, historias y teorías adecuadas sobre </w:t>
      </w:r>
      <w:r w:rsidRPr="003474C0">
        <w:rPr>
          <w:rFonts w:cs="Times New Roman"/>
          <w:szCs w:val="24"/>
        </w:rPr>
        <w:t>las TIC</w:t>
      </w:r>
      <w:r w:rsidR="00BD4183" w:rsidRPr="003474C0">
        <w:rPr>
          <w:rFonts w:cs="Times New Roman"/>
          <w:szCs w:val="24"/>
        </w:rPr>
        <w:t>.</w:t>
      </w:r>
      <w:r w:rsidRPr="003474C0">
        <w:rPr>
          <w:rFonts w:cs="Times New Roman"/>
          <w:szCs w:val="24"/>
        </w:rPr>
        <w:t xml:space="preserve"> </w:t>
      </w:r>
      <w:r w:rsidR="00BD4183" w:rsidRPr="003474C0">
        <w:rPr>
          <w:rFonts w:cs="Times New Roman"/>
          <w:szCs w:val="24"/>
        </w:rPr>
        <w:t>Además, se busca recopilar información sobre las metodologías más utilizadas, como CRISP-DM, y comprender su proceso de aplicación en el análisis de datos. El propósito es despejar cualquier duda que pueda surgir al considerar la viabilidad de aplicar el modelo CRISP-DM en una empresa.</w:t>
      </w:r>
    </w:p>
    <w:p w14:paraId="6890D0F8" w14:textId="267B5959" w:rsidR="001D0E22" w:rsidRPr="003474C0" w:rsidRDefault="001D0E22" w:rsidP="000147BE">
      <w:pPr>
        <w:pStyle w:val="Ttulo3"/>
        <w:numPr>
          <w:ilvl w:val="2"/>
          <w:numId w:val="32"/>
        </w:numPr>
        <w:spacing w:line="480" w:lineRule="auto"/>
        <w:ind w:left="1276"/>
        <w:rPr>
          <w:lang w:val="es-ES_tradnl"/>
        </w:rPr>
      </w:pPr>
      <w:bookmarkStart w:id="30" w:name="_Toc140752427"/>
      <w:bookmarkStart w:id="31" w:name="_Toc140758601"/>
      <w:bookmarkStart w:id="32" w:name="_Toc144815914"/>
      <w:r w:rsidRPr="003474C0">
        <w:rPr>
          <w:lang w:val="es-ES_tradnl"/>
        </w:rPr>
        <w:t>Justificación Social</w:t>
      </w:r>
      <w:bookmarkEnd w:id="30"/>
      <w:bookmarkEnd w:id="31"/>
      <w:bookmarkEnd w:id="32"/>
      <w:r w:rsidRPr="003474C0">
        <w:rPr>
          <w:lang w:val="es-ES_tradnl"/>
        </w:rPr>
        <w:t xml:space="preserve"> </w:t>
      </w:r>
    </w:p>
    <w:p w14:paraId="7BAB27AF" w14:textId="1C477C5C" w:rsidR="00BD4183" w:rsidRPr="003474C0" w:rsidRDefault="00BD4183" w:rsidP="000147BE">
      <w:r w:rsidRPr="003474C0">
        <w:t>Es importante tener en cuenta que el uso de las TIC se ha vuelto cada vez más relevante en nuestra sociedad. Estas tecnologías son vitales para el desarrollo y la competitividad de las empresas en un entorno globalizado y digitalizado.</w:t>
      </w:r>
    </w:p>
    <w:p w14:paraId="701E6EF7" w14:textId="77777777" w:rsidR="00BD4183" w:rsidRPr="003474C0" w:rsidRDefault="00BD4183" w:rsidP="000147BE"/>
    <w:p w14:paraId="76FCB931" w14:textId="1B0BBF53" w:rsidR="00BD4183" w:rsidRPr="003474C0" w:rsidRDefault="00BD4183" w:rsidP="000147BE">
      <w:r w:rsidRPr="003474C0">
        <w:t xml:space="preserve">El presente proyecto presentará un análisis que podrá orientar a las empresas en la capacitación de sus empleados en el uso de las TIC, lo que, brindará a los participantes la oportunidad de adquirir conocimientos y habilidades necesarios para utilizar eficientemente estas tecnologías en su entorno laboral. </w:t>
      </w:r>
    </w:p>
    <w:p w14:paraId="306BFD40" w14:textId="3773098E" w:rsidR="00804B84" w:rsidRPr="003474C0" w:rsidRDefault="00237F74" w:rsidP="000147BE">
      <w:pPr>
        <w:pStyle w:val="Ttulo3"/>
        <w:numPr>
          <w:ilvl w:val="2"/>
          <w:numId w:val="32"/>
        </w:numPr>
        <w:spacing w:line="480" w:lineRule="auto"/>
        <w:rPr>
          <w:lang w:val="es-ES_tradnl"/>
        </w:rPr>
      </w:pPr>
      <w:bookmarkStart w:id="33" w:name="_Toc140752428"/>
      <w:bookmarkStart w:id="34" w:name="_Toc140758602"/>
      <w:bookmarkStart w:id="35" w:name="_Toc144815915"/>
      <w:r w:rsidRPr="003474C0">
        <w:rPr>
          <w:lang w:val="es-ES_tradnl"/>
        </w:rPr>
        <w:t>Justificación</w:t>
      </w:r>
      <w:r w:rsidR="00D66C74" w:rsidRPr="003474C0">
        <w:rPr>
          <w:lang w:val="es-ES_tradnl"/>
        </w:rPr>
        <w:t xml:space="preserve"> </w:t>
      </w:r>
      <w:r w:rsidR="00BA483E" w:rsidRPr="003474C0">
        <w:rPr>
          <w:lang w:val="es-ES_tradnl"/>
        </w:rPr>
        <w:t>T</w:t>
      </w:r>
      <w:r w:rsidR="00804B84" w:rsidRPr="003474C0">
        <w:rPr>
          <w:lang w:val="es-ES_tradnl"/>
        </w:rPr>
        <w:t>écnica</w:t>
      </w:r>
      <w:bookmarkEnd w:id="33"/>
      <w:bookmarkEnd w:id="34"/>
      <w:bookmarkEnd w:id="35"/>
      <w:r w:rsidR="00804B84" w:rsidRPr="003474C0">
        <w:rPr>
          <w:lang w:val="es-ES_tradnl"/>
        </w:rPr>
        <w:t xml:space="preserve"> </w:t>
      </w:r>
    </w:p>
    <w:p w14:paraId="3D068375" w14:textId="661A9DDD" w:rsidR="006F6690" w:rsidRPr="003474C0" w:rsidRDefault="00237F74" w:rsidP="000147BE">
      <w:pPr>
        <w:ind w:left="284"/>
        <w:rPr>
          <w:rFonts w:cs="Times New Roman"/>
          <w:bCs/>
          <w:szCs w:val="24"/>
        </w:rPr>
      </w:pPr>
      <w:r w:rsidRPr="003474C0">
        <w:rPr>
          <w:rFonts w:cs="Times New Roman"/>
          <w:bCs/>
          <w:szCs w:val="24"/>
        </w:rPr>
        <w:t>Esto permitirá conocer la manera de trabajar dentro de la empresa con</w:t>
      </w:r>
      <w:r w:rsidR="00551DB4" w:rsidRPr="003474C0">
        <w:rPr>
          <w:rFonts w:cs="Times New Roman"/>
          <w:bCs/>
          <w:szCs w:val="24"/>
        </w:rPr>
        <w:t xml:space="preserve"> el uso</w:t>
      </w:r>
      <w:r w:rsidRPr="003474C0">
        <w:rPr>
          <w:rFonts w:cs="Times New Roman"/>
          <w:bCs/>
          <w:szCs w:val="24"/>
        </w:rPr>
        <w:t xml:space="preserve"> de las tecnologías de informática y comunicación, dando una presentación factible al proyecto, ya que se cuentan con todos los recursos necesarios para aplicar nuevos modelos de ejecución o manejo de las TIC.</w:t>
      </w:r>
    </w:p>
    <w:p w14:paraId="2627265E" w14:textId="77777777" w:rsidR="00BD4183" w:rsidRPr="003474C0" w:rsidRDefault="00BD4183" w:rsidP="000147BE">
      <w:pPr>
        <w:pStyle w:val="Sinespaciado"/>
        <w:spacing w:line="480" w:lineRule="auto"/>
        <w:rPr>
          <w:lang w:val="es-ES_tradnl"/>
        </w:rPr>
      </w:pPr>
    </w:p>
    <w:p w14:paraId="55C94DF1" w14:textId="40DC8776" w:rsidR="00031BC4" w:rsidRPr="003474C0" w:rsidRDefault="00BA483E" w:rsidP="000147BE">
      <w:pPr>
        <w:pStyle w:val="Ttulo2"/>
        <w:spacing w:line="480" w:lineRule="auto"/>
        <w:rPr>
          <w:lang w:val="es-ES_tradnl"/>
        </w:rPr>
      </w:pPr>
      <w:bookmarkStart w:id="36" w:name="_Toc136527701"/>
      <w:bookmarkStart w:id="37" w:name="_Toc136527752"/>
      <w:bookmarkStart w:id="38" w:name="_Toc136527886"/>
      <w:bookmarkStart w:id="39" w:name="_Toc136527943"/>
      <w:bookmarkStart w:id="40" w:name="_Toc136528031"/>
      <w:bookmarkStart w:id="41" w:name="_Toc136528116"/>
      <w:bookmarkStart w:id="42" w:name="_Toc136528202"/>
      <w:bookmarkStart w:id="43" w:name="_Toc136528340"/>
      <w:bookmarkStart w:id="44" w:name="_Toc136528528"/>
      <w:bookmarkStart w:id="45" w:name="_Toc136528593"/>
      <w:bookmarkStart w:id="46" w:name="_Toc136528657"/>
      <w:bookmarkStart w:id="47" w:name="_Toc136528722"/>
      <w:bookmarkStart w:id="48" w:name="_Toc136528787"/>
      <w:bookmarkStart w:id="49" w:name="_Toc136536876"/>
      <w:bookmarkStart w:id="50" w:name="_Toc136849788"/>
      <w:bookmarkStart w:id="51" w:name="_Toc136849866"/>
      <w:bookmarkStart w:id="52" w:name="_Toc138751535"/>
      <w:bookmarkStart w:id="53" w:name="_Toc138751633"/>
      <w:bookmarkStart w:id="54" w:name="_Toc138754542"/>
      <w:bookmarkStart w:id="55" w:name="_Toc138754619"/>
      <w:bookmarkStart w:id="56" w:name="_Toc138754689"/>
      <w:bookmarkStart w:id="57" w:name="_Toc138754757"/>
      <w:bookmarkStart w:id="58" w:name="_Toc138754817"/>
      <w:bookmarkStart w:id="59" w:name="_Toc138754876"/>
      <w:bookmarkStart w:id="60" w:name="_Toc138754934"/>
      <w:bookmarkStart w:id="61" w:name="_Toc138837243"/>
      <w:bookmarkStart w:id="62" w:name="_Toc139256058"/>
      <w:bookmarkStart w:id="63" w:name="_Toc139287282"/>
      <w:bookmarkStart w:id="64" w:name="_Toc139287338"/>
      <w:bookmarkStart w:id="65" w:name="_Toc136527702"/>
      <w:bookmarkStart w:id="66" w:name="_Toc136527753"/>
      <w:bookmarkStart w:id="67" w:name="_Toc136527887"/>
      <w:bookmarkStart w:id="68" w:name="_Toc136527944"/>
      <w:bookmarkStart w:id="69" w:name="_Toc136528032"/>
      <w:bookmarkStart w:id="70" w:name="_Toc136528117"/>
      <w:bookmarkStart w:id="71" w:name="_Toc136528203"/>
      <w:bookmarkStart w:id="72" w:name="_Toc136528341"/>
      <w:bookmarkStart w:id="73" w:name="_Toc136528529"/>
      <w:bookmarkStart w:id="74" w:name="_Toc136528594"/>
      <w:bookmarkStart w:id="75" w:name="_Toc136528658"/>
      <w:bookmarkStart w:id="76" w:name="_Toc136528723"/>
      <w:bookmarkStart w:id="77" w:name="_Toc136528788"/>
      <w:bookmarkStart w:id="78" w:name="_Toc136536877"/>
      <w:bookmarkStart w:id="79" w:name="_Toc136849789"/>
      <w:bookmarkStart w:id="80" w:name="_Toc136849867"/>
      <w:bookmarkStart w:id="81" w:name="_Toc138751536"/>
      <w:bookmarkStart w:id="82" w:name="_Toc138751634"/>
      <w:bookmarkStart w:id="83" w:name="_Toc138754543"/>
      <w:bookmarkStart w:id="84" w:name="_Toc138754620"/>
      <w:bookmarkStart w:id="85" w:name="_Toc138754690"/>
      <w:bookmarkStart w:id="86" w:name="_Toc138754758"/>
      <w:bookmarkStart w:id="87" w:name="_Toc138754818"/>
      <w:bookmarkStart w:id="88" w:name="_Toc138754877"/>
      <w:bookmarkStart w:id="89" w:name="_Toc138754935"/>
      <w:bookmarkStart w:id="90" w:name="_Toc138837244"/>
      <w:bookmarkStart w:id="91" w:name="_Toc139256059"/>
      <w:bookmarkStart w:id="92" w:name="_Toc139287283"/>
      <w:bookmarkStart w:id="93" w:name="_Toc139287339"/>
      <w:bookmarkStart w:id="94" w:name="_Toc136849790"/>
      <w:bookmarkStart w:id="95" w:name="_Toc136849868"/>
      <w:bookmarkStart w:id="96" w:name="_Toc138751537"/>
      <w:bookmarkStart w:id="97" w:name="_Toc138751635"/>
      <w:bookmarkStart w:id="98" w:name="_Toc138754544"/>
      <w:bookmarkStart w:id="99" w:name="_Toc138754621"/>
      <w:bookmarkStart w:id="100" w:name="_Toc138754691"/>
      <w:bookmarkStart w:id="101" w:name="_Toc138754759"/>
      <w:bookmarkStart w:id="102" w:name="_Toc138754819"/>
      <w:bookmarkStart w:id="103" w:name="_Toc138754878"/>
      <w:bookmarkStart w:id="104" w:name="_Toc138754936"/>
      <w:bookmarkStart w:id="105" w:name="_Toc138837245"/>
      <w:bookmarkStart w:id="106" w:name="_Toc139256060"/>
      <w:bookmarkStart w:id="107" w:name="_Toc139287284"/>
      <w:bookmarkStart w:id="108" w:name="_Toc139287340"/>
      <w:bookmarkStart w:id="109" w:name="_Toc136849791"/>
      <w:bookmarkStart w:id="110" w:name="_Toc136849869"/>
      <w:bookmarkStart w:id="111" w:name="_Toc138751538"/>
      <w:bookmarkStart w:id="112" w:name="_Toc138751636"/>
      <w:bookmarkStart w:id="113" w:name="_Toc138754545"/>
      <w:bookmarkStart w:id="114" w:name="_Toc138754622"/>
      <w:bookmarkStart w:id="115" w:name="_Toc138754692"/>
      <w:bookmarkStart w:id="116" w:name="_Toc138754760"/>
      <w:bookmarkStart w:id="117" w:name="_Toc138754820"/>
      <w:bookmarkStart w:id="118" w:name="_Toc138754879"/>
      <w:bookmarkStart w:id="119" w:name="_Toc138754937"/>
      <w:bookmarkStart w:id="120" w:name="_Toc138837246"/>
      <w:bookmarkStart w:id="121" w:name="_Toc139256061"/>
      <w:bookmarkStart w:id="122" w:name="_Toc139287285"/>
      <w:bookmarkStart w:id="123" w:name="_Toc139287341"/>
      <w:bookmarkStart w:id="124" w:name="_Toc140752429"/>
      <w:bookmarkStart w:id="125" w:name="_Toc140758603"/>
      <w:bookmarkStart w:id="126" w:name="_Toc144815916"/>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3474C0">
        <w:rPr>
          <w:lang w:val="es-ES_tradnl"/>
        </w:rPr>
        <w:t>Objetivos</w:t>
      </w:r>
      <w:bookmarkEnd w:id="124"/>
      <w:bookmarkEnd w:id="125"/>
      <w:bookmarkEnd w:id="126"/>
      <w:r w:rsidRPr="003474C0">
        <w:rPr>
          <w:lang w:val="es-ES_tradnl"/>
        </w:rPr>
        <w:t xml:space="preserve"> </w:t>
      </w:r>
    </w:p>
    <w:p w14:paraId="08F4E5EE" w14:textId="77777777" w:rsidR="003D7668" w:rsidRPr="003474C0" w:rsidRDefault="003D7668" w:rsidP="000147BE">
      <w:pPr>
        <w:pStyle w:val="Prrafodelista"/>
        <w:numPr>
          <w:ilvl w:val="0"/>
          <w:numId w:val="4"/>
        </w:numPr>
        <w:ind w:left="284" w:hanging="284"/>
        <w:rPr>
          <w:rFonts w:cs="Times New Roman"/>
          <w:b/>
          <w:bCs/>
          <w:vanish/>
          <w:szCs w:val="24"/>
        </w:rPr>
      </w:pPr>
      <w:bookmarkStart w:id="127" w:name="_Toc136849792"/>
      <w:bookmarkStart w:id="128" w:name="_Toc136849870"/>
      <w:bookmarkStart w:id="129" w:name="_Toc138751539"/>
      <w:bookmarkStart w:id="130" w:name="_Toc138751637"/>
      <w:bookmarkStart w:id="131" w:name="_Toc138754546"/>
      <w:bookmarkStart w:id="132" w:name="_Toc138754623"/>
      <w:bookmarkStart w:id="133" w:name="_Toc138754693"/>
      <w:bookmarkStart w:id="134" w:name="_Toc138754761"/>
      <w:bookmarkStart w:id="135" w:name="_Toc138754821"/>
      <w:bookmarkStart w:id="136" w:name="_Toc138754880"/>
      <w:bookmarkStart w:id="137" w:name="_Toc138754938"/>
      <w:bookmarkStart w:id="138" w:name="_Toc138837247"/>
      <w:bookmarkStart w:id="139" w:name="_Toc139256062"/>
      <w:bookmarkStart w:id="140" w:name="_Toc139287286"/>
      <w:bookmarkStart w:id="141" w:name="_Toc139287342"/>
      <w:bookmarkStart w:id="142" w:name="_Toc136849793"/>
      <w:bookmarkStart w:id="143" w:name="_Toc136849871"/>
      <w:bookmarkStart w:id="144" w:name="_Toc138751540"/>
      <w:bookmarkStart w:id="145" w:name="_Toc138751638"/>
      <w:bookmarkStart w:id="146" w:name="_Toc138754547"/>
      <w:bookmarkStart w:id="147" w:name="_Toc138754624"/>
      <w:bookmarkStart w:id="148" w:name="_Toc138754694"/>
      <w:bookmarkStart w:id="149" w:name="_Toc138754762"/>
      <w:bookmarkStart w:id="150" w:name="_Toc138754822"/>
      <w:bookmarkStart w:id="151" w:name="_Toc138754881"/>
      <w:bookmarkStart w:id="152" w:name="_Toc138754939"/>
      <w:bookmarkStart w:id="153" w:name="_Toc138837248"/>
      <w:bookmarkStart w:id="154" w:name="_Toc139256063"/>
      <w:bookmarkStart w:id="155" w:name="_Toc139287287"/>
      <w:bookmarkStart w:id="156" w:name="_Toc139287343"/>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587C4F48" w14:textId="77777777" w:rsidR="003D7668" w:rsidRPr="003474C0" w:rsidRDefault="003D7668" w:rsidP="000147BE">
      <w:pPr>
        <w:pStyle w:val="Prrafodelista"/>
        <w:numPr>
          <w:ilvl w:val="1"/>
          <w:numId w:val="4"/>
        </w:numPr>
        <w:ind w:left="284" w:hanging="284"/>
        <w:rPr>
          <w:rFonts w:cs="Times New Roman"/>
          <w:b/>
          <w:bCs/>
          <w:vanish/>
          <w:szCs w:val="24"/>
        </w:rPr>
      </w:pPr>
    </w:p>
    <w:p w14:paraId="2988BC8A" w14:textId="77777777" w:rsidR="003D7668" w:rsidRPr="003474C0" w:rsidRDefault="003D7668" w:rsidP="000147BE">
      <w:pPr>
        <w:pStyle w:val="Prrafodelista"/>
        <w:numPr>
          <w:ilvl w:val="1"/>
          <w:numId w:val="4"/>
        </w:numPr>
        <w:ind w:left="284" w:hanging="284"/>
        <w:rPr>
          <w:rFonts w:cs="Times New Roman"/>
          <w:b/>
          <w:bCs/>
          <w:vanish/>
          <w:szCs w:val="24"/>
        </w:rPr>
      </w:pPr>
    </w:p>
    <w:p w14:paraId="3F7E5813" w14:textId="77777777" w:rsidR="003D7668" w:rsidRPr="003474C0" w:rsidRDefault="003D7668" w:rsidP="000147BE">
      <w:pPr>
        <w:pStyle w:val="Prrafodelista"/>
        <w:numPr>
          <w:ilvl w:val="1"/>
          <w:numId w:val="4"/>
        </w:numPr>
        <w:ind w:left="284" w:hanging="284"/>
        <w:rPr>
          <w:rFonts w:cs="Times New Roman"/>
          <w:b/>
          <w:bCs/>
          <w:vanish/>
          <w:szCs w:val="24"/>
        </w:rPr>
      </w:pPr>
    </w:p>
    <w:p w14:paraId="0656AE8B" w14:textId="77777777" w:rsidR="008E0DFB" w:rsidRPr="003474C0" w:rsidRDefault="008E0DFB" w:rsidP="000147BE">
      <w:pPr>
        <w:pStyle w:val="Prrafodelista"/>
        <w:numPr>
          <w:ilvl w:val="0"/>
          <w:numId w:val="32"/>
        </w:numPr>
        <w:ind w:left="284" w:hanging="284"/>
        <w:outlineLvl w:val="2"/>
        <w:rPr>
          <w:rFonts w:cs="Times New Roman"/>
          <w:b/>
          <w:bCs/>
          <w:vanish/>
          <w:szCs w:val="24"/>
        </w:rPr>
      </w:pPr>
      <w:bookmarkStart w:id="157" w:name="_Toc136527704"/>
      <w:bookmarkStart w:id="158" w:name="_Toc136527755"/>
      <w:bookmarkStart w:id="159" w:name="_Toc136527889"/>
      <w:bookmarkStart w:id="160" w:name="_Toc136527946"/>
      <w:bookmarkStart w:id="161" w:name="_Toc136528034"/>
      <w:bookmarkStart w:id="162" w:name="_Toc136528119"/>
      <w:bookmarkStart w:id="163" w:name="_Toc136528205"/>
      <w:bookmarkStart w:id="164" w:name="_Toc136528343"/>
      <w:bookmarkStart w:id="165" w:name="_Toc136528531"/>
      <w:bookmarkStart w:id="166" w:name="_Toc136528596"/>
      <w:bookmarkStart w:id="167" w:name="_Toc136528660"/>
      <w:bookmarkStart w:id="168" w:name="_Toc136528725"/>
      <w:bookmarkStart w:id="169" w:name="_Toc136528790"/>
      <w:bookmarkStart w:id="170" w:name="_Toc136536879"/>
      <w:bookmarkStart w:id="171" w:name="_Toc136849795"/>
      <w:bookmarkStart w:id="172" w:name="_Toc136849873"/>
      <w:bookmarkStart w:id="173" w:name="_Toc138751542"/>
      <w:bookmarkStart w:id="174" w:name="_Toc138751640"/>
      <w:bookmarkStart w:id="175" w:name="_Toc138754549"/>
      <w:bookmarkStart w:id="176" w:name="_Toc138754626"/>
      <w:bookmarkStart w:id="177" w:name="_Toc138754696"/>
      <w:bookmarkStart w:id="178" w:name="_Toc138754764"/>
      <w:bookmarkStart w:id="179" w:name="_Toc138754824"/>
      <w:bookmarkStart w:id="180" w:name="_Toc138754883"/>
      <w:bookmarkStart w:id="181" w:name="_Toc138754941"/>
      <w:bookmarkStart w:id="182" w:name="_Toc138837250"/>
      <w:bookmarkStart w:id="183" w:name="_Toc139256065"/>
      <w:bookmarkStart w:id="184" w:name="_Toc139287289"/>
      <w:bookmarkStart w:id="185" w:name="_Toc139287345"/>
      <w:bookmarkStart w:id="186" w:name="_Toc139386777"/>
      <w:bookmarkStart w:id="187" w:name="_Toc139476149"/>
      <w:bookmarkStart w:id="188" w:name="_Toc139479586"/>
      <w:bookmarkStart w:id="189" w:name="_Toc139479977"/>
      <w:bookmarkStart w:id="190" w:name="_Toc139480086"/>
      <w:bookmarkStart w:id="191" w:name="_Toc139480309"/>
      <w:bookmarkStart w:id="192" w:name="_Toc139481480"/>
      <w:bookmarkStart w:id="193" w:name="_Toc140601947"/>
      <w:bookmarkStart w:id="194" w:name="_Toc140602006"/>
      <w:bookmarkStart w:id="195" w:name="_Toc140744671"/>
      <w:bookmarkStart w:id="196" w:name="_Toc140752430"/>
      <w:bookmarkStart w:id="197" w:name="_Toc140758604"/>
      <w:bookmarkStart w:id="198" w:name="_Toc140774242"/>
      <w:bookmarkStart w:id="199" w:name="_Toc140834221"/>
      <w:bookmarkStart w:id="200" w:name="_Toc140835138"/>
      <w:bookmarkStart w:id="201" w:name="_Toc140835200"/>
      <w:bookmarkStart w:id="202" w:name="_Toc140841722"/>
      <w:bookmarkStart w:id="203" w:name="_Toc140841828"/>
      <w:bookmarkStart w:id="204" w:name="_Toc142335347"/>
      <w:bookmarkStart w:id="205" w:name="_Toc144381385"/>
      <w:bookmarkStart w:id="206" w:name="_Toc144815917"/>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3BF17F7D" w14:textId="77777777" w:rsidR="008E0DFB" w:rsidRPr="003474C0" w:rsidRDefault="008E0DFB" w:rsidP="000147BE">
      <w:pPr>
        <w:pStyle w:val="Prrafodelista"/>
        <w:numPr>
          <w:ilvl w:val="1"/>
          <w:numId w:val="32"/>
        </w:numPr>
        <w:ind w:left="284" w:hanging="284"/>
        <w:outlineLvl w:val="2"/>
        <w:rPr>
          <w:rFonts w:cs="Times New Roman"/>
          <w:b/>
          <w:bCs/>
          <w:vanish/>
          <w:szCs w:val="24"/>
        </w:rPr>
      </w:pPr>
      <w:bookmarkStart w:id="207" w:name="_Toc136527705"/>
      <w:bookmarkStart w:id="208" w:name="_Toc136527756"/>
      <w:bookmarkStart w:id="209" w:name="_Toc136527890"/>
      <w:bookmarkStart w:id="210" w:name="_Toc136527947"/>
      <w:bookmarkStart w:id="211" w:name="_Toc136528035"/>
      <w:bookmarkStart w:id="212" w:name="_Toc136528120"/>
      <w:bookmarkStart w:id="213" w:name="_Toc136528206"/>
      <w:bookmarkStart w:id="214" w:name="_Toc136528344"/>
      <w:bookmarkStart w:id="215" w:name="_Toc136528532"/>
      <w:bookmarkStart w:id="216" w:name="_Toc136528597"/>
      <w:bookmarkStart w:id="217" w:name="_Toc136528661"/>
      <w:bookmarkStart w:id="218" w:name="_Toc136528726"/>
      <w:bookmarkStart w:id="219" w:name="_Toc136528791"/>
      <w:bookmarkStart w:id="220" w:name="_Toc136536880"/>
      <w:bookmarkStart w:id="221" w:name="_Toc136849796"/>
      <w:bookmarkStart w:id="222" w:name="_Toc136849874"/>
      <w:bookmarkStart w:id="223" w:name="_Toc138751543"/>
      <w:bookmarkStart w:id="224" w:name="_Toc138751641"/>
      <w:bookmarkStart w:id="225" w:name="_Toc138754550"/>
      <w:bookmarkStart w:id="226" w:name="_Toc138754627"/>
      <w:bookmarkStart w:id="227" w:name="_Toc138754697"/>
      <w:bookmarkStart w:id="228" w:name="_Toc138754765"/>
      <w:bookmarkStart w:id="229" w:name="_Toc138754825"/>
      <w:bookmarkStart w:id="230" w:name="_Toc138754884"/>
      <w:bookmarkStart w:id="231" w:name="_Toc138754942"/>
      <w:bookmarkStart w:id="232" w:name="_Toc138837251"/>
      <w:bookmarkStart w:id="233" w:name="_Toc139256066"/>
      <w:bookmarkStart w:id="234" w:name="_Toc139287290"/>
      <w:bookmarkStart w:id="235" w:name="_Toc139287346"/>
      <w:bookmarkStart w:id="236" w:name="_Toc139386778"/>
      <w:bookmarkStart w:id="237" w:name="_Toc139476150"/>
      <w:bookmarkStart w:id="238" w:name="_Toc139479587"/>
      <w:bookmarkStart w:id="239" w:name="_Toc139479978"/>
      <w:bookmarkStart w:id="240" w:name="_Toc139480087"/>
      <w:bookmarkStart w:id="241" w:name="_Toc139480310"/>
      <w:bookmarkStart w:id="242" w:name="_Toc139481481"/>
      <w:bookmarkStart w:id="243" w:name="_Toc140601948"/>
      <w:bookmarkStart w:id="244" w:name="_Toc140602007"/>
      <w:bookmarkStart w:id="245" w:name="_Toc140744672"/>
      <w:bookmarkStart w:id="246" w:name="_Toc140752431"/>
      <w:bookmarkStart w:id="247" w:name="_Toc140758605"/>
      <w:bookmarkStart w:id="248" w:name="_Toc140774243"/>
      <w:bookmarkStart w:id="249" w:name="_Toc140834222"/>
      <w:bookmarkStart w:id="250" w:name="_Toc140835139"/>
      <w:bookmarkStart w:id="251" w:name="_Toc140835201"/>
      <w:bookmarkStart w:id="252" w:name="_Toc140841723"/>
      <w:bookmarkStart w:id="253" w:name="_Toc140841829"/>
      <w:bookmarkStart w:id="254" w:name="_Toc142335348"/>
      <w:bookmarkStart w:id="255" w:name="_Toc144381386"/>
      <w:bookmarkStart w:id="256" w:name="_Toc144815918"/>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p w14:paraId="43E4ABB6" w14:textId="77777777" w:rsidR="008E0DFB" w:rsidRPr="003474C0" w:rsidRDefault="008E0DFB" w:rsidP="000147BE">
      <w:pPr>
        <w:pStyle w:val="Prrafodelista"/>
        <w:numPr>
          <w:ilvl w:val="1"/>
          <w:numId w:val="32"/>
        </w:numPr>
        <w:ind w:left="284" w:hanging="284"/>
        <w:outlineLvl w:val="2"/>
        <w:rPr>
          <w:rFonts w:cs="Times New Roman"/>
          <w:b/>
          <w:bCs/>
          <w:vanish/>
          <w:szCs w:val="24"/>
        </w:rPr>
      </w:pPr>
      <w:bookmarkStart w:id="257" w:name="_Toc136527706"/>
      <w:bookmarkStart w:id="258" w:name="_Toc136527757"/>
      <w:bookmarkStart w:id="259" w:name="_Toc136527891"/>
      <w:bookmarkStart w:id="260" w:name="_Toc136527948"/>
      <w:bookmarkStart w:id="261" w:name="_Toc136528036"/>
      <w:bookmarkStart w:id="262" w:name="_Toc136528121"/>
      <w:bookmarkStart w:id="263" w:name="_Toc136528207"/>
      <w:bookmarkStart w:id="264" w:name="_Toc136528345"/>
      <w:bookmarkStart w:id="265" w:name="_Toc136528533"/>
      <w:bookmarkStart w:id="266" w:name="_Toc136528598"/>
      <w:bookmarkStart w:id="267" w:name="_Toc136528662"/>
      <w:bookmarkStart w:id="268" w:name="_Toc136528727"/>
      <w:bookmarkStart w:id="269" w:name="_Toc136528792"/>
      <w:bookmarkStart w:id="270" w:name="_Toc136536881"/>
      <w:bookmarkStart w:id="271" w:name="_Toc136849797"/>
      <w:bookmarkStart w:id="272" w:name="_Toc136849875"/>
      <w:bookmarkStart w:id="273" w:name="_Toc138751544"/>
      <w:bookmarkStart w:id="274" w:name="_Toc138751642"/>
      <w:bookmarkStart w:id="275" w:name="_Toc138754551"/>
      <w:bookmarkStart w:id="276" w:name="_Toc138754628"/>
      <w:bookmarkStart w:id="277" w:name="_Toc138754698"/>
      <w:bookmarkStart w:id="278" w:name="_Toc138754766"/>
      <w:bookmarkStart w:id="279" w:name="_Toc138754826"/>
      <w:bookmarkStart w:id="280" w:name="_Toc138754885"/>
      <w:bookmarkStart w:id="281" w:name="_Toc138754943"/>
      <w:bookmarkStart w:id="282" w:name="_Toc138837252"/>
      <w:bookmarkStart w:id="283" w:name="_Toc139256067"/>
      <w:bookmarkStart w:id="284" w:name="_Toc139287291"/>
      <w:bookmarkStart w:id="285" w:name="_Toc139287347"/>
      <w:bookmarkStart w:id="286" w:name="_Toc139386779"/>
      <w:bookmarkStart w:id="287" w:name="_Toc139476151"/>
      <w:bookmarkStart w:id="288" w:name="_Toc139479588"/>
      <w:bookmarkStart w:id="289" w:name="_Toc139479979"/>
      <w:bookmarkStart w:id="290" w:name="_Toc139480088"/>
      <w:bookmarkStart w:id="291" w:name="_Toc139480311"/>
      <w:bookmarkStart w:id="292" w:name="_Toc139481482"/>
      <w:bookmarkStart w:id="293" w:name="_Toc140601949"/>
      <w:bookmarkStart w:id="294" w:name="_Toc140602008"/>
      <w:bookmarkStart w:id="295" w:name="_Toc140744673"/>
      <w:bookmarkStart w:id="296" w:name="_Toc140752432"/>
      <w:bookmarkStart w:id="297" w:name="_Toc140758606"/>
      <w:bookmarkStart w:id="298" w:name="_Toc140774244"/>
      <w:bookmarkStart w:id="299" w:name="_Toc140834223"/>
      <w:bookmarkStart w:id="300" w:name="_Toc140835140"/>
      <w:bookmarkStart w:id="301" w:name="_Toc140835202"/>
      <w:bookmarkStart w:id="302" w:name="_Toc140841724"/>
      <w:bookmarkStart w:id="303" w:name="_Toc140841830"/>
      <w:bookmarkStart w:id="304" w:name="_Toc142335349"/>
      <w:bookmarkStart w:id="305" w:name="_Toc144381387"/>
      <w:bookmarkStart w:id="306" w:name="_Toc144815919"/>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254A361B" w14:textId="77777777" w:rsidR="008E0DFB" w:rsidRPr="003474C0" w:rsidRDefault="008E0DFB" w:rsidP="000147BE">
      <w:pPr>
        <w:pStyle w:val="Prrafodelista"/>
        <w:numPr>
          <w:ilvl w:val="1"/>
          <w:numId w:val="32"/>
        </w:numPr>
        <w:ind w:left="284" w:hanging="284"/>
        <w:outlineLvl w:val="2"/>
        <w:rPr>
          <w:rFonts w:cs="Times New Roman"/>
          <w:b/>
          <w:bCs/>
          <w:vanish/>
          <w:szCs w:val="24"/>
        </w:rPr>
      </w:pPr>
      <w:bookmarkStart w:id="307" w:name="_Toc136527707"/>
      <w:bookmarkStart w:id="308" w:name="_Toc136527758"/>
      <w:bookmarkStart w:id="309" w:name="_Toc136527892"/>
      <w:bookmarkStart w:id="310" w:name="_Toc136527949"/>
      <w:bookmarkStart w:id="311" w:name="_Toc136528037"/>
      <w:bookmarkStart w:id="312" w:name="_Toc136528122"/>
      <w:bookmarkStart w:id="313" w:name="_Toc136528208"/>
      <w:bookmarkStart w:id="314" w:name="_Toc136528346"/>
      <w:bookmarkStart w:id="315" w:name="_Toc136528534"/>
      <w:bookmarkStart w:id="316" w:name="_Toc136528599"/>
      <w:bookmarkStart w:id="317" w:name="_Toc136528663"/>
      <w:bookmarkStart w:id="318" w:name="_Toc136528728"/>
      <w:bookmarkStart w:id="319" w:name="_Toc136528793"/>
      <w:bookmarkStart w:id="320" w:name="_Toc136536882"/>
      <w:bookmarkStart w:id="321" w:name="_Toc136849798"/>
      <w:bookmarkStart w:id="322" w:name="_Toc136849876"/>
      <w:bookmarkStart w:id="323" w:name="_Toc138751545"/>
      <w:bookmarkStart w:id="324" w:name="_Toc138751643"/>
      <w:bookmarkStart w:id="325" w:name="_Toc138754552"/>
      <w:bookmarkStart w:id="326" w:name="_Toc138754629"/>
      <w:bookmarkStart w:id="327" w:name="_Toc138754699"/>
      <w:bookmarkStart w:id="328" w:name="_Toc138754767"/>
      <w:bookmarkStart w:id="329" w:name="_Toc138754827"/>
      <w:bookmarkStart w:id="330" w:name="_Toc138754886"/>
      <w:bookmarkStart w:id="331" w:name="_Toc138754944"/>
      <w:bookmarkStart w:id="332" w:name="_Toc138837253"/>
      <w:bookmarkStart w:id="333" w:name="_Toc139256068"/>
      <w:bookmarkStart w:id="334" w:name="_Toc139287292"/>
      <w:bookmarkStart w:id="335" w:name="_Toc139287348"/>
      <w:bookmarkStart w:id="336" w:name="_Toc139386780"/>
      <w:bookmarkStart w:id="337" w:name="_Toc139476152"/>
      <w:bookmarkStart w:id="338" w:name="_Toc139479589"/>
      <w:bookmarkStart w:id="339" w:name="_Toc139479980"/>
      <w:bookmarkStart w:id="340" w:name="_Toc139480089"/>
      <w:bookmarkStart w:id="341" w:name="_Toc139480312"/>
      <w:bookmarkStart w:id="342" w:name="_Toc139481483"/>
      <w:bookmarkStart w:id="343" w:name="_Toc140601950"/>
      <w:bookmarkStart w:id="344" w:name="_Toc140602009"/>
      <w:bookmarkStart w:id="345" w:name="_Toc140744674"/>
      <w:bookmarkStart w:id="346" w:name="_Toc140752433"/>
      <w:bookmarkStart w:id="347" w:name="_Toc140758607"/>
      <w:bookmarkStart w:id="348" w:name="_Toc140774245"/>
      <w:bookmarkStart w:id="349" w:name="_Toc140834224"/>
      <w:bookmarkStart w:id="350" w:name="_Toc140835141"/>
      <w:bookmarkStart w:id="351" w:name="_Toc140835203"/>
      <w:bookmarkStart w:id="352" w:name="_Toc140841725"/>
      <w:bookmarkStart w:id="353" w:name="_Toc140841831"/>
      <w:bookmarkStart w:id="354" w:name="_Toc142335350"/>
      <w:bookmarkStart w:id="355" w:name="_Toc144381388"/>
      <w:bookmarkStart w:id="356" w:name="_Toc144815920"/>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p w14:paraId="0CABDFC8" w14:textId="77777777" w:rsidR="00E81C24" w:rsidRPr="003474C0" w:rsidRDefault="00E81C24" w:rsidP="000147BE">
      <w:pPr>
        <w:pStyle w:val="Prrafodelista"/>
        <w:numPr>
          <w:ilvl w:val="1"/>
          <w:numId w:val="7"/>
        </w:numPr>
        <w:ind w:left="284" w:hanging="284"/>
        <w:outlineLvl w:val="2"/>
        <w:rPr>
          <w:rFonts w:cs="Times New Roman"/>
          <w:b/>
          <w:bCs/>
          <w:vanish/>
          <w:szCs w:val="24"/>
        </w:rPr>
      </w:pPr>
      <w:bookmarkStart w:id="357" w:name="_Toc136527708"/>
      <w:bookmarkStart w:id="358" w:name="_Toc136527759"/>
      <w:bookmarkStart w:id="359" w:name="_Toc136527893"/>
      <w:bookmarkStart w:id="360" w:name="_Toc136527950"/>
      <w:bookmarkStart w:id="361" w:name="_Toc136528038"/>
      <w:bookmarkStart w:id="362" w:name="_Toc136528123"/>
      <w:bookmarkStart w:id="363" w:name="_Toc136528209"/>
      <w:bookmarkStart w:id="364" w:name="_Toc136528347"/>
      <w:bookmarkStart w:id="365" w:name="_Toc136528535"/>
      <w:bookmarkStart w:id="366" w:name="_Toc136528600"/>
      <w:bookmarkStart w:id="367" w:name="_Toc136528664"/>
      <w:bookmarkStart w:id="368" w:name="_Toc136528729"/>
      <w:bookmarkStart w:id="369" w:name="_Toc136528794"/>
      <w:bookmarkStart w:id="370" w:name="_Toc136536883"/>
      <w:bookmarkStart w:id="371" w:name="_Toc136849799"/>
      <w:bookmarkStart w:id="372" w:name="_Toc136849877"/>
      <w:bookmarkStart w:id="373" w:name="_Toc138751546"/>
      <w:bookmarkStart w:id="374" w:name="_Toc138751644"/>
      <w:bookmarkStart w:id="375" w:name="_Toc138754553"/>
      <w:bookmarkStart w:id="376" w:name="_Toc138754630"/>
      <w:bookmarkStart w:id="377" w:name="_Toc138754700"/>
      <w:bookmarkStart w:id="378" w:name="_Toc138754768"/>
      <w:bookmarkStart w:id="379" w:name="_Toc138754828"/>
      <w:bookmarkStart w:id="380" w:name="_Toc138754887"/>
      <w:bookmarkStart w:id="381" w:name="_Toc138754945"/>
      <w:bookmarkStart w:id="382" w:name="_Toc138837254"/>
      <w:bookmarkStart w:id="383" w:name="_Toc139256069"/>
      <w:bookmarkStart w:id="384" w:name="_Toc139287293"/>
      <w:bookmarkStart w:id="385" w:name="_Toc139287349"/>
      <w:bookmarkStart w:id="386" w:name="_Toc139386781"/>
      <w:bookmarkStart w:id="387" w:name="_Toc139476153"/>
      <w:bookmarkStart w:id="388" w:name="_Toc139479590"/>
      <w:bookmarkStart w:id="389" w:name="_Toc139479981"/>
      <w:bookmarkStart w:id="390" w:name="_Toc139480090"/>
      <w:bookmarkStart w:id="391" w:name="_Toc139480313"/>
      <w:bookmarkStart w:id="392" w:name="_Toc139481484"/>
      <w:bookmarkStart w:id="393" w:name="_Toc140601951"/>
      <w:bookmarkStart w:id="394" w:name="_Toc140602010"/>
      <w:bookmarkStart w:id="395" w:name="_Toc140744675"/>
      <w:bookmarkStart w:id="396" w:name="_Toc140752434"/>
      <w:bookmarkStart w:id="397" w:name="_Toc140758608"/>
      <w:bookmarkStart w:id="398" w:name="_Toc140774246"/>
      <w:bookmarkStart w:id="399" w:name="_Toc140834225"/>
      <w:bookmarkStart w:id="400" w:name="_Toc140835142"/>
      <w:bookmarkStart w:id="401" w:name="_Toc140835204"/>
      <w:bookmarkStart w:id="402" w:name="_Toc140841726"/>
      <w:bookmarkStart w:id="403" w:name="_Toc140841832"/>
      <w:bookmarkStart w:id="404" w:name="_Toc142335351"/>
      <w:bookmarkStart w:id="405" w:name="_Toc144381389"/>
      <w:bookmarkStart w:id="406" w:name="_Toc144815921"/>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p>
    <w:p w14:paraId="7076B06D" w14:textId="1ADC7955" w:rsidR="00AB620C" w:rsidRPr="003474C0" w:rsidRDefault="003D7668" w:rsidP="000147BE">
      <w:pPr>
        <w:pStyle w:val="Ttulo3"/>
        <w:numPr>
          <w:ilvl w:val="2"/>
          <w:numId w:val="35"/>
        </w:numPr>
        <w:spacing w:line="480" w:lineRule="auto"/>
        <w:rPr>
          <w:lang w:val="es-ES_tradnl"/>
        </w:rPr>
      </w:pPr>
      <w:bookmarkStart w:id="407" w:name="_Toc140752435"/>
      <w:bookmarkStart w:id="408" w:name="_Toc140758609"/>
      <w:bookmarkStart w:id="409" w:name="_Toc144815922"/>
      <w:r w:rsidRPr="003474C0">
        <w:rPr>
          <w:lang w:val="es-ES_tradnl"/>
        </w:rPr>
        <w:t>G</w:t>
      </w:r>
      <w:r w:rsidR="007576BD" w:rsidRPr="003474C0">
        <w:rPr>
          <w:lang w:val="es-ES_tradnl"/>
        </w:rPr>
        <w:t>eneral</w:t>
      </w:r>
      <w:bookmarkEnd w:id="407"/>
      <w:bookmarkEnd w:id="408"/>
      <w:bookmarkEnd w:id="409"/>
    </w:p>
    <w:p w14:paraId="244B28EE" w14:textId="4A7E2CE0" w:rsidR="00AB620C" w:rsidRPr="003474C0" w:rsidRDefault="00262C35" w:rsidP="000147BE">
      <w:pPr>
        <w:rPr>
          <w:rFonts w:cs="Times New Roman"/>
          <w:szCs w:val="24"/>
        </w:rPr>
      </w:pPr>
      <w:r w:rsidRPr="003474C0">
        <w:rPr>
          <w:rFonts w:cs="Times New Roman"/>
          <w:szCs w:val="24"/>
        </w:rPr>
        <w:t>Analizar</w:t>
      </w:r>
      <w:r w:rsidR="004221E3" w:rsidRPr="004221E3">
        <w:t xml:space="preserve"> </w:t>
      </w:r>
      <w:r w:rsidR="004221E3" w:rsidRPr="004221E3">
        <w:rPr>
          <w:rFonts w:cs="Times New Roman"/>
          <w:szCs w:val="24"/>
        </w:rPr>
        <w:t>los resultados de las encuestas realizadas en el Ecuador, sobre la utilización de las TIC para aplicar Big data y modelado de Machine Learning, utilizando la información del INEC.</w:t>
      </w:r>
    </w:p>
    <w:p w14:paraId="7D81B7FA" w14:textId="13EDB506" w:rsidR="007D1DB1" w:rsidRPr="003474C0" w:rsidRDefault="007576BD" w:rsidP="000147BE">
      <w:pPr>
        <w:pStyle w:val="Ttulo3"/>
        <w:numPr>
          <w:ilvl w:val="2"/>
          <w:numId w:val="35"/>
        </w:numPr>
        <w:spacing w:line="480" w:lineRule="auto"/>
        <w:rPr>
          <w:lang w:val="es-ES_tradnl"/>
        </w:rPr>
      </w:pPr>
      <w:bookmarkStart w:id="410" w:name="_Toc136849801"/>
      <w:bookmarkStart w:id="411" w:name="_Toc140752436"/>
      <w:bookmarkStart w:id="412" w:name="_Toc140758610"/>
      <w:bookmarkStart w:id="413" w:name="_Toc144815923"/>
      <w:bookmarkEnd w:id="410"/>
      <w:r w:rsidRPr="003474C0">
        <w:rPr>
          <w:lang w:val="es-ES_tradnl"/>
        </w:rPr>
        <w:t>Específicos</w:t>
      </w:r>
      <w:bookmarkEnd w:id="411"/>
      <w:bookmarkEnd w:id="412"/>
      <w:bookmarkEnd w:id="413"/>
      <w:r w:rsidRPr="003474C0">
        <w:rPr>
          <w:lang w:val="es-ES_tradnl"/>
        </w:rPr>
        <w:t xml:space="preserve"> </w:t>
      </w:r>
    </w:p>
    <w:p w14:paraId="15A46348" w14:textId="173A4EF3" w:rsidR="009B066E" w:rsidRPr="003474C0" w:rsidRDefault="00D66C74" w:rsidP="000147BE">
      <w:pPr>
        <w:pStyle w:val="Prrafodelista"/>
        <w:numPr>
          <w:ilvl w:val="0"/>
          <w:numId w:val="10"/>
        </w:numPr>
        <w:rPr>
          <w:rFonts w:cs="Times New Roman"/>
          <w:szCs w:val="24"/>
        </w:rPr>
      </w:pPr>
      <w:r w:rsidRPr="003474C0">
        <w:rPr>
          <w:rFonts w:cs="Times New Roman"/>
          <w:szCs w:val="24"/>
        </w:rPr>
        <w:t>C</w:t>
      </w:r>
      <w:r w:rsidR="009B066E" w:rsidRPr="003474C0">
        <w:rPr>
          <w:rFonts w:cs="Times New Roman"/>
          <w:szCs w:val="24"/>
        </w:rPr>
        <w:t>ontextualiza</w:t>
      </w:r>
      <w:r w:rsidRPr="003474C0">
        <w:rPr>
          <w:rFonts w:cs="Times New Roman"/>
          <w:szCs w:val="24"/>
        </w:rPr>
        <w:t>r</w:t>
      </w:r>
      <w:r w:rsidR="009B066E" w:rsidRPr="003474C0">
        <w:rPr>
          <w:rFonts w:cs="Times New Roman"/>
          <w:szCs w:val="24"/>
        </w:rPr>
        <w:t xml:space="preserve"> </w:t>
      </w:r>
      <w:r w:rsidRPr="003474C0">
        <w:rPr>
          <w:rFonts w:cs="Times New Roman"/>
          <w:szCs w:val="24"/>
        </w:rPr>
        <w:t>la</w:t>
      </w:r>
      <w:r w:rsidR="009B066E" w:rsidRPr="003474C0">
        <w:rPr>
          <w:rFonts w:cs="Times New Roman"/>
          <w:szCs w:val="24"/>
        </w:rPr>
        <w:t xml:space="preserve"> información relevante sobre el tema a ser investigado, para la obtención de los datos adecuados que ayuden al desarrollo del presente estudio.</w:t>
      </w:r>
    </w:p>
    <w:p w14:paraId="2C9FF716" w14:textId="77777777" w:rsidR="004221E3" w:rsidRPr="004221E3" w:rsidRDefault="004221E3" w:rsidP="004221E3">
      <w:pPr>
        <w:pStyle w:val="Prrafodelista"/>
        <w:numPr>
          <w:ilvl w:val="0"/>
          <w:numId w:val="10"/>
        </w:numPr>
        <w:rPr>
          <w:rFonts w:cs="Times New Roman"/>
          <w:szCs w:val="24"/>
        </w:rPr>
      </w:pPr>
      <w:r w:rsidRPr="004221E3">
        <w:rPr>
          <w:rFonts w:cs="Times New Roman"/>
          <w:szCs w:val="24"/>
        </w:rPr>
        <w:t xml:space="preserve">Analizar los datos obtenidos del INEC sobre las empresas que utilizan TIC, mediante un dashboard elaborado en PowerBI, para conocer el estado de inversiones, uso de equipo y personal utilizado en los años 2012 al 2015. </w:t>
      </w:r>
    </w:p>
    <w:p w14:paraId="3E995E4A" w14:textId="58B11BAC" w:rsidR="004221E3" w:rsidRPr="004221E3" w:rsidRDefault="004221E3" w:rsidP="004221E3">
      <w:pPr>
        <w:pStyle w:val="Prrafodelista"/>
        <w:numPr>
          <w:ilvl w:val="0"/>
          <w:numId w:val="10"/>
        </w:numPr>
        <w:rPr>
          <w:rFonts w:cs="Times New Roman"/>
          <w:szCs w:val="24"/>
        </w:rPr>
      </w:pPr>
      <w:r w:rsidRPr="004221E3">
        <w:rPr>
          <w:rFonts w:cs="Times New Roman"/>
          <w:szCs w:val="24"/>
        </w:rPr>
        <w:t xml:space="preserve">Implementar modelos de aprendizaje supervisado para predecir si las empresas necesitan internet, con la herramienta Jupyter notebook. </w:t>
      </w:r>
    </w:p>
    <w:p w14:paraId="0B363669" w14:textId="7A6505E5" w:rsidR="00D66C74" w:rsidRPr="004221E3" w:rsidRDefault="004221E3" w:rsidP="0048388D">
      <w:pPr>
        <w:pStyle w:val="Prrafodelista"/>
        <w:numPr>
          <w:ilvl w:val="0"/>
          <w:numId w:val="10"/>
        </w:numPr>
        <w:rPr>
          <w:rFonts w:cs="Times New Roman"/>
          <w:szCs w:val="24"/>
        </w:rPr>
      </w:pPr>
      <w:r>
        <w:rPr>
          <w:rFonts w:cs="Times New Roman"/>
          <w:szCs w:val="24"/>
        </w:rPr>
        <w:lastRenderedPageBreak/>
        <w:t>D</w:t>
      </w:r>
      <w:r w:rsidRPr="004221E3">
        <w:rPr>
          <w:rFonts w:cs="Times New Roman"/>
          <w:szCs w:val="24"/>
        </w:rPr>
        <w:t>esplegar un modelo de regresión lineal que permita al usuario ingresar los datos y predecir si la empresa requiere contratar personal especialista en TIC.</w:t>
      </w:r>
    </w:p>
    <w:p w14:paraId="0A97C931" w14:textId="77777777" w:rsidR="008E0DFB" w:rsidRPr="003474C0" w:rsidRDefault="008E0DFB" w:rsidP="000147BE">
      <w:pPr>
        <w:pStyle w:val="Prrafodelista"/>
        <w:numPr>
          <w:ilvl w:val="1"/>
          <w:numId w:val="35"/>
        </w:numPr>
        <w:ind w:left="284" w:firstLine="0"/>
        <w:outlineLvl w:val="2"/>
        <w:rPr>
          <w:rFonts w:cs="Times New Roman"/>
          <w:b/>
          <w:bCs/>
          <w:vanish/>
          <w:szCs w:val="24"/>
        </w:rPr>
      </w:pPr>
      <w:bookmarkStart w:id="414" w:name="_Toc136527711"/>
      <w:bookmarkStart w:id="415" w:name="_Toc136527762"/>
      <w:bookmarkStart w:id="416" w:name="_Toc136527896"/>
      <w:bookmarkStart w:id="417" w:name="_Toc136527953"/>
      <w:bookmarkStart w:id="418" w:name="_Toc136528041"/>
      <w:bookmarkStart w:id="419" w:name="_Toc136528126"/>
      <w:bookmarkStart w:id="420" w:name="_Toc136528212"/>
      <w:bookmarkStart w:id="421" w:name="_Toc136528350"/>
      <w:bookmarkStart w:id="422" w:name="_Toc136528538"/>
      <w:bookmarkStart w:id="423" w:name="_Toc136528603"/>
      <w:bookmarkStart w:id="424" w:name="_Toc136528667"/>
      <w:bookmarkStart w:id="425" w:name="_Toc136528732"/>
      <w:bookmarkStart w:id="426" w:name="_Toc136528797"/>
      <w:bookmarkStart w:id="427" w:name="_Toc136536886"/>
      <w:bookmarkStart w:id="428" w:name="_Toc136849803"/>
      <w:bookmarkStart w:id="429" w:name="_Toc136849880"/>
      <w:bookmarkStart w:id="430" w:name="_Toc138751549"/>
      <w:bookmarkStart w:id="431" w:name="_Toc138751647"/>
      <w:bookmarkStart w:id="432" w:name="_Toc138754556"/>
      <w:bookmarkStart w:id="433" w:name="_Toc138754633"/>
      <w:bookmarkStart w:id="434" w:name="_Toc138754703"/>
      <w:bookmarkStart w:id="435" w:name="_Toc138754771"/>
      <w:bookmarkStart w:id="436" w:name="_Toc138754831"/>
      <w:bookmarkStart w:id="437" w:name="_Toc138754890"/>
      <w:bookmarkStart w:id="438" w:name="_Toc138754948"/>
      <w:bookmarkStart w:id="439" w:name="_Toc138837257"/>
      <w:bookmarkStart w:id="440" w:name="_Toc139256072"/>
      <w:bookmarkStart w:id="441" w:name="_Toc139287296"/>
      <w:bookmarkStart w:id="442" w:name="_Toc139287352"/>
      <w:bookmarkStart w:id="443" w:name="_Toc139386784"/>
      <w:bookmarkStart w:id="444" w:name="_Toc139476156"/>
      <w:bookmarkStart w:id="445" w:name="_Toc139479593"/>
      <w:bookmarkStart w:id="446" w:name="_Toc139479984"/>
      <w:bookmarkStart w:id="447" w:name="_Toc139480093"/>
      <w:bookmarkStart w:id="448" w:name="_Toc139480316"/>
      <w:bookmarkStart w:id="449" w:name="_Toc139481487"/>
      <w:bookmarkStart w:id="450" w:name="_Toc140601954"/>
      <w:bookmarkStart w:id="451" w:name="_Toc140602013"/>
      <w:bookmarkStart w:id="452" w:name="_Toc140744678"/>
      <w:bookmarkStart w:id="453" w:name="_Toc140752437"/>
      <w:bookmarkStart w:id="454" w:name="_Toc140758611"/>
      <w:bookmarkStart w:id="455" w:name="_Toc140774249"/>
      <w:bookmarkStart w:id="456" w:name="_Toc140834228"/>
      <w:bookmarkStart w:id="457" w:name="_Toc140835145"/>
      <w:bookmarkStart w:id="458" w:name="_Toc140835207"/>
      <w:bookmarkStart w:id="459" w:name="_Toc140841729"/>
      <w:bookmarkStart w:id="460" w:name="_Toc140841835"/>
      <w:bookmarkStart w:id="461" w:name="_Toc142335354"/>
      <w:bookmarkStart w:id="462" w:name="_Toc144381392"/>
      <w:bookmarkStart w:id="463" w:name="_Toc144815924"/>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p>
    <w:p w14:paraId="2F2B378D" w14:textId="77777777" w:rsidR="008E0DFB" w:rsidRPr="003474C0" w:rsidRDefault="008E0DFB" w:rsidP="000147BE">
      <w:pPr>
        <w:pStyle w:val="Prrafodelista"/>
        <w:numPr>
          <w:ilvl w:val="2"/>
          <w:numId w:val="35"/>
        </w:numPr>
        <w:ind w:left="284" w:firstLine="0"/>
        <w:outlineLvl w:val="2"/>
        <w:rPr>
          <w:rFonts w:cs="Times New Roman"/>
          <w:b/>
          <w:bCs/>
          <w:vanish/>
          <w:szCs w:val="24"/>
        </w:rPr>
      </w:pPr>
      <w:bookmarkStart w:id="464" w:name="_Toc136527712"/>
      <w:bookmarkStart w:id="465" w:name="_Toc136527763"/>
      <w:bookmarkStart w:id="466" w:name="_Toc136527897"/>
      <w:bookmarkStart w:id="467" w:name="_Toc136527954"/>
      <w:bookmarkStart w:id="468" w:name="_Toc136528042"/>
      <w:bookmarkStart w:id="469" w:name="_Toc136528127"/>
      <w:bookmarkStart w:id="470" w:name="_Toc136528213"/>
      <w:bookmarkStart w:id="471" w:name="_Toc136528351"/>
      <w:bookmarkStart w:id="472" w:name="_Toc136528539"/>
      <w:bookmarkStart w:id="473" w:name="_Toc136528604"/>
      <w:bookmarkStart w:id="474" w:name="_Toc136528668"/>
      <w:bookmarkStart w:id="475" w:name="_Toc136528733"/>
      <w:bookmarkStart w:id="476" w:name="_Toc136528798"/>
      <w:bookmarkStart w:id="477" w:name="_Toc136536887"/>
      <w:bookmarkStart w:id="478" w:name="_Toc136849804"/>
      <w:bookmarkStart w:id="479" w:name="_Toc136849881"/>
      <w:bookmarkStart w:id="480" w:name="_Toc138751550"/>
      <w:bookmarkStart w:id="481" w:name="_Toc138751648"/>
      <w:bookmarkStart w:id="482" w:name="_Toc138754557"/>
      <w:bookmarkStart w:id="483" w:name="_Toc138754634"/>
      <w:bookmarkStart w:id="484" w:name="_Toc138754704"/>
      <w:bookmarkStart w:id="485" w:name="_Toc138754772"/>
      <w:bookmarkStart w:id="486" w:name="_Toc138754832"/>
      <w:bookmarkStart w:id="487" w:name="_Toc138754891"/>
      <w:bookmarkStart w:id="488" w:name="_Toc138754949"/>
      <w:bookmarkStart w:id="489" w:name="_Toc138837258"/>
      <w:bookmarkStart w:id="490" w:name="_Toc139256073"/>
      <w:bookmarkStart w:id="491" w:name="_Toc139287297"/>
      <w:bookmarkStart w:id="492" w:name="_Toc139287353"/>
      <w:bookmarkStart w:id="493" w:name="_Toc139386785"/>
      <w:bookmarkStart w:id="494" w:name="_Toc139476157"/>
      <w:bookmarkStart w:id="495" w:name="_Toc139479594"/>
      <w:bookmarkStart w:id="496" w:name="_Toc139479985"/>
      <w:bookmarkStart w:id="497" w:name="_Toc139480094"/>
      <w:bookmarkStart w:id="498" w:name="_Toc139480317"/>
      <w:bookmarkStart w:id="499" w:name="_Toc139481488"/>
      <w:bookmarkStart w:id="500" w:name="_Toc140601955"/>
      <w:bookmarkStart w:id="501" w:name="_Toc140602014"/>
      <w:bookmarkStart w:id="502" w:name="_Toc140744679"/>
      <w:bookmarkStart w:id="503" w:name="_Toc140752438"/>
      <w:bookmarkStart w:id="504" w:name="_Toc140758612"/>
      <w:bookmarkStart w:id="505" w:name="_Toc140774250"/>
      <w:bookmarkStart w:id="506" w:name="_Toc140834229"/>
      <w:bookmarkStart w:id="507" w:name="_Toc140835146"/>
      <w:bookmarkStart w:id="508" w:name="_Toc140835208"/>
      <w:bookmarkStart w:id="509" w:name="_Toc140841730"/>
      <w:bookmarkStart w:id="510" w:name="_Toc140841836"/>
      <w:bookmarkStart w:id="511" w:name="_Toc142335355"/>
      <w:bookmarkStart w:id="512" w:name="_Toc144381393"/>
      <w:bookmarkStart w:id="513" w:name="_Toc144815925"/>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p>
    <w:p w14:paraId="505AA427" w14:textId="38C4FB04" w:rsidR="00BF4F72" w:rsidRPr="003474C0" w:rsidRDefault="00BF4F72" w:rsidP="000147BE">
      <w:pPr>
        <w:pStyle w:val="Ttulo2"/>
        <w:spacing w:line="480" w:lineRule="auto"/>
        <w:ind w:left="993"/>
        <w:rPr>
          <w:lang w:val="es-ES_tradnl"/>
        </w:rPr>
      </w:pPr>
      <w:bookmarkStart w:id="514" w:name="_Toc136527898"/>
      <w:bookmarkStart w:id="515" w:name="_Toc136527955"/>
      <w:bookmarkStart w:id="516" w:name="_Toc136528043"/>
      <w:bookmarkStart w:id="517" w:name="_Toc136528128"/>
      <w:bookmarkStart w:id="518" w:name="_Toc136528214"/>
      <w:bookmarkStart w:id="519" w:name="_Toc136528352"/>
      <w:bookmarkStart w:id="520" w:name="_Toc136528540"/>
      <w:bookmarkStart w:id="521" w:name="_Toc136528605"/>
      <w:bookmarkStart w:id="522" w:name="_Toc136528669"/>
      <w:bookmarkStart w:id="523" w:name="_Toc136528734"/>
      <w:bookmarkStart w:id="524" w:name="_Toc136528799"/>
      <w:bookmarkStart w:id="525" w:name="_Toc136536888"/>
      <w:bookmarkStart w:id="526" w:name="_Toc136849805"/>
      <w:bookmarkStart w:id="527" w:name="_Toc136849882"/>
      <w:bookmarkStart w:id="528" w:name="_Toc138751551"/>
      <w:bookmarkStart w:id="529" w:name="_Toc138751649"/>
      <w:bookmarkStart w:id="530" w:name="_Toc138754558"/>
      <w:bookmarkStart w:id="531" w:name="_Toc138754635"/>
      <w:bookmarkStart w:id="532" w:name="_Toc138754705"/>
      <w:bookmarkStart w:id="533" w:name="_Toc138754773"/>
      <w:bookmarkStart w:id="534" w:name="_Toc138754833"/>
      <w:bookmarkStart w:id="535" w:name="_Toc138754892"/>
      <w:bookmarkStart w:id="536" w:name="_Toc138754950"/>
      <w:bookmarkStart w:id="537" w:name="_Toc138837259"/>
      <w:bookmarkStart w:id="538" w:name="_Toc139256074"/>
      <w:bookmarkStart w:id="539" w:name="_Toc139287298"/>
      <w:bookmarkStart w:id="540" w:name="_Toc139287354"/>
      <w:bookmarkStart w:id="541" w:name="_Toc136528129"/>
      <w:bookmarkStart w:id="542" w:name="_Toc136528215"/>
      <w:bookmarkStart w:id="543" w:name="_Toc136528353"/>
      <w:bookmarkStart w:id="544" w:name="_Toc136528541"/>
      <w:bookmarkStart w:id="545" w:name="_Toc136528606"/>
      <w:bookmarkStart w:id="546" w:name="_Toc136528670"/>
      <w:bookmarkStart w:id="547" w:name="_Toc136528735"/>
      <w:bookmarkStart w:id="548" w:name="_Toc136528800"/>
      <w:bookmarkStart w:id="549" w:name="_Toc136536889"/>
      <w:bookmarkStart w:id="550" w:name="_Toc136849806"/>
      <w:bookmarkStart w:id="551" w:name="_Toc136849883"/>
      <w:bookmarkStart w:id="552" w:name="_Toc138751552"/>
      <w:bookmarkStart w:id="553" w:name="_Toc138751650"/>
      <w:bookmarkStart w:id="554" w:name="_Toc138754559"/>
      <w:bookmarkStart w:id="555" w:name="_Toc138754636"/>
      <w:bookmarkStart w:id="556" w:name="_Toc138754706"/>
      <w:bookmarkStart w:id="557" w:name="_Toc138754774"/>
      <w:bookmarkStart w:id="558" w:name="_Toc138754834"/>
      <w:bookmarkStart w:id="559" w:name="_Toc138754893"/>
      <w:bookmarkStart w:id="560" w:name="_Toc138754951"/>
      <w:bookmarkStart w:id="561" w:name="_Toc138837260"/>
      <w:bookmarkStart w:id="562" w:name="_Toc139256075"/>
      <w:bookmarkStart w:id="563" w:name="_Toc139287299"/>
      <w:bookmarkStart w:id="564" w:name="_Toc139287355"/>
      <w:bookmarkStart w:id="565" w:name="_Toc136528130"/>
      <w:bookmarkStart w:id="566" w:name="_Toc136528216"/>
      <w:bookmarkStart w:id="567" w:name="_Toc136528354"/>
      <w:bookmarkStart w:id="568" w:name="_Toc136528542"/>
      <w:bookmarkStart w:id="569" w:name="_Toc136528607"/>
      <w:bookmarkStart w:id="570" w:name="_Toc136528671"/>
      <w:bookmarkStart w:id="571" w:name="_Toc136528736"/>
      <w:bookmarkStart w:id="572" w:name="_Toc136528801"/>
      <w:bookmarkStart w:id="573" w:name="_Toc136536890"/>
      <w:bookmarkStart w:id="574" w:name="_Toc136849807"/>
      <w:bookmarkStart w:id="575" w:name="_Toc136849884"/>
      <w:bookmarkStart w:id="576" w:name="_Toc138751553"/>
      <w:bookmarkStart w:id="577" w:name="_Toc138751651"/>
      <w:bookmarkStart w:id="578" w:name="_Toc138754560"/>
      <w:bookmarkStart w:id="579" w:name="_Toc138754637"/>
      <w:bookmarkStart w:id="580" w:name="_Toc138754707"/>
      <w:bookmarkStart w:id="581" w:name="_Toc138754775"/>
      <w:bookmarkStart w:id="582" w:name="_Toc138754835"/>
      <w:bookmarkStart w:id="583" w:name="_Toc138754894"/>
      <w:bookmarkStart w:id="584" w:name="_Toc138754952"/>
      <w:bookmarkStart w:id="585" w:name="_Toc138837261"/>
      <w:bookmarkStart w:id="586" w:name="_Toc139256076"/>
      <w:bookmarkStart w:id="587" w:name="_Toc139287300"/>
      <w:bookmarkStart w:id="588" w:name="_Toc139287356"/>
      <w:bookmarkStart w:id="589" w:name="_Toc136528131"/>
      <w:bookmarkStart w:id="590" w:name="_Toc136528217"/>
      <w:bookmarkStart w:id="591" w:name="_Toc136528355"/>
      <w:bookmarkStart w:id="592" w:name="_Toc136528543"/>
      <w:bookmarkStart w:id="593" w:name="_Toc136528608"/>
      <w:bookmarkStart w:id="594" w:name="_Toc136528672"/>
      <w:bookmarkStart w:id="595" w:name="_Toc136528737"/>
      <w:bookmarkStart w:id="596" w:name="_Toc136528802"/>
      <w:bookmarkStart w:id="597" w:name="_Toc136536891"/>
      <w:bookmarkStart w:id="598" w:name="_Toc136849808"/>
      <w:bookmarkStart w:id="599" w:name="_Toc136849885"/>
      <w:bookmarkStart w:id="600" w:name="_Toc138751554"/>
      <w:bookmarkStart w:id="601" w:name="_Toc138751652"/>
      <w:bookmarkStart w:id="602" w:name="_Toc138754561"/>
      <w:bookmarkStart w:id="603" w:name="_Toc138754638"/>
      <w:bookmarkStart w:id="604" w:name="_Toc138754708"/>
      <w:bookmarkStart w:id="605" w:name="_Toc138754776"/>
      <w:bookmarkStart w:id="606" w:name="_Toc138754836"/>
      <w:bookmarkStart w:id="607" w:name="_Toc138754895"/>
      <w:bookmarkStart w:id="608" w:name="_Toc138754953"/>
      <w:bookmarkStart w:id="609" w:name="_Toc138837262"/>
      <w:bookmarkStart w:id="610" w:name="_Toc139256077"/>
      <w:bookmarkStart w:id="611" w:name="_Toc139287301"/>
      <w:bookmarkStart w:id="612" w:name="_Toc139287357"/>
      <w:bookmarkStart w:id="613" w:name="_Toc136528132"/>
      <w:bookmarkStart w:id="614" w:name="_Toc136528218"/>
      <w:bookmarkStart w:id="615" w:name="_Toc136528356"/>
      <w:bookmarkStart w:id="616" w:name="_Toc136528544"/>
      <w:bookmarkStart w:id="617" w:name="_Toc136528609"/>
      <w:bookmarkStart w:id="618" w:name="_Toc136528673"/>
      <w:bookmarkStart w:id="619" w:name="_Toc136528738"/>
      <w:bookmarkStart w:id="620" w:name="_Toc136528803"/>
      <w:bookmarkStart w:id="621" w:name="_Toc136536892"/>
      <w:bookmarkStart w:id="622" w:name="_Toc136849809"/>
      <w:bookmarkStart w:id="623" w:name="_Toc136849886"/>
      <w:bookmarkStart w:id="624" w:name="_Toc138751555"/>
      <w:bookmarkStart w:id="625" w:name="_Toc138751653"/>
      <w:bookmarkStart w:id="626" w:name="_Toc138754562"/>
      <w:bookmarkStart w:id="627" w:name="_Toc138754639"/>
      <w:bookmarkStart w:id="628" w:name="_Toc138754709"/>
      <w:bookmarkStart w:id="629" w:name="_Toc138754777"/>
      <w:bookmarkStart w:id="630" w:name="_Toc138754837"/>
      <w:bookmarkStart w:id="631" w:name="_Toc138754896"/>
      <w:bookmarkStart w:id="632" w:name="_Toc138754954"/>
      <w:bookmarkStart w:id="633" w:name="_Toc138837263"/>
      <w:bookmarkStart w:id="634" w:name="_Toc139256078"/>
      <w:bookmarkStart w:id="635" w:name="_Toc139287302"/>
      <w:bookmarkStart w:id="636" w:name="_Toc139287358"/>
      <w:bookmarkStart w:id="637" w:name="_Toc136528133"/>
      <w:bookmarkStart w:id="638" w:name="_Toc136528219"/>
      <w:bookmarkStart w:id="639" w:name="_Toc136528357"/>
      <w:bookmarkStart w:id="640" w:name="_Toc136528545"/>
      <w:bookmarkStart w:id="641" w:name="_Toc136528610"/>
      <w:bookmarkStart w:id="642" w:name="_Toc136528674"/>
      <w:bookmarkStart w:id="643" w:name="_Toc136528739"/>
      <w:bookmarkStart w:id="644" w:name="_Toc136528804"/>
      <w:bookmarkStart w:id="645" w:name="_Toc136536893"/>
      <w:bookmarkStart w:id="646" w:name="_Toc136849810"/>
      <w:bookmarkStart w:id="647" w:name="_Toc136849887"/>
      <w:bookmarkStart w:id="648" w:name="_Toc138751556"/>
      <w:bookmarkStart w:id="649" w:name="_Toc138751654"/>
      <w:bookmarkStart w:id="650" w:name="_Toc138754563"/>
      <w:bookmarkStart w:id="651" w:name="_Toc138754640"/>
      <w:bookmarkStart w:id="652" w:name="_Toc138754710"/>
      <w:bookmarkStart w:id="653" w:name="_Toc138754778"/>
      <w:bookmarkStart w:id="654" w:name="_Toc138754838"/>
      <w:bookmarkStart w:id="655" w:name="_Toc138754897"/>
      <w:bookmarkStart w:id="656" w:name="_Toc138754955"/>
      <w:bookmarkStart w:id="657" w:name="_Toc138837264"/>
      <w:bookmarkStart w:id="658" w:name="_Toc139256079"/>
      <w:bookmarkStart w:id="659" w:name="_Toc139287303"/>
      <w:bookmarkStart w:id="660" w:name="_Toc139287359"/>
      <w:bookmarkStart w:id="661" w:name="_Toc136849811"/>
      <w:bookmarkStart w:id="662" w:name="_Toc136849888"/>
      <w:bookmarkStart w:id="663" w:name="_Toc138751557"/>
      <w:bookmarkStart w:id="664" w:name="_Toc138751655"/>
      <w:bookmarkStart w:id="665" w:name="_Toc138754564"/>
      <w:bookmarkStart w:id="666" w:name="_Toc138754641"/>
      <w:bookmarkStart w:id="667" w:name="_Toc138754711"/>
      <w:bookmarkStart w:id="668" w:name="_Toc138754779"/>
      <w:bookmarkStart w:id="669" w:name="_Toc138754839"/>
      <w:bookmarkStart w:id="670" w:name="_Toc138754898"/>
      <w:bookmarkStart w:id="671" w:name="_Toc138754956"/>
      <w:bookmarkStart w:id="672" w:name="_Toc138837265"/>
      <w:bookmarkStart w:id="673" w:name="_Toc139256080"/>
      <w:bookmarkStart w:id="674" w:name="_Toc139287304"/>
      <w:bookmarkStart w:id="675" w:name="_Toc139287360"/>
      <w:bookmarkStart w:id="676" w:name="_Toc136849812"/>
      <w:bookmarkStart w:id="677" w:name="_Toc136849889"/>
      <w:bookmarkStart w:id="678" w:name="_Toc138751558"/>
      <w:bookmarkStart w:id="679" w:name="_Toc138751656"/>
      <w:bookmarkStart w:id="680" w:name="_Toc138754565"/>
      <w:bookmarkStart w:id="681" w:name="_Toc138754642"/>
      <w:bookmarkStart w:id="682" w:name="_Toc138754712"/>
      <w:bookmarkStart w:id="683" w:name="_Toc138754780"/>
      <w:bookmarkStart w:id="684" w:name="_Toc138754840"/>
      <w:bookmarkStart w:id="685" w:name="_Toc138754899"/>
      <w:bookmarkStart w:id="686" w:name="_Toc138754957"/>
      <w:bookmarkStart w:id="687" w:name="_Toc138837266"/>
      <w:bookmarkStart w:id="688" w:name="_Toc139256081"/>
      <w:bookmarkStart w:id="689" w:name="_Toc139287305"/>
      <w:bookmarkStart w:id="690" w:name="_Toc139287361"/>
      <w:bookmarkStart w:id="691" w:name="_Toc136849813"/>
      <w:bookmarkStart w:id="692" w:name="_Toc136849890"/>
      <w:bookmarkStart w:id="693" w:name="_Toc138751559"/>
      <w:bookmarkStart w:id="694" w:name="_Toc138751657"/>
      <w:bookmarkStart w:id="695" w:name="_Toc138754566"/>
      <w:bookmarkStart w:id="696" w:name="_Toc138754643"/>
      <w:bookmarkStart w:id="697" w:name="_Toc138754713"/>
      <w:bookmarkStart w:id="698" w:name="_Toc138754781"/>
      <w:bookmarkStart w:id="699" w:name="_Toc138754841"/>
      <w:bookmarkStart w:id="700" w:name="_Toc138754900"/>
      <w:bookmarkStart w:id="701" w:name="_Toc138754958"/>
      <w:bookmarkStart w:id="702" w:name="_Toc138837267"/>
      <w:bookmarkStart w:id="703" w:name="_Toc139256082"/>
      <w:bookmarkStart w:id="704" w:name="_Toc139287306"/>
      <w:bookmarkStart w:id="705" w:name="_Toc139287362"/>
      <w:bookmarkStart w:id="706" w:name="_Toc136849814"/>
      <w:bookmarkStart w:id="707" w:name="_Toc136849891"/>
      <w:bookmarkStart w:id="708" w:name="_Toc138751560"/>
      <w:bookmarkStart w:id="709" w:name="_Toc138751658"/>
      <w:bookmarkStart w:id="710" w:name="_Toc138754567"/>
      <w:bookmarkStart w:id="711" w:name="_Toc138754644"/>
      <w:bookmarkStart w:id="712" w:name="_Toc138754714"/>
      <w:bookmarkStart w:id="713" w:name="_Toc138754782"/>
      <w:bookmarkStart w:id="714" w:name="_Toc138754842"/>
      <w:bookmarkStart w:id="715" w:name="_Toc138754901"/>
      <w:bookmarkStart w:id="716" w:name="_Toc138754959"/>
      <w:bookmarkStart w:id="717" w:name="_Toc138837268"/>
      <w:bookmarkStart w:id="718" w:name="_Toc139256083"/>
      <w:bookmarkStart w:id="719" w:name="_Toc139287307"/>
      <w:bookmarkStart w:id="720" w:name="_Toc139287363"/>
      <w:bookmarkStart w:id="721" w:name="_Toc140752439"/>
      <w:bookmarkStart w:id="722" w:name="_Toc140758613"/>
      <w:bookmarkStart w:id="723" w:name="_Toc144815926"/>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r w:rsidRPr="003474C0">
        <w:rPr>
          <w:lang w:val="es-ES_tradnl"/>
        </w:rPr>
        <w:t>A</w:t>
      </w:r>
      <w:r w:rsidR="007576BD" w:rsidRPr="003474C0">
        <w:rPr>
          <w:lang w:val="es-ES_tradnl"/>
        </w:rPr>
        <w:t>lcance</w:t>
      </w:r>
      <w:bookmarkEnd w:id="721"/>
      <w:bookmarkEnd w:id="722"/>
      <w:bookmarkEnd w:id="723"/>
    </w:p>
    <w:p w14:paraId="5F5B2FB2" w14:textId="730146C4" w:rsidR="00AB620C" w:rsidRPr="003474C0" w:rsidRDefault="00E30A06" w:rsidP="000147BE">
      <w:r w:rsidRPr="003474C0">
        <w:t>E</w:t>
      </w:r>
      <w:r w:rsidR="00440396" w:rsidRPr="003474C0">
        <w:t xml:space="preserve">l </w:t>
      </w:r>
      <w:r w:rsidR="00551DB4" w:rsidRPr="003474C0">
        <w:t>estudio</w:t>
      </w:r>
      <w:r w:rsidR="00440396" w:rsidRPr="003474C0">
        <w:t xml:space="preserve"> de l</w:t>
      </w:r>
      <w:r w:rsidR="00AC575E" w:rsidRPr="003474C0">
        <w:t xml:space="preserve">a información </w:t>
      </w:r>
      <w:r w:rsidRPr="003474C0">
        <w:t>resultante</w:t>
      </w:r>
      <w:r w:rsidR="00AC575E" w:rsidRPr="003474C0">
        <w:t xml:space="preserve"> </w:t>
      </w:r>
      <w:r w:rsidR="00440396" w:rsidRPr="003474C0">
        <w:t xml:space="preserve">de las encuestas del INEC realizadas a las empresas </w:t>
      </w:r>
      <w:r w:rsidRPr="003474C0">
        <w:t>en Ecuador para</w:t>
      </w:r>
      <w:r w:rsidR="00440396" w:rsidRPr="003474C0">
        <w:t xml:space="preserve"> conocer si utilizan las TIC dentro de sus establecimientos, ayudará a la comprensión de la importancia de contar con una inversión para implementar un modelo de las TIC, a nivel nacional. Es importante conocer sobre el uso de los TIC, sus características para ayudar a las empresas </w:t>
      </w:r>
      <w:r w:rsidR="00AC575E" w:rsidRPr="003474C0">
        <w:t>que se dedican a la manufacturación</w:t>
      </w:r>
      <w:r w:rsidR="00440396" w:rsidRPr="003474C0">
        <w:t xml:space="preserve">, </w:t>
      </w:r>
      <w:r w:rsidR="00AC575E" w:rsidRPr="003474C0">
        <w:t xml:space="preserve">el comercio y la </w:t>
      </w:r>
      <w:r w:rsidR="00440396" w:rsidRPr="003474C0">
        <w:t xml:space="preserve">minería y </w:t>
      </w:r>
      <w:r w:rsidR="00AC575E" w:rsidRPr="003474C0">
        <w:t xml:space="preserve">que son </w:t>
      </w:r>
      <w:r w:rsidR="00440396" w:rsidRPr="003474C0">
        <w:t>servicios las cuales fueron encuestadas por el INEC a tomar la mejor decisión permitiendo el incremento de los beneficios de las empresas del País en el presente y futuro</w:t>
      </w:r>
      <w:r w:rsidR="00DB4411" w:rsidRPr="003474C0">
        <w:t>.</w:t>
      </w:r>
    </w:p>
    <w:p w14:paraId="1304B608" w14:textId="7C8A5042" w:rsidR="00E30A06" w:rsidRPr="003474C0" w:rsidRDefault="00A42D96" w:rsidP="000147BE">
      <w:r w:rsidRPr="003474C0">
        <w:t>Con la finalización del proyecto se presentará un análisis de los datos obtenidos en el INEC sobre las empresas que utilizan las TIC, mediante una representación gráfica, para establecer una comparación adecuada entre los años 2012 y 2015.</w:t>
      </w:r>
    </w:p>
    <w:p w14:paraId="4D45FFD4" w14:textId="77777777" w:rsidR="00343241" w:rsidRPr="003474C0" w:rsidRDefault="00BF4F72" w:rsidP="000147BE">
      <w:pPr>
        <w:pStyle w:val="Ttulo2"/>
        <w:spacing w:before="240" w:line="480" w:lineRule="auto"/>
        <w:ind w:left="788" w:hanging="431"/>
        <w:contextualSpacing w:val="0"/>
        <w:rPr>
          <w:lang w:val="es-ES_tradnl"/>
        </w:rPr>
      </w:pPr>
      <w:bookmarkStart w:id="724" w:name="_Toc140752440"/>
      <w:bookmarkStart w:id="725" w:name="_Toc140758614"/>
      <w:bookmarkStart w:id="726" w:name="_Toc144815927"/>
      <w:r w:rsidRPr="003474C0">
        <w:rPr>
          <w:lang w:val="es-ES_tradnl"/>
        </w:rPr>
        <w:t>M</w:t>
      </w:r>
      <w:r w:rsidR="007576BD" w:rsidRPr="003474C0">
        <w:rPr>
          <w:lang w:val="es-ES_tradnl"/>
        </w:rPr>
        <w:t>arco referencial</w:t>
      </w:r>
      <w:bookmarkEnd w:id="724"/>
      <w:bookmarkEnd w:id="725"/>
      <w:bookmarkEnd w:id="726"/>
    </w:p>
    <w:p w14:paraId="4613EBD1" w14:textId="1FB9B3B7" w:rsidR="006F6690" w:rsidRPr="003474C0" w:rsidRDefault="002E03EB" w:rsidP="000147BE">
      <w:r w:rsidRPr="003474C0">
        <w:t xml:space="preserve">En este apartado se </w:t>
      </w:r>
      <w:r w:rsidR="00045A50" w:rsidRPr="003474C0">
        <w:t>delimitará</w:t>
      </w:r>
      <w:r w:rsidRPr="003474C0">
        <w:t xml:space="preserve"> el estado actual de la investigación por medio de la fundamentación legal.</w:t>
      </w:r>
    </w:p>
    <w:p w14:paraId="6C135549" w14:textId="590CA7D8" w:rsidR="0088062B" w:rsidRPr="003474C0" w:rsidRDefault="00343241" w:rsidP="000147BE">
      <w:pPr>
        <w:pStyle w:val="Ttulo3"/>
        <w:numPr>
          <w:ilvl w:val="2"/>
          <w:numId w:val="11"/>
        </w:numPr>
        <w:spacing w:line="480" w:lineRule="auto"/>
        <w:ind w:hanging="11"/>
        <w:rPr>
          <w:lang w:val="es-ES_tradnl"/>
        </w:rPr>
      </w:pPr>
      <w:bookmarkStart w:id="727" w:name="_Toc140752441"/>
      <w:bookmarkStart w:id="728" w:name="_Toc140758615"/>
      <w:bookmarkStart w:id="729" w:name="_Toc144815928"/>
      <w:r w:rsidRPr="003474C0">
        <w:rPr>
          <w:lang w:val="es-ES_tradnl"/>
        </w:rPr>
        <w:t>Fundamentación legal</w:t>
      </w:r>
      <w:bookmarkEnd w:id="727"/>
      <w:bookmarkEnd w:id="728"/>
      <w:bookmarkEnd w:id="729"/>
    </w:p>
    <w:p w14:paraId="3E676CCB" w14:textId="7AB00216" w:rsidR="00045A50" w:rsidRPr="003474C0" w:rsidRDefault="00045A50" w:rsidP="000147BE">
      <w:pPr>
        <w:ind w:left="709" w:firstLine="707"/>
        <w:rPr>
          <w:lang w:eastAsia="es-EC"/>
        </w:rPr>
      </w:pPr>
      <w:r w:rsidRPr="003474C0">
        <w:rPr>
          <w:shd w:val="clear" w:color="auto" w:fill="FFFFFF"/>
          <w:lang w:eastAsia="es-EC"/>
        </w:rPr>
        <w:t>En relación a las Tecnologías de la Información y de las Comunicaciones</w:t>
      </w:r>
      <w:r w:rsidR="0016756C" w:rsidRPr="003474C0">
        <w:rPr>
          <w:shd w:val="clear" w:color="auto" w:fill="FFFFFF"/>
          <w:lang w:eastAsia="es-EC"/>
        </w:rPr>
        <w:t xml:space="preserve"> (TIC)</w:t>
      </w:r>
      <w:r w:rsidRPr="003474C0">
        <w:rPr>
          <w:shd w:val="clear" w:color="auto" w:fill="FFFFFF"/>
          <w:lang w:eastAsia="es-EC"/>
        </w:rPr>
        <w:t>, la Constitución del Ecuador, señala en el capítulo segundo, derechos del buen vivir, en las secciones tercera y cuarta, aspectos relativos a las TIC que se debe tener presentes no solo desde el punto de vista del ciudadano, sino también de empresa</w:t>
      </w:r>
      <w:r w:rsidR="00A82B35" w:rsidRPr="003474C0">
        <w:rPr>
          <w:shd w:val="clear" w:color="auto" w:fill="FFFFFF"/>
          <w:lang w:eastAsia="es-EC"/>
        </w:rPr>
        <w:t xml:space="preserve"> </w:t>
      </w:r>
      <w:r w:rsidR="00A82B35" w:rsidRPr="003474C0">
        <w:rPr>
          <w:shd w:val="clear" w:color="auto" w:fill="FFFFFF"/>
          <w:lang w:eastAsia="es-EC"/>
        </w:rPr>
        <w:fldChar w:fldCharType="begin" w:fldLock="1"/>
      </w:r>
      <w:r w:rsidR="00A42D96" w:rsidRPr="003474C0">
        <w:rPr>
          <w:shd w:val="clear" w:color="auto" w:fill="FFFFFF"/>
          <w:lang w:eastAsia="es-EC"/>
        </w:rPr>
        <w:instrText>ADDIN CSL_CITATION {"citationItems":[{"id":"ITEM-1","itemData":{"abstract":"Inspirado en su historia milenaria, en el recuerdo de sus héroes y en el trabajo de hombres y mujeres que, con su sacrificio, forjaron la patria; fiel a los ideales de libertad, igualdad, justicia, progreso, solidaridad, equidad y paz que han guiado sus pasos desde los albores de la vida republicana, proclama su voluntad de consolidar la unidad de la nación ecuatoriana en el reconocimiento de la diversidad de sus regiones, pueblos, etnias y culturas, invoca la protección de Dios, y en ejercicio de su soberanía, establece en esta Constitución las normas fundamentales que amparan los derechos y libertades, organizan el Estado y las instituciones democráticas e impulsan el desarrollo económico y social. TÍTULO I DE LOS PRINCIPIOS FUNDAMENTALES Art. 1.-El Ecuador es un estado social de derecho, soberano, unitario, independiente, democrático, pluricultural y multiétnico. Su gobierno es republicano, presidencial, electivo, representativo, responsable, alternativo, participativo y de administración descentralizada. La soberanía radica en el pueblo, cuya voluntad es la base de la autoridad, que ejerce a través de los órganos del poder público y de los medios democráticos previstos en esta Constitución. El Estado respeta y estimula el desarrollo de todas las lenguas de los ecuatorianos. El castellano es el idioma oficial. El quichua, el shuar y los demás idiomas ancestrales son de uso oficial para los pueblos indígenas, en los términos que fija la ley. La bandera, el escudo y el himno establecidos por la ley, son los símbolos de la patria. Art. 2.-El territorio ecuatoriano es inalienable e irreductible. Comprende el de la Real Audiencia de Quito con las modificaciones introducidas por los tratados válidos, las islas adyacentes, el Archipiélago de Galápagos, el mar territorial, el subsuelo y el espacio suprayacente respectivo. La capital es Quito. Art. 3.-Son deberes primordiales del Estado: 1. Fortalecer la unidad nacional en la diversidad. 2. Asegurar la vigencia de los derechos humanos, las libertades fundamentales de mujeres y hombres, y la seguridad social. 3. Defender el patrimonio natural y cultural del país y proteger el medio ambiente. 4. Preservar el crecimiento sustentable de la economía, y el desarrollo equilibrado y equitativo en beneficio colectivo. 5. Erradicar la pobreza y promover el progreso económico, social y cultural de sus habitantes. 6. Garantizar la vigencia del sistema democrático y la administración pública libre de corrupción. Art. 4.-E…","author":[{"dropping-particle":"","family":"Constitución Política de la República Del Ecuador","given":"Asamblea Nacional Constituyentel","non-dropping-particle":"","parse-names":false,"suffix":""}],"id":"ITEM-1","issued":{"date-parts":[["2008"]]},"page":"54","title":"La constitución","type":"article-journal"},"uris":["http://www.mendeley.com/documents/?uuid=507f101f-2646-4c9b-a8ac-5dc0e5bdcb0a"]}],"mendeley":{"formattedCitation":"(Constitución Política de la República Del Ecuador, 2008)","plainTextFormattedCitation":"(Constitución Política de la República Del Ecuador, 2008)","previouslyFormattedCitation":"(Constitución Política de la República Del Ecuador, 2008)"},"properties":{"noteIndex":0},"schema":"https://github.com/citation-style-language/schema/raw/master/csl-citation.json"}</w:instrText>
      </w:r>
      <w:r w:rsidR="00A82B35" w:rsidRPr="003474C0">
        <w:rPr>
          <w:shd w:val="clear" w:color="auto" w:fill="FFFFFF"/>
          <w:lang w:eastAsia="es-EC"/>
        </w:rPr>
        <w:fldChar w:fldCharType="separate"/>
      </w:r>
      <w:r w:rsidR="00A82B35" w:rsidRPr="003474C0">
        <w:rPr>
          <w:shd w:val="clear" w:color="auto" w:fill="FFFFFF"/>
          <w:lang w:eastAsia="es-EC"/>
        </w:rPr>
        <w:t>(Constitución Política de la República Del Ecuador, 2008)</w:t>
      </w:r>
      <w:r w:rsidR="00A82B35" w:rsidRPr="003474C0">
        <w:rPr>
          <w:shd w:val="clear" w:color="auto" w:fill="FFFFFF"/>
          <w:lang w:eastAsia="es-EC"/>
        </w:rPr>
        <w:fldChar w:fldCharType="end"/>
      </w:r>
      <w:r w:rsidRPr="003474C0">
        <w:rPr>
          <w:shd w:val="clear" w:color="auto" w:fill="FFFFFF"/>
          <w:lang w:eastAsia="es-EC"/>
        </w:rPr>
        <w:t>.</w:t>
      </w:r>
    </w:p>
    <w:p w14:paraId="52515CF3" w14:textId="00371D38" w:rsidR="00045A50" w:rsidRPr="003474C0" w:rsidRDefault="00045A50" w:rsidP="000147BE">
      <w:pPr>
        <w:ind w:left="709" w:firstLine="11"/>
        <w:rPr>
          <w:lang w:eastAsia="es-EC"/>
        </w:rPr>
      </w:pPr>
      <w:r w:rsidRPr="003474C0">
        <w:rPr>
          <w:b/>
          <w:bCs/>
          <w:shd w:val="clear" w:color="auto" w:fill="FFFFFF"/>
          <w:lang w:eastAsia="es-EC"/>
        </w:rPr>
        <w:t>Sección Tercera</w:t>
      </w:r>
      <w:r w:rsidRPr="003474C0">
        <w:rPr>
          <w:shd w:val="clear" w:color="auto" w:fill="FFFFFF"/>
          <w:lang w:eastAsia="es-EC"/>
        </w:rPr>
        <w:t xml:space="preserve">, Comunicación e Información, Artículo 16: todas las personas en forma individual o </w:t>
      </w:r>
      <w:r w:rsidR="001C341F" w:rsidRPr="003474C0">
        <w:rPr>
          <w:shd w:val="clear" w:color="auto" w:fill="FFFFFF"/>
          <w:lang w:eastAsia="es-EC"/>
        </w:rPr>
        <w:t>colectiva</w:t>
      </w:r>
      <w:r w:rsidRPr="003474C0">
        <w:rPr>
          <w:shd w:val="clear" w:color="auto" w:fill="FFFFFF"/>
          <w:lang w:eastAsia="es-EC"/>
        </w:rPr>
        <w:t xml:space="preserve"> tienen derecho a:</w:t>
      </w:r>
    </w:p>
    <w:p w14:paraId="254C0482" w14:textId="77777777"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Numeral dos, el acceso universal a las tecnologías de información y comunicación.</w:t>
      </w:r>
    </w:p>
    <w:p w14:paraId="3BCF0D12" w14:textId="77777777" w:rsidR="000147BE" w:rsidRPr="003474C0" w:rsidRDefault="000147BE" w:rsidP="000147BE">
      <w:pPr>
        <w:ind w:left="709" w:firstLine="11"/>
        <w:rPr>
          <w:b/>
          <w:bCs/>
          <w:shd w:val="clear" w:color="auto" w:fill="FFFFFF"/>
          <w:lang w:eastAsia="es-EC"/>
        </w:rPr>
      </w:pPr>
    </w:p>
    <w:p w14:paraId="339F72A8" w14:textId="77777777" w:rsidR="000147BE" w:rsidRPr="003474C0" w:rsidRDefault="000147BE" w:rsidP="000147BE">
      <w:pPr>
        <w:ind w:left="709" w:firstLine="11"/>
        <w:rPr>
          <w:b/>
          <w:bCs/>
          <w:shd w:val="clear" w:color="auto" w:fill="FFFFFF"/>
          <w:lang w:eastAsia="es-EC"/>
        </w:rPr>
      </w:pPr>
    </w:p>
    <w:p w14:paraId="23EDB857" w14:textId="11353113" w:rsidR="00045A50" w:rsidRPr="003474C0" w:rsidRDefault="00045A50" w:rsidP="000147BE">
      <w:pPr>
        <w:ind w:left="709" w:firstLine="11"/>
        <w:rPr>
          <w:lang w:eastAsia="es-EC"/>
        </w:rPr>
      </w:pPr>
      <w:r w:rsidRPr="003474C0">
        <w:rPr>
          <w:b/>
          <w:bCs/>
          <w:shd w:val="clear" w:color="auto" w:fill="FFFFFF"/>
          <w:lang w:eastAsia="es-EC"/>
        </w:rPr>
        <w:t>Sección cuarta</w:t>
      </w:r>
      <w:r w:rsidRPr="003474C0">
        <w:rPr>
          <w:shd w:val="clear" w:color="auto" w:fill="FFFFFF"/>
          <w:lang w:eastAsia="es-EC"/>
        </w:rPr>
        <w:t>, Cultura y ciencia:</w:t>
      </w:r>
    </w:p>
    <w:p w14:paraId="4589F3FD" w14:textId="105310E5"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Artículo 25, Las personas tienen derecho a gozar de los beneficios y aplicaciones del progreso científico y de los saberes ancestrales.</w:t>
      </w:r>
    </w:p>
    <w:p w14:paraId="152FF917" w14:textId="3377E7A8" w:rsidR="00045A50" w:rsidRPr="003474C0" w:rsidRDefault="00045A50" w:rsidP="000147BE">
      <w:pPr>
        <w:ind w:left="709" w:firstLine="11"/>
        <w:rPr>
          <w:lang w:eastAsia="es-EC"/>
        </w:rPr>
      </w:pPr>
      <w:r w:rsidRPr="003474C0">
        <w:rPr>
          <w:shd w:val="clear" w:color="auto" w:fill="FFFFFF"/>
          <w:lang w:eastAsia="es-EC"/>
        </w:rPr>
        <w:t xml:space="preserve">En la </w:t>
      </w:r>
      <w:r w:rsidRPr="003474C0">
        <w:rPr>
          <w:b/>
          <w:bCs/>
          <w:shd w:val="clear" w:color="auto" w:fill="FFFFFF"/>
          <w:lang w:eastAsia="es-EC"/>
        </w:rPr>
        <w:t>Sección quinta</w:t>
      </w:r>
      <w:r w:rsidRPr="003474C0">
        <w:rPr>
          <w:shd w:val="clear" w:color="auto" w:fill="FFFFFF"/>
          <w:lang w:eastAsia="es-EC"/>
        </w:rPr>
        <w:t>, Acción de hábeas data, se sigue:</w:t>
      </w:r>
    </w:p>
    <w:p w14:paraId="2D7FE717" w14:textId="56FF3AC0" w:rsidR="00045A50" w:rsidRPr="003474C0" w:rsidRDefault="00045A50" w:rsidP="000147BE">
      <w:pPr>
        <w:ind w:left="709" w:firstLine="11"/>
        <w:rPr>
          <w:shd w:val="clear" w:color="auto" w:fill="FFFFFF"/>
          <w:lang w:eastAsia="es-EC"/>
        </w:rPr>
      </w:pPr>
      <w:r w:rsidRPr="003474C0">
        <w:rPr>
          <w:shd w:val="clear" w:color="auto" w:fill="FFFFFF"/>
          <w:lang w:eastAsia="es-EC"/>
        </w:rPr>
        <w:t>Artículo 92, Toda persona, por sus propios derechos o como representante legitimado para el efecto, tendrá derecho a conocer de la existencia y a acceder a los documentos, datos genéticos, bancos o archivos de datos personales e informes que sobre sí misma, o sobre sus bienes, consten en entidades públicas o privadas, en soporte material o electrónico. Asimismo, tendrá derecho a conocer el uso que se haga de ellos, su finalidad, el origen y destino de información personal y el tiempo de vigencia del archivo o banco de datos.  Las personas responsables de los bancos o archivos de datos personales podrán difundir la información archivada con autorización de su titular o de la ley.  </w:t>
      </w:r>
    </w:p>
    <w:p w14:paraId="1ED12F68" w14:textId="761DB36A" w:rsidR="00045A50" w:rsidRPr="003474C0" w:rsidRDefault="00045A50" w:rsidP="000147BE">
      <w:pPr>
        <w:ind w:left="709" w:firstLine="11"/>
        <w:rPr>
          <w:lang w:eastAsia="es-EC"/>
        </w:rPr>
      </w:pPr>
      <w:r w:rsidRPr="003474C0">
        <w:rPr>
          <w:shd w:val="clear" w:color="auto" w:fill="FFFFFF"/>
          <w:lang w:eastAsia="es-EC"/>
        </w:rPr>
        <w:t xml:space="preserve">En la </w:t>
      </w:r>
      <w:r w:rsidRPr="003474C0">
        <w:rPr>
          <w:b/>
          <w:bCs/>
          <w:shd w:val="clear" w:color="auto" w:fill="FFFFFF"/>
          <w:lang w:eastAsia="es-EC"/>
        </w:rPr>
        <w:t>Sección octava</w:t>
      </w:r>
      <w:r w:rsidRPr="003474C0">
        <w:rPr>
          <w:shd w:val="clear" w:color="auto" w:fill="FFFFFF"/>
          <w:lang w:eastAsia="es-EC"/>
        </w:rPr>
        <w:t>, Ciencia, tecnología, innovación y saberes ancestrales, se dispone:</w:t>
      </w:r>
    </w:p>
    <w:p w14:paraId="743FFE24" w14:textId="77777777" w:rsidR="00045A50" w:rsidRPr="003474C0" w:rsidRDefault="00045A50" w:rsidP="000147BE">
      <w:pPr>
        <w:ind w:left="709" w:firstLine="11"/>
        <w:rPr>
          <w:shd w:val="clear" w:color="auto" w:fill="FFFFFF"/>
          <w:lang w:eastAsia="es-EC"/>
        </w:rPr>
      </w:pPr>
      <w:r w:rsidRPr="003474C0">
        <w:rPr>
          <w:shd w:val="clear" w:color="auto" w:fill="FFFFFF"/>
          <w:lang w:eastAsia="es-EC"/>
        </w:rPr>
        <w:t>Artículo 385, el sistema nacional de ciencia, tecnología, innovación y saberes ancestrales, en el marco del respeto al ambiente, la naturaleza, la vida, las culturas y la soberanía, tendrá como finalidad:</w:t>
      </w:r>
    </w:p>
    <w:p w14:paraId="2FA5FC37" w14:textId="77777777"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Generar, adaptar y difundir conocimientos científicos y tecnológicos.</w:t>
      </w:r>
    </w:p>
    <w:p w14:paraId="0DC9A240" w14:textId="77777777"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Recuperar, fortalecer y potenciar los saberes ancestrales.</w:t>
      </w:r>
    </w:p>
    <w:p w14:paraId="0B6223AE" w14:textId="77777777"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Desarrollar tecnologías e innovaciones que impulsen la producción nacional, eleven la eficiencia y productividad, mejoren la calidad de vida y contribuyan a la realización del buen vivir.</w:t>
      </w:r>
    </w:p>
    <w:p w14:paraId="5C4E5DCA" w14:textId="2EFAD50F" w:rsidR="00045A50" w:rsidRPr="003474C0" w:rsidRDefault="00045A50" w:rsidP="000147BE">
      <w:pPr>
        <w:ind w:left="709" w:firstLine="11"/>
        <w:rPr>
          <w:lang w:eastAsia="es-EC"/>
        </w:rPr>
      </w:pPr>
      <w:r w:rsidRPr="003474C0">
        <w:rPr>
          <w:shd w:val="clear" w:color="auto" w:fill="FFFFFF"/>
          <w:lang w:eastAsia="es-EC"/>
        </w:rPr>
        <w:lastRenderedPageBreak/>
        <w:t>Finalmente, en lo que se refiere a la constitución el </w:t>
      </w:r>
      <w:r w:rsidRPr="003474C0">
        <w:rPr>
          <w:b/>
          <w:bCs/>
          <w:shd w:val="clear" w:color="auto" w:fill="FFFFFF"/>
          <w:lang w:eastAsia="es-EC"/>
        </w:rPr>
        <w:t>Capítulo sexto</w:t>
      </w:r>
      <w:r w:rsidRPr="003474C0">
        <w:rPr>
          <w:i/>
          <w:iCs/>
          <w:shd w:val="clear" w:color="auto" w:fill="FFFFFF"/>
          <w:lang w:eastAsia="es-EC"/>
        </w:rPr>
        <w:t xml:space="preserve">, </w:t>
      </w:r>
      <w:r w:rsidRPr="003474C0">
        <w:rPr>
          <w:b/>
          <w:bCs/>
          <w:shd w:val="clear" w:color="auto" w:fill="FFFFFF"/>
          <w:lang w:eastAsia="es-EC"/>
        </w:rPr>
        <w:t>Derechos de libertad</w:t>
      </w:r>
      <w:r w:rsidRPr="003474C0">
        <w:rPr>
          <w:shd w:val="clear" w:color="auto" w:fill="FFFFFF"/>
          <w:lang w:eastAsia="es-EC"/>
        </w:rPr>
        <w:t>, en el artículo 66 garantiza:</w:t>
      </w:r>
    </w:p>
    <w:p w14:paraId="45710272" w14:textId="77777777"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Numeral 11. El derecho a guardar reserva sobre sus convicciones. Nadie podrá ser obligado a declarar sobre las mismas. En ningún caso se podrá exigir o utilizar sin autorización del titular o de sus legítimos representantes, la información personal o de terceros sobre sus creencias religiosas, filiación o pensamiento político; ni sobre datos referentes a su salud y vida sexual, salvo por necesidades de atención médica.</w:t>
      </w:r>
    </w:p>
    <w:p w14:paraId="4A774762" w14:textId="355366BD" w:rsidR="00045A50" w:rsidRPr="003474C0" w:rsidRDefault="00045A50" w:rsidP="000147BE">
      <w:pPr>
        <w:ind w:left="709" w:firstLine="11"/>
        <w:rPr>
          <w:lang w:eastAsia="es-EC"/>
        </w:rPr>
      </w:pPr>
      <w:r w:rsidRPr="003474C0">
        <w:rPr>
          <w:shd w:val="clear" w:color="auto" w:fill="FFFFFF"/>
          <w:lang w:eastAsia="es-EC"/>
        </w:rPr>
        <w:t>La </w:t>
      </w:r>
      <w:r w:rsidRPr="003474C0">
        <w:rPr>
          <w:b/>
          <w:bCs/>
          <w:shd w:val="clear" w:color="auto" w:fill="FFFFFF"/>
          <w:lang w:eastAsia="es-EC"/>
        </w:rPr>
        <w:t>“Ley del Sistema Nacional de Registro de Datos Públicos”</w:t>
      </w:r>
      <w:r w:rsidRPr="003474C0">
        <w:rPr>
          <w:shd w:val="clear" w:color="auto" w:fill="FFFFFF"/>
          <w:lang w:eastAsia="es-EC"/>
        </w:rPr>
        <w:t>, entra en vigencia desde el 31 de marzo de 2010 y garantiza la seguridad jurídica, organiza, regula, sistematiza e interconecta la información, así como la eficacia y la eficiencia de su manejo, su publicidad, transparencia, acceso e implementación de nuevas tecnologías</w:t>
      </w:r>
      <w:r w:rsidR="00510F29" w:rsidRPr="003474C0">
        <w:rPr>
          <w:shd w:val="clear" w:color="auto" w:fill="FFFFFF"/>
          <w:lang w:eastAsia="es-EC"/>
        </w:rPr>
        <w:t xml:space="preserve"> </w:t>
      </w:r>
      <w:r w:rsidR="00A82B35" w:rsidRPr="003474C0">
        <w:rPr>
          <w:shd w:val="clear" w:color="auto" w:fill="FFFFFF"/>
          <w:lang w:eastAsia="es-EC"/>
        </w:rPr>
        <w:fldChar w:fldCharType="begin" w:fldLock="1"/>
      </w:r>
      <w:r w:rsidR="00B15C98" w:rsidRPr="003474C0">
        <w:rPr>
          <w:shd w:val="clear" w:color="auto" w:fill="FFFFFF"/>
          <w:lang w:eastAsia="es-EC"/>
        </w:rPr>
        <w:instrText>ADDIN CSL_CITATION {"citationItems":[{"id":"ITEM-1","itemData":{"abstract":"ASAMBLEA NACIONAL EL PLENO Considerando: Que, el artículo 1 de la Constitución vigente señala que la República del Ecuador es un Estado Constitucional de Derechos y Justicia, lo que da cuenta de la enorme importancia que se otorga a los derechos de las personas, de los pueblos y de la naturaleza; Que, el artículo 11 numeral 9 de la Constitución, determina que el más alto deber del Estado consiste en respetar y hacer respetar los derechos garantizados en ella, lo cual implica la obligación estatal de adecuar formal y materialmente, las leyes y normas de inferior jerarquía a la Constitución y los instrumentos internacionales, e implementar las normas que sean necesarias para garantizar la dignidad del ser humano; Que, el artículo 18 en su numeral segundo establece que es derecho de todas las personas el acceso a la información generada en instituciones públicas, o privadas que manejen fondos públicos o realicen funciones públicas. Además del derecho de acceso universal a las tecnologías de información y comunicación; Que, el artículo 66 numerales 19 y 28 garantizan los derechos a la identidad personal y colectiva y a la protección de datos de carácter personal, el cual incluye el acceso y la decisión sobre información y datos de este carácter, así como su correspondiente protección; Que, la misma disposición constitucional en su numeral 26 garantiza el derecho a la propiedad en todas sus formas, cuya conformación, transferencia y consolidación jurídica, requiere de un registro fiable; Que, la misma norma constitucional, en su numeral vigésimo quinto, establece el derecho de las personas a acceder a servicios públicos de calidad para lo cual se requiere una debida estructuración institucional, que garantice los derechos de las personas y contribuya a brindar servicios de calidad, con eficiencia, eficacia y buen trato; Que, el artículo 85, numeral primero, de la Constitución establece que las políticas públicas y la prestación de bienes y servicios públicos se orientará a hacer efectivo el buen vivir; Que, el artículo 92 de la Carta Magna, dispone que toda persona tendrá derecho a conocer de la existencia y acceder a los documentos, datos genéticos, bancos o archivos de datos personales e informes que sobre sí misma o sobre sus bienes, consten en entidades públicas o privadas, en soporte material o electrónico;","author":[{"dropping-particle":"","family":"Asamblea Nacional","given":"","non-dropping-particle":"","parse-names":false,"suffix":""}],"id":"ITEM-1","issued":{"date-parts":[["2010"]]},"title":"Ley Del Sistema Nacional De Registro De Datos Públicos","type":"article-journal"},"uris":["http://www.mendeley.com/documents/?uuid=281117a6-56a1-4f1f-a9eb-05f05b979b76","http://www.mendeley.com/documents/?uuid=c814f3b6-9903-4ce1-addf-673b5bb13cc1"]}],"mendeley":{"formattedCitation":"(Asamblea Nacional, 2010)","plainTextFormattedCitation":"(Asamblea Nacional, 2010)","previouslyFormattedCitation":"(Asamblea Nacional, 2010)"},"properties":{"noteIndex":0},"schema":"https://github.com/citation-style-language/schema/raw/master/csl-citation.json"}</w:instrText>
      </w:r>
      <w:r w:rsidR="00A82B35" w:rsidRPr="003474C0">
        <w:rPr>
          <w:shd w:val="clear" w:color="auto" w:fill="FFFFFF"/>
          <w:lang w:eastAsia="es-EC"/>
        </w:rPr>
        <w:fldChar w:fldCharType="separate"/>
      </w:r>
      <w:r w:rsidR="00A82B35" w:rsidRPr="003474C0">
        <w:rPr>
          <w:shd w:val="clear" w:color="auto" w:fill="FFFFFF"/>
          <w:lang w:eastAsia="es-EC"/>
        </w:rPr>
        <w:t>(Asamblea Nacional, 2010)</w:t>
      </w:r>
      <w:r w:rsidR="00A82B35" w:rsidRPr="003474C0">
        <w:rPr>
          <w:shd w:val="clear" w:color="auto" w:fill="FFFFFF"/>
          <w:lang w:eastAsia="es-EC"/>
        </w:rPr>
        <w:fldChar w:fldCharType="end"/>
      </w:r>
      <w:r w:rsidRPr="003474C0">
        <w:rPr>
          <w:shd w:val="clear" w:color="auto" w:fill="FFFFFF"/>
          <w:lang w:eastAsia="es-EC"/>
        </w:rPr>
        <w:t>. </w:t>
      </w:r>
    </w:p>
    <w:p w14:paraId="08869BBF" w14:textId="6F60CEEC" w:rsidR="00045A50" w:rsidRPr="003474C0" w:rsidRDefault="00045A50" w:rsidP="000147BE">
      <w:pPr>
        <w:ind w:left="709" w:firstLine="11"/>
        <w:rPr>
          <w:lang w:eastAsia="es-EC"/>
        </w:rPr>
      </w:pPr>
      <w:r w:rsidRPr="003474C0">
        <w:rPr>
          <w:shd w:val="clear" w:color="auto" w:fill="FFFFFF"/>
          <w:lang w:eastAsia="es-EC"/>
        </w:rPr>
        <w:t xml:space="preserve">Para finalizar este artículo, se </w:t>
      </w:r>
      <w:r w:rsidR="003474C0" w:rsidRPr="003474C0">
        <w:rPr>
          <w:shd w:val="clear" w:color="auto" w:fill="FFFFFF"/>
          <w:lang w:eastAsia="es-EC"/>
        </w:rPr>
        <w:t>menciona</w:t>
      </w:r>
      <w:r w:rsidRPr="003474C0">
        <w:rPr>
          <w:shd w:val="clear" w:color="auto" w:fill="FFFFFF"/>
          <w:lang w:eastAsia="es-EC"/>
        </w:rPr>
        <w:t xml:space="preserve"> la “</w:t>
      </w:r>
      <w:r w:rsidRPr="003474C0">
        <w:rPr>
          <w:b/>
          <w:bCs/>
          <w:shd w:val="clear" w:color="auto" w:fill="FFFFFF"/>
          <w:lang w:eastAsia="es-EC"/>
        </w:rPr>
        <w:t>Ley de Comercio Electrónico, Firmas Electrónicas y Mensajes de Datos”</w:t>
      </w:r>
      <w:r w:rsidRPr="003474C0">
        <w:rPr>
          <w:shd w:val="clear" w:color="auto" w:fill="FFFFFF"/>
          <w:lang w:eastAsia="es-EC"/>
        </w:rPr>
        <w:t>.  Esta Ley regula los mensajes de datos, la firma electrónica, los servicios de certificación, la contratación electrónica y telemática, la prestación de servicios electrónicos, a través de redes de información, incluido el comercio electrónico y la protección a los usuarios de estos sistemas</w:t>
      </w:r>
      <w:r w:rsidR="00A82B35" w:rsidRPr="003474C0">
        <w:rPr>
          <w:shd w:val="clear" w:color="auto" w:fill="FFFFFF"/>
          <w:lang w:eastAsia="es-EC"/>
        </w:rPr>
        <w:t xml:space="preserve"> </w:t>
      </w:r>
      <w:r w:rsidR="00A82B35" w:rsidRPr="003474C0">
        <w:rPr>
          <w:shd w:val="clear" w:color="auto" w:fill="FFFFFF"/>
          <w:lang w:eastAsia="es-EC"/>
        </w:rPr>
        <w:fldChar w:fldCharType="begin" w:fldLock="1"/>
      </w:r>
      <w:r w:rsidR="00B15C98" w:rsidRPr="003474C0">
        <w:rPr>
          <w:shd w:val="clear" w:color="auto" w:fill="FFFFFF"/>
          <w:lang w:eastAsia="es-EC"/>
        </w:rPr>
        <w:instrText>ADDIN CSL_CITATION {"citationItems":[{"id":"ITEM-1","itemData":{"abstract":"Que el uso de sistemas de información y de redes electrónicas, incluida la internet, ha adquiridoimportancia para el desarrollo del comercio y la producción, permitiendo la realización y concreciónde múltiples negocios de trascendental importancia, tanto para el sector público como para el sectorprivado;","author":[{"dropping-particle":"","family":"Nacional","given":"Congreso","non-dropping-particle":"","parse-names":false,"suffix":""},{"dropping-particle":"","family":"Electronico","given":"L E Y D E Comercio","non-dropping-particle":"","parse-names":false,"suffix":""},{"dropping-particle":"","family":"Datos","given":"Electronicas Y Mensajes D E","non-dropping-particle":"","parse-names":false,"suffix":""},{"dropping-particle":"","family":"Preliminar","given":"Titulo","non-dropping-particle":"","parse-names":false,"suffix":""},{"dropping-particle":"","family":"Generales","given":"Principios","non-dropping-particle":"","parse-names":false,"suffix":""}],"id":"ITEM-1","issued":{"date-parts":[["2002"]]},"page":"1-17","title":"Ley de comercio electronico, firmas y mensajes de datos","type":"article-journal"},"uris":["http://www.mendeley.com/documents/?uuid=edacc6ca-9fb8-4324-a05b-dd8709e2cb8a","http://www.mendeley.com/documents/?uuid=663526b3-b9b8-47ea-b161-3e6718dbb5ea"]}],"mendeley":{"formattedCitation":"(Nacional et al., 2002)","plainTextFormattedCitation":"(Nacional et al., 2002)","previouslyFormattedCitation":"(Nacional et al., 2002)"},"properties":{"noteIndex":0},"schema":"https://github.com/citation-style-language/schema/raw/master/csl-citation.json"}</w:instrText>
      </w:r>
      <w:r w:rsidR="00A82B35" w:rsidRPr="003474C0">
        <w:rPr>
          <w:shd w:val="clear" w:color="auto" w:fill="FFFFFF"/>
          <w:lang w:eastAsia="es-EC"/>
        </w:rPr>
        <w:fldChar w:fldCharType="separate"/>
      </w:r>
      <w:r w:rsidR="00A82B35" w:rsidRPr="003474C0">
        <w:rPr>
          <w:shd w:val="clear" w:color="auto" w:fill="FFFFFF"/>
          <w:lang w:eastAsia="es-EC"/>
        </w:rPr>
        <w:t>(Nacional et al., 2002)</w:t>
      </w:r>
      <w:r w:rsidR="00A82B35" w:rsidRPr="003474C0">
        <w:rPr>
          <w:shd w:val="clear" w:color="auto" w:fill="FFFFFF"/>
          <w:lang w:eastAsia="es-EC"/>
        </w:rPr>
        <w:fldChar w:fldCharType="end"/>
      </w:r>
      <w:r w:rsidRPr="003474C0">
        <w:rPr>
          <w:shd w:val="clear" w:color="auto" w:fill="FFFFFF"/>
          <w:lang w:eastAsia="es-EC"/>
        </w:rPr>
        <w:t>.</w:t>
      </w:r>
      <w:r w:rsidR="00A82B35" w:rsidRPr="003474C0">
        <w:rPr>
          <w:shd w:val="clear" w:color="auto" w:fill="FFFFFF"/>
          <w:lang w:eastAsia="es-EC"/>
        </w:rPr>
        <w:t xml:space="preserve"> </w:t>
      </w:r>
    </w:p>
    <w:p w14:paraId="0376F646" w14:textId="7BB85B1C" w:rsidR="00045A50" w:rsidRPr="003474C0" w:rsidRDefault="00AC575E" w:rsidP="000147BE">
      <w:pPr>
        <w:rPr>
          <w:lang w:eastAsia="es-EC"/>
        </w:rPr>
      </w:pPr>
      <w:r w:rsidRPr="003474C0">
        <w:rPr>
          <w:shd w:val="clear" w:color="auto" w:fill="FFFFFF"/>
          <w:lang w:eastAsia="es-EC"/>
        </w:rPr>
        <w:t>Se puede evidenciar que todo lo relacionado anteriormente de las TIC, no son ejecutadas de la manera correcta</w:t>
      </w:r>
      <w:r w:rsidR="00045A50" w:rsidRPr="003474C0">
        <w:rPr>
          <w:shd w:val="clear" w:color="auto" w:fill="FFFFFF"/>
          <w:lang w:eastAsia="es-EC"/>
        </w:rPr>
        <w:t xml:space="preserve">, </w:t>
      </w:r>
      <w:r w:rsidRPr="003474C0">
        <w:rPr>
          <w:shd w:val="clear" w:color="auto" w:fill="FFFFFF"/>
          <w:lang w:eastAsia="es-EC"/>
        </w:rPr>
        <w:t>se puede decir que falta muchísimo por realizar dentro de las diversas empresas, teniendo en cuenta las faltas o c</w:t>
      </w:r>
      <w:r w:rsidR="00045A50" w:rsidRPr="003474C0">
        <w:rPr>
          <w:shd w:val="clear" w:color="auto" w:fill="FFFFFF"/>
          <w:lang w:eastAsia="es-EC"/>
        </w:rPr>
        <w:t xml:space="preserve">arencias, entonces queda </w:t>
      </w:r>
      <w:r w:rsidRPr="003474C0">
        <w:rPr>
          <w:shd w:val="clear" w:color="auto" w:fill="FFFFFF"/>
          <w:lang w:eastAsia="es-EC"/>
        </w:rPr>
        <w:t>en la actualidad, el</w:t>
      </w:r>
      <w:r w:rsidR="00045A50" w:rsidRPr="003474C0">
        <w:rPr>
          <w:shd w:val="clear" w:color="auto" w:fill="FFFFFF"/>
          <w:lang w:eastAsia="es-EC"/>
        </w:rPr>
        <w:t xml:space="preserve"> cumpli</w:t>
      </w:r>
      <w:r w:rsidRPr="003474C0">
        <w:rPr>
          <w:shd w:val="clear" w:color="auto" w:fill="FFFFFF"/>
          <w:lang w:eastAsia="es-EC"/>
        </w:rPr>
        <w:t xml:space="preserve">miento de las diversas participaciones y </w:t>
      </w:r>
      <w:r w:rsidR="00045A50" w:rsidRPr="003474C0">
        <w:rPr>
          <w:shd w:val="clear" w:color="auto" w:fill="FFFFFF"/>
          <w:lang w:eastAsia="es-EC"/>
        </w:rPr>
        <w:t xml:space="preserve">leyes </w:t>
      </w:r>
      <w:r w:rsidRPr="003474C0">
        <w:rPr>
          <w:shd w:val="clear" w:color="auto" w:fill="FFFFFF"/>
          <w:lang w:eastAsia="es-EC"/>
        </w:rPr>
        <w:t xml:space="preserve">en donde interviene las </w:t>
      </w:r>
      <w:r w:rsidR="00045A50" w:rsidRPr="003474C0">
        <w:rPr>
          <w:shd w:val="clear" w:color="auto" w:fill="FFFFFF"/>
          <w:lang w:eastAsia="es-EC"/>
        </w:rPr>
        <w:t>participa</w:t>
      </w:r>
      <w:r w:rsidRPr="003474C0">
        <w:rPr>
          <w:shd w:val="clear" w:color="auto" w:fill="FFFFFF"/>
          <w:lang w:eastAsia="es-EC"/>
        </w:rPr>
        <w:t xml:space="preserve">ciones </w:t>
      </w:r>
      <w:r w:rsidR="00045A50" w:rsidRPr="003474C0">
        <w:rPr>
          <w:shd w:val="clear" w:color="auto" w:fill="FFFFFF"/>
          <w:lang w:eastAsia="es-EC"/>
        </w:rPr>
        <w:t>activa</w:t>
      </w:r>
      <w:r w:rsidRPr="003474C0">
        <w:rPr>
          <w:shd w:val="clear" w:color="auto" w:fill="FFFFFF"/>
          <w:lang w:eastAsia="es-EC"/>
        </w:rPr>
        <w:t>s</w:t>
      </w:r>
      <w:r w:rsidR="00045A50" w:rsidRPr="003474C0">
        <w:rPr>
          <w:shd w:val="clear" w:color="auto" w:fill="FFFFFF"/>
          <w:lang w:eastAsia="es-EC"/>
        </w:rPr>
        <w:t xml:space="preserve"> para </w:t>
      </w:r>
      <w:r w:rsidRPr="003474C0">
        <w:rPr>
          <w:shd w:val="clear" w:color="auto" w:fill="FFFFFF"/>
          <w:lang w:eastAsia="es-EC"/>
        </w:rPr>
        <w:t xml:space="preserve">poderlas </w:t>
      </w:r>
      <w:r w:rsidR="00045A50" w:rsidRPr="003474C0">
        <w:rPr>
          <w:shd w:val="clear" w:color="auto" w:fill="FFFFFF"/>
          <w:lang w:eastAsia="es-EC"/>
        </w:rPr>
        <w:t>mejorar.</w:t>
      </w:r>
    </w:p>
    <w:p w14:paraId="2A47D089" w14:textId="77777777" w:rsidR="00BD0313" w:rsidRPr="003474C0" w:rsidRDefault="00045A50" w:rsidP="000147BE">
      <w:pPr>
        <w:rPr>
          <w:shd w:val="clear" w:color="auto" w:fill="FFFFFF"/>
          <w:lang w:eastAsia="es-EC"/>
        </w:rPr>
      </w:pPr>
      <w:r w:rsidRPr="003474C0">
        <w:rPr>
          <w:shd w:val="clear" w:color="auto" w:fill="FFFFFF"/>
          <w:lang w:eastAsia="es-EC"/>
        </w:rPr>
        <w:t xml:space="preserve">Es </w:t>
      </w:r>
      <w:r w:rsidR="00457306" w:rsidRPr="003474C0">
        <w:rPr>
          <w:shd w:val="clear" w:color="auto" w:fill="FFFFFF"/>
          <w:lang w:eastAsia="es-EC"/>
        </w:rPr>
        <w:t>fundamental</w:t>
      </w:r>
      <w:r w:rsidRPr="003474C0">
        <w:rPr>
          <w:shd w:val="clear" w:color="auto" w:fill="FFFFFF"/>
          <w:lang w:eastAsia="es-EC"/>
        </w:rPr>
        <w:t xml:space="preserve"> tener presente,</w:t>
      </w:r>
      <w:r w:rsidR="00AC575E" w:rsidRPr="003474C0">
        <w:rPr>
          <w:shd w:val="clear" w:color="auto" w:fill="FFFFFF"/>
          <w:lang w:eastAsia="es-EC"/>
        </w:rPr>
        <w:t xml:space="preserve"> </w:t>
      </w:r>
      <w:r w:rsidR="00457306" w:rsidRPr="003474C0">
        <w:rPr>
          <w:shd w:val="clear" w:color="auto" w:fill="FFFFFF"/>
          <w:lang w:eastAsia="es-EC"/>
        </w:rPr>
        <w:t>que todos los días</w:t>
      </w:r>
      <w:r w:rsidRPr="003474C0">
        <w:rPr>
          <w:shd w:val="clear" w:color="auto" w:fill="FFFFFF"/>
          <w:lang w:eastAsia="es-EC"/>
        </w:rPr>
        <w:t>, est</w:t>
      </w:r>
      <w:r w:rsidR="00457306" w:rsidRPr="003474C0">
        <w:rPr>
          <w:shd w:val="clear" w:color="auto" w:fill="FFFFFF"/>
          <w:lang w:eastAsia="es-EC"/>
        </w:rPr>
        <w:t>e</w:t>
      </w:r>
      <w:r w:rsidRPr="003474C0">
        <w:rPr>
          <w:shd w:val="clear" w:color="auto" w:fill="FFFFFF"/>
          <w:lang w:eastAsia="es-EC"/>
        </w:rPr>
        <w:t xml:space="preserve"> tema</w:t>
      </w:r>
      <w:r w:rsidR="00457306" w:rsidRPr="003474C0">
        <w:rPr>
          <w:shd w:val="clear" w:color="auto" w:fill="FFFFFF"/>
          <w:lang w:eastAsia="es-EC"/>
        </w:rPr>
        <w:t xml:space="preserve"> se presenta a diario porque</w:t>
      </w:r>
      <w:r w:rsidRPr="003474C0">
        <w:rPr>
          <w:shd w:val="clear" w:color="auto" w:fill="FFFFFF"/>
          <w:lang w:eastAsia="es-EC"/>
        </w:rPr>
        <w:t xml:space="preserve"> se trata</w:t>
      </w:r>
      <w:r w:rsidR="00457306" w:rsidRPr="003474C0">
        <w:rPr>
          <w:shd w:val="clear" w:color="auto" w:fill="FFFFFF"/>
          <w:lang w:eastAsia="es-EC"/>
        </w:rPr>
        <w:t>n</w:t>
      </w:r>
      <w:r w:rsidRPr="003474C0">
        <w:rPr>
          <w:shd w:val="clear" w:color="auto" w:fill="FFFFFF"/>
          <w:lang w:eastAsia="es-EC"/>
        </w:rPr>
        <w:t xml:space="preserve"> d</w:t>
      </w:r>
      <w:r w:rsidR="00457306" w:rsidRPr="003474C0">
        <w:rPr>
          <w:shd w:val="clear" w:color="auto" w:fill="FFFFFF"/>
          <w:lang w:eastAsia="es-EC"/>
        </w:rPr>
        <w:t>e</w:t>
      </w:r>
      <w:r w:rsidRPr="003474C0">
        <w:rPr>
          <w:shd w:val="clear" w:color="auto" w:fill="FFFFFF"/>
          <w:lang w:eastAsia="es-EC"/>
        </w:rPr>
        <w:t xml:space="preserve"> asunto</w:t>
      </w:r>
      <w:r w:rsidR="00457306" w:rsidRPr="003474C0">
        <w:rPr>
          <w:shd w:val="clear" w:color="auto" w:fill="FFFFFF"/>
          <w:lang w:eastAsia="es-EC"/>
        </w:rPr>
        <w:t>s</w:t>
      </w:r>
      <w:r w:rsidRPr="003474C0">
        <w:rPr>
          <w:shd w:val="clear" w:color="auto" w:fill="FFFFFF"/>
          <w:lang w:eastAsia="es-EC"/>
        </w:rPr>
        <w:t xml:space="preserve"> transversal</w:t>
      </w:r>
      <w:r w:rsidR="00457306" w:rsidRPr="003474C0">
        <w:rPr>
          <w:shd w:val="clear" w:color="auto" w:fill="FFFFFF"/>
          <w:lang w:eastAsia="es-EC"/>
        </w:rPr>
        <w:t>es</w:t>
      </w:r>
      <w:r w:rsidRPr="003474C0">
        <w:rPr>
          <w:shd w:val="clear" w:color="auto" w:fill="FFFFFF"/>
          <w:lang w:eastAsia="es-EC"/>
        </w:rPr>
        <w:t xml:space="preserve"> a la</w:t>
      </w:r>
      <w:r w:rsidR="00457306" w:rsidRPr="003474C0">
        <w:rPr>
          <w:shd w:val="clear" w:color="auto" w:fill="FFFFFF"/>
          <w:lang w:eastAsia="es-EC"/>
        </w:rPr>
        <w:t xml:space="preserve"> </w:t>
      </w:r>
      <w:r w:rsidRPr="003474C0">
        <w:rPr>
          <w:shd w:val="clear" w:color="auto" w:fill="FFFFFF"/>
          <w:lang w:eastAsia="es-EC"/>
        </w:rPr>
        <w:t xml:space="preserve">actividad humana y el espíritu </w:t>
      </w:r>
      <w:r w:rsidR="00457306" w:rsidRPr="003474C0">
        <w:rPr>
          <w:shd w:val="clear" w:color="auto" w:fill="FFFFFF"/>
          <w:lang w:eastAsia="es-EC"/>
        </w:rPr>
        <w:t xml:space="preserve">que se posee para </w:t>
      </w:r>
      <w:r w:rsidRPr="003474C0">
        <w:rPr>
          <w:shd w:val="clear" w:color="auto" w:fill="FFFFFF"/>
          <w:lang w:eastAsia="es-EC"/>
        </w:rPr>
        <w:t>regula</w:t>
      </w:r>
      <w:r w:rsidR="00457306" w:rsidRPr="003474C0">
        <w:rPr>
          <w:shd w:val="clear" w:color="auto" w:fill="FFFFFF"/>
          <w:lang w:eastAsia="es-EC"/>
        </w:rPr>
        <w:t xml:space="preserve">r </w:t>
      </w:r>
      <w:r w:rsidR="00457306" w:rsidRPr="003474C0">
        <w:rPr>
          <w:shd w:val="clear" w:color="auto" w:fill="FFFFFF"/>
          <w:lang w:eastAsia="es-EC"/>
        </w:rPr>
        <w:lastRenderedPageBreak/>
        <w:t>los contenidos</w:t>
      </w:r>
      <w:r w:rsidRPr="003474C0">
        <w:rPr>
          <w:shd w:val="clear" w:color="auto" w:fill="FFFFFF"/>
          <w:lang w:eastAsia="es-EC"/>
        </w:rPr>
        <w:t xml:space="preserve">, </w:t>
      </w:r>
      <w:r w:rsidR="00BD0313" w:rsidRPr="003474C0">
        <w:rPr>
          <w:shd w:val="clear" w:color="auto" w:fill="FFFFFF"/>
          <w:lang w:eastAsia="es-EC"/>
        </w:rPr>
        <w:t xml:space="preserve">esto se basa en </w:t>
      </w:r>
      <w:r w:rsidRPr="003474C0">
        <w:rPr>
          <w:shd w:val="clear" w:color="auto" w:fill="FFFFFF"/>
          <w:lang w:eastAsia="es-EC"/>
        </w:rPr>
        <w:t>conform</w:t>
      </w:r>
      <w:r w:rsidR="00BD0313" w:rsidRPr="003474C0">
        <w:rPr>
          <w:shd w:val="clear" w:color="auto" w:fill="FFFFFF"/>
          <w:lang w:eastAsia="es-EC"/>
        </w:rPr>
        <w:t>idad a las</w:t>
      </w:r>
      <w:r w:rsidRPr="003474C0">
        <w:rPr>
          <w:shd w:val="clear" w:color="auto" w:fill="FFFFFF"/>
          <w:lang w:eastAsia="es-EC"/>
        </w:rPr>
        <w:t xml:space="preserve"> madura</w:t>
      </w:r>
      <w:r w:rsidR="00BD0313" w:rsidRPr="003474C0">
        <w:rPr>
          <w:shd w:val="clear" w:color="auto" w:fill="FFFFFF"/>
          <w:lang w:eastAsia="es-EC"/>
        </w:rPr>
        <w:t>ciones de</w:t>
      </w:r>
      <w:r w:rsidRPr="003474C0">
        <w:rPr>
          <w:shd w:val="clear" w:color="auto" w:fill="FFFFFF"/>
          <w:lang w:eastAsia="es-EC"/>
        </w:rPr>
        <w:t xml:space="preserve"> la</w:t>
      </w:r>
      <w:r w:rsidR="00BD0313" w:rsidRPr="003474C0">
        <w:rPr>
          <w:shd w:val="clear" w:color="auto" w:fill="FFFFFF"/>
          <w:lang w:eastAsia="es-EC"/>
        </w:rPr>
        <w:t>s</w:t>
      </w:r>
      <w:r w:rsidRPr="003474C0">
        <w:rPr>
          <w:shd w:val="clear" w:color="auto" w:fill="FFFFFF"/>
          <w:lang w:eastAsia="es-EC"/>
        </w:rPr>
        <w:t xml:space="preserve"> sociedad</w:t>
      </w:r>
      <w:r w:rsidR="00BD0313" w:rsidRPr="003474C0">
        <w:rPr>
          <w:shd w:val="clear" w:color="auto" w:fill="FFFFFF"/>
          <w:lang w:eastAsia="es-EC"/>
        </w:rPr>
        <w:t>es</w:t>
      </w:r>
      <w:r w:rsidRPr="003474C0">
        <w:rPr>
          <w:shd w:val="clear" w:color="auto" w:fill="FFFFFF"/>
          <w:lang w:eastAsia="es-EC"/>
        </w:rPr>
        <w:t xml:space="preserve"> en torno </w:t>
      </w:r>
      <w:r w:rsidR="00BD0313" w:rsidRPr="003474C0">
        <w:rPr>
          <w:shd w:val="clear" w:color="auto" w:fill="FFFFFF"/>
          <w:lang w:eastAsia="es-EC"/>
        </w:rPr>
        <w:t xml:space="preserve">a lo que </w:t>
      </w:r>
      <w:r w:rsidRPr="003474C0">
        <w:rPr>
          <w:shd w:val="clear" w:color="auto" w:fill="FFFFFF"/>
          <w:lang w:eastAsia="es-EC"/>
        </w:rPr>
        <w:t xml:space="preserve">significa para </w:t>
      </w:r>
      <w:r w:rsidR="00BD0313" w:rsidRPr="003474C0">
        <w:rPr>
          <w:shd w:val="clear" w:color="auto" w:fill="FFFFFF"/>
          <w:lang w:eastAsia="es-EC"/>
        </w:rPr>
        <w:t xml:space="preserve">el propio ser </w:t>
      </w:r>
      <w:r w:rsidRPr="003474C0">
        <w:rPr>
          <w:shd w:val="clear" w:color="auto" w:fill="FFFFFF"/>
          <w:lang w:eastAsia="es-EC"/>
        </w:rPr>
        <w:t>las TIC, e</w:t>
      </w:r>
      <w:r w:rsidR="00BD0313" w:rsidRPr="003474C0">
        <w:rPr>
          <w:shd w:val="clear" w:color="auto" w:fill="FFFFFF"/>
          <w:lang w:eastAsia="es-EC"/>
        </w:rPr>
        <w:t>n donde estas</w:t>
      </w:r>
      <w:r w:rsidRPr="003474C0">
        <w:rPr>
          <w:shd w:val="clear" w:color="auto" w:fill="FFFFFF"/>
          <w:lang w:eastAsia="es-EC"/>
        </w:rPr>
        <w:t xml:space="preserve"> garantiza</w:t>
      </w:r>
      <w:r w:rsidR="00BD0313" w:rsidRPr="003474C0">
        <w:rPr>
          <w:shd w:val="clear" w:color="auto" w:fill="FFFFFF"/>
          <w:lang w:eastAsia="es-EC"/>
        </w:rPr>
        <w:t xml:space="preserve">n </w:t>
      </w:r>
      <w:r w:rsidRPr="003474C0">
        <w:rPr>
          <w:shd w:val="clear" w:color="auto" w:fill="FFFFFF"/>
          <w:lang w:eastAsia="es-EC"/>
        </w:rPr>
        <w:t>l</w:t>
      </w:r>
      <w:r w:rsidR="00BD0313" w:rsidRPr="003474C0">
        <w:rPr>
          <w:shd w:val="clear" w:color="auto" w:fill="FFFFFF"/>
          <w:lang w:eastAsia="es-EC"/>
        </w:rPr>
        <w:t>os</w:t>
      </w:r>
      <w:r w:rsidRPr="003474C0">
        <w:rPr>
          <w:shd w:val="clear" w:color="auto" w:fill="FFFFFF"/>
          <w:lang w:eastAsia="es-EC"/>
        </w:rPr>
        <w:t xml:space="preserve"> acceso</w:t>
      </w:r>
      <w:r w:rsidR="00BD0313" w:rsidRPr="003474C0">
        <w:rPr>
          <w:shd w:val="clear" w:color="auto" w:fill="FFFFFF"/>
          <w:lang w:eastAsia="es-EC"/>
        </w:rPr>
        <w:t>s</w:t>
      </w:r>
      <w:r w:rsidRPr="003474C0">
        <w:rPr>
          <w:shd w:val="clear" w:color="auto" w:fill="FFFFFF"/>
          <w:lang w:eastAsia="es-EC"/>
        </w:rPr>
        <w:t xml:space="preserve">, </w:t>
      </w:r>
      <w:r w:rsidR="00BD0313" w:rsidRPr="003474C0">
        <w:rPr>
          <w:shd w:val="clear" w:color="auto" w:fill="FFFFFF"/>
          <w:lang w:eastAsia="es-EC"/>
        </w:rPr>
        <w:t xml:space="preserve">a las </w:t>
      </w:r>
      <w:r w:rsidRPr="003474C0">
        <w:rPr>
          <w:shd w:val="clear" w:color="auto" w:fill="FFFFFF"/>
          <w:lang w:eastAsia="es-EC"/>
        </w:rPr>
        <w:t>pro</w:t>
      </w:r>
      <w:r w:rsidR="00BD0313" w:rsidRPr="003474C0">
        <w:rPr>
          <w:shd w:val="clear" w:color="auto" w:fill="FFFFFF"/>
          <w:lang w:eastAsia="es-EC"/>
        </w:rPr>
        <w:t>tecciones de</w:t>
      </w:r>
      <w:r w:rsidRPr="003474C0">
        <w:rPr>
          <w:shd w:val="clear" w:color="auto" w:fill="FFFFFF"/>
          <w:lang w:eastAsia="es-EC"/>
        </w:rPr>
        <w:t xml:space="preserve"> l</w:t>
      </w:r>
      <w:r w:rsidR="00BD0313" w:rsidRPr="003474C0">
        <w:rPr>
          <w:shd w:val="clear" w:color="auto" w:fill="FFFFFF"/>
          <w:lang w:eastAsia="es-EC"/>
        </w:rPr>
        <w:t>os</w:t>
      </w:r>
      <w:r w:rsidRPr="003474C0">
        <w:rPr>
          <w:shd w:val="clear" w:color="auto" w:fill="FFFFFF"/>
          <w:lang w:eastAsia="es-EC"/>
        </w:rPr>
        <w:t xml:space="preserve"> consumidor</w:t>
      </w:r>
      <w:r w:rsidR="00BD0313" w:rsidRPr="003474C0">
        <w:rPr>
          <w:shd w:val="clear" w:color="auto" w:fill="FFFFFF"/>
          <w:lang w:eastAsia="es-EC"/>
        </w:rPr>
        <w:t>es</w:t>
      </w:r>
      <w:r w:rsidRPr="003474C0">
        <w:rPr>
          <w:shd w:val="clear" w:color="auto" w:fill="FFFFFF"/>
          <w:lang w:eastAsia="es-EC"/>
        </w:rPr>
        <w:t>, usuario</w:t>
      </w:r>
      <w:r w:rsidR="00BD0313" w:rsidRPr="003474C0">
        <w:rPr>
          <w:shd w:val="clear" w:color="auto" w:fill="FFFFFF"/>
          <w:lang w:eastAsia="es-EC"/>
        </w:rPr>
        <w:t>s</w:t>
      </w:r>
      <w:r w:rsidRPr="003474C0">
        <w:rPr>
          <w:shd w:val="clear" w:color="auto" w:fill="FFFFFF"/>
          <w:lang w:eastAsia="es-EC"/>
        </w:rPr>
        <w:t>, empresa</w:t>
      </w:r>
      <w:r w:rsidR="00BD0313" w:rsidRPr="003474C0">
        <w:rPr>
          <w:shd w:val="clear" w:color="auto" w:fill="FFFFFF"/>
          <w:lang w:eastAsia="es-EC"/>
        </w:rPr>
        <w:t>s</w:t>
      </w:r>
      <w:r w:rsidRPr="003474C0">
        <w:rPr>
          <w:shd w:val="clear" w:color="auto" w:fill="FFFFFF"/>
          <w:lang w:eastAsia="es-EC"/>
        </w:rPr>
        <w:t>, en base a la</w:t>
      </w:r>
      <w:r w:rsidR="00BD0313" w:rsidRPr="003474C0">
        <w:rPr>
          <w:shd w:val="clear" w:color="auto" w:fill="FFFFFF"/>
          <w:lang w:eastAsia="es-EC"/>
        </w:rPr>
        <w:t>s</w:t>
      </w:r>
      <w:r w:rsidRPr="003474C0">
        <w:rPr>
          <w:shd w:val="clear" w:color="auto" w:fill="FFFFFF"/>
          <w:lang w:eastAsia="es-EC"/>
        </w:rPr>
        <w:t xml:space="preserve"> responsabilidad</w:t>
      </w:r>
      <w:r w:rsidR="00BD0313" w:rsidRPr="003474C0">
        <w:rPr>
          <w:shd w:val="clear" w:color="auto" w:fill="FFFFFF"/>
          <w:lang w:eastAsia="es-EC"/>
        </w:rPr>
        <w:t>es,</w:t>
      </w:r>
      <w:r w:rsidRPr="003474C0">
        <w:rPr>
          <w:shd w:val="clear" w:color="auto" w:fill="FFFFFF"/>
          <w:lang w:eastAsia="es-EC"/>
        </w:rPr>
        <w:t xml:space="preserve"> en la</w:t>
      </w:r>
      <w:r w:rsidR="00BD0313" w:rsidRPr="003474C0">
        <w:rPr>
          <w:shd w:val="clear" w:color="auto" w:fill="FFFFFF"/>
          <w:lang w:eastAsia="es-EC"/>
        </w:rPr>
        <w:t>s</w:t>
      </w:r>
      <w:r w:rsidRPr="003474C0">
        <w:rPr>
          <w:shd w:val="clear" w:color="auto" w:fill="FFFFFF"/>
          <w:lang w:eastAsia="es-EC"/>
        </w:rPr>
        <w:t xml:space="preserve"> creaci</w:t>
      </w:r>
      <w:r w:rsidR="00BD0313" w:rsidRPr="003474C0">
        <w:rPr>
          <w:shd w:val="clear" w:color="auto" w:fill="FFFFFF"/>
          <w:lang w:eastAsia="es-EC"/>
        </w:rPr>
        <w:t>ones</w:t>
      </w:r>
      <w:r w:rsidRPr="003474C0">
        <w:rPr>
          <w:shd w:val="clear" w:color="auto" w:fill="FFFFFF"/>
          <w:lang w:eastAsia="es-EC"/>
        </w:rPr>
        <w:t xml:space="preserve"> de </w:t>
      </w:r>
      <w:r w:rsidR="00BD0313" w:rsidRPr="003474C0">
        <w:rPr>
          <w:shd w:val="clear" w:color="auto" w:fill="FFFFFF"/>
          <w:lang w:eastAsia="es-EC"/>
        </w:rPr>
        <w:t>métodos</w:t>
      </w:r>
      <w:r w:rsidRPr="003474C0">
        <w:rPr>
          <w:shd w:val="clear" w:color="auto" w:fill="FFFFFF"/>
          <w:lang w:eastAsia="es-EC"/>
        </w:rPr>
        <w:t xml:space="preserve"> y </w:t>
      </w:r>
      <w:r w:rsidR="00BD0313" w:rsidRPr="003474C0">
        <w:rPr>
          <w:shd w:val="clear" w:color="auto" w:fill="FFFFFF"/>
          <w:lang w:eastAsia="es-EC"/>
        </w:rPr>
        <w:t>medios</w:t>
      </w:r>
      <w:r w:rsidRPr="003474C0">
        <w:rPr>
          <w:shd w:val="clear" w:color="auto" w:fill="FFFFFF"/>
          <w:lang w:eastAsia="es-EC"/>
        </w:rPr>
        <w:t xml:space="preserve"> de </w:t>
      </w:r>
      <w:r w:rsidR="00BD0313" w:rsidRPr="003474C0">
        <w:rPr>
          <w:shd w:val="clear" w:color="auto" w:fill="FFFFFF"/>
          <w:lang w:eastAsia="es-EC"/>
        </w:rPr>
        <w:t xml:space="preserve">los </w:t>
      </w:r>
      <w:r w:rsidRPr="003474C0">
        <w:rPr>
          <w:shd w:val="clear" w:color="auto" w:fill="FFFFFF"/>
          <w:lang w:eastAsia="es-EC"/>
        </w:rPr>
        <w:t>comercio</w:t>
      </w:r>
      <w:r w:rsidR="00BD0313" w:rsidRPr="003474C0">
        <w:rPr>
          <w:shd w:val="clear" w:color="auto" w:fill="FFFFFF"/>
          <w:lang w:eastAsia="es-EC"/>
        </w:rPr>
        <w:t>s</w:t>
      </w:r>
      <w:r w:rsidRPr="003474C0">
        <w:rPr>
          <w:shd w:val="clear" w:color="auto" w:fill="FFFFFF"/>
          <w:lang w:eastAsia="es-EC"/>
        </w:rPr>
        <w:t xml:space="preserve"> o tecnología</w:t>
      </w:r>
      <w:r w:rsidR="00BD0313" w:rsidRPr="003474C0">
        <w:rPr>
          <w:shd w:val="clear" w:color="auto" w:fill="FFFFFF"/>
          <w:lang w:eastAsia="es-EC"/>
        </w:rPr>
        <w:t>s</w:t>
      </w:r>
      <w:r w:rsidRPr="003474C0">
        <w:rPr>
          <w:shd w:val="clear" w:color="auto" w:fill="FFFFFF"/>
          <w:lang w:eastAsia="es-EC"/>
        </w:rPr>
        <w:t xml:space="preserve"> </w:t>
      </w:r>
      <w:r w:rsidR="00BD0313" w:rsidRPr="003474C0">
        <w:rPr>
          <w:shd w:val="clear" w:color="auto" w:fill="FFFFFF"/>
          <w:lang w:eastAsia="es-EC"/>
        </w:rPr>
        <w:t>la que</w:t>
      </w:r>
      <w:r w:rsidRPr="003474C0">
        <w:rPr>
          <w:shd w:val="clear" w:color="auto" w:fill="FFFFFF"/>
          <w:lang w:eastAsia="es-EC"/>
        </w:rPr>
        <w:t xml:space="preserve"> garantice </w:t>
      </w:r>
      <w:r w:rsidR="00BD0313" w:rsidRPr="003474C0">
        <w:rPr>
          <w:shd w:val="clear" w:color="auto" w:fill="FFFFFF"/>
          <w:lang w:eastAsia="es-EC"/>
        </w:rPr>
        <w:t xml:space="preserve">la utilización </w:t>
      </w:r>
      <w:r w:rsidRPr="003474C0">
        <w:rPr>
          <w:shd w:val="clear" w:color="auto" w:fill="FFFFFF"/>
          <w:lang w:eastAsia="es-EC"/>
        </w:rPr>
        <w:t xml:space="preserve">de la información </w:t>
      </w:r>
      <w:r w:rsidR="00BD0313" w:rsidRPr="003474C0">
        <w:rPr>
          <w:shd w:val="clear" w:color="auto" w:fill="FFFFFF"/>
          <w:lang w:eastAsia="es-EC"/>
        </w:rPr>
        <w:t xml:space="preserve">que estén </w:t>
      </w:r>
      <w:r w:rsidRPr="003474C0">
        <w:rPr>
          <w:shd w:val="clear" w:color="auto" w:fill="FFFFFF"/>
          <w:lang w:eastAsia="es-EC"/>
        </w:rPr>
        <w:t>orientado</w:t>
      </w:r>
      <w:r w:rsidR="00BD0313" w:rsidRPr="003474C0">
        <w:rPr>
          <w:shd w:val="clear" w:color="auto" w:fill="FFFFFF"/>
          <w:lang w:eastAsia="es-EC"/>
        </w:rPr>
        <w:t>s</w:t>
      </w:r>
      <w:r w:rsidRPr="003474C0">
        <w:rPr>
          <w:shd w:val="clear" w:color="auto" w:fill="FFFFFF"/>
          <w:lang w:eastAsia="es-EC"/>
        </w:rPr>
        <w:t xml:space="preserve"> a </w:t>
      </w:r>
      <w:r w:rsidR="00BD0313" w:rsidRPr="003474C0">
        <w:rPr>
          <w:shd w:val="clear" w:color="auto" w:fill="FFFFFF"/>
          <w:lang w:eastAsia="es-EC"/>
        </w:rPr>
        <w:t>impedir</w:t>
      </w:r>
      <w:r w:rsidRPr="003474C0">
        <w:rPr>
          <w:shd w:val="clear" w:color="auto" w:fill="FFFFFF"/>
          <w:lang w:eastAsia="es-EC"/>
        </w:rPr>
        <w:t xml:space="preserve"> daños en sus activos </w:t>
      </w:r>
      <w:r w:rsidR="00BD0313" w:rsidRPr="003474C0">
        <w:rPr>
          <w:shd w:val="clear" w:color="auto" w:fill="FFFFFF"/>
          <w:lang w:eastAsia="es-EC"/>
        </w:rPr>
        <w:t>in</w:t>
      </w:r>
      <w:r w:rsidRPr="003474C0">
        <w:rPr>
          <w:shd w:val="clear" w:color="auto" w:fill="FFFFFF"/>
          <w:lang w:eastAsia="es-EC"/>
        </w:rPr>
        <w:t>tangibles o tangibles</w:t>
      </w:r>
      <w:r w:rsidR="00BD0313" w:rsidRPr="003474C0">
        <w:rPr>
          <w:shd w:val="clear" w:color="auto" w:fill="FFFFFF"/>
          <w:lang w:eastAsia="es-EC"/>
        </w:rPr>
        <w:t>.</w:t>
      </w:r>
    </w:p>
    <w:p w14:paraId="7B287BC9" w14:textId="6D68768D" w:rsidR="00045A50" w:rsidRPr="003474C0" w:rsidRDefault="00BD0313" w:rsidP="000147BE">
      <w:pPr>
        <w:rPr>
          <w:lang w:eastAsia="es-EC"/>
        </w:rPr>
      </w:pPr>
      <w:r w:rsidRPr="003474C0">
        <w:rPr>
          <w:shd w:val="clear" w:color="auto" w:fill="FFFFFF"/>
          <w:lang w:eastAsia="es-EC"/>
        </w:rPr>
        <w:t>Por ende, el uso de estas</w:t>
      </w:r>
      <w:r w:rsidR="00045A50" w:rsidRPr="003474C0">
        <w:rPr>
          <w:shd w:val="clear" w:color="auto" w:fill="FFFFFF"/>
          <w:lang w:eastAsia="es-EC"/>
        </w:rPr>
        <w:t xml:space="preserve"> protege</w:t>
      </w:r>
      <w:r w:rsidRPr="003474C0">
        <w:rPr>
          <w:shd w:val="clear" w:color="auto" w:fill="FFFFFF"/>
          <w:lang w:eastAsia="es-EC"/>
        </w:rPr>
        <w:t>n a los personas e</w:t>
      </w:r>
      <w:r w:rsidR="00045A50" w:rsidRPr="003474C0">
        <w:rPr>
          <w:shd w:val="clear" w:color="auto" w:fill="FFFFFF"/>
          <w:lang w:eastAsia="es-EC"/>
        </w:rPr>
        <w:t xml:space="preserve"> instituciones contra l</w:t>
      </w:r>
      <w:r w:rsidRPr="003474C0">
        <w:rPr>
          <w:shd w:val="clear" w:color="auto" w:fill="FFFFFF"/>
          <w:lang w:eastAsia="es-EC"/>
        </w:rPr>
        <w:t>os</w:t>
      </w:r>
      <w:r w:rsidR="00045A50" w:rsidRPr="003474C0">
        <w:rPr>
          <w:shd w:val="clear" w:color="auto" w:fill="FFFFFF"/>
          <w:lang w:eastAsia="es-EC"/>
        </w:rPr>
        <w:t xml:space="preserve"> fraude</w:t>
      </w:r>
      <w:r w:rsidRPr="003474C0">
        <w:rPr>
          <w:shd w:val="clear" w:color="auto" w:fill="FFFFFF"/>
          <w:lang w:eastAsia="es-EC"/>
        </w:rPr>
        <w:t>s</w:t>
      </w:r>
      <w:r w:rsidR="00045A50" w:rsidRPr="003474C0">
        <w:rPr>
          <w:shd w:val="clear" w:color="auto" w:fill="FFFFFF"/>
          <w:lang w:eastAsia="es-EC"/>
        </w:rPr>
        <w:t xml:space="preserve"> informático</w:t>
      </w:r>
      <w:r w:rsidRPr="003474C0">
        <w:rPr>
          <w:shd w:val="clear" w:color="auto" w:fill="FFFFFF"/>
          <w:lang w:eastAsia="es-EC"/>
        </w:rPr>
        <w:t>s</w:t>
      </w:r>
      <w:r w:rsidR="00045A50" w:rsidRPr="003474C0">
        <w:rPr>
          <w:shd w:val="clear" w:color="auto" w:fill="FFFFFF"/>
          <w:lang w:eastAsia="es-EC"/>
        </w:rPr>
        <w:t xml:space="preserve"> o l</w:t>
      </w:r>
      <w:r w:rsidRPr="003474C0">
        <w:rPr>
          <w:shd w:val="clear" w:color="auto" w:fill="FFFFFF"/>
          <w:lang w:eastAsia="es-EC"/>
        </w:rPr>
        <w:t>os</w:t>
      </w:r>
      <w:r w:rsidR="00045A50" w:rsidRPr="003474C0">
        <w:rPr>
          <w:shd w:val="clear" w:color="auto" w:fill="FFFFFF"/>
          <w:lang w:eastAsia="es-EC"/>
        </w:rPr>
        <w:t xml:space="preserve"> espionaje</w:t>
      </w:r>
      <w:r w:rsidRPr="003474C0">
        <w:rPr>
          <w:shd w:val="clear" w:color="auto" w:fill="FFFFFF"/>
          <w:lang w:eastAsia="es-EC"/>
        </w:rPr>
        <w:t>s</w:t>
      </w:r>
      <w:r w:rsidR="00045A50" w:rsidRPr="003474C0">
        <w:rPr>
          <w:shd w:val="clear" w:color="auto" w:fill="FFFFFF"/>
          <w:lang w:eastAsia="es-EC"/>
        </w:rPr>
        <w:t xml:space="preserve"> industrial</w:t>
      </w:r>
      <w:r w:rsidRPr="003474C0">
        <w:rPr>
          <w:shd w:val="clear" w:color="auto" w:fill="FFFFFF"/>
          <w:lang w:eastAsia="es-EC"/>
        </w:rPr>
        <w:t>es</w:t>
      </w:r>
      <w:r w:rsidR="00045A50" w:rsidRPr="003474C0">
        <w:rPr>
          <w:shd w:val="clear" w:color="auto" w:fill="FFFFFF"/>
          <w:lang w:eastAsia="es-EC"/>
        </w:rPr>
        <w:t xml:space="preserve">, </w:t>
      </w:r>
      <w:r w:rsidRPr="003474C0">
        <w:rPr>
          <w:shd w:val="clear" w:color="auto" w:fill="FFFFFF"/>
          <w:lang w:eastAsia="es-EC"/>
        </w:rPr>
        <w:t>para la prevención de los</w:t>
      </w:r>
      <w:r w:rsidR="00045A50" w:rsidRPr="003474C0">
        <w:rPr>
          <w:shd w:val="clear" w:color="auto" w:fill="FFFFFF"/>
          <w:lang w:eastAsia="es-EC"/>
        </w:rPr>
        <w:t xml:space="preserve"> daño</w:t>
      </w:r>
      <w:r w:rsidRPr="003474C0">
        <w:rPr>
          <w:shd w:val="clear" w:color="auto" w:fill="FFFFFF"/>
          <w:lang w:eastAsia="es-EC"/>
        </w:rPr>
        <w:t>s</w:t>
      </w:r>
      <w:r w:rsidR="00045A50" w:rsidRPr="003474C0">
        <w:rPr>
          <w:shd w:val="clear" w:color="auto" w:fill="FFFFFF"/>
          <w:lang w:eastAsia="es-EC"/>
        </w:rPr>
        <w:t xml:space="preserve"> físico</w:t>
      </w:r>
      <w:r w:rsidRPr="003474C0">
        <w:rPr>
          <w:shd w:val="clear" w:color="auto" w:fill="FFFFFF"/>
          <w:lang w:eastAsia="es-EC"/>
        </w:rPr>
        <w:t>s</w:t>
      </w:r>
      <w:r w:rsidR="00045A50" w:rsidRPr="003474C0">
        <w:rPr>
          <w:shd w:val="clear" w:color="auto" w:fill="FFFFFF"/>
          <w:lang w:eastAsia="es-EC"/>
        </w:rPr>
        <w:t xml:space="preserve"> de</w:t>
      </w:r>
      <w:r w:rsidRPr="003474C0">
        <w:rPr>
          <w:shd w:val="clear" w:color="auto" w:fill="FFFFFF"/>
          <w:lang w:eastAsia="es-EC"/>
        </w:rPr>
        <w:t xml:space="preserve"> la</w:t>
      </w:r>
      <w:r w:rsidR="00045A50" w:rsidRPr="003474C0">
        <w:rPr>
          <w:shd w:val="clear" w:color="auto" w:fill="FFFFFF"/>
          <w:lang w:eastAsia="es-EC"/>
        </w:rPr>
        <w:t xml:space="preserve"> infraestructura crítica en </w:t>
      </w:r>
      <w:r w:rsidRPr="003474C0">
        <w:rPr>
          <w:shd w:val="clear" w:color="auto" w:fill="FFFFFF"/>
          <w:lang w:eastAsia="es-EC"/>
        </w:rPr>
        <w:t xml:space="preserve">los </w:t>
      </w:r>
      <w:r w:rsidR="00045A50" w:rsidRPr="003474C0">
        <w:rPr>
          <w:shd w:val="clear" w:color="auto" w:fill="FFFFFF"/>
          <w:lang w:eastAsia="es-EC"/>
        </w:rPr>
        <w:t>caso</w:t>
      </w:r>
      <w:r w:rsidRPr="003474C0">
        <w:rPr>
          <w:shd w:val="clear" w:color="auto" w:fill="FFFFFF"/>
          <w:lang w:eastAsia="es-EC"/>
        </w:rPr>
        <w:t>s</w:t>
      </w:r>
      <w:r w:rsidR="00045A50" w:rsidRPr="003474C0">
        <w:rPr>
          <w:shd w:val="clear" w:color="auto" w:fill="FFFFFF"/>
          <w:lang w:eastAsia="es-EC"/>
        </w:rPr>
        <w:t xml:space="preserve"> de</w:t>
      </w:r>
      <w:r w:rsidRPr="003474C0">
        <w:rPr>
          <w:shd w:val="clear" w:color="auto" w:fill="FFFFFF"/>
          <w:lang w:eastAsia="es-EC"/>
        </w:rPr>
        <w:t>l</w:t>
      </w:r>
      <w:r w:rsidR="00045A50" w:rsidRPr="003474C0">
        <w:rPr>
          <w:shd w:val="clear" w:color="auto" w:fill="FFFFFF"/>
          <w:lang w:eastAsia="es-EC"/>
        </w:rPr>
        <w:t xml:space="preserve"> sistema de </w:t>
      </w:r>
      <w:r w:rsidRPr="003474C0">
        <w:rPr>
          <w:shd w:val="clear" w:color="auto" w:fill="FFFFFF"/>
          <w:lang w:eastAsia="es-EC"/>
        </w:rPr>
        <w:t xml:space="preserve">los </w:t>
      </w:r>
      <w:r w:rsidR="00045A50" w:rsidRPr="003474C0">
        <w:rPr>
          <w:shd w:val="clear" w:color="auto" w:fill="FFFFFF"/>
          <w:lang w:eastAsia="es-EC"/>
        </w:rPr>
        <w:t>tiempo</w:t>
      </w:r>
      <w:r w:rsidRPr="003474C0">
        <w:rPr>
          <w:shd w:val="clear" w:color="auto" w:fill="FFFFFF"/>
          <w:lang w:eastAsia="es-EC"/>
        </w:rPr>
        <w:t>s</w:t>
      </w:r>
      <w:r w:rsidR="00045A50" w:rsidRPr="003474C0">
        <w:rPr>
          <w:shd w:val="clear" w:color="auto" w:fill="FFFFFF"/>
          <w:lang w:eastAsia="es-EC"/>
        </w:rPr>
        <w:t xml:space="preserve"> real</w:t>
      </w:r>
      <w:r w:rsidRPr="003474C0">
        <w:rPr>
          <w:shd w:val="clear" w:color="auto" w:fill="FFFFFF"/>
          <w:lang w:eastAsia="es-EC"/>
        </w:rPr>
        <w:t>es</w:t>
      </w:r>
      <w:r w:rsidR="00045A50" w:rsidRPr="003474C0">
        <w:rPr>
          <w:shd w:val="clear" w:color="auto" w:fill="FFFFFF"/>
          <w:lang w:eastAsia="es-EC"/>
        </w:rPr>
        <w:t xml:space="preserve">, </w:t>
      </w:r>
      <w:r w:rsidRPr="003474C0">
        <w:rPr>
          <w:shd w:val="clear" w:color="auto" w:fill="FFFFFF"/>
          <w:lang w:eastAsia="es-EC"/>
        </w:rPr>
        <w:t xml:space="preserve">en donde se </w:t>
      </w:r>
      <w:r w:rsidR="00045A50" w:rsidRPr="003474C0">
        <w:rPr>
          <w:shd w:val="clear" w:color="auto" w:fill="FFFFFF"/>
          <w:lang w:eastAsia="es-EC"/>
        </w:rPr>
        <w:t>cuida</w:t>
      </w:r>
      <w:r w:rsidRPr="003474C0">
        <w:rPr>
          <w:shd w:val="clear" w:color="auto" w:fill="FFFFFF"/>
          <w:lang w:eastAsia="es-EC"/>
        </w:rPr>
        <w:t>n</w:t>
      </w:r>
      <w:r w:rsidR="00045A50" w:rsidRPr="003474C0">
        <w:rPr>
          <w:shd w:val="clear" w:color="auto" w:fill="FFFFFF"/>
          <w:lang w:eastAsia="es-EC"/>
        </w:rPr>
        <w:t xml:space="preserve"> la </w:t>
      </w:r>
      <w:r w:rsidRPr="003474C0">
        <w:rPr>
          <w:shd w:val="clear" w:color="auto" w:fill="FFFFFF"/>
          <w:lang w:eastAsia="es-EC"/>
        </w:rPr>
        <w:t xml:space="preserve">integridad y </w:t>
      </w:r>
      <w:r w:rsidR="00045A50" w:rsidRPr="003474C0">
        <w:rPr>
          <w:shd w:val="clear" w:color="auto" w:fill="FFFFFF"/>
          <w:lang w:eastAsia="es-EC"/>
        </w:rPr>
        <w:t>salud de las personas frente a</w:t>
      </w:r>
      <w:r w:rsidRPr="003474C0">
        <w:rPr>
          <w:shd w:val="clear" w:color="auto" w:fill="FFFFFF"/>
          <w:lang w:eastAsia="es-EC"/>
        </w:rPr>
        <w:t>l</w:t>
      </w:r>
      <w:r w:rsidR="00045A50" w:rsidRPr="003474C0">
        <w:rPr>
          <w:shd w:val="clear" w:color="auto" w:fill="FFFFFF"/>
          <w:lang w:eastAsia="es-EC"/>
        </w:rPr>
        <w:t xml:space="preserve"> sistema médico crítico, como puede ser aquel</w:t>
      </w:r>
      <w:r w:rsidRPr="003474C0">
        <w:rPr>
          <w:shd w:val="clear" w:color="auto" w:fill="FFFFFF"/>
          <w:lang w:eastAsia="es-EC"/>
        </w:rPr>
        <w:t xml:space="preserve"> en donde se</w:t>
      </w:r>
      <w:r w:rsidR="00045A50" w:rsidRPr="003474C0">
        <w:rPr>
          <w:shd w:val="clear" w:color="auto" w:fill="FFFFFF"/>
          <w:lang w:eastAsia="es-EC"/>
        </w:rPr>
        <w:t xml:space="preserve"> emplea </w:t>
      </w:r>
      <w:r w:rsidRPr="003474C0">
        <w:rPr>
          <w:shd w:val="clear" w:color="auto" w:fill="FFFFFF"/>
          <w:lang w:eastAsia="es-EC"/>
        </w:rPr>
        <w:t>herramientas</w:t>
      </w:r>
      <w:r w:rsidR="00045A50" w:rsidRPr="003474C0">
        <w:rPr>
          <w:shd w:val="clear" w:color="auto" w:fill="FFFFFF"/>
          <w:lang w:eastAsia="es-EC"/>
        </w:rPr>
        <w:t xml:space="preserve"> con tecnología radiante </w:t>
      </w:r>
      <w:r w:rsidRPr="003474C0">
        <w:rPr>
          <w:shd w:val="clear" w:color="auto" w:fill="FFFFFF"/>
          <w:lang w:eastAsia="es-EC"/>
        </w:rPr>
        <w:t>en donde se</w:t>
      </w:r>
      <w:r w:rsidR="00045A50" w:rsidRPr="003474C0">
        <w:rPr>
          <w:shd w:val="clear" w:color="auto" w:fill="FFFFFF"/>
          <w:lang w:eastAsia="es-EC"/>
        </w:rPr>
        <w:t xml:space="preserve"> incorpora </w:t>
      </w:r>
      <w:r w:rsidRPr="003474C0">
        <w:rPr>
          <w:shd w:val="clear" w:color="auto" w:fill="FFFFFF"/>
          <w:lang w:eastAsia="es-EC"/>
        </w:rPr>
        <w:t xml:space="preserve">los software y la </w:t>
      </w:r>
      <w:r w:rsidR="00045A50" w:rsidRPr="003474C0">
        <w:rPr>
          <w:shd w:val="clear" w:color="auto" w:fill="FFFFFF"/>
          <w:lang w:eastAsia="es-EC"/>
        </w:rPr>
        <w:t xml:space="preserve">electrónica, </w:t>
      </w:r>
      <w:r w:rsidRPr="003474C0">
        <w:rPr>
          <w:shd w:val="clear" w:color="auto" w:fill="FFFFFF"/>
          <w:lang w:eastAsia="es-EC"/>
        </w:rPr>
        <w:t xml:space="preserve">en donde se </w:t>
      </w:r>
      <w:r w:rsidR="00045A50" w:rsidRPr="003474C0">
        <w:rPr>
          <w:shd w:val="clear" w:color="auto" w:fill="FFFFFF"/>
          <w:lang w:eastAsia="es-EC"/>
        </w:rPr>
        <w:t>propicia</w:t>
      </w:r>
      <w:r w:rsidRPr="003474C0">
        <w:rPr>
          <w:shd w:val="clear" w:color="auto" w:fill="FFFFFF"/>
          <w:lang w:eastAsia="es-EC"/>
        </w:rPr>
        <w:t xml:space="preserve"> los diversos</w:t>
      </w:r>
      <w:r w:rsidR="00045A50" w:rsidRPr="003474C0">
        <w:rPr>
          <w:shd w:val="clear" w:color="auto" w:fill="FFFFFF"/>
          <w:lang w:eastAsia="es-EC"/>
        </w:rPr>
        <w:t xml:space="preserve"> tratamiento</w:t>
      </w:r>
      <w:r w:rsidRPr="003474C0">
        <w:rPr>
          <w:shd w:val="clear" w:color="auto" w:fill="FFFFFF"/>
          <w:lang w:eastAsia="es-EC"/>
        </w:rPr>
        <w:t>s</w:t>
      </w:r>
      <w:r w:rsidR="00045A50" w:rsidRPr="003474C0">
        <w:rPr>
          <w:shd w:val="clear" w:color="auto" w:fill="FFFFFF"/>
          <w:lang w:eastAsia="es-EC"/>
        </w:rPr>
        <w:t xml:space="preserve"> responsable</w:t>
      </w:r>
      <w:r w:rsidRPr="003474C0">
        <w:rPr>
          <w:shd w:val="clear" w:color="auto" w:fill="FFFFFF"/>
          <w:lang w:eastAsia="es-EC"/>
        </w:rPr>
        <w:t>s</w:t>
      </w:r>
      <w:r w:rsidR="00045A50" w:rsidRPr="003474C0">
        <w:rPr>
          <w:shd w:val="clear" w:color="auto" w:fill="FFFFFF"/>
          <w:lang w:eastAsia="es-EC"/>
        </w:rPr>
        <w:t xml:space="preserve"> de información,</w:t>
      </w:r>
      <w:r w:rsidRPr="003474C0">
        <w:rPr>
          <w:shd w:val="clear" w:color="auto" w:fill="FFFFFF"/>
          <w:lang w:eastAsia="es-EC"/>
        </w:rPr>
        <w:t xml:space="preserve"> evitar los malos usos de las TIC y también </w:t>
      </w:r>
      <w:r w:rsidR="00045A50" w:rsidRPr="003474C0">
        <w:rPr>
          <w:shd w:val="clear" w:color="auto" w:fill="FFFFFF"/>
          <w:lang w:eastAsia="es-EC"/>
        </w:rPr>
        <w:t xml:space="preserve"> el respeto de la privacidad,</w:t>
      </w:r>
      <w:r w:rsidRPr="003474C0">
        <w:rPr>
          <w:shd w:val="clear" w:color="auto" w:fill="FFFFFF"/>
          <w:lang w:eastAsia="es-EC"/>
        </w:rPr>
        <w:t xml:space="preserve"> teniendo como ejemplos el crimen</w:t>
      </w:r>
      <w:r w:rsidR="00045A50" w:rsidRPr="003474C0">
        <w:rPr>
          <w:shd w:val="clear" w:color="auto" w:fill="FFFFFF"/>
          <w:lang w:eastAsia="es-EC"/>
        </w:rPr>
        <w:t xml:space="preserve"> o delito electrónico.  </w:t>
      </w:r>
    </w:p>
    <w:p w14:paraId="75074537" w14:textId="5B21BD5D" w:rsidR="00343241" w:rsidRPr="003474C0" w:rsidRDefault="00343241" w:rsidP="000147BE">
      <w:pPr>
        <w:rPr>
          <w:rFonts w:cs="Times New Roman"/>
          <w:szCs w:val="24"/>
        </w:rPr>
      </w:pPr>
    </w:p>
    <w:p w14:paraId="4D35FADA" w14:textId="3BB689A8" w:rsidR="002A362C" w:rsidRPr="003474C0" w:rsidRDefault="002A362C" w:rsidP="000147BE">
      <w:pPr>
        <w:pStyle w:val="Prrafodelista"/>
        <w:ind w:left="1004"/>
        <w:rPr>
          <w:rFonts w:cs="Times New Roman"/>
          <w:szCs w:val="24"/>
        </w:rPr>
      </w:pPr>
    </w:p>
    <w:p w14:paraId="59ABD444" w14:textId="60749F14" w:rsidR="00D67CDE" w:rsidRPr="003474C0" w:rsidRDefault="00D67CDE" w:rsidP="000147BE">
      <w:pPr>
        <w:rPr>
          <w:rFonts w:cs="Times New Roman"/>
          <w:szCs w:val="24"/>
        </w:rPr>
      </w:pPr>
      <w:r w:rsidRPr="003474C0">
        <w:rPr>
          <w:rFonts w:cs="Times New Roman"/>
          <w:szCs w:val="24"/>
        </w:rPr>
        <w:br w:type="page"/>
      </w:r>
    </w:p>
    <w:p w14:paraId="0A65ED0C" w14:textId="003A60D4" w:rsidR="0088062B" w:rsidRPr="003474C0" w:rsidRDefault="00353CCC" w:rsidP="000147BE">
      <w:pPr>
        <w:pStyle w:val="Prrafodelista"/>
        <w:numPr>
          <w:ilvl w:val="0"/>
          <w:numId w:val="35"/>
        </w:numPr>
        <w:ind w:left="284" w:hanging="284"/>
        <w:outlineLvl w:val="0"/>
        <w:rPr>
          <w:rFonts w:cs="Times New Roman"/>
          <w:b/>
          <w:bCs/>
          <w:szCs w:val="24"/>
        </w:rPr>
      </w:pPr>
      <w:bookmarkStart w:id="730" w:name="_Toc140752442"/>
      <w:bookmarkStart w:id="731" w:name="_Toc140758616"/>
      <w:bookmarkStart w:id="732" w:name="_Toc144815929"/>
      <w:r w:rsidRPr="003474C0">
        <w:rPr>
          <w:rFonts w:cs="Times New Roman"/>
          <w:b/>
          <w:bCs/>
          <w:szCs w:val="24"/>
        </w:rPr>
        <w:lastRenderedPageBreak/>
        <w:t>MARCO TEÓ</w:t>
      </w:r>
      <w:r w:rsidR="0088062B" w:rsidRPr="003474C0">
        <w:rPr>
          <w:rFonts w:cs="Times New Roman"/>
          <w:b/>
          <w:bCs/>
          <w:szCs w:val="24"/>
        </w:rPr>
        <w:t>RICO</w:t>
      </w:r>
      <w:bookmarkEnd w:id="730"/>
      <w:bookmarkEnd w:id="731"/>
      <w:bookmarkEnd w:id="732"/>
    </w:p>
    <w:p w14:paraId="20E4F07A" w14:textId="25BDC292" w:rsidR="004D13EE" w:rsidRPr="003474C0" w:rsidRDefault="00A106E0" w:rsidP="000147BE">
      <w:pPr>
        <w:rPr>
          <w:rFonts w:cs="Times New Roman"/>
          <w:bCs/>
          <w:szCs w:val="24"/>
        </w:rPr>
      </w:pPr>
      <w:r w:rsidRPr="003474C0">
        <w:rPr>
          <w:rFonts w:cs="Times New Roman"/>
          <w:szCs w:val="24"/>
        </w:rPr>
        <w:t xml:space="preserve">En el presente capitulo se detalla </w:t>
      </w:r>
      <w:r w:rsidR="00CE0837" w:rsidRPr="003474C0">
        <w:rPr>
          <w:rFonts w:cs="Times New Roman"/>
          <w:szCs w:val="24"/>
        </w:rPr>
        <w:t xml:space="preserve">la recopilación de conceptos, basado en </w:t>
      </w:r>
      <w:r w:rsidR="00DD0FBD" w:rsidRPr="003474C0">
        <w:rPr>
          <w:rFonts w:cs="Times New Roman"/>
          <w:szCs w:val="24"/>
        </w:rPr>
        <w:t>información que</w:t>
      </w:r>
      <w:r w:rsidR="00CE0837" w:rsidRPr="003474C0">
        <w:rPr>
          <w:rFonts w:cs="Times New Roman"/>
          <w:szCs w:val="24"/>
        </w:rPr>
        <w:t xml:space="preserve"> ayuda</w:t>
      </w:r>
      <w:r w:rsidRPr="003474C0">
        <w:rPr>
          <w:rFonts w:cs="Times New Roman"/>
          <w:szCs w:val="24"/>
        </w:rPr>
        <w:t>rá</w:t>
      </w:r>
      <w:r w:rsidR="00CE0837" w:rsidRPr="003474C0">
        <w:rPr>
          <w:rFonts w:cs="Times New Roman"/>
          <w:szCs w:val="24"/>
        </w:rPr>
        <w:t xml:space="preserve"> a sustentar </w:t>
      </w:r>
      <w:r w:rsidRPr="003474C0">
        <w:rPr>
          <w:rFonts w:cs="Times New Roman"/>
          <w:szCs w:val="24"/>
        </w:rPr>
        <w:t>el</w:t>
      </w:r>
      <w:r w:rsidR="00CE0837" w:rsidRPr="003474C0">
        <w:rPr>
          <w:rFonts w:cs="Times New Roman"/>
          <w:szCs w:val="24"/>
        </w:rPr>
        <w:t xml:space="preserve"> proyecto</w:t>
      </w:r>
      <w:r w:rsidR="00900361" w:rsidRPr="003474C0">
        <w:rPr>
          <w:rFonts w:cs="Times New Roman"/>
          <w:szCs w:val="24"/>
        </w:rPr>
        <w:t xml:space="preserve">. </w:t>
      </w:r>
      <w:r w:rsidR="00FE4808" w:rsidRPr="003474C0">
        <w:rPr>
          <w:rFonts w:cs="Times New Roman"/>
          <w:bCs/>
          <w:szCs w:val="24"/>
        </w:rPr>
        <w:t>Se ha</w:t>
      </w:r>
      <w:r w:rsidR="004D13EE" w:rsidRPr="003474C0">
        <w:rPr>
          <w:rFonts w:cs="Times New Roman"/>
          <w:bCs/>
          <w:szCs w:val="24"/>
        </w:rPr>
        <w:t xml:space="preserve"> </w:t>
      </w:r>
      <w:r w:rsidR="00900361" w:rsidRPr="003474C0">
        <w:rPr>
          <w:rFonts w:cs="Times New Roman"/>
          <w:bCs/>
          <w:szCs w:val="24"/>
        </w:rPr>
        <w:t>seleccionado</w:t>
      </w:r>
      <w:r w:rsidR="004D13EE" w:rsidRPr="003474C0">
        <w:rPr>
          <w:rFonts w:cs="Times New Roman"/>
          <w:bCs/>
          <w:szCs w:val="24"/>
        </w:rPr>
        <w:t xml:space="preserve"> varios conceptos basados en el tema de estudio, las herramientas tecnológicas a usar y </w:t>
      </w:r>
      <w:r w:rsidR="00FE4808" w:rsidRPr="003474C0">
        <w:rPr>
          <w:rFonts w:cs="Times New Roman"/>
          <w:bCs/>
          <w:szCs w:val="24"/>
        </w:rPr>
        <w:t xml:space="preserve">se los </w:t>
      </w:r>
      <w:r w:rsidR="004D13EE" w:rsidRPr="003474C0">
        <w:rPr>
          <w:rFonts w:cs="Times New Roman"/>
          <w:bCs/>
          <w:szCs w:val="24"/>
        </w:rPr>
        <w:t xml:space="preserve">detalla a continuación:  </w:t>
      </w:r>
    </w:p>
    <w:p w14:paraId="5A691762" w14:textId="77777777" w:rsidR="0064503D" w:rsidRPr="003474C0" w:rsidRDefault="0064503D" w:rsidP="000147BE">
      <w:pPr>
        <w:pStyle w:val="Prrafodelista"/>
        <w:numPr>
          <w:ilvl w:val="0"/>
          <w:numId w:val="1"/>
        </w:numPr>
        <w:outlineLvl w:val="1"/>
        <w:rPr>
          <w:rFonts w:cs="Times New Roman"/>
          <w:b/>
          <w:vanish/>
          <w:szCs w:val="24"/>
          <w:shd w:val="clear" w:color="auto" w:fill="FFFFFF"/>
        </w:rPr>
      </w:pPr>
      <w:bookmarkStart w:id="733" w:name="_Toc140834234"/>
      <w:bookmarkStart w:id="734" w:name="_Toc140835151"/>
      <w:bookmarkStart w:id="735" w:name="_Toc140835213"/>
      <w:bookmarkStart w:id="736" w:name="_Toc140841735"/>
      <w:bookmarkStart w:id="737" w:name="_Toc140841841"/>
      <w:bookmarkStart w:id="738" w:name="_Toc142335360"/>
      <w:bookmarkStart w:id="739" w:name="_Toc144381398"/>
      <w:bookmarkStart w:id="740" w:name="_Toc144815930"/>
      <w:bookmarkStart w:id="741" w:name="_Toc140752443"/>
      <w:bookmarkStart w:id="742" w:name="_Toc140758617"/>
      <w:bookmarkEnd w:id="733"/>
      <w:bookmarkEnd w:id="734"/>
      <w:bookmarkEnd w:id="735"/>
      <w:bookmarkEnd w:id="736"/>
      <w:bookmarkEnd w:id="737"/>
      <w:bookmarkEnd w:id="738"/>
      <w:bookmarkEnd w:id="739"/>
      <w:bookmarkEnd w:id="740"/>
    </w:p>
    <w:p w14:paraId="5EC25FB0" w14:textId="1922782D" w:rsidR="00A116C0" w:rsidRPr="003474C0" w:rsidRDefault="00A116C0" w:rsidP="000147BE">
      <w:pPr>
        <w:pStyle w:val="Ttulo2"/>
        <w:spacing w:line="480" w:lineRule="auto"/>
        <w:rPr>
          <w:shd w:val="clear" w:color="auto" w:fill="FFFFFF"/>
          <w:lang w:val="es-ES_tradnl"/>
        </w:rPr>
      </w:pPr>
      <w:bookmarkStart w:id="743" w:name="_Toc144815931"/>
      <w:r w:rsidRPr="003474C0">
        <w:rPr>
          <w:shd w:val="clear" w:color="auto" w:fill="FFFFFF"/>
          <w:lang w:val="es-ES_tradnl"/>
        </w:rPr>
        <w:t>Datos</w:t>
      </w:r>
      <w:bookmarkEnd w:id="741"/>
      <w:bookmarkEnd w:id="742"/>
      <w:bookmarkEnd w:id="743"/>
    </w:p>
    <w:p w14:paraId="61DDCD42" w14:textId="77777777" w:rsidR="00A116C0" w:rsidRPr="003474C0" w:rsidRDefault="00A116C0" w:rsidP="000147BE">
      <w:pPr>
        <w:rPr>
          <w:shd w:val="clear" w:color="auto" w:fill="FFFFFF"/>
        </w:rPr>
      </w:pPr>
      <w:r w:rsidRPr="003474C0">
        <w:rPr>
          <w:shd w:val="clear" w:color="auto" w:fill="FFFFFF"/>
        </w:rPr>
        <w:t xml:space="preserve">Son las representaciones de las variables que pueden ser cuantitativas o cualitativas que indican los valores que se les va asignando a los objetos y se representan por medio de las secuencias de los números, letras o símbolos </w:t>
      </w:r>
      <w:r w:rsidRPr="003474C0">
        <w:rPr>
          <w:shd w:val="clear" w:color="auto" w:fill="FFFFFF"/>
        </w:rPr>
        <w:fldChar w:fldCharType="begin" w:fldLock="1"/>
      </w:r>
      <w:r w:rsidRPr="003474C0">
        <w:rPr>
          <w:shd w:val="clear" w:color="auto" w:fill="FFFFFF"/>
        </w:rPr>
        <w:instrText>ADDIN CSL_CITATION {"citationItems":[{"id":"ITEM-1","itemData":{"author":[{"dropping-particle":"","family":"Etecé","given":"Editorial","non-dropping-particle":"","parse-names":false,"suffix":""}],"container-title":"Editorial Etecé","id":"ITEM-1","issued":{"date-parts":[["2022"]]},"title":"Datos","type":"article-journal"},"uris":["http://www.mendeley.com/documents/?uuid=3f29c1fd-1c61-41bb-a3c3-518fd4dd02df","http://www.mendeley.com/documents/?uuid=7ab7db98-8bd4-48d1-b250-f3d6c677d7d8","http://www.mendeley.com/documents/?uuid=f4132be4-fc80-4004-aa2c-9bade85574a1"]}],"mendeley":{"formattedCitation":"(Etecé, 2022)","plainTextFormattedCitation":"(Etecé, 2022)","previouslyFormattedCitation":"(Etecé, 2022)"},"properties":{"noteIndex":0},"schema":"https://github.com/citation-style-language/schema/raw/master/csl-citation.json"}</w:instrText>
      </w:r>
      <w:r w:rsidRPr="003474C0">
        <w:rPr>
          <w:shd w:val="clear" w:color="auto" w:fill="FFFFFF"/>
        </w:rPr>
        <w:fldChar w:fldCharType="separate"/>
      </w:r>
      <w:r w:rsidRPr="003474C0">
        <w:rPr>
          <w:shd w:val="clear" w:color="auto" w:fill="FFFFFF"/>
        </w:rPr>
        <w:t>(Etecé, 2022)</w:t>
      </w:r>
      <w:r w:rsidRPr="003474C0">
        <w:rPr>
          <w:shd w:val="clear" w:color="auto" w:fill="FFFFFF"/>
        </w:rPr>
        <w:fldChar w:fldCharType="end"/>
      </w:r>
      <w:r w:rsidRPr="003474C0">
        <w:rPr>
          <w:shd w:val="clear" w:color="auto" w:fill="FFFFFF"/>
        </w:rPr>
        <w:t xml:space="preserve"> .</w:t>
      </w:r>
    </w:p>
    <w:p w14:paraId="15185384" w14:textId="6A1A1E05" w:rsidR="00A116C0" w:rsidRPr="003474C0" w:rsidRDefault="00A116C0" w:rsidP="000147BE">
      <w:pPr>
        <w:rPr>
          <w:shd w:val="clear" w:color="auto" w:fill="FFFFFF"/>
        </w:rPr>
      </w:pPr>
      <w:r w:rsidRPr="003474C0">
        <w:rPr>
          <w:shd w:val="clear" w:color="auto" w:fill="FFFFFF"/>
        </w:rPr>
        <w:t>Por otra parte, el dato entorno de la informática, son las expresiones generales que describen diversas características de las entidades sobre las que operan, estos son aplicaciones o programas que poseen las funciones de los procesamientos de datos, porque cada lenguaje de programaciones adquiere conjuntos con los datos a partir de los que se trabajan. Todas las informaciones que salen y entran a los ordenadores lo van haciendo de manera de datos.</w:t>
      </w:r>
    </w:p>
    <w:p w14:paraId="6148B010" w14:textId="77777777" w:rsidR="00A116C0" w:rsidRPr="003474C0" w:rsidRDefault="00A116C0" w:rsidP="000147BE">
      <w:pPr>
        <w:rPr>
          <w:shd w:val="clear" w:color="auto" w:fill="FFFFFF"/>
        </w:rPr>
      </w:pPr>
      <w:r w:rsidRPr="003474C0">
        <w:rPr>
          <w:shd w:val="clear" w:color="auto" w:fill="FFFFFF"/>
        </w:rPr>
        <w:t>Se puede decir que dentro de estos archivos van existiendo datos que son los paquetes más diminutos de otros datos denominados registros, estos se van reuniendo por las diferentes características las cuales resulten set similares o iguales.</w:t>
      </w:r>
    </w:p>
    <w:p w14:paraId="6A455D19" w14:textId="77777777" w:rsidR="0091025E" w:rsidRPr="003474C0" w:rsidRDefault="0091025E" w:rsidP="000147BE">
      <w:pPr>
        <w:pStyle w:val="Prrafodelista"/>
        <w:numPr>
          <w:ilvl w:val="0"/>
          <w:numId w:val="21"/>
        </w:numPr>
        <w:contextualSpacing w:val="0"/>
        <w:outlineLvl w:val="2"/>
        <w:rPr>
          <w:rFonts w:cs="Times New Roman"/>
          <w:b/>
          <w:bCs/>
          <w:vanish/>
          <w:szCs w:val="24"/>
        </w:rPr>
      </w:pPr>
      <w:bookmarkStart w:id="744" w:name="_Toc140601961"/>
      <w:bookmarkStart w:id="745" w:name="_Toc140602020"/>
      <w:bookmarkStart w:id="746" w:name="_Toc140744685"/>
      <w:bookmarkStart w:id="747" w:name="_Toc140752444"/>
      <w:bookmarkStart w:id="748" w:name="_Toc140758618"/>
      <w:bookmarkStart w:id="749" w:name="_Toc140774256"/>
      <w:bookmarkStart w:id="750" w:name="_Toc140834236"/>
      <w:bookmarkStart w:id="751" w:name="_Toc140835153"/>
      <w:bookmarkStart w:id="752" w:name="_Toc140835215"/>
      <w:bookmarkStart w:id="753" w:name="_Toc140841737"/>
      <w:bookmarkStart w:id="754" w:name="_Toc140841843"/>
      <w:bookmarkStart w:id="755" w:name="_Toc142335362"/>
      <w:bookmarkStart w:id="756" w:name="_Toc144381400"/>
      <w:bookmarkStart w:id="757" w:name="_Toc144815932"/>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p>
    <w:p w14:paraId="7427DB64" w14:textId="77777777" w:rsidR="0091025E" w:rsidRPr="003474C0" w:rsidRDefault="0091025E" w:rsidP="000147BE">
      <w:pPr>
        <w:pStyle w:val="Prrafodelista"/>
        <w:numPr>
          <w:ilvl w:val="1"/>
          <w:numId w:val="21"/>
        </w:numPr>
        <w:contextualSpacing w:val="0"/>
        <w:outlineLvl w:val="2"/>
        <w:rPr>
          <w:rFonts w:cs="Times New Roman"/>
          <w:b/>
          <w:bCs/>
          <w:vanish/>
          <w:szCs w:val="24"/>
        </w:rPr>
      </w:pPr>
      <w:bookmarkStart w:id="758" w:name="_Toc140601962"/>
      <w:bookmarkStart w:id="759" w:name="_Toc140602021"/>
      <w:bookmarkStart w:id="760" w:name="_Toc140744686"/>
      <w:bookmarkStart w:id="761" w:name="_Toc140752445"/>
      <w:bookmarkStart w:id="762" w:name="_Toc140758619"/>
      <w:bookmarkStart w:id="763" w:name="_Toc140774257"/>
      <w:bookmarkStart w:id="764" w:name="_Toc140834237"/>
      <w:bookmarkStart w:id="765" w:name="_Toc140835154"/>
      <w:bookmarkStart w:id="766" w:name="_Toc140835216"/>
      <w:bookmarkStart w:id="767" w:name="_Toc140841738"/>
      <w:bookmarkStart w:id="768" w:name="_Toc140841844"/>
      <w:bookmarkStart w:id="769" w:name="_Toc142335363"/>
      <w:bookmarkStart w:id="770" w:name="_Toc144381401"/>
      <w:bookmarkStart w:id="771" w:name="_Toc144815933"/>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p>
    <w:p w14:paraId="0F45A7C2" w14:textId="02117E53" w:rsidR="0079004D" w:rsidRPr="003474C0" w:rsidRDefault="0088062B" w:rsidP="000147BE">
      <w:pPr>
        <w:pStyle w:val="Ttulo2"/>
        <w:spacing w:line="480" w:lineRule="auto"/>
        <w:rPr>
          <w:lang w:val="es-ES_tradnl"/>
        </w:rPr>
      </w:pPr>
      <w:bookmarkStart w:id="772" w:name="_Toc140752446"/>
      <w:bookmarkStart w:id="773" w:name="_Toc140758620"/>
      <w:bookmarkStart w:id="774" w:name="_Toc144815934"/>
      <w:r w:rsidRPr="003474C0">
        <w:rPr>
          <w:lang w:val="es-ES_tradnl"/>
        </w:rPr>
        <w:t>Dataset</w:t>
      </w:r>
      <w:bookmarkEnd w:id="772"/>
      <w:bookmarkEnd w:id="773"/>
      <w:bookmarkEnd w:id="774"/>
    </w:p>
    <w:p w14:paraId="705F3C84" w14:textId="2099BF80" w:rsidR="00A32794" w:rsidRPr="003474C0" w:rsidRDefault="0072754A" w:rsidP="000147BE">
      <w:pPr>
        <w:ind w:left="142"/>
        <w:rPr>
          <w:rFonts w:cs="Times New Roman"/>
          <w:szCs w:val="24"/>
        </w:rPr>
      </w:pPr>
      <w:r w:rsidRPr="003474C0">
        <w:rPr>
          <w:rFonts w:cs="Times New Roman"/>
          <w:szCs w:val="24"/>
        </w:rPr>
        <w:t>C</w:t>
      </w:r>
      <w:r w:rsidR="00FB6C1E" w:rsidRPr="003474C0">
        <w:rPr>
          <w:rFonts w:cs="Times New Roman"/>
          <w:szCs w:val="24"/>
        </w:rPr>
        <w:t xml:space="preserve">onjuntos </w:t>
      </w:r>
      <w:r w:rsidR="00A32794" w:rsidRPr="003474C0">
        <w:rPr>
          <w:rFonts w:cs="Times New Roman"/>
          <w:szCs w:val="24"/>
        </w:rPr>
        <w:t xml:space="preserve">de datos, </w:t>
      </w:r>
      <w:r w:rsidR="00FB6C1E" w:rsidRPr="003474C0">
        <w:rPr>
          <w:rFonts w:cs="Times New Roman"/>
          <w:szCs w:val="24"/>
        </w:rPr>
        <w:t xml:space="preserve">que son </w:t>
      </w:r>
      <w:r w:rsidR="00A32794" w:rsidRPr="003474C0">
        <w:rPr>
          <w:rFonts w:cs="Times New Roman"/>
          <w:szCs w:val="24"/>
        </w:rPr>
        <w:t>ordenado</w:t>
      </w:r>
      <w:r w:rsidR="00FB6C1E" w:rsidRPr="003474C0">
        <w:rPr>
          <w:rFonts w:cs="Times New Roman"/>
          <w:szCs w:val="24"/>
        </w:rPr>
        <w:t>s</w:t>
      </w:r>
      <w:r w:rsidR="00A32794" w:rsidRPr="003474C0">
        <w:rPr>
          <w:rFonts w:cs="Times New Roman"/>
          <w:szCs w:val="24"/>
        </w:rPr>
        <w:t xml:space="preserve"> bajo </w:t>
      </w:r>
      <w:r w:rsidR="00FB6C1E" w:rsidRPr="003474C0">
        <w:rPr>
          <w:rFonts w:cs="Times New Roman"/>
          <w:szCs w:val="24"/>
        </w:rPr>
        <w:t>los</w:t>
      </w:r>
      <w:r w:rsidR="00A32794" w:rsidRPr="003474C0">
        <w:rPr>
          <w:rFonts w:cs="Times New Roman"/>
          <w:szCs w:val="24"/>
        </w:rPr>
        <w:t xml:space="preserve"> sistema</w:t>
      </w:r>
      <w:r w:rsidR="00FB6C1E" w:rsidRPr="003474C0">
        <w:rPr>
          <w:rFonts w:cs="Times New Roman"/>
          <w:szCs w:val="24"/>
        </w:rPr>
        <w:t>s</w:t>
      </w:r>
      <w:r w:rsidR="00A32794" w:rsidRPr="003474C0">
        <w:rPr>
          <w:rFonts w:cs="Times New Roman"/>
          <w:szCs w:val="24"/>
        </w:rPr>
        <w:t xml:space="preserve"> de almacenamiento</w:t>
      </w:r>
      <w:r w:rsidR="00FB6C1E" w:rsidRPr="003474C0">
        <w:rPr>
          <w:rFonts w:cs="Times New Roman"/>
          <w:szCs w:val="24"/>
        </w:rPr>
        <w:t>s</w:t>
      </w:r>
      <w:r w:rsidR="00A32794" w:rsidRPr="003474C0">
        <w:rPr>
          <w:rFonts w:cs="Times New Roman"/>
          <w:szCs w:val="24"/>
        </w:rPr>
        <w:t xml:space="preserve"> que otorga</w:t>
      </w:r>
      <w:r w:rsidR="00FB6C1E" w:rsidRPr="003474C0">
        <w:rPr>
          <w:rFonts w:cs="Times New Roman"/>
          <w:szCs w:val="24"/>
        </w:rPr>
        <w:t>n</w:t>
      </w:r>
      <w:r w:rsidR="00A32794" w:rsidRPr="003474C0">
        <w:rPr>
          <w:rFonts w:cs="Times New Roman"/>
          <w:szCs w:val="24"/>
        </w:rPr>
        <w:t xml:space="preserve"> los </w:t>
      </w:r>
      <w:r w:rsidR="00FB6C1E" w:rsidRPr="003474C0">
        <w:rPr>
          <w:rFonts w:cs="Times New Roman"/>
          <w:szCs w:val="24"/>
        </w:rPr>
        <w:t xml:space="preserve">diferentes </w:t>
      </w:r>
      <w:r w:rsidR="00A32794" w:rsidRPr="003474C0">
        <w:rPr>
          <w:rFonts w:cs="Times New Roman"/>
          <w:szCs w:val="24"/>
        </w:rPr>
        <w:t xml:space="preserve">lineamientos </w:t>
      </w:r>
      <w:r w:rsidR="00FB6C1E" w:rsidRPr="003474C0">
        <w:rPr>
          <w:rFonts w:cs="Times New Roman"/>
          <w:szCs w:val="24"/>
        </w:rPr>
        <w:t xml:space="preserve">que son </w:t>
      </w:r>
      <w:r w:rsidR="00A32794" w:rsidRPr="003474C0">
        <w:rPr>
          <w:rFonts w:cs="Times New Roman"/>
          <w:szCs w:val="24"/>
        </w:rPr>
        <w:t xml:space="preserve">principales </w:t>
      </w:r>
      <w:r w:rsidR="00FB6C1E" w:rsidRPr="003474C0">
        <w:rPr>
          <w:rFonts w:cs="Times New Roman"/>
          <w:szCs w:val="24"/>
        </w:rPr>
        <w:t xml:space="preserve">para las </w:t>
      </w:r>
      <w:r w:rsidR="00A32794" w:rsidRPr="003474C0">
        <w:rPr>
          <w:rFonts w:cs="Times New Roman"/>
          <w:szCs w:val="24"/>
        </w:rPr>
        <w:t>búsqueda</w:t>
      </w:r>
      <w:r w:rsidR="00FB6C1E" w:rsidRPr="003474C0">
        <w:rPr>
          <w:rFonts w:cs="Times New Roman"/>
          <w:szCs w:val="24"/>
        </w:rPr>
        <w:t>s</w:t>
      </w:r>
      <w:r w:rsidR="00A32794" w:rsidRPr="003474C0">
        <w:rPr>
          <w:rFonts w:cs="Times New Roman"/>
          <w:szCs w:val="24"/>
        </w:rPr>
        <w:t xml:space="preserve"> o directorio</w:t>
      </w:r>
      <w:r w:rsidR="00FB6C1E" w:rsidRPr="003474C0">
        <w:rPr>
          <w:rFonts w:cs="Times New Roman"/>
          <w:szCs w:val="24"/>
        </w:rPr>
        <w:t>s</w:t>
      </w:r>
      <w:r w:rsidR="00A32794" w:rsidRPr="003474C0">
        <w:rPr>
          <w:rFonts w:cs="Times New Roman"/>
          <w:szCs w:val="24"/>
        </w:rPr>
        <w:t xml:space="preserve"> de la</w:t>
      </w:r>
      <w:r w:rsidR="00FB6C1E" w:rsidRPr="003474C0">
        <w:rPr>
          <w:rFonts w:cs="Times New Roman"/>
          <w:szCs w:val="24"/>
        </w:rPr>
        <w:t>s diversas</w:t>
      </w:r>
      <w:r w:rsidR="00A32794" w:rsidRPr="003474C0">
        <w:rPr>
          <w:rFonts w:cs="Times New Roman"/>
          <w:szCs w:val="24"/>
        </w:rPr>
        <w:t xml:space="preserve"> informaci</w:t>
      </w:r>
      <w:r w:rsidR="00FB6C1E" w:rsidRPr="003474C0">
        <w:rPr>
          <w:rFonts w:cs="Times New Roman"/>
          <w:szCs w:val="24"/>
        </w:rPr>
        <w:t>ones</w:t>
      </w:r>
      <w:r w:rsidR="00A32794" w:rsidRPr="003474C0">
        <w:rPr>
          <w:rFonts w:cs="Times New Roman"/>
          <w:szCs w:val="24"/>
        </w:rPr>
        <w:t xml:space="preserve"> que se quiere</w:t>
      </w:r>
      <w:r w:rsidR="00FB6C1E" w:rsidRPr="003474C0">
        <w:rPr>
          <w:rFonts w:cs="Times New Roman"/>
          <w:szCs w:val="24"/>
        </w:rPr>
        <w:t>n</w:t>
      </w:r>
      <w:r w:rsidR="00A32794" w:rsidRPr="003474C0">
        <w:rPr>
          <w:rFonts w:cs="Times New Roman"/>
          <w:szCs w:val="24"/>
        </w:rPr>
        <w:t xml:space="preserve"> trabajar</w:t>
      </w:r>
      <w:r w:rsidR="00AC140D" w:rsidRPr="003474C0">
        <w:rPr>
          <w:rFonts w:cs="Times New Roman"/>
          <w:szCs w:val="24"/>
        </w:rPr>
        <w:t xml:space="preserve"> </w:t>
      </w:r>
      <w:r w:rsidR="00AC140D" w:rsidRPr="003474C0">
        <w:rPr>
          <w:rFonts w:cs="Times New Roman"/>
          <w:szCs w:val="24"/>
        </w:rPr>
        <w:fldChar w:fldCharType="begin" w:fldLock="1"/>
      </w:r>
      <w:r w:rsidR="00B15C98" w:rsidRPr="003474C0">
        <w:rPr>
          <w:rFonts w:cs="Times New Roman"/>
          <w:szCs w:val="24"/>
        </w:rPr>
        <w:instrText>ADDIN CSL_CITATION {"citationItems":[{"id":"ITEM-1","itemData":{"abstract":"Sin duda, hoy en día si quieres trabajar en un sitio web o API que, por ejemplo, trate de buscar información o trabajar con una gran cantidad d datos de manera sencilla y rápida, es necesario estar al día de las nuevas tecnologías que van surgiendo y que abarcan nuevos conceptos. Una de ellas es el Big Data, que básicamente habla de un conjunto de datos de mayor tamaño o escala, que se procesan o proceden de nuevas fuentes de datos. Otra nueva tecnología de la cual podríamos hacer referencia es el Data Science, que se trata básicamente de la extracción de la información a partir de un conjunto de datos en bruto. Si quisieras leer más e interiorizarte respecto a la importancia que tendrá este tema en el futuro, te recomiendo que leas el siguiente blog Qué es Data Science y su importancia en el futuro Tomando en cuenta las definiciones anteriores, vamos a describir y comenzar a hablar sobre los Datasets en las siguientes líneas.","author":[{"dropping-particle":"","family":"Caceres","given":"Diego","non-dropping-particle":"","parse-names":false,"suffix":""}],"container-title":"openwebinars","id":"ITEM-1","issued":{"date-parts":[["2023"]]},"page":"3","title":"Datasets: Qué son y cómo acceder a ellos","type":"article-journal"},"uris":["http://www.mendeley.com/documents/?uuid=3b9524b2-39f9-4abd-b384-63b057968d54","http://www.mendeley.com/documents/?uuid=52e79a28-bc86-433f-ab0f-5a712cf217e4","http://www.mendeley.com/documents/?uuid=fbe53d34-c43e-43aa-ab47-59aceaeba014"]}],"mendeley":{"formattedCitation":"(Caceres, 2023)","plainTextFormattedCitation":"(Caceres, 2023)","previouslyFormattedCitation":"(Caceres, 2023)"},"properties":{"noteIndex":0},"schema":"https://github.com/citation-style-language/schema/raw/master/csl-citation.json"}</w:instrText>
      </w:r>
      <w:r w:rsidR="00AC140D" w:rsidRPr="003474C0">
        <w:rPr>
          <w:rFonts w:cs="Times New Roman"/>
          <w:szCs w:val="24"/>
        </w:rPr>
        <w:fldChar w:fldCharType="separate"/>
      </w:r>
      <w:r w:rsidR="00960377" w:rsidRPr="003474C0">
        <w:rPr>
          <w:rFonts w:cs="Times New Roman"/>
          <w:szCs w:val="24"/>
        </w:rPr>
        <w:t>(Caceres, 2023)</w:t>
      </w:r>
      <w:r w:rsidR="00AC140D" w:rsidRPr="003474C0">
        <w:rPr>
          <w:rFonts w:cs="Times New Roman"/>
          <w:szCs w:val="24"/>
        </w:rPr>
        <w:fldChar w:fldCharType="end"/>
      </w:r>
      <w:r w:rsidR="00A32794" w:rsidRPr="003474C0">
        <w:rPr>
          <w:rFonts w:cs="Times New Roman"/>
          <w:szCs w:val="24"/>
        </w:rPr>
        <w:t>.</w:t>
      </w:r>
    </w:p>
    <w:p w14:paraId="02EF2207" w14:textId="453CE4EF" w:rsidR="00AA045F" w:rsidRPr="003474C0" w:rsidRDefault="0072754A" w:rsidP="000147BE">
      <w:pPr>
        <w:ind w:left="142"/>
        <w:rPr>
          <w:rFonts w:cs="Times New Roman"/>
          <w:szCs w:val="24"/>
        </w:rPr>
      </w:pPr>
      <w:r w:rsidRPr="003474C0">
        <w:rPr>
          <w:rFonts w:cs="Times New Roman"/>
          <w:szCs w:val="24"/>
        </w:rPr>
        <w:t>L</w:t>
      </w:r>
      <w:r w:rsidR="00FB6C1E" w:rsidRPr="003474C0">
        <w:rPr>
          <w:rFonts w:cs="Times New Roman"/>
          <w:szCs w:val="24"/>
        </w:rPr>
        <w:t xml:space="preserve">os </w:t>
      </w:r>
      <w:r w:rsidR="00A32794" w:rsidRPr="003474C0">
        <w:rPr>
          <w:rFonts w:cs="Times New Roman"/>
          <w:szCs w:val="24"/>
        </w:rPr>
        <w:t>contenido</w:t>
      </w:r>
      <w:r w:rsidR="00FB6C1E" w:rsidRPr="003474C0">
        <w:rPr>
          <w:rFonts w:cs="Times New Roman"/>
          <w:szCs w:val="24"/>
        </w:rPr>
        <w:t>s</w:t>
      </w:r>
      <w:r w:rsidR="00A32794" w:rsidRPr="003474C0">
        <w:rPr>
          <w:rFonts w:cs="Times New Roman"/>
          <w:szCs w:val="24"/>
        </w:rPr>
        <w:t xml:space="preserve"> de </w:t>
      </w:r>
      <w:r w:rsidR="00FB6C1E" w:rsidRPr="003474C0">
        <w:rPr>
          <w:rFonts w:cs="Times New Roman"/>
          <w:szCs w:val="24"/>
        </w:rPr>
        <w:t>las</w:t>
      </w:r>
      <w:r w:rsidR="00A32794" w:rsidRPr="003474C0">
        <w:rPr>
          <w:rFonts w:cs="Times New Roman"/>
          <w:szCs w:val="24"/>
        </w:rPr>
        <w:t xml:space="preserve"> tabla</w:t>
      </w:r>
      <w:r w:rsidR="00FB6C1E" w:rsidRPr="003474C0">
        <w:rPr>
          <w:rFonts w:cs="Times New Roman"/>
          <w:szCs w:val="24"/>
        </w:rPr>
        <w:t>s</w:t>
      </w:r>
      <w:r w:rsidR="00A32794" w:rsidRPr="003474C0">
        <w:rPr>
          <w:rFonts w:cs="Times New Roman"/>
          <w:szCs w:val="24"/>
        </w:rPr>
        <w:t xml:space="preserve"> dentro de </w:t>
      </w:r>
      <w:r w:rsidR="00FB6C1E" w:rsidRPr="003474C0">
        <w:rPr>
          <w:rFonts w:cs="Times New Roman"/>
          <w:szCs w:val="24"/>
        </w:rPr>
        <w:t>las</w:t>
      </w:r>
      <w:r w:rsidR="00A32794" w:rsidRPr="003474C0">
        <w:rPr>
          <w:rFonts w:cs="Times New Roman"/>
          <w:szCs w:val="24"/>
        </w:rPr>
        <w:t xml:space="preserve"> base</w:t>
      </w:r>
      <w:r w:rsidR="00FB6C1E" w:rsidRPr="003474C0">
        <w:rPr>
          <w:rFonts w:cs="Times New Roman"/>
          <w:szCs w:val="24"/>
        </w:rPr>
        <w:t>s</w:t>
      </w:r>
      <w:r w:rsidR="00A32794" w:rsidRPr="003474C0">
        <w:rPr>
          <w:rFonts w:cs="Times New Roman"/>
          <w:szCs w:val="24"/>
        </w:rPr>
        <w:t xml:space="preserve"> de </w:t>
      </w:r>
      <w:r w:rsidR="00FB6C1E" w:rsidRPr="003474C0">
        <w:rPr>
          <w:rFonts w:cs="Times New Roman"/>
          <w:szCs w:val="24"/>
        </w:rPr>
        <w:t xml:space="preserve">los </w:t>
      </w:r>
      <w:r w:rsidR="00A32794" w:rsidRPr="003474C0">
        <w:rPr>
          <w:rFonts w:cs="Times New Roman"/>
          <w:szCs w:val="24"/>
        </w:rPr>
        <w:t>datos posee</w:t>
      </w:r>
      <w:r w:rsidR="00FB6C1E" w:rsidRPr="003474C0">
        <w:rPr>
          <w:rFonts w:cs="Times New Roman"/>
          <w:szCs w:val="24"/>
        </w:rPr>
        <w:t>n</w:t>
      </w:r>
      <w:r w:rsidR="00A32794" w:rsidRPr="003474C0">
        <w:rPr>
          <w:rFonts w:cs="Times New Roman"/>
          <w:szCs w:val="24"/>
        </w:rPr>
        <w:t xml:space="preserve"> di</w:t>
      </w:r>
      <w:r w:rsidR="00FB6C1E" w:rsidRPr="003474C0">
        <w:rPr>
          <w:rFonts w:cs="Times New Roman"/>
          <w:szCs w:val="24"/>
        </w:rPr>
        <w:t>versas</w:t>
      </w:r>
      <w:r w:rsidR="00A32794" w:rsidRPr="003474C0">
        <w:rPr>
          <w:rFonts w:cs="Times New Roman"/>
          <w:szCs w:val="24"/>
        </w:rPr>
        <w:t xml:space="preserve"> columnas, en donde se va</w:t>
      </w:r>
      <w:r w:rsidR="00FB6C1E" w:rsidRPr="003474C0">
        <w:rPr>
          <w:rFonts w:cs="Times New Roman"/>
          <w:szCs w:val="24"/>
        </w:rPr>
        <w:t xml:space="preserve"> a ir</w:t>
      </w:r>
      <w:r w:rsidR="00A32794" w:rsidRPr="003474C0">
        <w:rPr>
          <w:rFonts w:cs="Times New Roman"/>
          <w:szCs w:val="24"/>
        </w:rPr>
        <w:t xml:space="preserve"> </w:t>
      </w:r>
      <w:r w:rsidR="00FB6C1E" w:rsidRPr="003474C0">
        <w:rPr>
          <w:rFonts w:cs="Times New Roman"/>
          <w:szCs w:val="24"/>
        </w:rPr>
        <w:t>acumulando</w:t>
      </w:r>
      <w:r w:rsidRPr="003474C0">
        <w:rPr>
          <w:rFonts w:cs="Times New Roman"/>
          <w:szCs w:val="24"/>
        </w:rPr>
        <w:t xml:space="preserve"> los</w:t>
      </w:r>
      <w:r w:rsidR="00A32794" w:rsidRPr="003474C0">
        <w:rPr>
          <w:rFonts w:cs="Times New Roman"/>
          <w:szCs w:val="24"/>
        </w:rPr>
        <w:t xml:space="preserve"> registro</w:t>
      </w:r>
      <w:r w:rsidRPr="003474C0">
        <w:rPr>
          <w:rFonts w:cs="Times New Roman"/>
          <w:szCs w:val="24"/>
        </w:rPr>
        <w:t>s</w:t>
      </w:r>
      <w:r w:rsidR="00A32794" w:rsidRPr="003474C0">
        <w:rPr>
          <w:rFonts w:cs="Times New Roman"/>
          <w:szCs w:val="24"/>
        </w:rPr>
        <w:t>. Estas se p</w:t>
      </w:r>
      <w:r w:rsidR="00FB6C1E" w:rsidRPr="003474C0">
        <w:rPr>
          <w:rFonts w:cs="Times New Roman"/>
          <w:szCs w:val="24"/>
        </w:rPr>
        <w:t>ueden</w:t>
      </w:r>
      <w:r w:rsidR="00A32794" w:rsidRPr="003474C0">
        <w:rPr>
          <w:rFonts w:cs="Times New Roman"/>
          <w:szCs w:val="24"/>
        </w:rPr>
        <w:t xml:space="preserve"> </w:t>
      </w:r>
      <w:r w:rsidR="003474C0" w:rsidRPr="003474C0">
        <w:rPr>
          <w:rFonts w:cs="Times New Roman"/>
          <w:szCs w:val="24"/>
        </w:rPr>
        <w:t>denominar</w:t>
      </w:r>
      <w:r w:rsidR="00A32794" w:rsidRPr="003474C0">
        <w:rPr>
          <w:rFonts w:cs="Times New Roman"/>
          <w:szCs w:val="24"/>
        </w:rPr>
        <w:t xml:space="preserve"> la categoría de los datos, </w:t>
      </w:r>
      <w:r w:rsidR="003F0376" w:rsidRPr="003474C0">
        <w:rPr>
          <w:rFonts w:cs="Times New Roman"/>
          <w:szCs w:val="24"/>
        </w:rPr>
        <w:t>y,</w:t>
      </w:r>
      <w:r w:rsidR="00A32794" w:rsidRPr="003474C0">
        <w:rPr>
          <w:rFonts w:cs="Times New Roman"/>
          <w:szCs w:val="24"/>
        </w:rPr>
        <w:t xml:space="preserve"> </w:t>
      </w:r>
      <w:r w:rsidR="00FB6C1E" w:rsidRPr="003474C0">
        <w:rPr>
          <w:rFonts w:cs="Times New Roman"/>
          <w:szCs w:val="24"/>
        </w:rPr>
        <w:t xml:space="preserve">por ende, </w:t>
      </w:r>
      <w:r w:rsidR="00A32794" w:rsidRPr="003474C0">
        <w:rPr>
          <w:rFonts w:cs="Times New Roman"/>
          <w:szCs w:val="24"/>
        </w:rPr>
        <w:t xml:space="preserve">las columnas, </w:t>
      </w:r>
      <w:r w:rsidR="00FB6C1E" w:rsidRPr="003474C0">
        <w:rPr>
          <w:rFonts w:cs="Times New Roman"/>
          <w:szCs w:val="24"/>
        </w:rPr>
        <w:t xml:space="preserve">serán </w:t>
      </w:r>
      <w:r w:rsidR="00A32794" w:rsidRPr="003474C0">
        <w:rPr>
          <w:rFonts w:cs="Times New Roman"/>
          <w:szCs w:val="24"/>
        </w:rPr>
        <w:t>las posibles variables que la</w:t>
      </w:r>
      <w:r w:rsidR="00FB6C1E" w:rsidRPr="003474C0">
        <w:rPr>
          <w:rFonts w:cs="Times New Roman"/>
          <w:szCs w:val="24"/>
        </w:rPr>
        <w:t>s</w:t>
      </w:r>
      <w:r w:rsidR="00A32794" w:rsidRPr="003474C0">
        <w:rPr>
          <w:rFonts w:cs="Times New Roman"/>
          <w:szCs w:val="24"/>
        </w:rPr>
        <w:t xml:space="preserve"> conforman. Esta</w:t>
      </w:r>
      <w:r w:rsidR="00FB6C1E" w:rsidRPr="003474C0">
        <w:rPr>
          <w:rFonts w:cs="Times New Roman"/>
          <w:szCs w:val="24"/>
        </w:rPr>
        <w:t>s</w:t>
      </w:r>
      <w:r w:rsidR="00A32794" w:rsidRPr="003474C0">
        <w:rPr>
          <w:rFonts w:cs="Times New Roman"/>
          <w:szCs w:val="24"/>
        </w:rPr>
        <w:t xml:space="preserve"> uni</w:t>
      </w:r>
      <w:r w:rsidR="00FB6C1E" w:rsidRPr="003474C0">
        <w:rPr>
          <w:rFonts w:cs="Times New Roman"/>
          <w:szCs w:val="24"/>
        </w:rPr>
        <w:t>ones</w:t>
      </w:r>
      <w:r w:rsidR="00A32794" w:rsidRPr="003474C0">
        <w:rPr>
          <w:rFonts w:cs="Times New Roman"/>
          <w:szCs w:val="24"/>
        </w:rPr>
        <w:t xml:space="preserve"> entre </w:t>
      </w:r>
      <w:r w:rsidR="00FB6C1E" w:rsidRPr="003474C0">
        <w:rPr>
          <w:rFonts w:cs="Times New Roman"/>
          <w:szCs w:val="24"/>
        </w:rPr>
        <w:t xml:space="preserve">la </w:t>
      </w:r>
      <w:r w:rsidR="00A32794" w:rsidRPr="003474C0">
        <w:rPr>
          <w:rFonts w:cs="Times New Roman"/>
          <w:szCs w:val="24"/>
        </w:rPr>
        <w:t xml:space="preserve">columna y fila, es lo </w:t>
      </w:r>
      <w:r w:rsidR="00FB6C1E" w:rsidRPr="003474C0">
        <w:rPr>
          <w:rFonts w:cs="Times New Roman"/>
          <w:szCs w:val="24"/>
        </w:rPr>
        <w:t xml:space="preserve">que </w:t>
      </w:r>
      <w:r w:rsidR="00A32794" w:rsidRPr="003474C0">
        <w:rPr>
          <w:rFonts w:cs="Times New Roman"/>
          <w:szCs w:val="24"/>
        </w:rPr>
        <w:t xml:space="preserve">se </w:t>
      </w:r>
      <w:r w:rsidR="00FB6C1E" w:rsidRPr="003474C0">
        <w:rPr>
          <w:rFonts w:cs="Times New Roman"/>
          <w:szCs w:val="24"/>
        </w:rPr>
        <w:t xml:space="preserve">va a </w:t>
      </w:r>
      <w:r w:rsidR="00A32794" w:rsidRPr="003474C0">
        <w:rPr>
          <w:rFonts w:cs="Times New Roman"/>
          <w:szCs w:val="24"/>
        </w:rPr>
        <w:t>llama</w:t>
      </w:r>
      <w:r w:rsidR="00FB6C1E" w:rsidRPr="003474C0">
        <w:rPr>
          <w:rFonts w:cs="Times New Roman"/>
          <w:szCs w:val="24"/>
        </w:rPr>
        <w:t>r</w:t>
      </w:r>
      <w:r w:rsidR="00A32794" w:rsidRPr="003474C0">
        <w:rPr>
          <w:rFonts w:cs="Times New Roman"/>
          <w:szCs w:val="24"/>
        </w:rPr>
        <w:t xml:space="preserve"> </w:t>
      </w:r>
      <w:r w:rsidR="00A32794" w:rsidRPr="003474C0">
        <w:rPr>
          <w:rFonts w:cs="Times New Roman"/>
          <w:i/>
          <w:szCs w:val="24"/>
        </w:rPr>
        <w:t>Dataset</w:t>
      </w:r>
      <w:r w:rsidR="00A32794" w:rsidRPr="003474C0">
        <w:rPr>
          <w:rFonts w:cs="Times New Roman"/>
          <w:szCs w:val="24"/>
        </w:rPr>
        <w:t>.</w:t>
      </w:r>
    </w:p>
    <w:p w14:paraId="67AD8A2B" w14:textId="77777777" w:rsidR="000147BE" w:rsidRPr="003474C0" w:rsidRDefault="000147BE" w:rsidP="000147BE">
      <w:pPr>
        <w:ind w:left="142"/>
        <w:rPr>
          <w:rFonts w:cs="Times New Roman"/>
          <w:szCs w:val="24"/>
        </w:rPr>
      </w:pPr>
    </w:p>
    <w:p w14:paraId="01853BD1" w14:textId="77777777" w:rsidR="00206EAB" w:rsidRPr="003474C0" w:rsidRDefault="00206EAB" w:rsidP="000147BE">
      <w:pPr>
        <w:pStyle w:val="Ttulo2"/>
        <w:spacing w:line="480" w:lineRule="auto"/>
        <w:rPr>
          <w:b w:val="0"/>
          <w:bCs/>
          <w:lang w:val="es-ES_tradnl"/>
        </w:rPr>
      </w:pPr>
      <w:bookmarkStart w:id="775" w:name="_Toc140752447"/>
      <w:bookmarkStart w:id="776" w:name="_Toc140758621"/>
      <w:bookmarkStart w:id="777" w:name="_Toc144815935"/>
      <w:r w:rsidRPr="003474C0">
        <w:rPr>
          <w:rStyle w:val="Ttulo3Car"/>
          <w:b/>
          <w:lang w:val="es-ES_tradnl"/>
        </w:rPr>
        <w:lastRenderedPageBreak/>
        <w:t>Calidad de datos</w:t>
      </w:r>
      <w:bookmarkEnd w:id="775"/>
      <w:bookmarkEnd w:id="776"/>
      <w:bookmarkEnd w:id="777"/>
    </w:p>
    <w:p w14:paraId="6F54603E" w14:textId="28411214" w:rsidR="00206EAB" w:rsidRPr="003474C0" w:rsidRDefault="00206EAB" w:rsidP="000147BE">
      <w:pPr>
        <w:rPr>
          <w:color w:val="000000" w:themeColor="text1"/>
          <w:shd w:val="clear" w:color="auto" w:fill="FFFFFF"/>
        </w:rPr>
      </w:pPr>
      <w:r w:rsidRPr="003474C0">
        <w:rPr>
          <w:color w:val="000000" w:themeColor="text1"/>
          <w:shd w:val="clear" w:color="auto" w:fill="FFFFFF"/>
        </w:rPr>
        <w:t xml:space="preserve">Se refieren a los grados en que los datos cumplen con los estándares de precisión, completitud, consistencia, integridad, actualidad y relevancia para un propósito determinado. Mejorar la calidad de los datos implica implementar medidas de control de disposición, como la validación, la normalización, la eliminación de duplicados y la gestión de la eficacia de los datos. Estas acciones buscan garantizar que los datos sean confiables, coherentes y pertinentes, lo que a su vez mejora la toma de decisiones, el análisis y los resultados obtenidos en diferentes contextos y aplicaciones </w:t>
      </w:r>
      <w:r w:rsidRPr="003474C0">
        <w:rPr>
          <w:color w:val="000000" w:themeColor="text1"/>
          <w:shd w:val="clear" w:color="auto" w:fill="FFFFFF"/>
        </w:rPr>
        <w:fldChar w:fldCharType="begin" w:fldLock="1"/>
      </w:r>
      <w:r w:rsidR="00A42D96" w:rsidRPr="003474C0">
        <w:rPr>
          <w:color w:val="000000" w:themeColor="text1"/>
          <w:shd w:val="clear" w:color="auto" w:fill="FFFFFF"/>
        </w:rPr>
        <w:instrText>ADDIN CSL_CITATION {"citationItems":[{"id":"ITEM-1","itemData":{"author":[{"dropping-particle":"","family":"Deloitte","given":"","non-dropping-particle":"","parse-names":false,"suffix":""}],"id":"ITEM-1","issued":{"date-parts":[["2021"]]},"title":"Calidad de Datos en la era del Big Data Automatización y priorización como habilitadores clave","type":"article-journal"},"uris":["http://www.mendeley.com/documents/?uuid=cfac6002-bff6-44be-aacb-30f648c00fb6","http://www.mendeley.com/documents/?uuid=0671ddfb-60f4-4455-a00c-7f9b1b954866"]}],"mendeley":{"formattedCitation":"(Deloitte, 2021)","plainTextFormattedCitation":"(Deloitte, 2021)","previouslyFormattedCitation":"(Deloitte, 2021)"},"properties":{"noteIndex":0},"schema":"https://github.com/citation-style-language/schema/raw/master/csl-citation.json"}</w:instrText>
      </w:r>
      <w:r w:rsidRPr="003474C0">
        <w:rPr>
          <w:color w:val="000000" w:themeColor="text1"/>
          <w:shd w:val="clear" w:color="auto" w:fill="FFFFFF"/>
        </w:rPr>
        <w:fldChar w:fldCharType="separate"/>
      </w:r>
      <w:r w:rsidRPr="003474C0">
        <w:rPr>
          <w:color w:val="000000" w:themeColor="text1"/>
          <w:shd w:val="clear" w:color="auto" w:fill="FFFFFF"/>
        </w:rPr>
        <w:t>(Deloitte, 2021)</w:t>
      </w:r>
      <w:r w:rsidRPr="003474C0">
        <w:rPr>
          <w:color w:val="000000" w:themeColor="text1"/>
          <w:shd w:val="clear" w:color="auto" w:fill="FFFFFF"/>
        </w:rPr>
        <w:fldChar w:fldCharType="end"/>
      </w:r>
      <w:r w:rsidRPr="003474C0">
        <w:rPr>
          <w:color w:val="000000" w:themeColor="text1"/>
          <w:shd w:val="clear" w:color="auto" w:fill="FFFFFF"/>
        </w:rPr>
        <w:t>.</w:t>
      </w:r>
    </w:p>
    <w:p w14:paraId="303F58CC" w14:textId="28FEAE10" w:rsidR="00206EAB" w:rsidRPr="003474C0" w:rsidRDefault="00206EAB" w:rsidP="000147BE">
      <w:pPr>
        <w:pStyle w:val="Ttulo2"/>
        <w:spacing w:line="480" w:lineRule="auto"/>
        <w:rPr>
          <w:shd w:val="clear" w:color="auto" w:fill="FFFFFF"/>
          <w:lang w:val="es-ES_tradnl"/>
        </w:rPr>
      </w:pPr>
      <w:bookmarkStart w:id="778" w:name="_Toc140752448"/>
      <w:bookmarkStart w:id="779" w:name="_Toc140758622"/>
      <w:bookmarkStart w:id="780" w:name="_Toc144815936"/>
      <w:r w:rsidRPr="003474C0">
        <w:rPr>
          <w:shd w:val="clear" w:color="auto" w:fill="FFFFFF"/>
          <w:lang w:val="es-ES_tradnl"/>
        </w:rPr>
        <w:t>Recolección de datos</w:t>
      </w:r>
      <w:bookmarkEnd w:id="778"/>
      <w:bookmarkEnd w:id="779"/>
      <w:bookmarkEnd w:id="780"/>
      <w:r w:rsidRPr="003474C0">
        <w:rPr>
          <w:shd w:val="clear" w:color="auto" w:fill="FFFFFF"/>
          <w:lang w:val="es-ES_tradnl"/>
        </w:rPr>
        <w:t xml:space="preserve"> </w:t>
      </w:r>
    </w:p>
    <w:p w14:paraId="1B7FF976" w14:textId="3C613C7D" w:rsidR="00206EAB" w:rsidRPr="003474C0" w:rsidRDefault="00B7621B" w:rsidP="000147BE">
      <w:pPr>
        <w:rPr>
          <w:rFonts w:cs="Times New Roman"/>
          <w:bCs/>
          <w:szCs w:val="24"/>
        </w:rPr>
      </w:pPr>
      <w:r w:rsidRPr="003474C0">
        <w:rPr>
          <w:shd w:val="clear" w:color="auto" w:fill="FFFFFF"/>
        </w:rPr>
        <w:t>E</w:t>
      </w:r>
      <w:r w:rsidR="00206EAB" w:rsidRPr="003474C0">
        <w:rPr>
          <w:shd w:val="clear" w:color="auto" w:fill="FFFFFF"/>
        </w:rPr>
        <w:t>strategias mediante las cuales las organizaciones recaban y analizan información proveniente de diversas fuentes con el objetivo de obtener una visión integral, abordar preguntas cruciales, evaluar sus logros y anticipar tendencias futuras</w:t>
      </w:r>
      <w:sdt>
        <w:sdtPr>
          <w:rPr>
            <w:shd w:val="clear" w:color="auto" w:fill="FFFFFF"/>
          </w:rPr>
          <w:id w:val="-572352432"/>
          <w:citation/>
        </w:sdtPr>
        <w:sdtContent>
          <w:r w:rsidR="00206EAB" w:rsidRPr="003474C0">
            <w:rPr>
              <w:shd w:val="clear" w:color="auto" w:fill="FFFFFF"/>
            </w:rPr>
            <w:fldChar w:fldCharType="begin"/>
          </w:r>
          <w:r w:rsidR="00206EAB" w:rsidRPr="003474C0">
            <w:rPr>
              <w:shd w:val="clear" w:color="auto" w:fill="FFFFFF"/>
            </w:rPr>
            <w:instrText xml:space="preserve">CITATION Die22 \l 3082 </w:instrText>
          </w:r>
          <w:r w:rsidR="00206EAB" w:rsidRPr="003474C0">
            <w:rPr>
              <w:shd w:val="clear" w:color="auto" w:fill="FFFFFF"/>
            </w:rPr>
            <w:fldChar w:fldCharType="separate"/>
          </w:r>
          <w:r w:rsidR="00206EAB" w:rsidRPr="003474C0">
            <w:rPr>
              <w:shd w:val="clear" w:color="auto" w:fill="FFFFFF"/>
            </w:rPr>
            <w:t xml:space="preserve"> (Santos, 2022)</w:t>
          </w:r>
          <w:r w:rsidR="00206EAB" w:rsidRPr="003474C0">
            <w:rPr>
              <w:shd w:val="clear" w:color="auto" w:fill="FFFFFF"/>
            </w:rPr>
            <w:fldChar w:fldCharType="end"/>
          </w:r>
        </w:sdtContent>
      </w:sdt>
      <w:r w:rsidR="00206EAB" w:rsidRPr="003474C0">
        <w:rPr>
          <w:shd w:val="clear" w:color="auto" w:fill="FFFFFF"/>
        </w:rPr>
        <w:t>.</w:t>
      </w:r>
    </w:p>
    <w:p w14:paraId="0F35548B" w14:textId="327D9F3D" w:rsidR="00653BB3" w:rsidRPr="003474C0" w:rsidRDefault="00653BB3" w:rsidP="000147BE">
      <w:pPr>
        <w:pStyle w:val="Ttulo2"/>
        <w:spacing w:line="480" w:lineRule="auto"/>
        <w:rPr>
          <w:rFonts w:cstheme="minorBidi"/>
          <w:szCs w:val="22"/>
          <w:lang w:val="es-ES_tradnl"/>
        </w:rPr>
      </w:pPr>
      <w:bookmarkStart w:id="781" w:name="_Toc140752449"/>
      <w:bookmarkStart w:id="782" w:name="_Toc140758623"/>
      <w:bookmarkStart w:id="783" w:name="_Toc144815937"/>
      <w:r w:rsidRPr="003474C0">
        <w:rPr>
          <w:lang w:val="es-ES_tradnl"/>
        </w:rPr>
        <w:t xml:space="preserve">Limpieza </w:t>
      </w:r>
      <w:r w:rsidR="00354232" w:rsidRPr="003474C0">
        <w:rPr>
          <w:lang w:val="es-ES_tradnl"/>
        </w:rPr>
        <w:t>d</w:t>
      </w:r>
      <w:r w:rsidRPr="003474C0">
        <w:rPr>
          <w:lang w:val="es-ES_tradnl"/>
        </w:rPr>
        <w:t>e Datos</w:t>
      </w:r>
      <w:bookmarkEnd w:id="781"/>
      <w:bookmarkEnd w:id="782"/>
      <w:bookmarkEnd w:id="783"/>
      <w:r w:rsidRPr="003474C0">
        <w:rPr>
          <w:lang w:val="es-ES_tradnl"/>
        </w:rPr>
        <w:t xml:space="preserve"> </w:t>
      </w:r>
    </w:p>
    <w:p w14:paraId="69E8EE73" w14:textId="3793A5AB" w:rsidR="00062C22" w:rsidRPr="003474C0" w:rsidRDefault="00365CE4" w:rsidP="000147BE">
      <w:pPr>
        <w:rPr>
          <w:rFonts w:cs="Times New Roman"/>
          <w:bCs/>
          <w:szCs w:val="24"/>
        </w:rPr>
      </w:pPr>
      <w:r w:rsidRPr="003474C0">
        <w:rPr>
          <w:rFonts w:cs="Times New Roman"/>
          <w:bCs/>
          <w:szCs w:val="24"/>
        </w:rPr>
        <w:t xml:space="preserve">Denominada </w:t>
      </w:r>
      <w:r w:rsidR="00341CF5" w:rsidRPr="003474C0">
        <w:rPr>
          <w:rFonts w:cs="Times New Roman"/>
          <w:bCs/>
          <w:szCs w:val="24"/>
        </w:rPr>
        <w:t>como</w:t>
      </w:r>
      <w:r w:rsidR="00062C22" w:rsidRPr="003474C0">
        <w:rPr>
          <w:rFonts w:cs="Times New Roman"/>
          <w:bCs/>
          <w:szCs w:val="24"/>
        </w:rPr>
        <w:t xml:space="preserve"> </w:t>
      </w:r>
      <w:r w:rsidR="00341CF5" w:rsidRPr="003474C0">
        <w:rPr>
          <w:rFonts w:cs="Times New Roman"/>
          <w:bCs/>
          <w:szCs w:val="24"/>
        </w:rPr>
        <w:t>“</w:t>
      </w:r>
      <w:r w:rsidR="00062C22" w:rsidRPr="003474C0">
        <w:rPr>
          <w:rFonts w:cs="Times New Roman"/>
          <w:bCs/>
          <w:i/>
          <w:iCs/>
          <w:szCs w:val="24"/>
        </w:rPr>
        <w:t>Data Cleansing</w:t>
      </w:r>
      <w:r w:rsidR="00062C22" w:rsidRPr="003474C0">
        <w:rPr>
          <w:rFonts w:cs="Times New Roman"/>
          <w:bCs/>
          <w:szCs w:val="24"/>
        </w:rPr>
        <w:t xml:space="preserve"> o </w:t>
      </w:r>
      <w:r w:rsidR="00062C22" w:rsidRPr="003474C0">
        <w:rPr>
          <w:rFonts w:cs="Times New Roman"/>
          <w:bCs/>
          <w:i/>
          <w:iCs/>
          <w:szCs w:val="24"/>
        </w:rPr>
        <w:t>Data Scrubbing</w:t>
      </w:r>
      <w:r w:rsidR="00341CF5" w:rsidRPr="003474C0">
        <w:rPr>
          <w:rFonts w:cs="Times New Roman"/>
          <w:bCs/>
          <w:szCs w:val="24"/>
        </w:rPr>
        <w:t>”</w:t>
      </w:r>
      <w:r w:rsidR="00B7621B" w:rsidRPr="003474C0">
        <w:rPr>
          <w:rFonts w:cs="Times New Roman"/>
          <w:bCs/>
          <w:szCs w:val="24"/>
        </w:rPr>
        <w:t>,</w:t>
      </w:r>
      <w:r w:rsidR="00341CF5" w:rsidRPr="003474C0">
        <w:rPr>
          <w:rFonts w:cs="Times New Roman"/>
          <w:bCs/>
          <w:szCs w:val="24"/>
        </w:rPr>
        <w:t xml:space="preserve"> </w:t>
      </w:r>
      <w:r w:rsidR="00062C22" w:rsidRPr="003474C0">
        <w:rPr>
          <w:rFonts w:cs="Times New Roman"/>
          <w:bCs/>
          <w:szCs w:val="24"/>
        </w:rPr>
        <w:t>engloba</w:t>
      </w:r>
      <w:r w:rsidR="00341CF5" w:rsidRPr="003474C0">
        <w:rPr>
          <w:rFonts w:cs="Times New Roman"/>
          <w:bCs/>
          <w:szCs w:val="24"/>
        </w:rPr>
        <w:t xml:space="preserve">n diversos </w:t>
      </w:r>
      <w:r w:rsidR="00062C22" w:rsidRPr="003474C0">
        <w:rPr>
          <w:rFonts w:cs="Times New Roman"/>
          <w:bCs/>
          <w:szCs w:val="24"/>
        </w:rPr>
        <w:t>proce</w:t>
      </w:r>
      <w:r w:rsidR="00341CF5" w:rsidRPr="003474C0">
        <w:rPr>
          <w:rFonts w:cs="Times New Roman"/>
          <w:bCs/>
          <w:szCs w:val="24"/>
        </w:rPr>
        <w:t>dimientos, predestinados</w:t>
      </w:r>
      <w:r w:rsidR="00062C22" w:rsidRPr="003474C0">
        <w:rPr>
          <w:rFonts w:cs="Times New Roman"/>
          <w:bCs/>
          <w:szCs w:val="24"/>
        </w:rPr>
        <w:t xml:space="preserve"> </w:t>
      </w:r>
      <w:r w:rsidR="008E14B7" w:rsidRPr="003474C0">
        <w:rPr>
          <w:rFonts w:cs="Times New Roman"/>
          <w:bCs/>
          <w:szCs w:val="24"/>
        </w:rPr>
        <w:t xml:space="preserve">para el </w:t>
      </w:r>
      <w:r w:rsidR="00062C22" w:rsidRPr="003474C0">
        <w:rPr>
          <w:rFonts w:cs="Times New Roman"/>
          <w:bCs/>
          <w:szCs w:val="24"/>
        </w:rPr>
        <w:t>mejora</w:t>
      </w:r>
      <w:r w:rsidR="008E14B7" w:rsidRPr="003474C0">
        <w:rPr>
          <w:rFonts w:cs="Times New Roman"/>
          <w:bCs/>
          <w:szCs w:val="24"/>
        </w:rPr>
        <w:t>miento de</w:t>
      </w:r>
      <w:r w:rsidR="00062C22" w:rsidRPr="003474C0">
        <w:rPr>
          <w:rFonts w:cs="Times New Roman"/>
          <w:bCs/>
          <w:szCs w:val="24"/>
        </w:rPr>
        <w:t xml:space="preserve"> la calidad de los datos. </w:t>
      </w:r>
      <w:r w:rsidR="008E14B7" w:rsidRPr="003474C0">
        <w:rPr>
          <w:rFonts w:cs="Times New Roman"/>
          <w:bCs/>
          <w:szCs w:val="24"/>
        </w:rPr>
        <w:t>Teniendo en cuenta que existen diversas</w:t>
      </w:r>
      <w:r w:rsidR="00062C22" w:rsidRPr="003474C0">
        <w:rPr>
          <w:rFonts w:cs="Times New Roman"/>
          <w:bCs/>
          <w:szCs w:val="24"/>
        </w:rPr>
        <w:t xml:space="preserve"> </w:t>
      </w:r>
      <w:r w:rsidR="008E14B7" w:rsidRPr="003474C0">
        <w:rPr>
          <w:rFonts w:cs="Times New Roman"/>
          <w:bCs/>
          <w:szCs w:val="24"/>
        </w:rPr>
        <w:t xml:space="preserve">prácticas y </w:t>
      </w:r>
      <w:r w:rsidR="00062C22" w:rsidRPr="003474C0">
        <w:rPr>
          <w:rFonts w:cs="Times New Roman"/>
          <w:bCs/>
          <w:szCs w:val="24"/>
        </w:rPr>
        <w:t>herramientas</w:t>
      </w:r>
      <w:r w:rsidR="008E14B7" w:rsidRPr="003474C0">
        <w:rPr>
          <w:rFonts w:cs="Times New Roman"/>
          <w:bCs/>
          <w:szCs w:val="24"/>
        </w:rPr>
        <w:t xml:space="preserve"> </w:t>
      </w:r>
      <w:r w:rsidR="00062C22" w:rsidRPr="003474C0">
        <w:rPr>
          <w:rFonts w:cs="Times New Roman"/>
          <w:bCs/>
          <w:szCs w:val="24"/>
        </w:rPr>
        <w:t>para</w:t>
      </w:r>
      <w:r w:rsidR="008E14B7" w:rsidRPr="003474C0">
        <w:rPr>
          <w:rFonts w:cs="Times New Roman"/>
          <w:bCs/>
          <w:szCs w:val="24"/>
        </w:rPr>
        <w:t xml:space="preserve"> la</w:t>
      </w:r>
      <w:r w:rsidR="00062C22" w:rsidRPr="003474C0">
        <w:rPr>
          <w:rFonts w:cs="Times New Roman"/>
          <w:bCs/>
          <w:szCs w:val="24"/>
        </w:rPr>
        <w:t xml:space="preserve"> </w:t>
      </w:r>
      <w:r w:rsidR="008E14B7" w:rsidRPr="003474C0">
        <w:rPr>
          <w:rFonts w:cs="Times New Roman"/>
          <w:bCs/>
          <w:szCs w:val="24"/>
        </w:rPr>
        <w:t>eliminación del</w:t>
      </w:r>
      <w:r w:rsidR="00062C22" w:rsidRPr="003474C0">
        <w:rPr>
          <w:rFonts w:cs="Times New Roman"/>
          <w:bCs/>
          <w:szCs w:val="24"/>
        </w:rPr>
        <w:t xml:space="preserve"> problema</w:t>
      </w:r>
      <w:r w:rsidR="008E14B7" w:rsidRPr="003474C0">
        <w:rPr>
          <w:rFonts w:cs="Times New Roman"/>
          <w:bCs/>
          <w:szCs w:val="24"/>
        </w:rPr>
        <w:t xml:space="preserve"> </w:t>
      </w:r>
      <w:r w:rsidR="00062C22" w:rsidRPr="003474C0">
        <w:rPr>
          <w:rFonts w:cs="Times New Roman"/>
          <w:bCs/>
          <w:szCs w:val="24"/>
        </w:rPr>
        <w:t xml:space="preserve">de </w:t>
      </w:r>
      <w:r w:rsidR="008E14B7" w:rsidRPr="003474C0">
        <w:rPr>
          <w:rFonts w:cs="Times New Roman"/>
          <w:bCs/>
          <w:szCs w:val="24"/>
        </w:rPr>
        <w:t>los</w:t>
      </w:r>
      <w:r w:rsidR="00062C22" w:rsidRPr="003474C0">
        <w:rPr>
          <w:rFonts w:cs="Times New Roman"/>
          <w:bCs/>
          <w:szCs w:val="24"/>
        </w:rPr>
        <w:t xml:space="preserve"> conjunto</w:t>
      </w:r>
      <w:r w:rsidR="008E14B7" w:rsidRPr="003474C0">
        <w:rPr>
          <w:rFonts w:cs="Times New Roman"/>
          <w:bCs/>
          <w:szCs w:val="24"/>
        </w:rPr>
        <w:t>s</w:t>
      </w:r>
      <w:r w:rsidR="00062C22" w:rsidRPr="003474C0">
        <w:rPr>
          <w:rFonts w:cs="Times New Roman"/>
          <w:bCs/>
          <w:szCs w:val="24"/>
        </w:rPr>
        <w:t xml:space="preserve"> de datos </w:t>
      </w:r>
      <w:r w:rsidR="007830F4" w:rsidRPr="003474C0">
        <w:rPr>
          <w:rFonts w:cs="Times New Roman"/>
          <w:bCs/>
          <w:szCs w:val="24"/>
        </w:rPr>
        <w:fldChar w:fldCharType="begin" w:fldLock="1"/>
      </w:r>
      <w:r w:rsidR="00B15C98" w:rsidRPr="003474C0">
        <w:rPr>
          <w:rFonts w:cs="Times New Roman"/>
          <w:bCs/>
          <w:szCs w:val="24"/>
        </w:rPr>
        <w:instrText>ADDIN CSL_CITATION {"citationItems":[{"id":"ITEM-1","itemData":{"author":[{"dropping-particle":"","family":"Datascientest","given":"","non-dropping-particle":"","parse-names":false,"suffix":""}],"container-title":"datascientest","id":"ITEM-1","issued":{"date-parts":[["2023"]]},"title":"Limpieza de datos","type":"article-journal"},"uris":["http://www.mendeley.com/documents/?uuid=b6c76e2f-d058-4aa8-916b-8dc432b2f0c6","http://www.mendeley.com/documents/?uuid=ceee731a-93a2-4c67-843a-0fee83e7d3d2"]}],"mendeley":{"formattedCitation":"(Datascientest, 2023)","plainTextFormattedCitation":"(Datascientest, 2023)","previouslyFormattedCitation":"(Datascientest, 2023)"},"properties":{"noteIndex":0},"schema":"https://github.com/citation-style-language/schema/raw/master/csl-citation.json"}</w:instrText>
      </w:r>
      <w:r w:rsidR="007830F4" w:rsidRPr="003474C0">
        <w:rPr>
          <w:rFonts w:cs="Times New Roman"/>
          <w:bCs/>
          <w:szCs w:val="24"/>
        </w:rPr>
        <w:fldChar w:fldCharType="separate"/>
      </w:r>
      <w:r w:rsidR="007830F4" w:rsidRPr="003474C0">
        <w:rPr>
          <w:rFonts w:cs="Times New Roman"/>
          <w:bCs/>
          <w:szCs w:val="24"/>
        </w:rPr>
        <w:t>(Datascientest, 2023)</w:t>
      </w:r>
      <w:r w:rsidR="007830F4" w:rsidRPr="003474C0">
        <w:rPr>
          <w:rFonts w:cs="Times New Roman"/>
          <w:bCs/>
          <w:szCs w:val="24"/>
        </w:rPr>
        <w:fldChar w:fldCharType="end"/>
      </w:r>
      <w:r w:rsidR="00062C22" w:rsidRPr="003474C0">
        <w:rPr>
          <w:rFonts w:cs="Times New Roman"/>
          <w:bCs/>
          <w:szCs w:val="24"/>
        </w:rPr>
        <w:t>.</w:t>
      </w:r>
    </w:p>
    <w:p w14:paraId="1B249A1F" w14:textId="5DF21CFC" w:rsidR="00062C22" w:rsidRPr="003474C0" w:rsidRDefault="00062C22" w:rsidP="000147BE">
      <w:pPr>
        <w:rPr>
          <w:rFonts w:cs="Times New Roman"/>
          <w:bCs/>
          <w:szCs w:val="24"/>
        </w:rPr>
      </w:pPr>
      <w:r w:rsidRPr="003474C0">
        <w:rPr>
          <w:rFonts w:cs="Times New Roman"/>
          <w:bCs/>
          <w:szCs w:val="24"/>
        </w:rPr>
        <w:t>Est</w:t>
      </w:r>
      <w:r w:rsidR="008E14B7" w:rsidRPr="003474C0">
        <w:rPr>
          <w:rFonts w:cs="Times New Roman"/>
          <w:bCs/>
          <w:szCs w:val="24"/>
        </w:rPr>
        <w:t>e</w:t>
      </w:r>
      <w:r w:rsidRPr="003474C0">
        <w:rPr>
          <w:rFonts w:cs="Times New Roman"/>
          <w:bCs/>
          <w:szCs w:val="24"/>
        </w:rPr>
        <w:t xml:space="preserve"> proceso</w:t>
      </w:r>
      <w:r w:rsidR="008E14B7" w:rsidRPr="003474C0">
        <w:rPr>
          <w:rFonts w:cs="Times New Roman"/>
          <w:bCs/>
          <w:szCs w:val="24"/>
        </w:rPr>
        <w:t xml:space="preserve"> </w:t>
      </w:r>
      <w:r w:rsidR="002D537F" w:rsidRPr="003474C0">
        <w:rPr>
          <w:rFonts w:cs="Times New Roman"/>
          <w:bCs/>
          <w:szCs w:val="24"/>
        </w:rPr>
        <w:t xml:space="preserve">se basa en </w:t>
      </w:r>
      <w:r w:rsidR="008E14B7" w:rsidRPr="003474C0">
        <w:rPr>
          <w:rFonts w:cs="Times New Roman"/>
          <w:bCs/>
          <w:szCs w:val="24"/>
        </w:rPr>
        <w:t xml:space="preserve">la </w:t>
      </w:r>
      <w:r w:rsidR="00E007B7" w:rsidRPr="003474C0">
        <w:rPr>
          <w:rFonts w:cs="Times New Roman"/>
          <w:bCs/>
          <w:szCs w:val="24"/>
        </w:rPr>
        <w:t>corrección</w:t>
      </w:r>
      <w:r w:rsidRPr="003474C0">
        <w:rPr>
          <w:rFonts w:cs="Times New Roman"/>
          <w:bCs/>
          <w:szCs w:val="24"/>
        </w:rPr>
        <w:t xml:space="preserve"> o </w:t>
      </w:r>
      <w:r w:rsidR="00E007B7" w:rsidRPr="003474C0">
        <w:rPr>
          <w:rFonts w:cs="Times New Roman"/>
          <w:bCs/>
          <w:szCs w:val="24"/>
        </w:rPr>
        <w:t>eliminación</w:t>
      </w:r>
      <w:r w:rsidR="002D537F" w:rsidRPr="003474C0">
        <w:rPr>
          <w:rFonts w:cs="Times New Roman"/>
          <w:bCs/>
          <w:szCs w:val="24"/>
        </w:rPr>
        <w:t xml:space="preserve"> de</w:t>
      </w:r>
      <w:r w:rsidRPr="003474C0">
        <w:rPr>
          <w:rFonts w:cs="Times New Roman"/>
          <w:bCs/>
          <w:szCs w:val="24"/>
        </w:rPr>
        <w:t xml:space="preserve"> registro</w:t>
      </w:r>
      <w:r w:rsidR="002D537F" w:rsidRPr="003474C0">
        <w:rPr>
          <w:rFonts w:cs="Times New Roman"/>
          <w:bCs/>
          <w:szCs w:val="24"/>
        </w:rPr>
        <w:t>s</w:t>
      </w:r>
      <w:r w:rsidRPr="003474C0">
        <w:rPr>
          <w:rFonts w:cs="Times New Roman"/>
          <w:bCs/>
          <w:szCs w:val="24"/>
        </w:rPr>
        <w:t xml:space="preserve"> inexacto</w:t>
      </w:r>
      <w:r w:rsidR="002D537F" w:rsidRPr="003474C0">
        <w:rPr>
          <w:rFonts w:cs="Times New Roman"/>
          <w:bCs/>
          <w:szCs w:val="24"/>
        </w:rPr>
        <w:t>s</w:t>
      </w:r>
      <w:r w:rsidR="008E14B7" w:rsidRPr="003474C0">
        <w:rPr>
          <w:rFonts w:cs="Times New Roman"/>
          <w:bCs/>
          <w:szCs w:val="24"/>
        </w:rPr>
        <w:t xml:space="preserve"> </w:t>
      </w:r>
      <w:r w:rsidRPr="003474C0">
        <w:rPr>
          <w:rFonts w:cs="Times New Roman"/>
          <w:bCs/>
          <w:szCs w:val="24"/>
        </w:rPr>
        <w:t xml:space="preserve">en </w:t>
      </w:r>
      <w:r w:rsidR="008E14B7" w:rsidRPr="003474C0">
        <w:rPr>
          <w:rFonts w:cs="Times New Roman"/>
          <w:bCs/>
          <w:szCs w:val="24"/>
        </w:rPr>
        <w:t>las</w:t>
      </w:r>
      <w:r w:rsidRPr="003474C0">
        <w:rPr>
          <w:rFonts w:cs="Times New Roman"/>
          <w:bCs/>
          <w:szCs w:val="24"/>
        </w:rPr>
        <w:t xml:space="preserve"> base</w:t>
      </w:r>
      <w:r w:rsidR="008E14B7" w:rsidRPr="003474C0">
        <w:rPr>
          <w:rFonts w:cs="Times New Roman"/>
          <w:bCs/>
          <w:szCs w:val="24"/>
        </w:rPr>
        <w:t>s</w:t>
      </w:r>
      <w:r w:rsidRPr="003474C0">
        <w:rPr>
          <w:rFonts w:cs="Times New Roman"/>
          <w:bCs/>
          <w:szCs w:val="24"/>
        </w:rPr>
        <w:t xml:space="preserve"> de datos o </w:t>
      </w:r>
      <w:r w:rsidR="002D537F" w:rsidRPr="003474C0">
        <w:rPr>
          <w:rFonts w:cs="Times New Roman"/>
          <w:bCs/>
          <w:szCs w:val="24"/>
        </w:rPr>
        <w:t xml:space="preserve">en los </w:t>
      </w:r>
      <w:r w:rsidR="002D537F" w:rsidRPr="003474C0">
        <w:rPr>
          <w:rFonts w:cs="Times New Roman"/>
          <w:bCs/>
          <w:i/>
          <w:szCs w:val="24"/>
        </w:rPr>
        <w:t>dataset</w:t>
      </w:r>
      <w:r w:rsidRPr="003474C0">
        <w:rPr>
          <w:rFonts w:cs="Times New Roman"/>
          <w:bCs/>
          <w:szCs w:val="24"/>
        </w:rPr>
        <w:t xml:space="preserve">. </w:t>
      </w:r>
      <w:r w:rsidR="002D537F" w:rsidRPr="003474C0">
        <w:rPr>
          <w:rFonts w:cs="Times New Roman"/>
          <w:bCs/>
          <w:szCs w:val="24"/>
        </w:rPr>
        <w:t xml:space="preserve"> </w:t>
      </w:r>
      <w:r w:rsidR="00E007B7" w:rsidRPr="003474C0">
        <w:rPr>
          <w:rFonts w:cs="Times New Roman"/>
          <w:bCs/>
          <w:szCs w:val="24"/>
        </w:rPr>
        <w:t>L</w:t>
      </w:r>
      <w:r w:rsidRPr="003474C0">
        <w:rPr>
          <w:rFonts w:cs="Times New Roman"/>
          <w:bCs/>
          <w:szCs w:val="24"/>
        </w:rPr>
        <w:t xml:space="preserve">os conjuntos de datos deben ser </w:t>
      </w:r>
      <w:r w:rsidR="00E007B7" w:rsidRPr="003474C0">
        <w:rPr>
          <w:rFonts w:cs="Times New Roman"/>
          <w:bCs/>
          <w:szCs w:val="24"/>
        </w:rPr>
        <w:t xml:space="preserve">coherentes y </w:t>
      </w:r>
      <w:r w:rsidR="008E14B7" w:rsidRPr="003474C0">
        <w:rPr>
          <w:rFonts w:cs="Times New Roman"/>
          <w:bCs/>
          <w:szCs w:val="24"/>
        </w:rPr>
        <w:t xml:space="preserve">libres de </w:t>
      </w:r>
      <w:r w:rsidR="00E007B7" w:rsidRPr="003474C0">
        <w:rPr>
          <w:rFonts w:cs="Times New Roman"/>
          <w:bCs/>
          <w:szCs w:val="24"/>
        </w:rPr>
        <w:t>errores</w:t>
      </w:r>
      <w:r w:rsidRPr="003474C0">
        <w:rPr>
          <w:rFonts w:cs="Times New Roman"/>
          <w:bCs/>
          <w:szCs w:val="24"/>
        </w:rPr>
        <w:t xml:space="preserve">. </w:t>
      </w:r>
      <w:r w:rsidR="008E14B7" w:rsidRPr="003474C0">
        <w:rPr>
          <w:rFonts w:cs="Times New Roman"/>
          <w:bCs/>
          <w:szCs w:val="24"/>
        </w:rPr>
        <w:t xml:space="preserve">Esta parte es </w:t>
      </w:r>
      <w:r w:rsidRPr="003474C0">
        <w:rPr>
          <w:rFonts w:cs="Times New Roman"/>
          <w:bCs/>
          <w:szCs w:val="24"/>
        </w:rPr>
        <w:t xml:space="preserve">esencial para </w:t>
      </w:r>
      <w:r w:rsidR="008E14B7" w:rsidRPr="003474C0">
        <w:rPr>
          <w:rFonts w:cs="Times New Roman"/>
          <w:bCs/>
          <w:szCs w:val="24"/>
        </w:rPr>
        <w:t>la</w:t>
      </w:r>
      <w:r w:rsidRPr="003474C0">
        <w:rPr>
          <w:rFonts w:cs="Times New Roman"/>
          <w:bCs/>
          <w:szCs w:val="24"/>
        </w:rPr>
        <w:t xml:space="preserve"> </w:t>
      </w:r>
      <w:r w:rsidR="008E14B7" w:rsidRPr="003474C0">
        <w:rPr>
          <w:rFonts w:cs="Times New Roman"/>
          <w:bCs/>
          <w:szCs w:val="24"/>
        </w:rPr>
        <w:t xml:space="preserve">utilización </w:t>
      </w:r>
      <w:r w:rsidRPr="003474C0">
        <w:rPr>
          <w:rFonts w:cs="Times New Roman"/>
          <w:bCs/>
          <w:szCs w:val="24"/>
        </w:rPr>
        <w:t>y la explotación de los datos</w:t>
      </w:r>
      <w:r w:rsidR="00E007B7" w:rsidRPr="003474C0">
        <w:rPr>
          <w:rFonts w:cs="Times New Roman"/>
          <w:bCs/>
          <w:szCs w:val="24"/>
        </w:rPr>
        <w:t>.</w:t>
      </w:r>
      <w:r w:rsidR="008E14B7" w:rsidRPr="003474C0">
        <w:rPr>
          <w:rFonts w:cs="Times New Roman"/>
          <w:bCs/>
          <w:szCs w:val="24"/>
        </w:rPr>
        <w:t xml:space="preserve"> </w:t>
      </w:r>
      <w:r w:rsidR="00E007B7" w:rsidRPr="003474C0">
        <w:rPr>
          <w:rFonts w:cs="Times New Roman"/>
          <w:bCs/>
          <w:szCs w:val="24"/>
        </w:rPr>
        <w:t>Sin un</w:t>
      </w:r>
      <w:r w:rsidR="008E14B7" w:rsidRPr="003474C0">
        <w:rPr>
          <w:rFonts w:cs="Times New Roman"/>
          <w:bCs/>
          <w:szCs w:val="24"/>
        </w:rPr>
        <w:t xml:space="preserve">a limpieza </w:t>
      </w:r>
      <w:r w:rsidR="00E007B7" w:rsidRPr="003474C0">
        <w:rPr>
          <w:rFonts w:cs="Times New Roman"/>
          <w:bCs/>
          <w:szCs w:val="24"/>
        </w:rPr>
        <w:t xml:space="preserve">de datos adecuada </w:t>
      </w:r>
      <w:r w:rsidR="008E14B7" w:rsidRPr="003474C0">
        <w:rPr>
          <w:rFonts w:cs="Times New Roman"/>
          <w:bCs/>
          <w:szCs w:val="24"/>
        </w:rPr>
        <w:t xml:space="preserve">es probable que </w:t>
      </w:r>
      <w:r w:rsidR="00E007B7" w:rsidRPr="003474C0">
        <w:rPr>
          <w:rFonts w:cs="Times New Roman"/>
          <w:bCs/>
          <w:szCs w:val="24"/>
        </w:rPr>
        <w:t>los</w:t>
      </w:r>
      <w:r w:rsidR="008E14B7" w:rsidRPr="003474C0">
        <w:rPr>
          <w:rFonts w:cs="Times New Roman"/>
          <w:bCs/>
          <w:szCs w:val="24"/>
        </w:rPr>
        <w:t xml:space="preserve"> resultados </w:t>
      </w:r>
      <w:r w:rsidR="00E007B7" w:rsidRPr="003474C0">
        <w:rPr>
          <w:rFonts w:cs="Times New Roman"/>
          <w:bCs/>
          <w:szCs w:val="24"/>
        </w:rPr>
        <w:t xml:space="preserve">del análisis sean </w:t>
      </w:r>
      <w:r w:rsidR="008E14B7" w:rsidRPr="003474C0">
        <w:rPr>
          <w:rFonts w:cs="Times New Roman"/>
          <w:bCs/>
          <w:szCs w:val="24"/>
        </w:rPr>
        <w:t>distorsionad</w:t>
      </w:r>
      <w:r w:rsidR="00E007B7" w:rsidRPr="003474C0">
        <w:rPr>
          <w:rFonts w:cs="Times New Roman"/>
          <w:bCs/>
          <w:szCs w:val="24"/>
        </w:rPr>
        <w:t>os e incorrectos.</w:t>
      </w:r>
    </w:p>
    <w:p w14:paraId="7329459C" w14:textId="496E320C" w:rsidR="0072754A" w:rsidRPr="003474C0" w:rsidRDefault="0072754A" w:rsidP="000147BE">
      <w:pPr>
        <w:rPr>
          <w:bCs/>
        </w:rPr>
      </w:pPr>
      <w:r w:rsidRPr="003474C0">
        <w:rPr>
          <w:bCs/>
        </w:rPr>
        <w:t>Además,</w:t>
      </w:r>
      <w:r w:rsidRPr="003474C0">
        <w:rPr>
          <w:shd w:val="clear" w:color="auto" w:fill="FFFFFF"/>
        </w:rPr>
        <w:t> permite </w:t>
      </w:r>
      <w:r w:rsidRPr="003474C0">
        <w:rPr>
          <w:bCs/>
        </w:rPr>
        <w:t>transformaciones de datos uniformes y consistentes que involucran tipos de formato apropiados, lo</w:t>
      </w:r>
      <w:r w:rsidRPr="003474C0">
        <w:rPr>
          <w:shd w:val="clear" w:color="auto" w:fill="FFFFFF"/>
        </w:rPr>
        <w:t> que se puede </w:t>
      </w:r>
      <w:r w:rsidRPr="003474C0">
        <w:rPr>
          <w:bCs/>
        </w:rPr>
        <w:t>lograr mediante</w:t>
      </w:r>
      <w:r w:rsidRPr="003474C0">
        <w:rPr>
          <w:shd w:val="clear" w:color="auto" w:fill="FFFFFF"/>
        </w:rPr>
        <w:t> la integración de múltiples fuentes de datos. Dado que </w:t>
      </w:r>
      <w:r w:rsidRPr="003474C0">
        <w:rPr>
          <w:bCs/>
        </w:rPr>
        <w:t>el resultado</w:t>
      </w:r>
      <w:r w:rsidRPr="003474C0">
        <w:rPr>
          <w:shd w:val="clear" w:color="auto" w:fill="FFFFFF"/>
        </w:rPr>
        <w:t> de cualquier análisis de datos </w:t>
      </w:r>
      <w:r w:rsidRPr="003474C0">
        <w:rPr>
          <w:bCs/>
        </w:rPr>
        <w:t>depende</w:t>
      </w:r>
      <w:r w:rsidRPr="003474C0">
        <w:rPr>
          <w:shd w:val="clear" w:color="auto" w:fill="FFFFFF"/>
        </w:rPr>
        <w:t xml:space="preserve"> en grandes </w:t>
      </w:r>
      <w:r w:rsidRPr="003474C0">
        <w:rPr>
          <w:shd w:val="clear" w:color="auto" w:fill="FFFFFF"/>
        </w:rPr>
        <w:lastRenderedPageBreak/>
        <w:t>medidas de la calidad y consistencia de los </w:t>
      </w:r>
      <w:r w:rsidRPr="003474C0">
        <w:rPr>
          <w:bCs/>
        </w:rPr>
        <w:t>datos, se debe</w:t>
      </w:r>
      <w:r w:rsidRPr="003474C0">
        <w:rPr>
          <w:shd w:val="clear" w:color="auto" w:fill="FFFFFF"/>
        </w:rPr>
        <w:t> mencionar que la preparación de datos es un paso </w:t>
      </w:r>
      <w:r w:rsidRPr="003474C0">
        <w:rPr>
          <w:bCs/>
        </w:rPr>
        <w:t>crítico</w:t>
      </w:r>
      <w:r w:rsidRPr="003474C0">
        <w:rPr>
          <w:shd w:val="clear" w:color="auto" w:fill="FFFFFF"/>
        </w:rPr>
        <w:t> en cualquier análisis de </w:t>
      </w:r>
      <w:r w:rsidRPr="003474C0">
        <w:rPr>
          <w:bCs/>
        </w:rPr>
        <w:t>datos.</w:t>
      </w:r>
    </w:p>
    <w:p w14:paraId="2C89DBDF" w14:textId="0B4E0940" w:rsidR="003C3A52" w:rsidRPr="003474C0" w:rsidRDefault="003C3A52" w:rsidP="000147BE">
      <w:pPr>
        <w:pStyle w:val="Ttulo2"/>
        <w:spacing w:line="480" w:lineRule="auto"/>
        <w:rPr>
          <w:lang w:val="es-ES_tradnl"/>
        </w:rPr>
      </w:pPr>
      <w:bookmarkStart w:id="784" w:name="_Toc140752450"/>
      <w:bookmarkStart w:id="785" w:name="_Toc140758624"/>
      <w:bookmarkStart w:id="786" w:name="_Toc144815938"/>
      <w:r w:rsidRPr="003474C0">
        <w:rPr>
          <w:lang w:val="es-ES_tradnl"/>
        </w:rPr>
        <w:t>Transformación de Datos</w:t>
      </w:r>
      <w:bookmarkEnd w:id="784"/>
      <w:bookmarkEnd w:id="785"/>
      <w:bookmarkEnd w:id="786"/>
    </w:p>
    <w:p w14:paraId="3FC4D7BF" w14:textId="77777777" w:rsidR="003C3A52" w:rsidRPr="003474C0" w:rsidRDefault="003C3A52" w:rsidP="000147BE">
      <w:pPr>
        <w:rPr>
          <w:shd w:val="clear" w:color="auto" w:fill="FFFFFF"/>
        </w:rPr>
      </w:pPr>
      <w:r w:rsidRPr="003474C0">
        <w:rPr>
          <w:shd w:val="clear" w:color="auto" w:fill="FFFFFF"/>
        </w:rPr>
        <w:t>Son los </w:t>
      </w:r>
      <w:r w:rsidRPr="003474C0">
        <w:rPr>
          <w:bCs/>
        </w:rPr>
        <w:t>procesos de convertir</w:t>
      </w:r>
      <w:r w:rsidRPr="003474C0">
        <w:rPr>
          <w:shd w:val="clear" w:color="auto" w:fill="FFFFFF"/>
        </w:rPr>
        <w:t> datos </w:t>
      </w:r>
      <w:r w:rsidRPr="003474C0">
        <w:rPr>
          <w:bCs/>
        </w:rPr>
        <w:t>sin procesar</w:t>
      </w:r>
      <w:r w:rsidRPr="003474C0">
        <w:rPr>
          <w:shd w:val="clear" w:color="auto" w:fill="FFFFFF"/>
        </w:rPr>
        <w:t> de un formato a </w:t>
      </w:r>
      <w:r w:rsidRPr="003474C0">
        <w:rPr>
          <w:bCs/>
        </w:rPr>
        <w:t>otro para</w:t>
      </w:r>
      <w:r w:rsidRPr="003474C0">
        <w:rPr>
          <w:shd w:val="clear" w:color="auto" w:fill="FFFFFF"/>
        </w:rPr>
        <w:t> que puedan ser utilizados por </w:t>
      </w:r>
      <w:r w:rsidRPr="003474C0">
        <w:rPr>
          <w:bCs/>
        </w:rPr>
        <w:t>un</w:t>
      </w:r>
      <w:r w:rsidRPr="003474C0">
        <w:rPr>
          <w:shd w:val="clear" w:color="auto" w:fill="FFFFFF"/>
        </w:rPr>
        <w:t> sistema o aplicación de destino. Este proceso </w:t>
      </w:r>
      <w:r w:rsidRPr="003474C0">
        <w:rPr>
          <w:bCs/>
        </w:rPr>
        <w:t>implica varios pasos,</w:t>
      </w:r>
      <w:r w:rsidRPr="003474C0">
        <w:rPr>
          <w:shd w:val="clear" w:color="auto" w:fill="FFFFFF"/>
        </w:rPr>
        <w:t> como </w:t>
      </w:r>
      <w:r w:rsidRPr="003474C0">
        <w:rPr>
          <w:bCs/>
        </w:rPr>
        <w:t>el filtrado de</w:t>
      </w:r>
      <w:r w:rsidRPr="003474C0">
        <w:rPr>
          <w:shd w:val="clear" w:color="auto" w:fill="FFFFFF"/>
        </w:rPr>
        <w:t> datos según reglas predefinidas y </w:t>
      </w:r>
      <w:r w:rsidRPr="003474C0">
        <w:rPr>
          <w:bCs/>
        </w:rPr>
        <w:t>la combinación de</w:t>
      </w:r>
      <w:r w:rsidRPr="003474C0">
        <w:rPr>
          <w:shd w:val="clear" w:color="auto" w:fill="FFFFFF"/>
        </w:rPr>
        <w:t> diferentes campos para obtener una </w:t>
      </w:r>
      <w:r w:rsidRPr="003474C0">
        <w:rPr>
          <w:bCs/>
        </w:rPr>
        <w:t>vista</w:t>
      </w:r>
      <w:r w:rsidRPr="003474C0">
        <w:rPr>
          <w:shd w:val="clear" w:color="auto" w:fill="FFFFFF"/>
        </w:rPr>
        <w:t> unificada. Las herramientas de transformación de datos </w:t>
      </w:r>
      <w:r w:rsidRPr="003474C0">
        <w:rPr>
          <w:bCs/>
        </w:rPr>
        <w:t>juegan</w:t>
      </w:r>
      <w:r w:rsidRPr="003474C0">
        <w:rPr>
          <w:shd w:val="clear" w:color="auto" w:fill="FFFFFF"/>
        </w:rPr>
        <w:t> un papel </w:t>
      </w:r>
      <w:r w:rsidRPr="003474C0">
        <w:rPr>
          <w:bCs/>
        </w:rPr>
        <w:t>clave para hacer que</w:t>
      </w:r>
      <w:r w:rsidRPr="003474C0">
        <w:rPr>
          <w:shd w:val="clear" w:color="auto" w:fill="FFFFFF"/>
        </w:rPr>
        <w:t> este proceso </w:t>
      </w:r>
      <w:r w:rsidRPr="003474C0">
        <w:rPr>
          <w:bCs/>
        </w:rPr>
        <w:t>sea</w:t>
      </w:r>
      <w:r w:rsidRPr="003474C0">
        <w:rPr>
          <w:shd w:val="clear" w:color="auto" w:fill="FFFFFF"/>
        </w:rPr>
        <w:t> eficiente y </w:t>
      </w:r>
      <w:r w:rsidRPr="003474C0">
        <w:rPr>
          <w:bCs/>
        </w:rPr>
        <w:t>flexible (Sudor,</w:t>
      </w:r>
      <w:r w:rsidRPr="003474C0">
        <w:rPr>
          <w:shd w:val="clear" w:color="auto" w:fill="FFFFFF"/>
        </w:rPr>
        <w:t> 2020).</w:t>
      </w:r>
    </w:p>
    <w:p w14:paraId="5C3805C1" w14:textId="5270FE2B" w:rsidR="00234F04" w:rsidRPr="003474C0" w:rsidRDefault="007A134C" w:rsidP="000147BE">
      <w:pPr>
        <w:pStyle w:val="Ttulo2"/>
        <w:spacing w:line="480" w:lineRule="auto"/>
        <w:rPr>
          <w:lang w:val="es-ES_tradnl"/>
        </w:rPr>
      </w:pPr>
      <w:bookmarkStart w:id="787" w:name="_Toc140752451"/>
      <w:bookmarkStart w:id="788" w:name="_Toc140758625"/>
      <w:bookmarkStart w:id="789" w:name="_Toc144815939"/>
      <w:r w:rsidRPr="003474C0">
        <w:rPr>
          <w:lang w:val="es-ES_tradnl"/>
        </w:rPr>
        <w:t>M</w:t>
      </w:r>
      <w:r w:rsidR="00234F04" w:rsidRPr="003474C0">
        <w:rPr>
          <w:lang w:val="es-ES_tradnl"/>
        </w:rPr>
        <w:t>achine Learning</w:t>
      </w:r>
      <w:bookmarkEnd w:id="787"/>
      <w:bookmarkEnd w:id="788"/>
      <w:bookmarkEnd w:id="789"/>
    </w:p>
    <w:p w14:paraId="6C4198F9" w14:textId="02BC5627" w:rsidR="00234F04" w:rsidRPr="003474C0" w:rsidRDefault="00B555B7" w:rsidP="000147BE">
      <w:pPr>
        <w:ind w:left="142"/>
        <w:rPr>
          <w:rFonts w:cs="Times New Roman"/>
          <w:szCs w:val="24"/>
        </w:rPr>
      </w:pPr>
      <w:r w:rsidRPr="003474C0">
        <w:rPr>
          <w:rFonts w:cs="Times New Roman"/>
          <w:szCs w:val="24"/>
        </w:rPr>
        <w:t>Comprende un conjunto de</w:t>
      </w:r>
      <w:r w:rsidR="00012932" w:rsidRPr="003474C0">
        <w:rPr>
          <w:rFonts w:cs="Times New Roman"/>
          <w:szCs w:val="24"/>
        </w:rPr>
        <w:t xml:space="preserve"> algoritmo</w:t>
      </w:r>
      <w:r w:rsidRPr="003474C0">
        <w:rPr>
          <w:rFonts w:cs="Times New Roman"/>
          <w:szCs w:val="24"/>
        </w:rPr>
        <w:t>s</w:t>
      </w:r>
      <w:r w:rsidR="00012932" w:rsidRPr="003474C0">
        <w:rPr>
          <w:rFonts w:cs="Times New Roman"/>
          <w:szCs w:val="24"/>
        </w:rPr>
        <w:t xml:space="preserve"> </w:t>
      </w:r>
      <w:r w:rsidR="00636878" w:rsidRPr="003474C0">
        <w:rPr>
          <w:rFonts w:cs="Times New Roman"/>
          <w:szCs w:val="24"/>
        </w:rPr>
        <w:t xml:space="preserve">de aprendizaje automático </w:t>
      </w:r>
      <w:r w:rsidR="00012932" w:rsidRPr="003474C0">
        <w:rPr>
          <w:rFonts w:cs="Times New Roman"/>
          <w:szCs w:val="24"/>
        </w:rPr>
        <w:t xml:space="preserve">que </w:t>
      </w:r>
      <w:r w:rsidRPr="003474C0">
        <w:rPr>
          <w:rFonts w:cs="Times New Roman"/>
          <w:szCs w:val="24"/>
        </w:rPr>
        <w:t>trabajan con</w:t>
      </w:r>
      <w:r w:rsidR="00012932" w:rsidRPr="003474C0">
        <w:rPr>
          <w:rFonts w:cs="Times New Roman"/>
          <w:szCs w:val="24"/>
        </w:rPr>
        <w:t xml:space="preserve"> </w:t>
      </w:r>
      <w:r w:rsidRPr="003474C0">
        <w:rPr>
          <w:rFonts w:cs="Times New Roman"/>
          <w:szCs w:val="24"/>
        </w:rPr>
        <w:t xml:space="preserve">grandes cantidades </w:t>
      </w:r>
      <w:r w:rsidR="00012932" w:rsidRPr="003474C0">
        <w:rPr>
          <w:rFonts w:cs="Times New Roman"/>
          <w:szCs w:val="24"/>
        </w:rPr>
        <w:t xml:space="preserve">de datos y utilizarlos para la </w:t>
      </w:r>
      <w:r w:rsidR="00B71885" w:rsidRPr="003474C0">
        <w:rPr>
          <w:rFonts w:cs="Times New Roman"/>
          <w:szCs w:val="24"/>
        </w:rPr>
        <w:t xml:space="preserve">identificación de los patrones. </w:t>
      </w:r>
      <w:r w:rsidR="00012932" w:rsidRPr="003474C0">
        <w:rPr>
          <w:rFonts w:cs="Times New Roman"/>
          <w:szCs w:val="24"/>
        </w:rPr>
        <w:t>Hiff (2021) hace referencia a dos distintas definiciones para la contextualización del aprendizaje automático, donde manifiesta que los “</w:t>
      </w:r>
      <w:r w:rsidR="00234F04" w:rsidRPr="003474C0">
        <w:rPr>
          <w:rFonts w:cs="Times New Roman"/>
          <w:szCs w:val="24"/>
        </w:rPr>
        <w:t xml:space="preserve">algoritmos de </w:t>
      </w:r>
      <w:r w:rsidR="00234F04" w:rsidRPr="003474C0">
        <w:rPr>
          <w:rFonts w:cs="Times New Roman"/>
          <w:i/>
          <w:szCs w:val="24"/>
        </w:rPr>
        <w:t>machine</w:t>
      </w:r>
      <w:r w:rsidR="00234F04" w:rsidRPr="003474C0">
        <w:rPr>
          <w:rFonts w:cs="Times New Roman"/>
          <w:szCs w:val="24"/>
        </w:rPr>
        <w:t xml:space="preserve"> </w:t>
      </w:r>
      <w:r w:rsidR="00234F04" w:rsidRPr="003474C0">
        <w:rPr>
          <w:rFonts w:cs="Times New Roman"/>
          <w:i/>
          <w:iCs/>
          <w:szCs w:val="24"/>
        </w:rPr>
        <w:t>learning</w:t>
      </w:r>
      <w:r w:rsidR="00234F04" w:rsidRPr="003474C0">
        <w:rPr>
          <w:rFonts w:cs="Times New Roman"/>
          <w:szCs w:val="24"/>
        </w:rPr>
        <w:t> son el alma que mueven los procesos de aprendizaje. Gracias a ellos podemos obtener la información que necesitamos para tomar decisiones o predecir el comportamiento de los datos</w:t>
      </w:r>
      <w:r w:rsidR="00012932" w:rsidRPr="003474C0">
        <w:rPr>
          <w:rFonts w:cs="Times New Roman"/>
          <w:szCs w:val="24"/>
        </w:rPr>
        <w:t>” (p.23)</w:t>
      </w:r>
      <w:r w:rsidR="00234F04" w:rsidRPr="003474C0">
        <w:rPr>
          <w:rFonts w:cs="Times New Roman"/>
          <w:szCs w:val="24"/>
        </w:rPr>
        <w:t>.</w:t>
      </w:r>
    </w:p>
    <w:p w14:paraId="2B967CD2" w14:textId="2940C939" w:rsidR="00234F04" w:rsidRPr="003474C0" w:rsidRDefault="007A134C" w:rsidP="000147BE">
      <w:pPr>
        <w:ind w:left="142"/>
        <w:rPr>
          <w:rFonts w:cs="Times New Roman"/>
          <w:szCs w:val="24"/>
          <w:shd w:val="clear" w:color="auto" w:fill="FFFFFF"/>
        </w:rPr>
      </w:pPr>
      <w:r w:rsidRPr="003474C0">
        <w:rPr>
          <w:rFonts w:cs="Times New Roman"/>
          <w:bCs/>
          <w:szCs w:val="24"/>
        </w:rPr>
        <w:t>En el ámbito de l</w:t>
      </w:r>
      <w:r w:rsidR="00012932" w:rsidRPr="003474C0">
        <w:rPr>
          <w:rFonts w:cs="Times New Roman"/>
          <w:bCs/>
          <w:szCs w:val="24"/>
        </w:rPr>
        <w:t>a</w:t>
      </w:r>
      <w:r w:rsidR="00234F04" w:rsidRPr="003474C0">
        <w:rPr>
          <w:rFonts w:cs="Times New Roman"/>
          <w:szCs w:val="24"/>
          <w:shd w:val="clear" w:color="auto" w:fill="FFFFFF"/>
        </w:rPr>
        <w:t> inteligenci</w:t>
      </w:r>
      <w:r w:rsidRPr="003474C0">
        <w:rPr>
          <w:rFonts w:cs="Times New Roman"/>
          <w:szCs w:val="24"/>
          <w:shd w:val="clear" w:color="auto" w:fill="FFFFFF"/>
        </w:rPr>
        <w:t xml:space="preserve">a artificial y ciencia de datos, </w:t>
      </w:r>
      <w:r w:rsidRPr="003474C0">
        <w:rPr>
          <w:rFonts w:cs="Times New Roman"/>
          <w:i/>
          <w:szCs w:val="24"/>
          <w:shd w:val="clear" w:color="auto" w:fill="FFFFFF"/>
        </w:rPr>
        <w:t>Machine Learning</w:t>
      </w:r>
      <w:r w:rsidRPr="003474C0">
        <w:rPr>
          <w:rFonts w:cs="Times New Roman"/>
          <w:szCs w:val="24"/>
          <w:shd w:val="clear" w:color="auto" w:fill="FFFFFF"/>
        </w:rPr>
        <w:t xml:space="preserve"> tiene </w:t>
      </w:r>
      <w:r w:rsidR="00566746" w:rsidRPr="003474C0">
        <w:rPr>
          <w:rFonts w:cs="Times New Roman"/>
          <w:szCs w:val="24"/>
          <w:shd w:val="clear" w:color="auto" w:fill="FFFFFF"/>
        </w:rPr>
        <w:t xml:space="preserve">como </w:t>
      </w:r>
      <w:r w:rsidR="00234F04" w:rsidRPr="003474C0">
        <w:rPr>
          <w:rFonts w:cs="Times New Roman"/>
          <w:bCs/>
          <w:szCs w:val="24"/>
        </w:rPr>
        <w:t>objetivo</w:t>
      </w:r>
      <w:r w:rsidR="00234F04" w:rsidRPr="003474C0">
        <w:rPr>
          <w:rFonts w:cs="Times New Roman"/>
          <w:szCs w:val="24"/>
          <w:shd w:val="clear" w:color="auto" w:fill="FFFFFF"/>
        </w:rPr>
        <w:t xml:space="preserve"> principal </w:t>
      </w:r>
      <w:r w:rsidR="00566746" w:rsidRPr="003474C0">
        <w:rPr>
          <w:rFonts w:cs="Times New Roman"/>
          <w:szCs w:val="24"/>
          <w:shd w:val="clear" w:color="auto" w:fill="FFFFFF"/>
        </w:rPr>
        <w:t>adaptar los datos a</w:t>
      </w:r>
      <w:r w:rsidR="00234F04" w:rsidRPr="003474C0">
        <w:rPr>
          <w:rFonts w:cs="Times New Roman"/>
          <w:szCs w:val="24"/>
          <w:shd w:val="clear" w:color="auto" w:fill="FFFFFF"/>
        </w:rPr>
        <w:t xml:space="preserve"> modelos que puedan ser interpretados y </w:t>
      </w:r>
      <w:r w:rsidR="00234F04" w:rsidRPr="003474C0">
        <w:rPr>
          <w:rFonts w:cs="Times New Roman"/>
          <w:bCs/>
          <w:szCs w:val="24"/>
        </w:rPr>
        <w:t>utilizados</w:t>
      </w:r>
      <w:r w:rsidR="00566746" w:rsidRPr="003474C0">
        <w:rPr>
          <w:rFonts w:cs="Times New Roman"/>
          <w:szCs w:val="24"/>
          <w:shd w:val="clear" w:color="auto" w:fill="FFFFFF"/>
        </w:rPr>
        <w:t xml:space="preserve"> e</w:t>
      </w:r>
      <w:r w:rsidR="00234F04" w:rsidRPr="003474C0">
        <w:rPr>
          <w:rFonts w:cs="Times New Roman"/>
          <w:szCs w:val="24"/>
          <w:shd w:val="clear" w:color="auto" w:fill="FFFFFF"/>
        </w:rPr>
        <w:t>n </w:t>
      </w:r>
      <w:r w:rsidR="00234F04" w:rsidRPr="003474C0">
        <w:rPr>
          <w:rFonts w:cs="Times New Roman"/>
          <w:bCs/>
          <w:szCs w:val="24"/>
        </w:rPr>
        <w:t>diversos campos especializados. El aprendizaje automático intenta comprender</w:t>
      </w:r>
      <w:r w:rsidR="00234F04" w:rsidRPr="003474C0">
        <w:rPr>
          <w:rFonts w:cs="Times New Roman"/>
          <w:szCs w:val="24"/>
          <w:shd w:val="clear" w:color="auto" w:fill="FFFFFF"/>
        </w:rPr>
        <w:t> cómo se organizan los datos y encontrar patrones </w:t>
      </w:r>
      <w:r w:rsidR="00234F04" w:rsidRPr="003474C0">
        <w:rPr>
          <w:rFonts w:cs="Times New Roman"/>
          <w:bCs/>
          <w:szCs w:val="24"/>
        </w:rPr>
        <w:t>importantes</w:t>
      </w:r>
      <w:r w:rsidR="00234F04" w:rsidRPr="003474C0">
        <w:rPr>
          <w:rFonts w:cs="Times New Roman"/>
          <w:szCs w:val="24"/>
          <w:shd w:val="clear" w:color="auto" w:fill="FFFFFF"/>
        </w:rPr>
        <w:t> para desarrollar modelos que permitan a los profesionales de </w:t>
      </w:r>
      <w:r w:rsidR="00234F04" w:rsidRPr="003474C0">
        <w:rPr>
          <w:rFonts w:cs="Times New Roman"/>
          <w:bCs/>
          <w:szCs w:val="24"/>
        </w:rPr>
        <w:t>la industria usarlos</w:t>
      </w:r>
      <w:r w:rsidR="00234F04" w:rsidRPr="003474C0">
        <w:rPr>
          <w:rFonts w:cs="Times New Roman"/>
          <w:szCs w:val="24"/>
          <w:shd w:val="clear" w:color="auto" w:fill="FFFFFF"/>
        </w:rPr>
        <w:t xml:space="preserve"> de manera efectiva en diferentes sectores de trabajo </w:t>
      </w:r>
      <w:r w:rsidR="00234F04" w:rsidRPr="003474C0">
        <w:rPr>
          <w:rFonts w:cs="Times New Roman"/>
          <w:szCs w:val="24"/>
          <w:shd w:val="clear" w:color="auto" w:fill="FFFFFF"/>
        </w:rPr>
        <w:fldChar w:fldCharType="begin" w:fldLock="1"/>
      </w:r>
      <w:r w:rsidR="00B15C98" w:rsidRPr="003474C0">
        <w:rPr>
          <w:rFonts w:cs="Times New Roman"/>
          <w:szCs w:val="24"/>
          <w:shd w:val="clear" w:color="auto" w:fill="FFFFFF"/>
        </w:rPr>
        <w:instrText>ADDIN CSL_CITATION {"citationItems":[{"id":"ITEM-1","itemData":{"author":[{"dropping-particle":"","family":"Mancilla","given":"E.","non-dropping-particle":"","parse-names":false,"suffix":""}],"container-title":"Invgate","id":"ITEM-1","issued":{"date-parts":[["2022"]]},"title":"Algoritmo de machine Learning","type":"article-journal"},"uris":["http://www.mendeley.com/documents/?uuid=d93a4320-39d2-4ed3-ad3c-6523102a0efd","http://www.mendeley.com/documents/?uuid=a045a133-70e4-46d8-bb1e-004870f7e215"]}],"mendeley":{"formattedCitation":"(Mancilla, 2022)","plainTextFormattedCitation":"(Mancilla, 2022)","previouslyFormattedCitation":"(Mancilla, 2022)"},"properties":{"noteIndex":0},"schema":"https://github.com/citation-style-language/schema/raw/master/csl-citation.json"}</w:instrText>
      </w:r>
      <w:r w:rsidR="00234F04" w:rsidRPr="003474C0">
        <w:rPr>
          <w:rFonts w:cs="Times New Roman"/>
          <w:szCs w:val="24"/>
          <w:shd w:val="clear" w:color="auto" w:fill="FFFFFF"/>
        </w:rPr>
        <w:fldChar w:fldCharType="separate"/>
      </w:r>
      <w:r w:rsidR="00234F04" w:rsidRPr="003474C0">
        <w:rPr>
          <w:rFonts w:cs="Times New Roman"/>
          <w:szCs w:val="24"/>
          <w:shd w:val="clear" w:color="auto" w:fill="FFFFFF"/>
        </w:rPr>
        <w:t>(Mancilla, 2022)</w:t>
      </w:r>
      <w:r w:rsidR="00234F04" w:rsidRPr="003474C0">
        <w:rPr>
          <w:rFonts w:cs="Times New Roman"/>
          <w:szCs w:val="24"/>
          <w:shd w:val="clear" w:color="auto" w:fill="FFFFFF"/>
        </w:rPr>
        <w:fldChar w:fldCharType="end"/>
      </w:r>
      <w:r w:rsidR="00234F04" w:rsidRPr="003474C0">
        <w:rPr>
          <w:rFonts w:cs="Times New Roman"/>
          <w:szCs w:val="24"/>
          <w:shd w:val="clear" w:color="auto" w:fill="FFFFFF"/>
        </w:rPr>
        <w:t>.</w:t>
      </w:r>
    </w:p>
    <w:p w14:paraId="2FC5FBCB" w14:textId="4EE40260" w:rsidR="006921BD" w:rsidRPr="003474C0" w:rsidRDefault="006921BD" w:rsidP="000147BE">
      <w:pPr>
        <w:pStyle w:val="Ttulo2"/>
        <w:spacing w:line="480" w:lineRule="auto"/>
        <w:rPr>
          <w:lang w:val="es-ES_tradnl"/>
        </w:rPr>
      </w:pPr>
      <w:bookmarkStart w:id="790" w:name="_Toc140752452"/>
      <w:bookmarkStart w:id="791" w:name="_Toc140758626"/>
      <w:bookmarkStart w:id="792" w:name="_Toc144815940"/>
      <w:r w:rsidRPr="003474C0">
        <w:rPr>
          <w:lang w:val="es-ES_tradnl"/>
        </w:rPr>
        <w:t>Análisis predictivo</w:t>
      </w:r>
      <w:bookmarkEnd w:id="790"/>
      <w:bookmarkEnd w:id="791"/>
      <w:bookmarkEnd w:id="792"/>
    </w:p>
    <w:p w14:paraId="538AA1D3" w14:textId="67D8527D" w:rsidR="006921BD" w:rsidRPr="003474C0" w:rsidRDefault="006764CB" w:rsidP="000147BE">
      <w:pPr>
        <w:ind w:firstLine="708"/>
        <w:rPr>
          <w:bCs/>
        </w:rPr>
      </w:pPr>
      <w:r w:rsidRPr="003474C0">
        <w:rPr>
          <w:shd w:val="clear" w:color="auto" w:fill="FFFFFF"/>
        </w:rPr>
        <w:t>E</w:t>
      </w:r>
      <w:r w:rsidR="006921BD" w:rsidRPr="003474C0">
        <w:rPr>
          <w:shd w:val="clear" w:color="auto" w:fill="FFFFFF"/>
        </w:rPr>
        <w:t>l análisis predictivo implica el </w:t>
      </w:r>
      <w:r w:rsidR="006921BD" w:rsidRPr="003474C0">
        <w:rPr>
          <w:bCs/>
        </w:rPr>
        <w:t>examen</w:t>
      </w:r>
      <w:r w:rsidR="006921BD" w:rsidRPr="003474C0">
        <w:rPr>
          <w:shd w:val="clear" w:color="auto" w:fill="FFFFFF"/>
        </w:rPr>
        <w:t> y la interpretación de </w:t>
      </w:r>
      <w:r w:rsidR="006921BD" w:rsidRPr="003474C0">
        <w:rPr>
          <w:bCs/>
        </w:rPr>
        <w:t>conjuntos</w:t>
      </w:r>
      <w:r w:rsidR="006921BD" w:rsidRPr="003474C0">
        <w:rPr>
          <w:shd w:val="clear" w:color="auto" w:fill="FFFFFF"/>
        </w:rPr>
        <w:t> de datos utilizando métodos estadísticos y algoritmos </w:t>
      </w:r>
      <w:r w:rsidR="006921BD" w:rsidRPr="003474C0">
        <w:rPr>
          <w:bCs/>
        </w:rPr>
        <w:t>para descubrir</w:t>
      </w:r>
      <w:r w:rsidR="006921BD" w:rsidRPr="003474C0">
        <w:rPr>
          <w:shd w:val="clear" w:color="auto" w:fill="FFFFFF"/>
        </w:rPr>
        <w:t> patrones y </w:t>
      </w:r>
      <w:r w:rsidR="006921BD" w:rsidRPr="003474C0">
        <w:rPr>
          <w:bCs/>
        </w:rPr>
        <w:t>predecir procesos</w:t>
      </w:r>
      <w:r w:rsidR="006921BD" w:rsidRPr="003474C0">
        <w:rPr>
          <w:shd w:val="clear" w:color="auto" w:fill="FFFFFF"/>
        </w:rPr>
        <w:t> o </w:t>
      </w:r>
      <w:r w:rsidR="006921BD" w:rsidRPr="003474C0">
        <w:rPr>
          <w:bCs/>
        </w:rPr>
        <w:t>fenómenos.</w:t>
      </w:r>
    </w:p>
    <w:p w14:paraId="086EFEA3" w14:textId="77777777" w:rsidR="006921BD" w:rsidRPr="003474C0" w:rsidRDefault="006921BD" w:rsidP="000147BE">
      <w:pPr>
        <w:rPr>
          <w:shd w:val="clear" w:color="auto" w:fill="FFFFFF"/>
        </w:rPr>
      </w:pPr>
      <w:r w:rsidRPr="003474C0">
        <w:rPr>
          <w:shd w:val="clear" w:color="auto" w:fill="FFFFFF"/>
        </w:rPr>
        <w:lastRenderedPageBreak/>
        <w:t>Por ejemplo, </w:t>
      </w:r>
      <w:r w:rsidRPr="003474C0">
        <w:rPr>
          <w:bCs/>
        </w:rPr>
        <w:t>con la analítica predictiva es posible estimar</w:t>
      </w:r>
      <w:r w:rsidRPr="003474C0">
        <w:rPr>
          <w:shd w:val="clear" w:color="auto" w:fill="FFFFFF"/>
        </w:rPr>
        <w:t> los comportamientos futuros de </w:t>
      </w:r>
      <w:r w:rsidRPr="003474C0">
        <w:rPr>
          <w:bCs/>
        </w:rPr>
        <w:t>los clientes, el volumen de</w:t>
      </w:r>
      <w:r w:rsidRPr="003474C0">
        <w:rPr>
          <w:shd w:val="clear" w:color="auto" w:fill="FFFFFF"/>
        </w:rPr>
        <w:t> ventas de l</w:t>
      </w:r>
      <w:r w:rsidRPr="003474C0">
        <w:rPr>
          <w:bCs/>
        </w:rPr>
        <w:t>as empresas</w:t>
      </w:r>
      <w:r w:rsidRPr="003474C0">
        <w:rPr>
          <w:shd w:val="clear" w:color="auto" w:fill="FFFFFF"/>
        </w:rPr>
        <w:t> o las tendencias </w:t>
      </w:r>
      <w:r w:rsidRPr="003474C0">
        <w:rPr>
          <w:bCs/>
        </w:rPr>
        <w:t>en</w:t>
      </w:r>
      <w:r w:rsidRPr="003474C0">
        <w:rPr>
          <w:shd w:val="clear" w:color="auto" w:fill="FFFFFF"/>
        </w:rPr>
        <w:t> un sector del mercado. </w:t>
      </w:r>
      <w:r w:rsidRPr="003474C0">
        <w:rPr>
          <w:bCs/>
        </w:rPr>
        <w:t>El método</w:t>
      </w:r>
      <w:r w:rsidRPr="003474C0">
        <w:rPr>
          <w:shd w:val="clear" w:color="auto" w:fill="FFFFFF"/>
        </w:rPr>
        <w:t> se basa en </w:t>
      </w:r>
      <w:r w:rsidRPr="003474C0">
        <w:rPr>
          <w:bCs/>
        </w:rPr>
        <w:t>analizar</w:t>
      </w:r>
      <w:r w:rsidRPr="003474C0">
        <w:rPr>
          <w:shd w:val="clear" w:color="auto" w:fill="FFFFFF"/>
        </w:rPr>
        <w:t> datos históricos </w:t>
      </w:r>
      <w:r w:rsidRPr="003474C0">
        <w:rPr>
          <w:bCs/>
        </w:rPr>
        <w:t>e identificar</w:t>
      </w:r>
      <w:r w:rsidRPr="003474C0">
        <w:rPr>
          <w:shd w:val="clear" w:color="auto" w:fill="FFFFFF"/>
        </w:rPr>
        <w:t> relaciones causales o correlaciones entre variables para </w:t>
      </w:r>
      <w:r w:rsidRPr="003474C0">
        <w:rPr>
          <w:bCs/>
        </w:rPr>
        <w:t>poder</w:t>
      </w:r>
      <w:r w:rsidRPr="003474C0">
        <w:rPr>
          <w:shd w:val="clear" w:color="auto" w:fill="FFFFFF"/>
        </w:rPr>
        <w:t> realizar </w:t>
      </w:r>
      <w:r w:rsidRPr="003474C0">
        <w:rPr>
          <w:bCs/>
        </w:rPr>
        <w:t>predicciones</w:t>
      </w:r>
      <w:r w:rsidRPr="003474C0">
        <w:rPr>
          <w:shd w:val="clear" w:color="auto" w:fill="FFFFFF"/>
        </w:rPr>
        <w:t> y </w:t>
      </w:r>
      <w:r w:rsidRPr="003474C0">
        <w:rPr>
          <w:bCs/>
        </w:rPr>
        <w:t>anticipar</w:t>
      </w:r>
      <w:r w:rsidRPr="003474C0">
        <w:rPr>
          <w:shd w:val="clear" w:color="auto" w:fill="FFFFFF"/>
        </w:rPr>
        <w:t> posibles escenarios futuros.</w:t>
      </w:r>
    </w:p>
    <w:p w14:paraId="252B64AB" w14:textId="208F604A" w:rsidR="006921BD" w:rsidRPr="003474C0" w:rsidRDefault="006921BD" w:rsidP="000147BE">
      <w:pPr>
        <w:rPr>
          <w:bCs/>
        </w:rPr>
      </w:pPr>
      <w:r w:rsidRPr="003474C0">
        <w:rPr>
          <w:shd w:val="clear" w:color="auto" w:fill="FFFFFF"/>
        </w:rPr>
        <w:t> </w:t>
      </w:r>
      <w:r w:rsidRPr="003474C0">
        <w:rPr>
          <w:bCs/>
        </w:rPr>
        <w:t>Utilizando</w:t>
      </w:r>
      <w:r w:rsidRPr="003474C0">
        <w:rPr>
          <w:shd w:val="clear" w:color="auto" w:fill="FFFFFF"/>
        </w:rPr>
        <w:t> herramientas y modelos de análisis predictivo, se pueden tomar decisiones </w:t>
      </w:r>
      <w:r w:rsidRPr="003474C0">
        <w:rPr>
          <w:bCs/>
        </w:rPr>
        <w:t>estratégicas</w:t>
      </w:r>
      <w:r w:rsidRPr="003474C0">
        <w:rPr>
          <w:shd w:val="clear" w:color="auto" w:fill="FFFFFF"/>
        </w:rPr>
        <w:t> más informadas </w:t>
      </w:r>
      <w:r w:rsidRPr="003474C0">
        <w:rPr>
          <w:bCs/>
        </w:rPr>
        <w:t>para optimizar</w:t>
      </w:r>
      <w:r w:rsidRPr="003474C0">
        <w:rPr>
          <w:shd w:val="clear" w:color="auto" w:fill="FFFFFF"/>
        </w:rPr>
        <w:t> los resultados y el </w:t>
      </w:r>
      <w:r w:rsidRPr="003474C0">
        <w:rPr>
          <w:bCs/>
        </w:rPr>
        <w:t>rendimiento</w:t>
      </w:r>
      <w:r w:rsidRPr="003474C0">
        <w:rPr>
          <w:shd w:val="clear" w:color="auto" w:fill="FFFFFF"/>
        </w:rPr>
        <w:t> en </w:t>
      </w:r>
      <w:r w:rsidRPr="003474C0">
        <w:rPr>
          <w:bCs/>
        </w:rPr>
        <w:t>campos tan</w:t>
      </w:r>
      <w:r w:rsidRPr="003474C0">
        <w:rPr>
          <w:shd w:val="clear" w:color="auto" w:fill="FFFFFF"/>
        </w:rPr>
        <w:t> diversos</w:t>
      </w:r>
      <w:r w:rsidRPr="003474C0">
        <w:rPr>
          <w:bCs/>
        </w:rPr>
        <w:t xml:space="preserve"> </w:t>
      </w:r>
      <w:r w:rsidRPr="003474C0">
        <w:rPr>
          <w:shd w:val="clear" w:color="auto" w:fill="FFFFFF"/>
        </w:rPr>
        <w:t>como </w:t>
      </w:r>
      <w:r w:rsidRPr="003474C0">
        <w:rPr>
          <w:bCs/>
        </w:rPr>
        <w:t>los negocios, las finanzas</w:t>
      </w:r>
      <w:r w:rsidRPr="003474C0">
        <w:rPr>
          <w:shd w:val="clear" w:color="auto" w:fill="FFFFFF"/>
        </w:rPr>
        <w:t> o </w:t>
      </w:r>
      <w:r w:rsidRPr="003474C0">
        <w:rPr>
          <w:bCs/>
        </w:rPr>
        <w:t xml:space="preserve">la ciencia </w:t>
      </w:r>
      <w:r w:rsidRPr="003474C0">
        <w:rPr>
          <w:bCs/>
        </w:rPr>
        <w:fldChar w:fldCharType="begin" w:fldLock="1"/>
      </w:r>
      <w:r w:rsidR="00A42D96" w:rsidRPr="003474C0">
        <w:rPr>
          <w:bCs/>
        </w:rPr>
        <w:instrText>ADDIN CSL_CITATION {"citationItems":[{"id":"ITEM-1","itemData":{"author":[{"dropping-particle":"","family":"Cali","given":"Charles","non-dropping-particle":"","parse-names":false,"suffix":""}],"id":"ITEM-1","issued":{"date-parts":[["2022"]]},"title":"Modelo predictivos de las ventas de productos de primera necesidad en el sector comercial","type":"article-journal"},"uris":["http://www.mendeley.com/documents/?uuid=daccaa2d-6dee-4068-909e-30044ab0b2d0","http://www.mendeley.com/documents/?uuid=de6b728b-0f0b-4b47-82e3-752f4e36fcf0"]}],"mendeley":{"formattedCitation":"(Cali, 2022)","plainTextFormattedCitation":"(Cali, 2022)","previouslyFormattedCitation":"(Cali, 2022)"},"properties":{"noteIndex":0},"schema":"https://github.com/citation-style-language/schema/raw/master/csl-citation.json"}</w:instrText>
      </w:r>
      <w:r w:rsidRPr="003474C0">
        <w:rPr>
          <w:bCs/>
        </w:rPr>
        <w:fldChar w:fldCharType="separate"/>
      </w:r>
      <w:r w:rsidRPr="003474C0">
        <w:rPr>
          <w:bCs/>
        </w:rPr>
        <w:t>(Cali, 2022)</w:t>
      </w:r>
      <w:r w:rsidRPr="003474C0">
        <w:rPr>
          <w:bCs/>
        </w:rPr>
        <w:fldChar w:fldCharType="end"/>
      </w:r>
      <w:r w:rsidRPr="003474C0">
        <w:rPr>
          <w:bCs/>
        </w:rPr>
        <w:t>.</w:t>
      </w:r>
    </w:p>
    <w:p w14:paraId="4FE8AA8B" w14:textId="6FF9F68F" w:rsidR="00206EAB" w:rsidRPr="003474C0" w:rsidRDefault="006764CB" w:rsidP="000147BE">
      <w:r w:rsidRPr="003474C0">
        <w:rPr>
          <w:bCs/>
        </w:rPr>
        <w:t xml:space="preserve">Uno de los algoritmos de </w:t>
      </w:r>
      <w:r w:rsidRPr="003474C0">
        <w:rPr>
          <w:bCs/>
          <w:i/>
        </w:rPr>
        <w:t>machine learning</w:t>
      </w:r>
      <w:r w:rsidRPr="003474C0">
        <w:rPr>
          <w:bCs/>
        </w:rPr>
        <w:t xml:space="preserve"> más utilizados para el análisis predictivo es la regresión lineal. </w:t>
      </w:r>
      <w:r w:rsidR="00206EAB" w:rsidRPr="003474C0">
        <w:t xml:space="preserve">El análisis de la regresión lineal se utiliza para predecir el valor de una variable según el valor de otra. La variable que desea predecir se denomina variable dependiente. La variable que está utilizando para predecir el valor de la otra variable se denomina variable independiente. Estos modelos analizan las relaciones existentes entre las variables dependientes y los conjuntos de variables independientes. Estas relaciones se expresan como las ecuaciones que predicen las variables de las respuestas como las funciones lineales de los diversos parámetros, los que se ajustan para que las medidas para ajustarse en optimización </w:t>
      </w:r>
      <w:r w:rsidR="00206EAB" w:rsidRPr="003474C0">
        <w:fldChar w:fldCharType="begin" w:fldLock="1"/>
      </w:r>
      <w:r w:rsidR="00206EAB" w:rsidRPr="003474C0">
        <w:instrText>ADDIN CSL_CITATION {"citationItems":[{"id":"ITEM-1","itemData":{"author":[{"dropping-particle":"","family":"IBM","given":"","non-dropping-particle":"","parse-names":false,"suffix":""}],"container-title":"Ibm","id":"ITEM-1","issued":{"date-parts":[["2022"]]},"title":"Regresión lineal","type":"article-journal"},"uris":["http://www.mendeley.com/documents/?uuid=7368c4fd-4600-432c-bd81-391326464c42","http://www.mendeley.com/documents/?uuid=643e31aa-a058-4d42-8fe5-1b07ae89a28a","http://www.mendeley.com/documents/?uuid=c1c05ebe-1901-4f51-a8d6-3026717f09e2"]}],"mendeley":{"formattedCitation":"(IBM, 2022)","plainTextFormattedCitation":"(IBM, 2022)","previouslyFormattedCitation":"(IBM, 2022)"},"properties":{"noteIndex":0},"schema":"https://github.com/citation-style-language/schema/raw/master/csl-citation.json"}</w:instrText>
      </w:r>
      <w:r w:rsidR="00206EAB" w:rsidRPr="003474C0">
        <w:fldChar w:fldCharType="separate"/>
      </w:r>
      <w:r w:rsidR="00206EAB" w:rsidRPr="003474C0">
        <w:t>(IBM, 2022)</w:t>
      </w:r>
      <w:r w:rsidR="00206EAB" w:rsidRPr="003474C0">
        <w:fldChar w:fldCharType="end"/>
      </w:r>
      <w:r w:rsidR="00206EAB" w:rsidRPr="003474C0">
        <w:t>.</w:t>
      </w:r>
    </w:p>
    <w:p w14:paraId="6C39C83D" w14:textId="6A1B2894" w:rsidR="0021201A" w:rsidRPr="003474C0" w:rsidRDefault="0021201A" w:rsidP="000147BE">
      <w:pPr>
        <w:pStyle w:val="Ttulo2"/>
        <w:spacing w:line="480" w:lineRule="auto"/>
        <w:rPr>
          <w:rStyle w:val="eop"/>
          <w:color w:val="000000"/>
          <w:shd w:val="clear" w:color="auto" w:fill="FFFFFF"/>
          <w:lang w:val="es-ES_tradnl"/>
        </w:rPr>
      </w:pPr>
      <w:bookmarkStart w:id="793" w:name="_Toc140752453"/>
      <w:bookmarkStart w:id="794" w:name="_Toc140758627"/>
      <w:bookmarkStart w:id="795" w:name="_Toc144815941"/>
      <w:r w:rsidRPr="003474C0">
        <w:rPr>
          <w:rStyle w:val="normaltextrun"/>
          <w:color w:val="000000"/>
          <w:shd w:val="clear" w:color="auto" w:fill="FFFFFF"/>
          <w:lang w:val="es-ES_tradnl"/>
        </w:rPr>
        <w:t>Capacidades analíticas</w:t>
      </w:r>
      <w:bookmarkEnd w:id="793"/>
      <w:bookmarkEnd w:id="794"/>
      <w:bookmarkEnd w:id="795"/>
      <w:r w:rsidRPr="003474C0">
        <w:rPr>
          <w:rStyle w:val="eop"/>
          <w:color w:val="000000"/>
          <w:shd w:val="clear" w:color="auto" w:fill="FFFFFF"/>
          <w:lang w:val="es-ES_tradnl"/>
        </w:rPr>
        <w:t> </w:t>
      </w:r>
    </w:p>
    <w:p w14:paraId="7FC3BBE0" w14:textId="77777777" w:rsidR="0021201A" w:rsidRPr="003474C0" w:rsidRDefault="0021201A" w:rsidP="000147BE">
      <w:pPr>
        <w:rPr>
          <w:rStyle w:val="normaltextrun"/>
          <w:rFonts w:cs="Times New Roman"/>
          <w:color w:val="000000"/>
          <w:szCs w:val="24"/>
          <w:shd w:val="clear" w:color="auto" w:fill="FFFFFF"/>
        </w:rPr>
      </w:pPr>
      <w:r w:rsidRPr="003474C0">
        <w:rPr>
          <w:rStyle w:val="normaltextrun"/>
          <w:rFonts w:cs="Times New Roman"/>
          <w:color w:val="000000"/>
          <w:szCs w:val="24"/>
        </w:rPr>
        <w:t xml:space="preserve">Las implicaciones de las capacidades de los análisis de los datos, la identificación del patrón, el establecimiento de las extracciones y las conexiones, para la determinación de la conclusión fundamentada a partir de las informaciones disponibles que </w:t>
      </w:r>
      <w:r w:rsidRPr="003474C0">
        <w:rPr>
          <w:rStyle w:val="normaltextrun"/>
          <w:rFonts w:cs="Times New Roman"/>
          <w:color w:val="000000"/>
          <w:szCs w:val="24"/>
          <w:shd w:val="clear" w:color="auto" w:fill="FFFFFF"/>
        </w:rPr>
        <w:t xml:space="preserve">permiten la toma de las decisiones que son las más convenientes y así el logro de los resultados que sean superiores. </w:t>
      </w:r>
    </w:p>
    <w:p w14:paraId="130B79FD" w14:textId="77777777" w:rsidR="0021201A" w:rsidRPr="003474C0" w:rsidRDefault="0021201A" w:rsidP="000147BE">
      <w:pPr>
        <w:rPr>
          <w:rStyle w:val="normaltextrun"/>
          <w:rFonts w:cs="Times New Roman"/>
          <w:color w:val="000000"/>
          <w:szCs w:val="24"/>
        </w:rPr>
      </w:pPr>
      <w:r w:rsidRPr="003474C0">
        <w:rPr>
          <w:rStyle w:val="contentcontrolboundarysink"/>
          <w:rFonts w:cs="Times New Roman"/>
          <w:color w:val="000000"/>
          <w:szCs w:val="24"/>
          <w:shd w:val="clear" w:color="auto" w:fill="FFFFFF"/>
        </w:rPr>
        <w:t>​Estos van i</w:t>
      </w:r>
      <w:r w:rsidRPr="003474C0">
        <w:rPr>
          <w:rStyle w:val="normaltextrun"/>
          <w:rFonts w:cs="Times New Roman"/>
          <w:color w:val="000000"/>
          <w:szCs w:val="24"/>
          <w:shd w:val="clear" w:color="auto" w:fill="FFFFFF"/>
        </w:rPr>
        <w:t xml:space="preserve">mplicando las capacidades de los análisis de los datos, en donde se identifica el patrón, de los establecimientos de la conexión y la extracción de la conclusión que es </w:t>
      </w:r>
      <w:r w:rsidRPr="003474C0">
        <w:rPr>
          <w:rStyle w:val="normaltextrun"/>
          <w:rFonts w:cs="Times New Roman"/>
          <w:color w:val="000000"/>
          <w:szCs w:val="24"/>
          <w:shd w:val="clear" w:color="auto" w:fill="FFFFFF"/>
        </w:rPr>
        <w:lastRenderedPageBreak/>
        <w:t xml:space="preserve">fundamentada a partir de las informaciones disponibles. En los desarrollos de las capacidades analíticas, en donde son capaces para la realización de los diversos análisis exhaustivos y los objetivos de las situaciones de forma compleja, las evaluaciones múltiples la perspectiva y la opción de adquirir la decisión informada y estratégica </w:t>
      </w:r>
      <w:r w:rsidRPr="003474C0">
        <w:rPr>
          <w:rStyle w:val="normaltextrun"/>
          <w:rFonts w:cs="Times New Roman"/>
          <w:color w:val="000000"/>
          <w:szCs w:val="24"/>
          <w:shd w:val="clear" w:color="auto" w:fill="FFFFFF"/>
        </w:rPr>
        <w:fldChar w:fldCharType="begin" w:fldLock="1"/>
      </w:r>
      <w:r w:rsidRPr="003474C0">
        <w:rPr>
          <w:rStyle w:val="normaltextrun"/>
          <w:rFonts w:cs="Times New Roman"/>
          <w:color w:val="000000"/>
          <w:szCs w:val="24"/>
          <w:shd w:val="clear" w:color="auto" w:fill="FFFFFF"/>
        </w:rPr>
        <w:instrText>ADDIN CSL_CITATION {"citationItems":[{"id":"ITEM-1","itemData":{"author":[{"dropping-particle":"","family":"Perez","given":"A","non-dropping-particle":"","parse-names":false,"suffix":""}],"container-title":"Business School","id":"ITEM-1","issued":{"date-parts":[["2019"]]},"title":"Capacidades analíticas","type":"article-journal"},"uris":["http://www.mendeley.com/documents/?uuid=e8f35ff1-0edd-4175-b449-8ad7e8340d73","http://www.mendeley.com/documents/?uuid=a181a43c-43e1-4cb7-ba34-aae79efd9d45"]}],"mendeley":{"formattedCitation":"(Perez, 2019)","plainTextFormattedCitation":"(Perez, 2019)","previouslyFormattedCitation":"(Perez, 2019)"},"properties":{"noteIndex":0},"schema":"https://github.com/citation-style-language/schema/raw/master/csl-citation.json"}</w:instrText>
      </w:r>
      <w:r w:rsidRPr="003474C0">
        <w:rPr>
          <w:rStyle w:val="normaltextrun"/>
          <w:rFonts w:cs="Times New Roman"/>
          <w:color w:val="000000"/>
          <w:szCs w:val="24"/>
          <w:shd w:val="clear" w:color="auto" w:fill="FFFFFF"/>
        </w:rPr>
        <w:fldChar w:fldCharType="separate"/>
      </w:r>
      <w:r w:rsidRPr="003474C0">
        <w:rPr>
          <w:rStyle w:val="normaltextrun"/>
          <w:rFonts w:cs="Times New Roman"/>
          <w:color w:val="000000"/>
          <w:szCs w:val="24"/>
          <w:shd w:val="clear" w:color="auto" w:fill="FFFFFF"/>
        </w:rPr>
        <w:t>(Perez, 2019)</w:t>
      </w:r>
      <w:r w:rsidRPr="003474C0">
        <w:rPr>
          <w:rStyle w:val="normaltextrun"/>
          <w:rFonts w:cs="Times New Roman"/>
          <w:color w:val="000000"/>
          <w:szCs w:val="24"/>
          <w:shd w:val="clear" w:color="auto" w:fill="FFFFFF"/>
        </w:rPr>
        <w:fldChar w:fldCharType="end"/>
      </w:r>
      <w:r w:rsidRPr="003474C0">
        <w:rPr>
          <w:rStyle w:val="normaltextrun"/>
          <w:rFonts w:cs="Times New Roman"/>
          <w:color w:val="000000"/>
          <w:szCs w:val="24"/>
          <w:shd w:val="clear" w:color="auto" w:fill="FFFFFF"/>
        </w:rPr>
        <w:t>.</w:t>
      </w:r>
      <w:r w:rsidRPr="003474C0">
        <w:rPr>
          <w:rStyle w:val="eop"/>
          <w:rFonts w:cs="Times New Roman"/>
          <w:color w:val="000000"/>
          <w:szCs w:val="24"/>
          <w:shd w:val="clear" w:color="auto" w:fill="FFFFFF"/>
        </w:rPr>
        <w:t> </w:t>
      </w:r>
    </w:p>
    <w:p w14:paraId="0A37466E" w14:textId="0ED1E544" w:rsidR="00234F04" w:rsidRPr="003474C0" w:rsidRDefault="00234F04" w:rsidP="000147BE">
      <w:pPr>
        <w:pStyle w:val="Ttulo2"/>
        <w:spacing w:line="480" w:lineRule="auto"/>
        <w:rPr>
          <w:lang w:val="es-ES_tradnl"/>
        </w:rPr>
      </w:pPr>
      <w:bookmarkStart w:id="796" w:name="_Toc140752454"/>
      <w:bookmarkStart w:id="797" w:name="_Toc140758628"/>
      <w:bookmarkStart w:id="798" w:name="_Toc144815942"/>
      <w:r w:rsidRPr="003474C0">
        <w:rPr>
          <w:lang w:val="es-ES_tradnl"/>
        </w:rPr>
        <w:t>Gráficos estadísticos</w:t>
      </w:r>
      <w:bookmarkEnd w:id="796"/>
      <w:bookmarkEnd w:id="797"/>
      <w:bookmarkEnd w:id="798"/>
    </w:p>
    <w:p w14:paraId="08CB57A1" w14:textId="5657A6E6" w:rsidR="00E417B2" w:rsidRPr="003474C0" w:rsidRDefault="00234F04" w:rsidP="000147BE">
      <w:r w:rsidRPr="003474C0">
        <w:rPr>
          <w:shd w:val="clear" w:color="auto" w:fill="FFFFFF"/>
        </w:rPr>
        <w:t>Los gráficos estadísticos son herramientas para visualizar datos </w:t>
      </w:r>
      <w:r w:rsidRPr="003474C0">
        <w:rPr>
          <w:bCs/>
        </w:rPr>
        <w:t>y simplificar información compleja</w:t>
      </w:r>
      <w:r w:rsidRPr="003474C0">
        <w:rPr>
          <w:shd w:val="clear" w:color="auto" w:fill="FFFFFF"/>
        </w:rPr>
        <w:t> de </w:t>
      </w:r>
      <w:r w:rsidRPr="003474C0">
        <w:rPr>
          <w:bCs/>
        </w:rPr>
        <w:t>una</w:t>
      </w:r>
      <w:r w:rsidRPr="003474C0">
        <w:rPr>
          <w:shd w:val="clear" w:color="auto" w:fill="FFFFFF"/>
        </w:rPr>
        <w:t> manera </w:t>
      </w:r>
      <w:r w:rsidRPr="003474C0">
        <w:rPr>
          <w:bCs/>
        </w:rPr>
        <w:t>fácil de entender.</w:t>
      </w:r>
      <w:r w:rsidRPr="003474C0">
        <w:rPr>
          <w:shd w:val="clear" w:color="auto" w:fill="FFFFFF"/>
        </w:rPr>
        <w:t> Su función es </w:t>
      </w:r>
      <w:r w:rsidRPr="003474C0">
        <w:rPr>
          <w:bCs/>
        </w:rPr>
        <w:t>brindar</w:t>
      </w:r>
      <w:r w:rsidRPr="003474C0">
        <w:rPr>
          <w:shd w:val="clear" w:color="auto" w:fill="FFFFFF"/>
        </w:rPr>
        <w:t> </w:t>
      </w:r>
      <w:r w:rsidR="00044CB7" w:rsidRPr="003474C0">
        <w:rPr>
          <w:shd w:val="clear" w:color="auto" w:fill="FFFFFF"/>
        </w:rPr>
        <w:t>información</w:t>
      </w:r>
      <w:r w:rsidRPr="003474C0">
        <w:rPr>
          <w:shd w:val="clear" w:color="auto" w:fill="FFFFFF"/>
        </w:rPr>
        <w:t xml:space="preserve"> de </w:t>
      </w:r>
      <w:r w:rsidR="00E417B2" w:rsidRPr="003474C0">
        <w:rPr>
          <w:shd w:val="clear" w:color="auto" w:fill="FFFFFF"/>
        </w:rPr>
        <w:t>formas</w:t>
      </w:r>
      <w:r w:rsidRPr="003474C0">
        <w:rPr>
          <w:shd w:val="clear" w:color="auto" w:fill="FFFFFF"/>
        </w:rPr>
        <w:t xml:space="preserve"> clara</w:t>
      </w:r>
      <w:r w:rsidR="00E417B2" w:rsidRPr="003474C0">
        <w:rPr>
          <w:shd w:val="clear" w:color="auto" w:fill="FFFFFF"/>
        </w:rPr>
        <w:t>s</w:t>
      </w:r>
      <w:r w:rsidRPr="003474C0">
        <w:rPr>
          <w:shd w:val="clear" w:color="auto" w:fill="FFFFFF"/>
        </w:rPr>
        <w:t xml:space="preserve"> y </w:t>
      </w:r>
      <w:r w:rsidRPr="003474C0">
        <w:rPr>
          <w:bCs/>
        </w:rPr>
        <w:t>precisa</w:t>
      </w:r>
      <w:r w:rsidR="00E417B2" w:rsidRPr="003474C0">
        <w:rPr>
          <w:bCs/>
        </w:rPr>
        <w:t xml:space="preserve">s </w:t>
      </w:r>
      <w:r w:rsidRPr="003474C0">
        <w:rPr>
          <w:bCs/>
        </w:rPr>
        <w:t>para</w:t>
      </w:r>
      <w:r w:rsidRPr="003474C0">
        <w:rPr>
          <w:shd w:val="clear" w:color="auto" w:fill="FFFFFF"/>
        </w:rPr>
        <w:t> que </w:t>
      </w:r>
      <w:r w:rsidR="00E417B2" w:rsidRPr="003474C0">
        <w:rPr>
          <w:bCs/>
        </w:rPr>
        <w:t>los</w:t>
      </w:r>
      <w:r w:rsidRPr="003474C0">
        <w:rPr>
          <w:shd w:val="clear" w:color="auto" w:fill="FFFFFF"/>
        </w:rPr>
        <w:t> usuario</w:t>
      </w:r>
      <w:r w:rsidR="00E417B2" w:rsidRPr="003474C0">
        <w:rPr>
          <w:shd w:val="clear" w:color="auto" w:fill="FFFFFF"/>
        </w:rPr>
        <w:t>s</w:t>
      </w:r>
      <w:r w:rsidRPr="003474C0">
        <w:rPr>
          <w:shd w:val="clear" w:color="auto" w:fill="FFFFFF"/>
        </w:rPr>
        <w:t xml:space="preserve"> </w:t>
      </w:r>
      <w:r w:rsidRPr="003474C0">
        <w:rPr>
          <w:bCs/>
        </w:rPr>
        <w:t>pueda</w:t>
      </w:r>
      <w:r w:rsidR="00E417B2" w:rsidRPr="003474C0">
        <w:rPr>
          <w:bCs/>
        </w:rPr>
        <w:t>n</w:t>
      </w:r>
      <w:r w:rsidRPr="003474C0">
        <w:rPr>
          <w:shd w:val="clear" w:color="auto" w:fill="FFFFFF"/>
        </w:rPr>
        <w:t> comparar y comprender la evolución de </w:t>
      </w:r>
      <w:r w:rsidRPr="003474C0">
        <w:rPr>
          <w:bCs/>
        </w:rPr>
        <w:t>las diversas</w:t>
      </w:r>
      <w:r w:rsidRPr="003474C0">
        <w:rPr>
          <w:shd w:val="clear" w:color="auto" w:fill="FFFFFF"/>
        </w:rPr>
        <w:t> variables. Los gráficos estadísticos proporcionan una representación visual que simplifica la interpretación de los datos y facilita</w:t>
      </w:r>
      <w:r w:rsidR="00E417B2" w:rsidRPr="003474C0">
        <w:rPr>
          <w:shd w:val="clear" w:color="auto" w:fill="FFFFFF"/>
        </w:rPr>
        <w:t>n</w:t>
      </w:r>
      <w:r w:rsidRPr="003474C0">
        <w:rPr>
          <w:shd w:val="clear" w:color="auto" w:fill="FFFFFF"/>
        </w:rPr>
        <w:t xml:space="preserve"> </w:t>
      </w:r>
      <w:r w:rsidR="00E417B2" w:rsidRPr="003474C0">
        <w:rPr>
          <w:shd w:val="clear" w:color="auto" w:fill="FFFFFF"/>
        </w:rPr>
        <w:t>los</w:t>
      </w:r>
      <w:r w:rsidRPr="003474C0">
        <w:rPr>
          <w:shd w:val="clear" w:color="auto" w:fill="FFFFFF"/>
        </w:rPr>
        <w:t xml:space="preserve"> análisis de patrones y tendencias </w:t>
      </w:r>
      <w:r w:rsidR="00E417B2" w:rsidRPr="003474C0">
        <w:rPr>
          <w:shd w:val="clear" w:color="auto" w:fill="FFFFFF"/>
        </w:rPr>
        <w:fldChar w:fldCharType="begin" w:fldLock="1"/>
      </w:r>
      <w:r w:rsidR="00A42D96" w:rsidRPr="003474C0">
        <w:rPr>
          <w:shd w:val="clear" w:color="auto" w:fill="FFFFFF"/>
        </w:rPr>
        <w:instrText>ADDIN CSL_CITATION {"citationItems":[{"id":"ITEM-1","itemData":{"DOI":"10.35763/aiem20.4001","abstract":"El objetivo de la investigación fue analizar las variables que caracterizan los gráficos estadísticos y las tareas relacionadas en los libros de texto de educación secundaria en Costa Rica. Primero se examinan 143 gráficos presentados en tres editoriales para los cursos 7.º a 9.º (de 13 a 15 años), estudiando el tipo de gráfico, su complejidad semiótica y el contexto de los datos representados. Seguidamente se estudian 340 tareas propuestas sobre estos gráficos, analizando el nivel de lectura requerido, propósito del gráfico dentro de la tarea y tipo de tarea. Los resultados se comparan con otros estudios de gráficos estadísticos en libros de texto de educación primaria. En comparación con la anterior etapa educativa se introducen nuevos gráficos, hay mayor presencia del nivel superior de complejidad semiótica y disminuye el contexto escolar, dando mayor peso al científico. Respecto a las tareas, disminuye el peso de la lectura, apareciendo nuevas tareas; el propósito principal es el análisis y no hay mucha diferencia en el nivel de lectura requerido en primaria y secundaria.","author":[{"dropping-particle":"","family":"Arteaga","given":"Pedro","non-dropping-particle":"","parse-names":false,"suffix":""},{"dropping-particle":"","family":"Jiménez","given":"Maynor","non-dropping-particle":"","parse-names":false,"suffix":""},{"dropping-particle":"","family":"Batanero","given":"Carmen","non-dropping-particle":"","parse-names":false,"suffix":""}],"container-title":"Avances de Investigación en Educación Matemática","id":"ITEM-1","issue":"20","issued":{"date-parts":[["2021"]]},"page":"125-140","title":"Variables que caracterizan los gráficos estadísticos y las tareas relacionadas con ellos en los libros de texto de educación secundaria en Costa Rica","type":"article-journal"},"uris":["http://www.mendeley.com/documents/?uuid=4c125ebc-8079-4834-8c38-377fe18d5f35","http://www.mendeley.com/documents/?uuid=997ac72f-5b41-4707-9dbc-c87b5d5a67eb"]}],"mendeley":{"formattedCitation":"(Arteaga et al., 2021)","plainTextFormattedCitation":"(Arteaga et al., 2021)","previouslyFormattedCitation":"(Arteaga et al., 2021)"},"properties":{"noteIndex":0},"schema":"https://github.com/citation-style-language/schema/raw/master/csl-citation.json"}</w:instrText>
      </w:r>
      <w:r w:rsidR="00E417B2" w:rsidRPr="003474C0">
        <w:rPr>
          <w:shd w:val="clear" w:color="auto" w:fill="FFFFFF"/>
        </w:rPr>
        <w:fldChar w:fldCharType="separate"/>
      </w:r>
      <w:r w:rsidR="00E417B2" w:rsidRPr="003474C0">
        <w:rPr>
          <w:shd w:val="clear" w:color="auto" w:fill="FFFFFF"/>
        </w:rPr>
        <w:t>(Arteaga et al., 2021)</w:t>
      </w:r>
      <w:r w:rsidR="00E417B2" w:rsidRPr="003474C0">
        <w:rPr>
          <w:shd w:val="clear" w:color="auto" w:fill="FFFFFF"/>
        </w:rPr>
        <w:fldChar w:fldCharType="end"/>
      </w:r>
      <w:r w:rsidR="00E417B2" w:rsidRPr="003474C0">
        <w:rPr>
          <w:shd w:val="clear" w:color="auto" w:fill="FFFFFF"/>
        </w:rPr>
        <w:t>.</w:t>
      </w:r>
    </w:p>
    <w:p w14:paraId="0D328161" w14:textId="526BED96" w:rsidR="00234F04" w:rsidRPr="003474C0" w:rsidRDefault="00234F04" w:rsidP="000147BE">
      <w:r w:rsidRPr="003474C0">
        <w:t>Utilizan principalmente elementos gráficos como barras, líneas, puntos y cortes para representar datos de una manera visualmente atractiva y accesible. Los gráficos estadísticos ayudan a resumir y organizar grandes conjuntos de datos al presentar la información visualmente para que </w:t>
      </w:r>
      <w:r w:rsidR="00E417B2" w:rsidRPr="003474C0">
        <w:t>el</w:t>
      </w:r>
      <w:r w:rsidRPr="003474C0">
        <w:t xml:space="preserve"> usuario</w:t>
      </w:r>
      <w:r w:rsidR="00E417B2" w:rsidRPr="003474C0">
        <w:t xml:space="preserve"> </w:t>
      </w:r>
      <w:r w:rsidRPr="003474C0">
        <w:t>pueda</w:t>
      </w:r>
      <w:r w:rsidR="00E417B2" w:rsidRPr="003474C0">
        <w:t xml:space="preserve"> </w:t>
      </w:r>
      <w:r w:rsidRPr="003474C0">
        <w:t>identificar fácilmente las</w:t>
      </w:r>
      <w:r w:rsidR="00E417B2" w:rsidRPr="003474C0">
        <w:t xml:space="preserve"> </w:t>
      </w:r>
      <w:r w:rsidRPr="003474C0">
        <w:t>diferencias, las similitudes y los cambios en los valores.</w:t>
      </w:r>
    </w:p>
    <w:p w14:paraId="5C2C89FC" w14:textId="2C9DEDC9" w:rsidR="00825106" w:rsidRPr="003474C0" w:rsidRDefault="00825106" w:rsidP="000147BE">
      <w:pPr>
        <w:pStyle w:val="Ttulo2"/>
        <w:spacing w:line="480" w:lineRule="auto"/>
        <w:rPr>
          <w:lang w:val="es-ES_tradnl"/>
        </w:rPr>
      </w:pPr>
      <w:bookmarkStart w:id="799" w:name="_Toc140752455"/>
      <w:bookmarkStart w:id="800" w:name="_Toc140758629"/>
      <w:bookmarkStart w:id="801" w:name="_Toc144815943"/>
      <w:r w:rsidRPr="003474C0">
        <w:rPr>
          <w:lang w:val="es-ES_tradnl"/>
        </w:rPr>
        <w:t>Visualización de datos</w:t>
      </w:r>
      <w:bookmarkEnd w:id="799"/>
      <w:bookmarkEnd w:id="800"/>
      <w:bookmarkEnd w:id="801"/>
    </w:p>
    <w:p w14:paraId="33B67EEF" w14:textId="77777777" w:rsidR="00825106" w:rsidRPr="003474C0" w:rsidRDefault="00825106" w:rsidP="000147BE">
      <w:pPr>
        <w:rPr>
          <w:rStyle w:val="normaltextrun"/>
          <w:rFonts w:cs="Times New Roman"/>
          <w:color w:val="000000"/>
          <w:szCs w:val="24"/>
          <w:bdr w:val="none" w:sz="0" w:space="0" w:color="auto" w:frame="1"/>
        </w:rPr>
      </w:pPr>
      <w:r w:rsidRPr="003474C0">
        <w:rPr>
          <w:rStyle w:val="normaltextrun"/>
          <w:rFonts w:cs="Times New Roman"/>
          <w:color w:val="000000"/>
          <w:szCs w:val="24"/>
          <w:bdr w:val="none" w:sz="0" w:space="0" w:color="auto" w:frame="1"/>
        </w:rPr>
        <w:t xml:space="preserve">Según </w:t>
      </w:r>
      <w:r w:rsidRPr="003474C0">
        <w:rPr>
          <w:rStyle w:val="normaltextrun"/>
          <w:rFonts w:cs="Times New Roman"/>
          <w:color w:val="000000"/>
          <w:szCs w:val="24"/>
          <w:bdr w:val="none" w:sz="0" w:space="0" w:color="auto" w:frame="1"/>
        </w:rPr>
        <w:fldChar w:fldCharType="begin" w:fldLock="1"/>
      </w:r>
      <w:r w:rsidRPr="003474C0">
        <w:rPr>
          <w:rStyle w:val="normaltextrun"/>
          <w:rFonts w:cs="Times New Roman"/>
          <w:color w:val="000000"/>
          <w:szCs w:val="24"/>
          <w:bdr w:val="none" w:sz="0" w:space="0" w:color="auto" w:frame="1"/>
        </w:rPr>
        <w:instrText>ADDIN CSL_CITATION {"citationItems":[{"id":"ITEM-1","itemData":{"author":[{"dropping-particle":"","family":"Aprendeconalf","given":"","non-dropping-particle":"","parse-names":false,"suffix":""}],"container-title":"Aprendeconalf","id":"ITEM-1","issued":{"date-parts":[["2023"]]},"title":"Visualización de datos","type":"article-journal"},"uris":["http://www.mendeley.com/documents/?uuid=da221a98-f4e9-4c76-a144-e86e1a1169ab","http://www.mendeley.com/documents/?uuid=2bf8ccbc-3253-4a46-9f57-335821637611"]}],"mendeley":{"formattedCitation":"(Aprendeconalf, 2023)","plainTextFormattedCitation":"(Aprendeconalf, 2023)","previouslyFormattedCitation":"(Aprendeconalf, 2023)"},"properties":{"noteIndex":0},"schema":"https://github.com/citation-style-language/schema/raw/master/csl-citation.json"}</w:instrText>
      </w:r>
      <w:r w:rsidRPr="003474C0">
        <w:rPr>
          <w:rStyle w:val="normaltextrun"/>
          <w:rFonts w:cs="Times New Roman"/>
          <w:color w:val="000000"/>
          <w:szCs w:val="24"/>
          <w:bdr w:val="none" w:sz="0" w:space="0" w:color="auto" w:frame="1"/>
        </w:rPr>
        <w:fldChar w:fldCharType="separate"/>
      </w:r>
      <w:r w:rsidRPr="003474C0">
        <w:rPr>
          <w:rStyle w:val="normaltextrun"/>
          <w:rFonts w:cs="Times New Roman"/>
          <w:color w:val="000000"/>
          <w:szCs w:val="24"/>
          <w:bdr w:val="none" w:sz="0" w:space="0" w:color="auto" w:frame="1"/>
        </w:rPr>
        <w:t>(Aprendeconalf, 2023)</w:t>
      </w:r>
      <w:r w:rsidRPr="003474C0">
        <w:rPr>
          <w:rStyle w:val="normaltextrun"/>
          <w:rFonts w:cs="Times New Roman"/>
          <w:color w:val="000000"/>
          <w:szCs w:val="24"/>
          <w:bdr w:val="none" w:sz="0" w:space="0" w:color="auto" w:frame="1"/>
        </w:rPr>
        <w:fldChar w:fldCharType="end"/>
      </w:r>
      <w:r w:rsidRPr="003474C0">
        <w:rPr>
          <w:rStyle w:val="normaltextrun"/>
          <w:rFonts w:cs="Times New Roman"/>
          <w:color w:val="000000"/>
          <w:szCs w:val="24"/>
          <w:bdr w:val="none" w:sz="0" w:space="0" w:color="auto" w:frame="1"/>
        </w:rPr>
        <w:t xml:space="preserve">, estos implican a las presentaciones de las informaciones utilizando objetos como mapas, gráficos y otros formatos visuales para facilitar que la mente humana comprenda y absorba información relevante. </w:t>
      </w:r>
    </w:p>
    <w:p w14:paraId="0C537BF3" w14:textId="3A9BEF19" w:rsidR="00825106" w:rsidRPr="003474C0" w:rsidRDefault="00825106" w:rsidP="000147BE">
      <w:pPr>
        <w:rPr>
          <w:rStyle w:val="normaltextrun"/>
          <w:rFonts w:cs="Times New Roman"/>
          <w:color w:val="000000"/>
          <w:szCs w:val="24"/>
          <w:bdr w:val="none" w:sz="0" w:space="0" w:color="auto" w:frame="1"/>
        </w:rPr>
      </w:pPr>
      <w:r w:rsidRPr="003474C0">
        <w:rPr>
          <w:rStyle w:val="normaltextrun"/>
          <w:rFonts w:cs="Times New Roman"/>
          <w:color w:val="000000"/>
          <w:szCs w:val="24"/>
          <w:bdr w:val="none" w:sz="0" w:space="0" w:color="auto" w:frame="1"/>
        </w:rPr>
        <w:t>A menudo, este término se utiliza de manera intercambiable con otros conceptos, como gráficos de información, visualización de información y gráficos estadísticos, todos ellos relacionados con la presentación visual de datos para facili</w:t>
      </w:r>
      <w:r w:rsidR="00044CB7" w:rsidRPr="003474C0">
        <w:rPr>
          <w:rStyle w:val="normaltextrun"/>
          <w:rFonts w:cs="Times New Roman"/>
          <w:color w:val="000000"/>
          <w:szCs w:val="24"/>
          <w:bdr w:val="none" w:sz="0" w:space="0" w:color="auto" w:frame="1"/>
        </w:rPr>
        <w:t xml:space="preserve">tar su análisis y comprensión. </w:t>
      </w:r>
      <w:r w:rsidRPr="003474C0">
        <w:rPr>
          <w:rStyle w:val="normaltextrun"/>
          <w:rFonts w:cs="Times New Roman"/>
          <w:color w:val="000000"/>
          <w:szCs w:val="24"/>
          <w:bdr w:val="none" w:sz="0" w:space="0" w:color="auto" w:frame="1"/>
        </w:rPr>
        <w:t>El propósito principal de la visualización de datos es ayudar a identificar el patrón, tendencia y valor atípico en conjuntos de datos extensos.</w:t>
      </w:r>
    </w:p>
    <w:p w14:paraId="29FF7C11" w14:textId="31CB0E5C" w:rsidR="00234F04" w:rsidRPr="003474C0" w:rsidRDefault="00234F04" w:rsidP="000147BE">
      <w:pPr>
        <w:pStyle w:val="Ttulo2"/>
        <w:spacing w:line="480" w:lineRule="auto"/>
        <w:rPr>
          <w:lang w:val="es-ES_tradnl"/>
        </w:rPr>
      </w:pPr>
      <w:bookmarkStart w:id="802" w:name="_Toc140752456"/>
      <w:bookmarkStart w:id="803" w:name="_Toc140758630"/>
      <w:bookmarkStart w:id="804" w:name="_Toc144815944"/>
      <w:r w:rsidRPr="003474C0">
        <w:rPr>
          <w:lang w:val="es-ES_tradnl"/>
        </w:rPr>
        <w:lastRenderedPageBreak/>
        <w:t>Evaluación de modelos</w:t>
      </w:r>
      <w:bookmarkEnd w:id="802"/>
      <w:bookmarkEnd w:id="803"/>
      <w:bookmarkEnd w:id="804"/>
    </w:p>
    <w:p w14:paraId="2E0BE62F" w14:textId="2515F231" w:rsidR="00F61C1D" w:rsidRPr="003474C0" w:rsidRDefault="00234F04" w:rsidP="000147BE">
      <w:pPr>
        <w:rPr>
          <w:color w:val="000000" w:themeColor="text1"/>
        </w:rPr>
      </w:pPr>
      <w:r w:rsidRPr="003474C0">
        <w:rPr>
          <w:color w:val="000000" w:themeColor="text1"/>
        </w:rPr>
        <w:t>La</w:t>
      </w:r>
      <w:r w:rsidR="00497AA6" w:rsidRPr="003474C0">
        <w:rPr>
          <w:color w:val="000000" w:themeColor="text1"/>
        </w:rPr>
        <w:t>s</w:t>
      </w:r>
      <w:r w:rsidRPr="003474C0">
        <w:rPr>
          <w:color w:val="000000" w:themeColor="text1"/>
        </w:rPr>
        <w:t xml:space="preserve"> evaluaci</w:t>
      </w:r>
      <w:r w:rsidR="00497AA6" w:rsidRPr="003474C0">
        <w:rPr>
          <w:color w:val="000000" w:themeColor="text1"/>
        </w:rPr>
        <w:t>ones</w:t>
      </w:r>
      <w:r w:rsidRPr="003474C0">
        <w:rPr>
          <w:color w:val="000000" w:themeColor="text1"/>
        </w:rPr>
        <w:t xml:space="preserve"> de modelos s</w:t>
      </w:r>
      <w:r w:rsidR="00497AA6" w:rsidRPr="003474C0">
        <w:rPr>
          <w:color w:val="000000" w:themeColor="text1"/>
        </w:rPr>
        <w:t>on</w:t>
      </w:r>
      <w:r w:rsidRPr="003474C0">
        <w:rPr>
          <w:color w:val="000000" w:themeColor="text1"/>
        </w:rPr>
        <w:t xml:space="preserve"> </w:t>
      </w:r>
      <w:r w:rsidR="00497AA6" w:rsidRPr="003474C0">
        <w:rPr>
          <w:color w:val="000000" w:themeColor="text1"/>
        </w:rPr>
        <w:t xml:space="preserve">los </w:t>
      </w:r>
      <w:r w:rsidRPr="003474C0">
        <w:rPr>
          <w:color w:val="000000" w:themeColor="text1"/>
        </w:rPr>
        <w:t>tipo</w:t>
      </w:r>
      <w:r w:rsidR="00497AA6" w:rsidRPr="003474C0">
        <w:rPr>
          <w:color w:val="000000" w:themeColor="text1"/>
        </w:rPr>
        <w:t>s</w:t>
      </w:r>
      <w:r w:rsidRPr="003474C0">
        <w:rPr>
          <w:color w:val="000000" w:themeColor="text1"/>
        </w:rPr>
        <w:t xml:space="preserve"> de proceso</w:t>
      </w:r>
      <w:r w:rsidR="00497AA6" w:rsidRPr="003474C0">
        <w:rPr>
          <w:color w:val="000000" w:themeColor="text1"/>
        </w:rPr>
        <w:t>s</w:t>
      </w:r>
      <w:r w:rsidRPr="003474C0">
        <w:rPr>
          <w:color w:val="000000" w:themeColor="text1"/>
        </w:rPr>
        <w:t xml:space="preserve"> que </w:t>
      </w:r>
      <w:r w:rsidR="00497AA6" w:rsidRPr="003474C0">
        <w:rPr>
          <w:color w:val="000000" w:themeColor="text1"/>
        </w:rPr>
        <w:t>son</w:t>
      </w:r>
      <w:r w:rsidRPr="003474C0">
        <w:rPr>
          <w:color w:val="000000" w:themeColor="text1"/>
        </w:rPr>
        <w:t xml:space="preserve"> fundamental</w:t>
      </w:r>
      <w:r w:rsidR="00497AA6" w:rsidRPr="003474C0">
        <w:rPr>
          <w:color w:val="000000" w:themeColor="text1"/>
        </w:rPr>
        <w:t>es</w:t>
      </w:r>
      <w:r w:rsidRPr="003474C0">
        <w:rPr>
          <w:color w:val="000000" w:themeColor="text1"/>
        </w:rPr>
        <w:t xml:space="preserve"> en el campo de</w:t>
      </w:r>
      <w:r w:rsidR="00497AA6" w:rsidRPr="003474C0">
        <w:rPr>
          <w:color w:val="000000" w:themeColor="text1"/>
        </w:rPr>
        <w:t xml:space="preserve"> </w:t>
      </w:r>
      <w:r w:rsidRPr="003474C0">
        <w:rPr>
          <w:color w:val="000000" w:themeColor="text1"/>
        </w:rPr>
        <w:t>l</w:t>
      </w:r>
      <w:r w:rsidR="00497AA6" w:rsidRPr="003474C0">
        <w:rPr>
          <w:color w:val="000000" w:themeColor="text1"/>
        </w:rPr>
        <w:t>os</w:t>
      </w:r>
      <w:r w:rsidRPr="003474C0">
        <w:rPr>
          <w:color w:val="000000" w:themeColor="text1"/>
        </w:rPr>
        <w:t xml:space="preserve"> aprendizaje</w:t>
      </w:r>
      <w:r w:rsidR="00497AA6" w:rsidRPr="003474C0">
        <w:rPr>
          <w:color w:val="000000" w:themeColor="text1"/>
        </w:rPr>
        <w:t>s</w:t>
      </w:r>
      <w:r w:rsidRPr="003474C0">
        <w:rPr>
          <w:color w:val="000000" w:themeColor="text1"/>
        </w:rPr>
        <w:t xml:space="preserve"> automático</w:t>
      </w:r>
      <w:r w:rsidR="00497AA6" w:rsidRPr="003474C0">
        <w:rPr>
          <w:color w:val="000000" w:themeColor="text1"/>
        </w:rPr>
        <w:t>s</w:t>
      </w:r>
      <w:r w:rsidRPr="003474C0">
        <w:rPr>
          <w:color w:val="000000" w:themeColor="text1"/>
        </w:rPr>
        <w:t xml:space="preserve">, que se encarga de realizar una medición de la capacidad de un sistema de tipo </w:t>
      </w:r>
      <w:r w:rsidRPr="003474C0">
        <w:rPr>
          <w:i/>
          <w:iCs/>
          <w:color w:val="000000" w:themeColor="text1"/>
        </w:rPr>
        <w:t>machine learning</w:t>
      </w:r>
      <w:r w:rsidRPr="003474C0">
        <w:rPr>
          <w:color w:val="000000" w:themeColor="text1"/>
        </w:rPr>
        <w:t xml:space="preserve"> que tenga la facultad de generalizar a nuevos datos. De esta manera este proceso de evaluación se efectúa mediante la utilización de conjuntos de datos que sean considerados de prueba y que adicionalmente no hayan sido utilizados para entrenar el modelo. Por lo cual la aplicación de la evaluación permite aumentar su precisión, ajustar la tasa de error e incrementar la capacidad de realizar múltiples tipos de predicciones eficientes y correctas en contexto de situaciones reales</w:t>
      </w:r>
      <w:r w:rsidR="00497AA6" w:rsidRPr="003474C0">
        <w:rPr>
          <w:color w:val="000000" w:themeColor="text1"/>
        </w:rPr>
        <w:t xml:space="preserve"> </w:t>
      </w:r>
      <w:r w:rsidR="00497AA6" w:rsidRPr="003474C0">
        <w:rPr>
          <w:color w:val="000000" w:themeColor="text1"/>
        </w:rPr>
        <w:fldChar w:fldCharType="begin" w:fldLock="1"/>
      </w:r>
      <w:r w:rsidR="00A42D96" w:rsidRPr="003474C0">
        <w:rPr>
          <w:color w:val="000000" w:themeColor="text1"/>
        </w:rPr>
        <w:instrText>ADDIN CSL_CITATION {"citationItems":[{"id":"ITEM-1","itemData":{"abstract":"Resumen Actualmente muchas realidades evolucionan a tal es-cala originando que el conocimiento adquiera múlti-ples connotaciones, lo que deriva en sugestivas pers-pectivas sobre ellas. La evaluación como tal, desde hace décadas viene siendo entendida por expertos y estudiosos como un proceso álgido posturalmente, puesto que, han surgido desde diversos paradigmas concepciones que a lo largo de su desarrollo históri-co han promulgado según su posicionamiento el ser de esta actividad. El trabajo que se presenta expone los modelos de evaluación más relevantes desde una perspectiva histórica. Palabras clave: Evaluación. Modelos de Evaluación. Épocas de la evaluación. Modelos y épocas de la evaluación educativa Abstract Actually many realities evolve in a way inducing the knowledge to acquire multiple connotations, bringing suggestive perspective about them. For many decades, experts and scientist have studied the evaluation like an algid process, because have surged from different models conceptions that throughout their historical development have promulgated according to their positioning being of this activity. The presented article expose the important evaluation models from a historical perspective.","author":[{"dropping-particle":"","family":"Arias","given":"Sergio","non-dropping-particle":"","parse-names":false,"suffix":""},{"dropping-particle":"","family":"Labrador","given":"Nahiam","non-dropping-particle":"","parse-names":false,"suffix":""},{"dropping-particle":"","family":"Gámez","given":"Blanca","non-dropping-particle":"","parse-names":false,"suffix":""}],"container-title":"Revista Venezolana de Educación","id":"ITEM-1","issue":"75","issued":{"date-parts":[["2019"]]},"page":"307-322","title":"Modelos y épocas de la evaluación educativa","type":"article-journal","volume":"23"},"uris":["http://www.mendeley.com/documents/?uuid=f6a2832b-d927-4d8a-9a92-a0a4177eb8f8","http://www.mendeley.com/documents/?uuid=b09e1a8f-0b09-430c-bf4b-c6460f6b2001"]}],"mendeley":{"formattedCitation":"(Arias et al., 2019)","plainTextFormattedCitation":"(Arias et al., 2019)","previouslyFormattedCitation":"(Arias et al., 2019)"},"properties":{"noteIndex":0},"schema":"https://github.com/citation-style-language/schema/raw/master/csl-citation.json"}</w:instrText>
      </w:r>
      <w:r w:rsidR="00497AA6" w:rsidRPr="003474C0">
        <w:rPr>
          <w:color w:val="000000" w:themeColor="text1"/>
        </w:rPr>
        <w:fldChar w:fldCharType="separate"/>
      </w:r>
      <w:r w:rsidR="00497AA6" w:rsidRPr="003474C0">
        <w:rPr>
          <w:color w:val="000000" w:themeColor="text1"/>
        </w:rPr>
        <w:t>(Arias et al., 2019)</w:t>
      </w:r>
      <w:r w:rsidR="00497AA6" w:rsidRPr="003474C0">
        <w:rPr>
          <w:color w:val="000000" w:themeColor="text1"/>
        </w:rPr>
        <w:fldChar w:fldCharType="end"/>
      </w:r>
      <w:r w:rsidR="00497AA6" w:rsidRPr="003474C0">
        <w:rPr>
          <w:color w:val="000000" w:themeColor="text1"/>
        </w:rPr>
        <w:t>.</w:t>
      </w:r>
      <w:bookmarkStart w:id="805" w:name="_Toc136528369"/>
      <w:bookmarkStart w:id="806" w:name="_Toc136528557"/>
      <w:bookmarkStart w:id="807" w:name="_Toc136528622"/>
      <w:bookmarkStart w:id="808" w:name="_Toc136528686"/>
      <w:bookmarkStart w:id="809" w:name="_Toc136528751"/>
      <w:bookmarkStart w:id="810" w:name="_Toc136528815"/>
      <w:bookmarkStart w:id="811" w:name="_Toc136536904"/>
      <w:bookmarkStart w:id="812" w:name="_Toc136849821"/>
      <w:bookmarkStart w:id="813" w:name="_Toc136849898"/>
      <w:bookmarkStart w:id="814" w:name="_Toc138751573"/>
      <w:bookmarkStart w:id="815" w:name="_Toc138751671"/>
      <w:bookmarkStart w:id="816" w:name="_Toc138754574"/>
      <w:bookmarkStart w:id="817" w:name="_Toc138754650"/>
      <w:bookmarkStart w:id="818" w:name="_Toc138754720"/>
      <w:bookmarkStart w:id="819" w:name="_Toc138754788"/>
      <w:bookmarkStart w:id="820" w:name="_Toc138754848"/>
      <w:bookmarkStart w:id="821" w:name="_Toc138754907"/>
      <w:bookmarkStart w:id="822" w:name="_Toc138754965"/>
      <w:bookmarkStart w:id="823" w:name="_Toc138837274"/>
      <w:bookmarkStart w:id="824" w:name="_Toc139256089"/>
      <w:bookmarkStart w:id="825" w:name="_Toc139287312"/>
      <w:bookmarkStart w:id="826" w:name="_Toc139287368"/>
      <w:bookmarkStart w:id="827" w:name="_Toc139386813"/>
      <w:bookmarkStart w:id="828" w:name="_Toc139476185"/>
      <w:bookmarkStart w:id="829" w:name="_Toc139479622"/>
      <w:bookmarkStart w:id="830" w:name="_Toc139480013"/>
      <w:bookmarkStart w:id="831" w:name="_Toc139480122"/>
      <w:bookmarkStart w:id="832" w:name="_Toc139480346"/>
      <w:bookmarkStart w:id="833" w:name="_Toc139481517"/>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p>
    <w:p w14:paraId="747B0B5E" w14:textId="77777777" w:rsidR="00B53166" w:rsidRPr="003474C0" w:rsidRDefault="00B53166" w:rsidP="000147BE">
      <w:pPr>
        <w:pStyle w:val="Prrafodelista"/>
        <w:numPr>
          <w:ilvl w:val="1"/>
          <w:numId w:val="14"/>
        </w:numPr>
        <w:ind w:left="284"/>
        <w:outlineLvl w:val="1"/>
        <w:rPr>
          <w:rFonts w:cs="Times New Roman"/>
          <w:b/>
          <w:vanish/>
          <w:szCs w:val="24"/>
        </w:rPr>
      </w:pPr>
      <w:bookmarkStart w:id="834" w:name="_Toc136528370"/>
      <w:bookmarkStart w:id="835" w:name="_Toc136528558"/>
      <w:bookmarkStart w:id="836" w:name="_Toc136528623"/>
      <w:bookmarkStart w:id="837" w:name="_Toc136528687"/>
      <w:bookmarkStart w:id="838" w:name="_Toc136528752"/>
      <w:bookmarkStart w:id="839" w:name="_Toc136528816"/>
      <w:bookmarkStart w:id="840" w:name="_Toc136536905"/>
      <w:bookmarkStart w:id="841" w:name="_Toc136849822"/>
      <w:bookmarkStart w:id="842" w:name="_Toc136849899"/>
      <w:bookmarkStart w:id="843" w:name="_Toc138751574"/>
      <w:bookmarkStart w:id="844" w:name="_Toc138751672"/>
      <w:bookmarkStart w:id="845" w:name="_Toc138754575"/>
      <w:bookmarkStart w:id="846" w:name="_Toc138754651"/>
      <w:bookmarkStart w:id="847" w:name="_Toc138754721"/>
      <w:bookmarkStart w:id="848" w:name="_Toc138754789"/>
      <w:bookmarkStart w:id="849" w:name="_Toc138754849"/>
      <w:bookmarkStart w:id="850" w:name="_Toc138754908"/>
      <w:bookmarkStart w:id="851" w:name="_Toc138754966"/>
      <w:bookmarkStart w:id="852" w:name="_Toc138837275"/>
      <w:bookmarkStart w:id="853" w:name="_Toc139256090"/>
      <w:bookmarkStart w:id="854" w:name="_Toc139287313"/>
      <w:bookmarkStart w:id="855" w:name="_Toc139287369"/>
      <w:bookmarkStart w:id="856" w:name="_Toc139386814"/>
      <w:bookmarkStart w:id="857" w:name="_Toc139476186"/>
      <w:bookmarkStart w:id="858" w:name="_Toc139479623"/>
      <w:bookmarkStart w:id="859" w:name="_Toc139480014"/>
      <w:bookmarkStart w:id="860" w:name="_Toc139480123"/>
      <w:bookmarkStart w:id="861" w:name="_Toc139480347"/>
      <w:bookmarkStart w:id="862" w:name="_Toc139481518"/>
      <w:bookmarkStart w:id="863" w:name="_Toc140601974"/>
      <w:bookmarkStart w:id="864" w:name="_Toc140602033"/>
      <w:bookmarkStart w:id="865" w:name="_Toc140744698"/>
      <w:bookmarkStart w:id="866" w:name="_Toc140752457"/>
      <w:bookmarkStart w:id="867" w:name="_Toc140758631"/>
      <w:bookmarkStart w:id="868" w:name="_Toc140774269"/>
      <w:bookmarkStart w:id="869" w:name="_Toc140834249"/>
      <w:bookmarkStart w:id="870" w:name="_Toc140835166"/>
      <w:bookmarkStart w:id="871" w:name="_Toc140835228"/>
      <w:bookmarkStart w:id="872" w:name="_Toc140841750"/>
      <w:bookmarkStart w:id="873" w:name="_Toc140841856"/>
      <w:bookmarkStart w:id="874" w:name="_Toc142335375"/>
      <w:bookmarkStart w:id="875" w:name="_Toc144381413"/>
      <w:bookmarkStart w:id="876" w:name="_Toc144815945"/>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p>
    <w:p w14:paraId="00815C8E" w14:textId="608B1620" w:rsidR="00E42B72" w:rsidRPr="003474C0" w:rsidRDefault="007370FF" w:rsidP="000147BE">
      <w:pPr>
        <w:pStyle w:val="Ttulo2"/>
        <w:spacing w:line="480" w:lineRule="auto"/>
        <w:rPr>
          <w:lang w:val="es-ES_tradnl"/>
        </w:rPr>
      </w:pPr>
      <w:bookmarkStart w:id="877" w:name="_Toc140752458"/>
      <w:bookmarkStart w:id="878" w:name="_Toc140758632"/>
      <w:bookmarkStart w:id="879" w:name="_Toc144815946"/>
      <w:r w:rsidRPr="003474C0">
        <w:rPr>
          <w:lang w:val="es-ES_tradnl"/>
        </w:rPr>
        <w:t>Herramientas</w:t>
      </w:r>
      <w:bookmarkStart w:id="880" w:name="_Toc136527720"/>
      <w:bookmarkStart w:id="881" w:name="_Toc136527771"/>
      <w:bookmarkStart w:id="882" w:name="_Toc136527910"/>
      <w:bookmarkStart w:id="883" w:name="_Toc136527967"/>
      <w:bookmarkStart w:id="884" w:name="_Toc136528054"/>
      <w:bookmarkStart w:id="885" w:name="_Toc136528144"/>
      <w:bookmarkStart w:id="886" w:name="_Toc136528232"/>
      <w:bookmarkStart w:id="887" w:name="_Toc136528372"/>
      <w:bookmarkStart w:id="888" w:name="_Toc136528560"/>
      <w:bookmarkStart w:id="889" w:name="_Toc136528625"/>
      <w:bookmarkStart w:id="890" w:name="_Toc136528689"/>
      <w:bookmarkStart w:id="891" w:name="_Toc136528754"/>
      <w:bookmarkStart w:id="892" w:name="_Toc136528818"/>
      <w:bookmarkStart w:id="893" w:name="_Toc136536907"/>
      <w:bookmarkStart w:id="894" w:name="_Toc136849824"/>
      <w:bookmarkStart w:id="895" w:name="_Toc136849901"/>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p>
    <w:p w14:paraId="2BE562ED" w14:textId="77777777" w:rsidR="003F370B" w:rsidRPr="003474C0" w:rsidRDefault="003F370B" w:rsidP="000147BE">
      <w:pPr>
        <w:rPr>
          <w:rFonts w:cs="Times New Roman"/>
          <w:b/>
          <w:bCs/>
          <w:vanish/>
          <w:szCs w:val="24"/>
          <w:shd w:val="clear" w:color="auto" w:fill="FFFFFF"/>
        </w:rPr>
      </w:pPr>
      <w:bookmarkStart w:id="896" w:name="_Toc138751576"/>
      <w:bookmarkStart w:id="897" w:name="_Toc138751674"/>
      <w:bookmarkStart w:id="898" w:name="_Toc138754577"/>
      <w:bookmarkStart w:id="899" w:name="_Toc138754653"/>
      <w:bookmarkStart w:id="900" w:name="_Toc138754723"/>
      <w:bookmarkStart w:id="901" w:name="_Toc138754791"/>
      <w:bookmarkStart w:id="902" w:name="_Toc138754851"/>
      <w:bookmarkStart w:id="903" w:name="_Toc138754910"/>
      <w:bookmarkStart w:id="904" w:name="_Toc138754968"/>
      <w:bookmarkStart w:id="905" w:name="_Toc138837277"/>
      <w:bookmarkStart w:id="906" w:name="_Toc139256092"/>
      <w:bookmarkStart w:id="907" w:name="_Toc139287315"/>
      <w:bookmarkStart w:id="908" w:name="_Toc139287371"/>
      <w:bookmarkEnd w:id="896"/>
      <w:bookmarkEnd w:id="897"/>
      <w:bookmarkEnd w:id="898"/>
      <w:bookmarkEnd w:id="899"/>
      <w:bookmarkEnd w:id="900"/>
      <w:bookmarkEnd w:id="901"/>
      <w:bookmarkEnd w:id="902"/>
      <w:bookmarkEnd w:id="903"/>
      <w:bookmarkEnd w:id="904"/>
      <w:bookmarkEnd w:id="905"/>
      <w:bookmarkEnd w:id="906"/>
      <w:bookmarkEnd w:id="907"/>
      <w:bookmarkEnd w:id="908"/>
    </w:p>
    <w:p w14:paraId="15866093" w14:textId="77777777" w:rsidR="003F370B" w:rsidRPr="003474C0" w:rsidRDefault="003F370B" w:rsidP="000147BE">
      <w:pPr>
        <w:rPr>
          <w:rFonts w:cs="Times New Roman"/>
          <w:b/>
          <w:bCs/>
          <w:vanish/>
          <w:szCs w:val="24"/>
          <w:shd w:val="clear" w:color="auto" w:fill="FFFFFF"/>
        </w:rPr>
      </w:pPr>
      <w:bookmarkStart w:id="909" w:name="_Toc136527721"/>
      <w:bookmarkStart w:id="910" w:name="_Toc136527772"/>
      <w:bookmarkStart w:id="911" w:name="_Toc136527911"/>
      <w:bookmarkStart w:id="912" w:name="_Toc136527968"/>
      <w:bookmarkStart w:id="913" w:name="_Toc136528055"/>
      <w:bookmarkStart w:id="914" w:name="_Toc136528145"/>
      <w:bookmarkStart w:id="915" w:name="_Toc136528233"/>
      <w:bookmarkStart w:id="916" w:name="_Toc136528373"/>
      <w:bookmarkStart w:id="917" w:name="_Toc136528561"/>
      <w:bookmarkStart w:id="918" w:name="_Toc136528626"/>
      <w:bookmarkStart w:id="919" w:name="_Toc136528690"/>
      <w:bookmarkStart w:id="920" w:name="_Toc136528755"/>
      <w:bookmarkStart w:id="921" w:name="_Toc136528819"/>
      <w:bookmarkStart w:id="922" w:name="_Toc136536908"/>
      <w:bookmarkStart w:id="923" w:name="_Toc136849825"/>
      <w:bookmarkStart w:id="924" w:name="_Toc136849902"/>
      <w:bookmarkStart w:id="925" w:name="_Toc138751577"/>
      <w:bookmarkStart w:id="926" w:name="_Toc138751675"/>
      <w:bookmarkStart w:id="927" w:name="_Toc138754578"/>
      <w:bookmarkStart w:id="928" w:name="_Toc138754654"/>
      <w:bookmarkStart w:id="929" w:name="_Toc138754724"/>
      <w:bookmarkStart w:id="930" w:name="_Toc138754792"/>
      <w:bookmarkStart w:id="931" w:name="_Toc138754852"/>
      <w:bookmarkStart w:id="932" w:name="_Toc138754911"/>
      <w:bookmarkStart w:id="933" w:name="_Toc138754969"/>
      <w:bookmarkStart w:id="934" w:name="_Toc138837278"/>
      <w:bookmarkStart w:id="935" w:name="_Toc139256093"/>
      <w:bookmarkStart w:id="936" w:name="_Toc139287316"/>
      <w:bookmarkStart w:id="937" w:name="_Toc139287372"/>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p>
    <w:p w14:paraId="58D80646" w14:textId="77777777" w:rsidR="003F370B" w:rsidRPr="003474C0" w:rsidRDefault="003F370B" w:rsidP="000147BE">
      <w:pPr>
        <w:rPr>
          <w:rFonts w:cs="Times New Roman"/>
          <w:b/>
          <w:bCs/>
          <w:vanish/>
          <w:szCs w:val="24"/>
          <w:shd w:val="clear" w:color="auto" w:fill="FFFFFF"/>
        </w:rPr>
      </w:pPr>
      <w:bookmarkStart w:id="938" w:name="_Toc136527722"/>
      <w:bookmarkStart w:id="939" w:name="_Toc136527773"/>
      <w:bookmarkStart w:id="940" w:name="_Toc136527912"/>
      <w:bookmarkStart w:id="941" w:name="_Toc136527969"/>
      <w:bookmarkStart w:id="942" w:name="_Toc136528056"/>
      <w:bookmarkStart w:id="943" w:name="_Toc136528146"/>
      <w:bookmarkStart w:id="944" w:name="_Toc136528234"/>
      <w:bookmarkStart w:id="945" w:name="_Toc136528374"/>
      <w:bookmarkStart w:id="946" w:name="_Toc136528562"/>
      <w:bookmarkStart w:id="947" w:name="_Toc136528627"/>
      <w:bookmarkStart w:id="948" w:name="_Toc136528691"/>
      <w:bookmarkStart w:id="949" w:name="_Toc136528756"/>
      <w:bookmarkStart w:id="950" w:name="_Toc136528820"/>
      <w:bookmarkStart w:id="951" w:name="_Toc136536909"/>
      <w:bookmarkStart w:id="952" w:name="_Toc136849826"/>
      <w:bookmarkStart w:id="953" w:name="_Toc136849903"/>
      <w:bookmarkStart w:id="954" w:name="_Toc138751578"/>
      <w:bookmarkStart w:id="955" w:name="_Toc138751676"/>
      <w:bookmarkStart w:id="956" w:name="_Toc138754579"/>
      <w:bookmarkStart w:id="957" w:name="_Toc138754655"/>
      <w:bookmarkStart w:id="958" w:name="_Toc138754725"/>
      <w:bookmarkStart w:id="959" w:name="_Toc138754793"/>
      <w:bookmarkStart w:id="960" w:name="_Toc138754853"/>
      <w:bookmarkStart w:id="961" w:name="_Toc138754912"/>
      <w:bookmarkStart w:id="962" w:name="_Toc138754970"/>
      <w:bookmarkStart w:id="963" w:name="_Toc138837279"/>
      <w:bookmarkStart w:id="964" w:name="_Toc139256094"/>
      <w:bookmarkStart w:id="965" w:name="_Toc139287317"/>
      <w:bookmarkStart w:id="966" w:name="_Toc139287373"/>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p>
    <w:p w14:paraId="2197B8F7" w14:textId="77777777" w:rsidR="003F370B" w:rsidRPr="003474C0" w:rsidRDefault="003F370B" w:rsidP="000147BE">
      <w:pPr>
        <w:rPr>
          <w:rFonts w:cs="Times New Roman"/>
          <w:b/>
          <w:bCs/>
          <w:vanish/>
          <w:szCs w:val="24"/>
          <w:shd w:val="clear" w:color="auto" w:fill="FFFFFF"/>
        </w:rPr>
      </w:pPr>
      <w:bookmarkStart w:id="967" w:name="_Toc136527723"/>
      <w:bookmarkStart w:id="968" w:name="_Toc136527774"/>
      <w:bookmarkStart w:id="969" w:name="_Toc136527913"/>
      <w:bookmarkStart w:id="970" w:name="_Toc136527970"/>
      <w:bookmarkStart w:id="971" w:name="_Toc136528057"/>
      <w:bookmarkStart w:id="972" w:name="_Toc136528147"/>
      <w:bookmarkStart w:id="973" w:name="_Toc136528235"/>
      <w:bookmarkStart w:id="974" w:name="_Toc136528375"/>
      <w:bookmarkStart w:id="975" w:name="_Toc136528563"/>
      <w:bookmarkStart w:id="976" w:name="_Toc136528628"/>
      <w:bookmarkStart w:id="977" w:name="_Toc136528692"/>
      <w:bookmarkStart w:id="978" w:name="_Toc136528757"/>
      <w:bookmarkStart w:id="979" w:name="_Toc136528821"/>
      <w:bookmarkStart w:id="980" w:name="_Toc136536910"/>
      <w:bookmarkStart w:id="981" w:name="_Toc136849827"/>
      <w:bookmarkStart w:id="982" w:name="_Toc136849904"/>
      <w:bookmarkStart w:id="983" w:name="_Toc138751579"/>
      <w:bookmarkStart w:id="984" w:name="_Toc138751677"/>
      <w:bookmarkStart w:id="985" w:name="_Toc138754580"/>
      <w:bookmarkStart w:id="986" w:name="_Toc138754656"/>
      <w:bookmarkStart w:id="987" w:name="_Toc138754726"/>
      <w:bookmarkStart w:id="988" w:name="_Toc138754794"/>
      <w:bookmarkStart w:id="989" w:name="_Toc138754854"/>
      <w:bookmarkStart w:id="990" w:name="_Toc138754913"/>
      <w:bookmarkStart w:id="991" w:name="_Toc138754971"/>
      <w:bookmarkStart w:id="992" w:name="_Toc138837280"/>
      <w:bookmarkStart w:id="993" w:name="_Toc139256095"/>
      <w:bookmarkStart w:id="994" w:name="_Toc139287318"/>
      <w:bookmarkStart w:id="995" w:name="_Toc139287374"/>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p>
    <w:p w14:paraId="58F38BFF" w14:textId="3E9547B8" w:rsidR="007B336C" w:rsidRPr="003474C0" w:rsidRDefault="007B336C" w:rsidP="000147BE">
      <w:pPr>
        <w:rPr>
          <w:rFonts w:cs="Times New Roman"/>
          <w:szCs w:val="24"/>
        </w:rPr>
      </w:pPr>
      <w:r w:rsidRPr="003474C0">
        <w:rPr>
          <w:rFonts w:cs="Times New Roman"/>
          <w:szCs w:val="24"/>
        </w:rPr>
        <w:t>A continuación, se presenta la</w:t>
      </w:r>
      <w:r w:rsidR="000132AE" w:rsidRPr="003474C0">
        <w:rPr>
          <w:rFonts w:cs="Times New Roman"/>
          <w:szCs w:val="24"/>
        </w:rPr>
        <w:t xml:space="preserve"> </w:t>
      </w:r>
      <w:r w:rsidR="00F756FD" w:rsidRPr="003474C0">
        <w:rPr>
          <w:rFonts w:cs="Times New Roman"/>
          <w:szCs w:val="24"/>
        </w:rPr>
        <w:fldChar w:fldCharType="begin"/>
      </w:r>
      <w:r w:rsidR="00F756FD" w:rsidRPr="003474C0">
        <w:rPr>
          <w:rFonts w:cs="Times New Roman"/>
          <w:szCs w:val="24"/>
        </w:rPr>
        <w:instrText xml:space="preserve"> REF _Ref140603046 \h  \* MERGEFORMAT </w:instrText>
      </w:r>
      <w:r w:rsidR="00F756FD" w:rsidRPr="003474C0">
        <w:rPr>
          <w:rFonts w:cs="Times New Roman"/>
          <w:szCs w:val="24"/>
        </w:rPr>
      </w:r>
      <w:r w:rsidR="00F756FD" w:rsidRPr="003474C0">
        <w:rPr>
          <w:rFonts w:cs="Times New Roman"/>
          <w:szCs w:val="24"/>
        </w:rPr>
        <w:fldChar w:fldCharType="separate"/>
      </w:r>
      <w:r w:rsidR="00260299" w:rsidRPr="00260299">
        <w:rPr>
          <w:szCs w:val="24"/>
        </w:rPr>
        <w:t>Tabla I</w:t>
      </w:r>
      <w:r w:rsidR="00F756FD" w:rsidRPr="003474C0">
        <w:rPr>
          <w:rFonts w:cs="Times New Roman"/>
          <w:szCs w:val="24"/>
        </w:rPr>
        <w:fldChar w:fldCharType="end"/>
      </w:r>
      <w:r w:rsidR="00F756FD" w:rsidRPr="003474C0">
        <w:rPr>
          <w:rFonts w:cs="Times New Roman"/>
          <w:szCs w:val="24"/>
        </w:rPr>
        <w:t xml:space="preserve"> </w:t>
      </w:r>
      <w:r w:rsidRPr="003474C0">
        <w:rPr>
          <w:rFonts w:cs="Times New Roman"/>
          <w:szCs w:val="24"/>
        </w:rPr>
        <w:t>con las herramientas a utilizar</w:t>
      </w:r>
      <w:r w:rsidR="002A160F" w:rsidRPr="003474C0">
        <w:rPr>
          <w:rFonts w:cs="Times New Roman"/>
          <w:szCs w:val="24"/>
        </w:rPr>
        <w:t xml:space="preserve"> en</w:t>
      </w:r>
      <w:r w:rsidRPr="003474C0">
        <w:rPr>
          <w:rFonts w:cs="Times New Roman"/>
          <w:szCs w:val="24"/>
        </w:rPr>
        <w:t xml:space="preserve"> el proyecto</w:t>
      </w:r>
      <w:r w:rsidR="002A160F" w:rsidRPr="003474C0">
        <w:rPr>
          <w:rFonts w:cs="Times New Roman"/>
          <w:szCs w:val="24"/>
        </w:rPr>
        <w:t xml:space="preserve"> con su respectiva Justificación</w:t>
      </w:r>
      <w:r w:rsidRPr="003474C0">
        <w:rPr>
          <w:rFonts w:cs="Times New Roman"/>
          <w:szCs w:val="24"/>
        </w:rPr>
        <w:t xml:space="preserve"> ya que </w:t>
      </w:r>
      <w:r w:rsidR="007C6EE5" w:rsidRPr="003474C0">
        <w:rPr>
          <w:rFonts w:cs="Times New Roman"/>
          <w:szCs w:val="24"/>
        </w:rPr>
        <w:t>estos materiales</w:t>
      </w:r>
      <w:r w:rsidRPr="003474C0">
        <w:rPr>
          <w:rFonts w:cs="Times New Roman"/>
          <w:szCs w:val="24"/>
        </w:rPr>
        <w:t xml:space="preserve"> son indispensables que nos ayudan hacer un análisis más rápido </w:t>
      </w:r>
    </w:p>
    <w:p w14:paraId="72120B63" w14:textId="52EE1705" w:rsidR="00E506E0" w:rsidRPr="003474C0" w:rsidRDefault="000132AE" w:rsidP="000147BE">
      <w:pPr>
        <w:pStyle w:val="Descripcin"/>
        <w:spacing w:after="0" w:line="480" w:lineRule="auto"/>
        <w:ind w:firstLine="708"/>
        <w:rPr>
          <w:rFonts w:cs="Times New Roman"/>
          <w:color w:val="auto"/>
          <w:sz w:val="20"/>
          <w:szCs w:val="20"/>
        </w:rPr>
      </w:pPr>
      <w:bookmarkStart w:id="996" w:name="_Ref140603046"/>
      <w:bookmarkStart w:id="997" w:name="_Toc137938432"/>
      <w:bookmarkStart w:id="998" w:name="_Toc144815966"/>
      <w:r w:rsidRPr="003474C0">
        <w:rPr>
          <w:b/>
          <w:bCs/>
          <w:i w:val="0"/>
          <w:iCs w:val="0"/>
          <w:color w:val="auto"/>
          <w:sz w:val="20"/>
          <w:szCs w:val="20"/>
        </w:rPr>
        <w:t xml:space="preserve">Tabla </w:t>
      </w:r>
      <w:r w:rsidR="007B40C0" w:rsidRPr="003474C0">
        <w:rPr>
          <w:b/>
          <w:bCs/>
          <w:i w:val="0"/>
          <w:iCs w:val="0"/>
          <w:color w:val="auto"/>
          <w:sz w:val="20"/>
          <w:szCs w:val="20"/>
        </w:rPr>
        <w:fldChar w:fldCharType="begin"/>
      </w:r>
      <w:r w:rsidR="007B40C0" w:rsidRPr="003474C0">
        <w:rPr>
          <w:b/>
          <w:bCs/>
          <w:i w:val="0"/>
          <w:iCs w:val="0"/>
          <w:color w:val="auto"/>
          <w:sz w:val="20"/>
          <w:szCs w:val="20"/>
        </w:rPr>
        <w:instrText xml:space="preserve"> SEQ Tabla \* ROMAN </w:instrText>
      </w:r>
      <w:r w:rsidR="007B40C0" w:rsidRPr="003474C0">
        <w:rPr>
          <w:b/>
          <w:bCs/>
          <w:i w:val="0"/>
          <w:iCs w:val="0"/>
          <w:color w:val="auto"/>
          <w:sz w:val="20"/>
          <w:szCs w:val="20"/>
        </w:rPr>
        <w:fldChar w:fldCharType="separate"/>
      </w:r>
      <w:r w:rsidR="00260299">
        <w:rPr>
          <w:b/>
          <w:bCs/>
          <w:i w:val="0"/>
          <w:iCs w:val="0"/>
          <w:noProof/>
          <w:color w:val="auto"/>
          <w:sz w:val="20"/>
          <w:szCs w:val="20"/>
        </w:rPr>
        <w:t>I</w:t>
      </w:r>
      <w:r w:rsidR="007B40C0" w:rsidRPr="003474C0">
        <w:rPr>
          <w:b/>
          <w:bCs/>
          <w:i w:val="0"/>
          <w:iCs w:val="0"/>
          <w:color w:val="auto"/>
          <w:sz w:val="20"/>
          <w:szCs w:val="20"/>
        </w:rPr>
        <w:fldChar w:fldCharType="end"/>
      </w:r>
      <w:bookmarkEnd w:id="996"/>
      <w:r w:rsidR="00263A3B" w:rsidRPr="003474C0">
        <w:rPr>
          <w:b/>
          <w:color w:val="auto"/>
          <w:sz w:val="20"/>
          <w:szCs w:val="20"/>
        </w:rPr>
        <w:t xml:space="preserve">. </w:t>
      </w:r>
      <w:bookmarkStart w:id="999" w:name="_Hlk139396278"/>
      <w:r w:rsidR="007370FF" w:rsidRPr="003474C0">
        <w:rPr>
          <w:rFonts w:cs="Times New Roman"/>
          <w:color w:val="auto"/>
          <w:sz w:val="20"/>
          <w:szCs w:val="20"/>
        </w:rPr>
        <w:t xml:space="preserve">Herramientas </w:t>
      </w:r>
      <w:r w:rsidR="00263A3B" w:rsidRPr="003474C0">
        <w:rPr>
          <w:rFonts w:cs="Times New Roman"/>
          <w:color w:val="auto"/>
          <w:sz w:val="20"/>
          <w:szCs w:val="20"/>
        </w:rPr>
        <w:t>a u</w:t>
      </w:r>
      <w:r w:rsidR="007370FF" w:rsidRPr="003474C0">
        <w:rPr>
          <w:rFonts w:cs="Times New Roman"/>
          <w:color w:val="auto"/>
          <w:sz w:val="20"/>
          <w:szCs w:val="20"/>
        </w:rPr>
        <w:t>tilizar</w:t>
      </w:r>
      <w:bookmarkEnd w:id="997"/>
      <w:bookmarkEnd w:id="998"/>
    </w:p>
    <w:tbl>
      <w:tblPr>
        <w:tblStyle w:val="Tablaconcuadrcula"/>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37"/>
      </w:tblGrid>
      <w:tr w:rsidR="00B13562" w:rsidRPr="003474C0" w14:paraId="58A06AA2" w14:textId="77777777" w:rsidTr="00820C32">
        <w:tc>
          <w:tcPr>
            <w:tcW w:w="2835" w:type="dxa"/>
            <w:tcBorders>
              <w:top w:val="single" w:sz="4" w:space="0" w:color="auto"/>
              <w:bottom w:val="single" w:sz="4" w:space="0" w:color="auto"/>
            </w:tcBorders>
          </w:tcPr>
          <w:bookmarkEnd w:id="999"/>
          <w:p w14:paraId="126CDB6D" w14:textId="1F682060" w:rsidR="00B13562" w:rsidRPr="003474C0" w:rsidRDefault="00B13562" w:rsidP="000147BE">
            <w:pPr>
              <w:ind w:firstLine="0"/>
              <w:rPr>
                <w:b/>
                <w:bCs/>
              </w:rPr>
            </w:pPr>
            <w:r w:rsidRPr="003474C0">
              <w:rPr>
                <w:b/>
                <w:bCs/>
              </w:rPr>
              <w:t>Herramienta</w:t>
            </w:r>
          </w:p>
        </w:tc>
        <w:tc>
          <w:tcPr>
            <w:tcW w:w="6237" w:type="dxa"/>
            <w:tcBorders>
              <w:top w:val="single" w:sz="4" w:space="0" w:color="auto"/>
              <w:bottom w:val="single" w:sz="4" w:space="0" w:color="auto"/>
            </w:tcBorders>
          </w:tcPr>
          <w:p w14:paraId="7EF358BE" w14:textId="6916BFEE" w:rsidR="00B13562" w:rsidRPr="003474C0" w:rsidRDefault="00B13562" w:rsidP="000147BE">
            <w:pPr>
              <w:ind w:firstLine="0"/>
              <w:rPr>
                <w:b/>
                <w:bCs/>
              </w:rPr>
            </w:pPr>
            <w:r w:rsidRPr="003474C0">
              <w:rPr>
                <w:b/>
                <w:bCs/>
              </w:rPr>
              <w:t>Justificación</w:t>
            </w:r>
          </w:p>
        </w:tc>
      </w:tr>
      <w:tr w:rsidR="00B13562" w:rsidRPr="003474C0" w14:paraId="79215CC7" w14:textId="77777777" w:rsidTr="00820C32">
        <w:tc>
          <w:tcPr>
            <w:tcW w:w="2835" w:type="dxa"/>
            <w:tcBorders>
              <w:top w:val="single" w:sz="4" w:space="0" w:color="auto"/>
            </w:tcBorders>
          </w:tcPr>
          <w:p w14:paraId="27FB8D74" w14:textId="77777777" w:rsidR="00B13562" w:rsidRPr="003474C0" w:rsidRDefault="00B13562" w:rsidP="000147BE">
            <w:pPr>
              <w:ind w:firstLine="0"/>
              <w:rPr>
                <w:rFonts w:cs="Times New Roman"/>
                <w:b/>
                <w:bCs/>
                <w:szCs w:val="24"/>
              </w:rPr>
            </w:pPr>
            <w:r w:rsidRPr="003474C0">
              <w:rPr>
                <w:rFonts w:cs="Times New Roman"/>
                <w:b/>
                <w:bCs/>
                <w:szCs w:val="24"/>
              </w:rPr>
              <w:t xml:space="preserve">Python </w:t>
            </w:r>
          </w:p>
          <w:p w14:paraId="1D279B33" w14:textId="77777777" w:rsidR="00B13562" w:rsidRPr="003474C0" w:rsidRDefault="00B13562" w:rsidP="000147BE">
            <w:pPr>
              <w:ind w:firstLine="0"/>
            </w:pPr>
          </w:p>
        </w:tc>
        <w:tc>
          <w:tcPr>
            <w:tcW w:w="6237" w:type="dxa"/>
            <w:tcBorders>
              <w:top w:val="single" w:sz="4" w:space="0" w:color="auto"/>
            </w:tcBorders>
          </w:tcPr>
          <w:p w14:paraId="409D99C8" w14:textId="381F94BF" w:rsidR="00B13562" w:rsidRPr="003474C0" w:rsidRDefault="00B13562" w:rsidP="000147BE">
            <w:pPr>
              <w:ind w:firstLine="0"/>
            </w:pPr>
            <w:r w:rsidRPr="003474C0">
              <w:t xml:space="preserve">Se </w:t>
            </w:r>
            <w:r w:rsidR="000132AE" w:rsidRPr="003474C0">
              <w:t>utilizará</w:t>
            </w:r>
            <w:r w:rsidRPr="003474C0">
              <w:t xml:space="preserve"> para el análisis de los datos obtenidos creando y gestionando de forma rápida los datos, ofreciendo una manipulación y representación adecuada para datos complejos.</w:t>
            </w:r>
          </w:p>
        </w:tc>
      </w:tr>
      <w:tr w:rsidR="00B13562" w:rsidRPr="003474C0" w14:paraId="470C0281" w14:textId="77777777" w:rsidTr="00820C32">
        <w:tc>
          <w:tcPr>
            <w:tcW w:w="2835" w:type="dxa"/>
          </w:tcPr>
          <w:p w14:paraId="0FF1374E" w14:textId="4AB5E6EB" w:rsidR="00B13562" w:rsidRPr="003474C0" w:rsidRDefault="00B13562" w:rsidP="000147BE">
            <w:pPr>
              <w:ind w:firstLine="0"/>
              <w:rPr>
                <w:rFonts w:cs="Times New Roman"/>
                <w:b/>
                <w:bCs/>
                <w:szCs w:val="24"/>
              </w:rPr>
            </w:pPr>
            <w:r w:rsidRPr="003474C0">
              <w:rPr>
                <w:rFonts w:cs="Times New Roman"/>
                <w:b/>
                <w:bCs/>
                <w:szCs w:val="24"/>
              </w:rPr>
              <w:t>Numpy</w:t>
            </w:r>
          </w:p>
        </w:tc>
        <w:tc>
          <w:tcPr>
            <w:tcW w:w="6237" w:type="dxa"/>
          </w:tcPr>
          <w:p w14:paraId="36BE8BF5" w14:textId="6992653A" w:rsidR="00B13562" w:rsidRPr="003474C0" w:rsidRDefault="00B13562" w:rsidP="000147BE">
            <w:pPr>
              <w:ind w:firstLine="0"/>
            </w:pPr>
            <w:r w:rsidRPr="003474C0">
              <w:rPr>
                <w:rFonts w:cs="Times New Roman"/>
                <w:szCs w:val="24"/>
              </w:rPr>
              <w:t xml:space="preserve">Esto nos permite la realización de cálculos lógicos y matemáticos de alta complejidad y sobre los cuadros y matrices. </w:t>
            </w:r>
          </w:p>
        </w:tc>
      </w:tr>
      <w:tr w:rsidR="00B13562" w:rsidRPr="003474C0" w14:paraId="06B7665D" w14:textId="77777777" w:rsidTr="00820C32">
        <w:tc>
          <w:tcPr>
            <w:tcW w:w="2835" w:type="dxa"/>
          </w:tcPr>
          <w:p w14:paraId="32C8FA29" w14:textId="718E21F7" w:rsidR="00B13562" w:rsidRPr="003474C0" w:rsidRDefault="00B13562" w:rsidP="000147BE">
            <w:pPr>
              <w:ind w:firstLine="0"/>
              <w:rPr>
                <w:rFonts w:cs="Times New Roman"/>
                <w:b/>
                <w:bCs/>
                <w:szCs w:val="24"/>
              </w:rPr>
            </w:pPr>
            <w:r w:rsidRPr="003474C0">
              <w:rPr>
                <w:rFonts w:cs="Times New Roman"/>
                <w:b/>
                <w:bCs/>
                <w:szCs w:val="24"/>
              </w:rPr>
              <w:t>Pandas</w:t>
            </w:r>
          </w:p>
        </w:tc>
        <w:tc>
          <w:tcPr>
            <w:tcW w:w="6237" w:type="dxa"/>
          </w:tcPr>
          <w:p w14:paraId="09C286BB" w14:textId="1A6E1F0A" w:rsidR="00B13562" w:rsidRPr="003474C0" w:rsidRDefault="00B13562" w:rsidP="000147BE">
            <w:pPr>
              <w:ind w:firstLine="0"/>
              <w:rPr>
                <w:rFonts w:cs="Times New Roman"/>
                <w:szCs w:val="24"/>
              </w:rPr>
            </w:pPr>
            <w:r w:rsidRPr="003474C0">
              <w:rPr>
                <w:rFonts w:cs="Times New Roman"/>
                <w:szCs w:val="24"/>
              </w:rPr>
              <w:t xml:space="preserve">Se lo utiliza por la facilidad de uso gracias a su sintaxis clara y concisa. Y contiene una gran funcionalidad y eficiencia puede comunicarse con otras. </w:t>
            </w:r>
          </w:p>
        </w:tc>
      </w:tr>
      <w:tr w:rsidR="00B13562" w:rsidRPr="003474C0" w14:paraId="288CE009" w14:textId="77777777" w:rsidTr="00820C32">
        <w:tc>
          <w:tcPr>
            <w:tcW w:w="2835" w:type="dxa"/>
          </w:tcPr>
          <w:p w14:paraId="200E06CC" w14:textId="77777777" w:rsidR="00B13562" w:rsidRPr="003474C0" w:rsidRDefault="00B13562" w:rsidP="000147BE">
            <w:pPr>
              <w:ind w:firstLine="0"/>
              <w:rPr>
                <w:rFonts w:cs="Times New Roman"/>
                <w:b/>
                <w:bCs/>
                <w:szCs w:val="24"/>
              </w:rPr>
            </w:pPr>
            <w:r w:rsidRPr="003474C0">
              <w:rPr>
                <w:rFonts w:cs="Times New Roman"/>
                <w:b/>
                <w:bCs/>
                <w:szCs w:val="24"/>
              </w:rPr>
              <w:lastRenderedPageBreak/>
              <w:t>Matplotlib</w:t>
            </w:r>
          </w:p>
          <w:p w14:paraId="49FD4424" w14:textId="77777777" w:rsidR="00B13562" w:rsidRPr="003474C0" w:rsidRDefault="00B13562" w:rsidP="000147BE">
            <w:pPr>
              <w:ind w:firstLine="0"/>
              <w:rPr>
                <w:rFonts w:cs="Times New Roman"/>
                <w:b/>
                <w:bCs/>
                <w:szCs w:val="24"/>
              </w:rPr>
            </w:pPr>
          </w:p>
        </w:tc>
        <w:tc>
          <w:tcPr>
            <w:tcW w:w="6237" w:type="dxa"/>
          </w:tcPr>
          <w:p w14:paraId="72D9CCA6" w14:textId="6CEC2B62" w:rsidR="00B13562" w:rsidRPr="003474C0" w:rsidRDefault="00B13562" w:rsidP="000147BE">
            <w:pPr>
              <w:ind w:firstLine="0"/>
              <w:rPr>
                <w:rFonts w:cs="Times New Roman"/>
                <w:szCs w:val="24"/>
              </w:rPr>
            </w:pPr>
            <w:r w:rsidRPr="003474C0">
              <w:t>La razón de utilizar el paquete matplotlib es un beneficio de extensa biblioteca de funciones para generar gráficos 2d y 3d, ofreciendo la funcionalidad de generar dos interfaces de programación en pocas palabras, dos estilos distintos para crear y personalizar las gráficas un estilo denominado Matlab luego se hereda a la interfaz de este software</w:t>
            </w:r>
            <w:r w:rsidR="00C10C06" w:rsidRPr="003474C0">
              <w:t>.</w:t>
            </w:r>
          </w:p>
        </w:tc>
      </w:tr>
      <w:tr w:rsidR="00B13562" w:rsidRPr="003474C0" w14:paraId="147C3C13" w14:textId="77777777" w:rsidTr="00820C32">
        <w:tc>
          <w:tcPr>
            <w:tcW w:w="2835" w:type="dxa"/>
          </w:tcPr>
          <w:p w14:paraId="56497A0A" w14:textId="7C759021" w:rsidR="00B13562" w:rsidRPr="003474C0" w:rsidRDefault="00B13562" w:rsidP="000147BE">
            <w:pPr>
              <w:ind w:firstLine="0"/>
              <w:rPr>
                <w:rFonts w:cs="Times New Roman"/>
                <w:b/>
                <w:bCs/>
                <w:szCs w:val="24"/>
              </w:rPr>
            </w:pPr>
            <w:r w:rsidRPr="003474C0">
              <w:rPr>
                <w:rFonts w:cs="Times New Roman"/>
                <w:b/>
                <w:bCs/>
                <w:szCs w:val="24"/>
              </w:rPr>
              <w:t>Scikit-learn</w:t>
            </w:r>
          </w:p>
        </w:tc>
        <w:tc>
          <w:tcPr>
            <w:tcW w:w="6237" w:type="dxa"/>
          </w:tcPr>
          <w:p w14:paraId="5BDBA600" w14:textId="21A721EE" w:rsidR="00B13562" w:rsidRPr="003474C0" w:rsidRDefault="00B13562" w:rsidP="000147BE">
            <w:pPr>
              <w:ind w:firstLine="0"/>
            </w:pPr>
            <w:r w:rsidRPr="003474C0">
              <w:t>Ayuda a proporcionar el acceso a adaptaciones poderosos de muchos algoritmos comunes, proporcionando una API propia y estandarizada.</w:t>
            </w:r>
          </w:p>
        </w:tc>
      </w:tr>
      <w:tr w:rsidR="00B13562" w:rsidRPr="003474C0" w14:paraId="4AFBC268" w14:textId="77777777" w:rsidTr="00820C32">
        <w:tc>
          <w:tcPr>
            <w:tcW w:w="2835" w:type="dxa"/>
          </w:tcPr>
          <w:p w14:paraId="46E9E06F" w14:textId="2418B857" w:rsidR="00B13562" w:rsidRPr="003474C0" w:rsidRDefault="00CC6AE2" w:rsidP="000147BE">
            <w:pPr>
              <w:ind w:firstLine="0"/>
              <w:rPr>
                <w:rFonts w:cs="Times New Roman"/>
                <w:b/>
                <w:bCs/>
                <w:szCs w:val="24"/>
              </w:rPr>
            </w:pPr>
            <w:r w:rsidRPr="003474C0">
              <w:rPr>
                <w:rFonts w:cs="Times New Roman"/>
                <w:b/>
                <w:bCs/>
                <w:szCs w:val="24"/>
              </w:rPr>
              <w:t>Jupyter Notebook</w:t>
            </w:r>
          </w:p>
        </w:tc>
        <w:tc>
          <w:tcPr>
            <w:tcW w:w="6237" w:type="dxa"/>
          </w:tcPr>
          <w:p w14:paraId="1553CD68" w14:textId="5E152724" w:rsidR="00B13562" w:rsidRPr="003474C0" w:rsidRDefault="00EA4CFF" w:rsidP="000147BE">
            <w:pPr>
              <w:ind w:firstLine="0"/>
            </w:pPr>
            <w:r w:rsidRPr="003474C0">
              <w:t>Con este programa ayudara a establecer una interfaz web de código abierto, permitiendo la inserción de vídeo, audio, texto, imágenes, y también ayuda a la realización de código a través del navegador en múltiples lenguajes.</w:t>
            </w:r>
          </w:p>
        </w:tc>
      </w:tr>
    </w:tbl>
    <w:p w14:paraId="2F5B4CB1" w14:textId="68F41BF1" w:rsidR="004E590B" w:rsidRPr="003474C0" w:rsidRDefault="001527EF" w:rsidP="000147BE">
      <w:pPr>
        <w:ind w:firstLine="0"/>
        <w:rPr>
          <w:sz w:val="20"/>
          <w:szCs w:val="20"/>
        </w:rPr>
      </w:pPr>
      <w:r w:rsidRPr="003474C0">
        <w:rPr>
          <w:i/>
          <w:iCs/>
          <w:sz w:val="20"/>
          <w:szCs w:val="20"/>
        </w:rPr>
        <w:t>Nota.</w:t>
      </w:r>
      <w:r w:rsidRPr="003474C0">
        <w:rPr>
          <w:sz w:val="20"/>
          <w:szCs w:val="20"/>
        </w:rPr>
        <w:t xml:space="preserve"> Elaboración propia (2023).</w:t>
      </w:r>
    </w:p>
    <w:p w14:paraId="17E11FFB" w14:textId="77777777" w:rsidR="004E590B" w:rsidRPr="003474C0" w:rsidRDefault="004E590B" w:rsidP="000147BE"/>
    <w:p w14:paraId="7275A516" w14:textId="0DC4A937" w:rsidR="009B0D4A" w:rsidRPr="003474C0" w:rsidRDefault="009B0D4A" w:rsidP="000147BE">
      <w:pPr>
        <w:rPr>
          <w:rFonts w:cs="Times New Roman"/>
          <w:szCs w:val="24"/>
        </w:rPr>
      </w:pPr>
    </w:p>
    <w:p w14:paraId="4C9C5901" w14:textId="77777777" w:rsidR="009B0D4A" w:rsidRPr="003474C0" w:rsidRDefault="009B0D4A" w:rsidP="000147BE">
      <w:pPr>
        <w:rPr>
          <w:rFonts w:cs="Times New Roman"/>
          <w:i/>
          <w:iCs/>
          <w:szCs w:val="24"/>
        </w:rPr>
      </w:pPr>
      <w:r w:rsidRPr="003474C0">
        <w:rPr>
          <w:rFonts w:cs="Times New Roman"/>
          <w:szCs w:val="24"/>
        </w:rPr>
        <w:br w:type="page"/>
      </w:r>
    </w:p>
    <w:p w14:paraId="291A6846" w14:textId="79EBD98D" w:rsidR="00D5172B" w:rsidRPr="003474C0" w:rsidRDefault="00927D3F" w:rsidP="000147BE">
      <w:pPr>
        <w:pStyle w:val="Ttulo1"/>
        <w:numPr>
          <w:ilvl w:val="0"/>
          <w:numId w:val="21"/>
        </w:numPr>
        <w:rPr>
          <w:lang w:val="es-ES_tradnl"/>
        </w:rPr>
      </w:pPr>
      <w:bookmarkStart w:id="1000" w:name="_Toc140752459"/>
      <w:bookmarkStart w:id="1001" w:name="_Toc140758633"/>
      <w:bookmarkStart w:id="1002" w:name="_Toc144815947"/>
      <w:r w:rsidRPr="003474C0">
        <w:rPr>
          <w:lang w:val="es-ES_tradnl"/>
        </w:rPr>
        <w:lastRenderedPageBreak/>
        <w:t>METODOLOGÍA</w:t>
      </w:r>
      <w:bookmarkEnd w:id="1000"/>
      <w:bookmarkEnd w:id="1001"/>
      <w:bookmarkEnd w:id="1002"/>
      <w:r w:rsidRPr="003474C0">
        <w:rPr>
          <w:lang w:val="es-ES_tradnl"/>
        </w:rPr>
        <w:t xml:space="preserve"> </w:t>
      </w:r>
    </w:p>
    <w:p w14:paraId="030B61AF" w14:textId="2A10A61F" w:rsidR="006F6690" w:rsidRPr="003474C0" w:rsidRDefault="00AA217D" w:rsidP="000147BE">
      <w:pPr>
        <w:ind w:firstLine="360"/>
      </w:pPr>
      <w:r w:rsidRPr="003474C0">
        <w:t xml:space="preserve">Se utilizará este enfoque, porque, se completarán para realizar la preparación de la tabla de datos, que luego será gráfica, esto se realiza </w:t>
      </w:r>
      <w:r w:rsidR="00B40EC7" w:rsidRPr="003474C0">
        <w:t>a través de la adquisición de datos utilizando diversas técnicas, para interpretar los datos recopilados y sacar conclusiones sobre los datos de investigación adquiridos.</w:t>
      </w:r>
    </w:p>
    <w:p w14:paraId="64A5986E" w14:textId="1A2D5A63" w:rsidR="006F6690" w:rsidRPr="003474C0" w:rsidRDefault="007576BD" w:rsidP="000147BE">
      <w:pPr>
        <w:pStyle w:val="Ttulo2"/>
        <w:numPr>
          <w:ilvl w:val="1"/>
          <w:numId w:val="18"/>
        </w:numPr>
        <w:spacing w:line="480" w:lineRule="auto"/>
        <w:ind w:left="426" w:hanging="426"/>
        <w:rPr>
          <w:lang w:val="es-ES_tradnl"/>
        </w:rPr>
      </w:pPr>
      <w:bookmarkStart w:id="1003" w:name="_Toc140752460"/>
      <w:bookmarkStart w:id="1004" w:name="_Toc140758634"/>
      <w:bookmarkStart w:id="1005" w:name="_Toc144815948"/>
      <w:r w:rsidRPr="003474C0">
        <w:rPr>
          <w:lang w:val="es-ES_tradnl"/>
        </w:rPr>
        <w:t>Método de Investigación</w:t>
      </w:r>
      <w:bookmarkEnd w:id="1003"/>
      <w:bookmarkEnd w:id="1004"/>
      <w:bookmarkEnd w:id="1005"/>
    </w:p>
    <w:p w14:paraId="7CF8514C" w14:textId="47E683AB" w:rsidR="006F6690" w:rsidRPr="003474C0" w:rsidRDefault="009B0D4A" w:rsidP="000147BE">
      <w:pPr>
        <w:ind w:firstLine="426"/>
        <w:rPr>
          <w:rFonts w:cs="Times New Roman"/>
          <w:b/>
          <w:bCs/>
          <w:szCs w:val="24"/>
        </w:rPr>
      </w:pPr>
      <w:r w:rsidRPr="003474C0">
        <w:t xml:space="preserve">La modalidad de este estudio </w:t>
      </w:r>
      <w:r w:rsidR="00997244" w:rsidRPr="003474C0">
        <w:t xml:space="preserve">que se </w:t>
      </w:r>
      <w:r w:rsidRPr="003474C0">
        <w:t>llev</w:t>
      </w:r>
      <w:r w:rsidR="00997244" w:rsidRPr="003474C0">
        <w:t>ará</w:t>
      </w:r>
      <w:r w:rsidRPr="003474C0">
        <w:t xml:space="preserve"> a cabo </w:t>
      </w:r>
      <w:r w:rsidR="00997244" w:rsidRPr="003474C0">
        <w:t xml:space="preserve">es de, un </w:t>
      </w:r>
      <w:r w:rsidRPr="003474C0">
        <w:t xml:space="preserve">enfoque </w:t>
      </w:r>
      <w:r w:rsidR="00997244" w:rsidRPr="003474C0">
        <w:t>mixto, esto quiere decir que se realizara la investigación cualitativa y cuantitativa las cuales permitirán recaudar información de primera mano o directa.</w:t>
      </w:r>
    </w:p>
    <w:p w14:paraId="17918D65" w14:textId="13FA8A6E" w:rsidR="009D1443" w:rsidRPr="003474C0" w:rsidRDefault="006F6690" w:rsidP="000147BE">
      <w:pPr>
        <w:pStyle w:val="Ttulo3"/>
        <w:numPr>
          <w:ilvl w:val="2"/>
          <w:numId w:val="21"/>
        </w:numPr>
        <w:spacing w:line="480" w:lineRule="auto"/>
        <w:ind w:left="1355"/>
        <w:rPr>
          <w:lang w:val="es-ES_tradnl"/>
        </w:rPr>
      </w:pPr>
      <w:bookmarkStart w:id="1006" w:name="_Toc140752461"/>
      <w:bookmarkStart w:id="1007" w:name="_Toc140758635"/>
      <w:bookmarkStart w:id="1008" w:name="_Toc144815949"/>
      <w:r w:rsidRPr="003474C0">
        <w:rPr>
          <w:lang w:val="es-ES_tradnl"/>
        </w:rPr>
        <w:t xml:space="preserve">Investigación </w:t>
      </w:r>
      <w:r w:rsidR="00550CC7" w:rsidRPr="003474C0">
        <w:rPr>
          <w:lang w:val="es-ES_tradnl"/>
        </w:rPr>
        <w:t>Cuantitativa</w:t>
      </w:r>
      <w:bookmarkEnd w:id="1006"/>
      <w:bookmarkEnd w:id="1007"/>
      <w:bookmarkEnd w:id="1008"/>
      <w:r w:rsidR="00550CC7" w:rsidRPr="003474C0">
        <w:rPr>
          <w:lang w:val="es-ES_tradnl"/>
        </w:rPr>
        <w:t xml:space="preserve"> </w:t>
      </w:r>
    </w:p>
    <w:p w14:paraId="19BD4EE3" w14:textId="734C6ACB" w:rsidR="009D1443" w:rsidRPr="003474C0" w:rsidRDefault="003A543B" w:rsidP="000147BE">
      <w:r w:rsidRPr="003474C0">
        <w:t>Se utiliza el pr</w:t>
      </w:r>
      <w:r w:rsidR="00AC47B2" w:rsidRPr="003474C0">
        <w:t>e</w:t>
      </w:r>
      <w:r w:rsidRPr="003474C0">
        <w:t>sente enfoque</w:t>
      </w:r>
      <w:r w:rsidR="00227392" w:rsidRPr="003474C0">
        <w:t>,</w:t>
      </w:r>
      <w:r w:rsidR="00AC47B2" w:rsidRPr="003474C0">
        <w:t xml:space="preserve"> </w:t>
      </w:r>
      <w:r w:rsidR="00227392" w:rsidRPr="003474C0">
        <w:t>porque</w:t>
      </w:r>
      <w:r w:rsidR="00AC47B2" w:rsidRPr="003474C0">
        <w:t xml:space="preserve"> los datos que se </w:t>
      </w:r>
      <w:r w:rsidR="007379A1" w:rsidRPr="003474C0">
        <w:t>obtendrán</w:t>
      </w:r>
      <w:r w:rsidR="00326527" w:rsidRPr="003474C0">
        <w:t xml:space="preserve"> en el</w:t>
      </w:r>
      <w:r w:rsidR="007379A1" w:rsidRPr="003474C0">
        <w:t xml:space="preserve"> </w:t>
      </w:r>
      <w:r w:rsidR="00326527" w:rsidRPr="003474C0">
        <w:t xml:space="preserve">Instituto Nacional de Estadísticas y censo </w:t>
      </w:r>
      <w:r w:rsidR="009D07C6" w:rsidRPr="003474C0">
        <w:t xml:space="preserve">serán clasificados, ordenados y </w:t>
      </w:r>
      <w:r w:rsidR="00403CDD" w:rsidRPr="003474C0">
        <w:t>tabulados, serán</w:t>
      </w:r>
      <w:r w:rsidR="00326527" w:rsidRPr="003474C0">
        <w:t xml:space="preserve"> obtenidos en la </w:t>
      </w:r>
      <w:r w:rsidR="000132AE" w:rsidRPr="003474C0">
        <w:t>ML.</w:t>
      </w:r>
    </w:p>
    <w:p w14:paraId="742F49F6" w14:textId="527ABF9F" w:rsidR="00E8239C" w:rsidRPr="003474C0" w:rsidRDefault="00E8239C" w:rsidP="000147BE">
      <w:pPr>
        <w:pStyle w:val="Ttulo3"/>
        <w:numPr>
          <w:ilvl w:val="0"/>
          <w:numId w:val="0"/>
        </w:numPr>
        <w:spacing w:line="480" w:lineRule="auto"/>
        <w:ind w:left="1134" w:hanging="504"/>
        <w:rPr>
          <w:lang w:val="es-ES_tradnl"/>
        </w:rPr>
      </w:pPr>
      <w:bookmarkStart w:id="1009" w:name="_Toc140752462"/>
      <w:bookmarkStart w:id="1010" w:name="_Toc140758636"/>
      <w:bookmarkStart w:id="1011" w:name="_Toc144815950"/>
      <w:r w:rsidRPr="003474C0">
        <w:rPr>
          <w:lang w:val="es-ES_tradnl"/>
        </w:rPr>
        <w:t xml:space="preserve">3.1.2 </w:t>
      </w:r>
      <w:r w:rsidR="003A543B" w:rsidRPr="003474C0">
        <w:rPr>
          <w:lang w:val="es-ES_tradnl"/>
        </w:rPr>
        <w:t xml:space="preserve">  </w:t>
      </w:r>
      <w:r w:rsidRPr="003474C0">
        <w:rPr>
          <w:lang w:val="es-ES_tradnl"/>
        </w:rPr>
        <w:t>Investigación</w:t>
      </w:r>
      <w:r w:rsidR="00550CC7" w:rsidRPr="003474C0">
        <w:rPr>
          <w:lang w:val="es-ES_tradnl"/>
        </w:rPr>
        <w:t xml:space="preserve"> </w:t>
      </w:r>
      <w:r w:rsidRPr="003474C0">
        <w:rPr>
          <w:lang w:val="es-ES_tradnl"/>
        </w:rPr>
        <w:t>Analítica</w:t>
      </w:r>
      <w:bookmarkEnd w:id="1009"/>
      <w:bookmarkEnd w:id="1010"/>
      <w:bookmarkEnd w:id="1011"/>
      <w:r w:rsidR="00550CC7" w:rsidRPr="003474C0">
        <w:rPr>
          <w:lang w:val="es-ES_tradnl"/>
        </w:rPr>
        <w:t xml:space="preserve"> </w:t>
      </w:r>
    </w:p>
    <w:p w14:paraId="475125F3" w14:textId="67FBC37A" w:rsidR="0098031A" w:rsidRPr="003474C0" w:rsidRDefault="00E8239C" w:rsidP="000147BE">
      <w:r w:rsidRPr="003474C0">
        <w:t>Se le puede utilizar el método analítico ya que</w:t>
      </w:r>
      <w:r w:rsidR="0098031A" w:rsidRPr="003474C0">
        <w:t xml:space="preserve"> permitirá la descripción correspondiente sobre los datos obtenidos para su análisis final.</w:t>
      </w:r>
    </w:p>
    <w:p w14:paraId="5AC9B6E6" w14:textId="447B8C27" w:rsidR="00997244" w:rsidRPr="003474C0" w:rsidRDefault="00401B99" w:rsidP="000147BE">
      <w:pPr>
        <w:pStyle w:val="Ttulo2"/>
        <w:numPr>
          <w:ilvl w:val="1"/>
          <w:numId w:val="18"/>
        </w:numPr>
        <w:spacing w:line="480" w:lineRule="auto"/>
        <w:ind w:left="426" w:hanging="426"/>
        <w:contextualSpacing w:val="0"/>
        <w:rPr>
          <w:lang w:val="es-ES_tradnl"/>
        </w:rPr>
      </w:pPr>
      <w:bookmarkStart w:id="1012" w:name="_Toc140752463"/>
      <w:bookmarkStart w:id="1013" w:name="_Toc140758637"/>
      <w:bookmarkStart w:id="1014" w:name="_Toc144815951"/>
      <w:r w:rsidRPr="003474C0">
        <w:rPr>
          <w:lang w:val="es-ES_tradnl"/>
        </w:rPr>
        <w:t>Metodología de Análisis de Datos</w:t>
      </w:r>
      <w:bookmarkEnd w:id="1012"/>
      <w:bookmarkEnd w:id="1013"/>
      <w:bookmarkEnd w:id="1014"/>
    </w:p>
    <w:p w14:paraId="028341AA" w14:textId="1D565028" w:rsidR="00076FFE" w:rsidRPr="003474C0" w:rsidRDefault="00076FFE" w:rsidP="000147BE">
      <w:r w:rsidRPr="003474C0">
        <w:t>Para la realización del presente proyecto se realiza un análisis de datos para la exploración, limpieza, transformación y modelado de conjuntos de datos con el objetivo de descubrir información útil</w:t>
      </w:r>
      <w:r w:rsidR="006C71BF" w:rsidRPr="003474C0">
        <w:t xml:space="preserve"> para la elaboración del proyecto</w:t>
      </w:r>
      <w:r w:rsidR="002413E0" w:rsidRPr="003474C0">
        <w:t xml:space="preserve">. </w:t>
      </w:r>
    </w:p>
    <w:p w14:paraId="46E4DB10" w14:textId="30673176" w:rsidR="00340297" w:rsidRPr="003474C0" w:rsidRDefault="00340297" w:rsidP="000147BE">
      <w:r w:rsidRPr="003474C0">
        <w:t xml:space="preserve">A </w:t>
      </w:r>
      <w:r w:rsidR="00722742" w:rsidRPr="003474C0">
        <w:t xml:space="preserve">continuación, en la </w:t>
      </w:r>
      <w:r w:rsidR="00722742" w:rsidRPr="003474C0">
        <w:rPr>
          <w:szCs w:val="24"/>
        </w:rPr>
        <w:fldChar w:fldCharType="begin"/>
      </w:r>
      <w:r w:rsidR="00722742" w:rsidRPr="003474C0">
        <w:rPr>
          <w:szCs w:val="24"/>
        </w:rPr>
        <w:instrText xml:space="preserve"> REF _Ref140603101 \h  \* MERGEFORMAT </w:instrText>
      </w:r>
      <w:r w:rsidR="00722742" w:rsidRPr="003474C0">
        <w:rPr>
          <w:szCs w:val="24"/>
        </w:rPr>
      </w:r>
      <w:r w:rsidR="00722742" w:rsidRPr="003474C0">
        <w:rPr>
          <w:szCs w:val="24"/>
        </w:rPr>
        <w:fldChar w:fldCharType="separate"/>
      </w:r>
      <w:r w:rsidR="00260299" w:rsidRPr="00260299">
        <w:rPr>
          <w:szCs w:val="24"/>
        </w:rPr>
        <w:t>Tabla II</w:t>
      </w:r>
      <w:r w:rsidR="00722742" w:rsidRPr="003474C0">
        <w:rPr>
          <w:szCs w:val="24"/>
        </w:rPr>
        <w:fldChar w:fldCharType="end"/>
      </w:r>
      <w:r w:rsidRPr="003474C0">
        <w:t xml:space="preserve"> es de una comparación de tres metodologías.</w:t>
      </w:r>
    </w:p>
    <w:p w14:paraId="37B08B1C" w14:textId="0C4E0FC3" w:rsidR="00340297" w:rsidRPr="003474C0" w:rsidRDefault="005C471E" w:rsidP="000147BE">
      <w:pPr>
        <w:pStyle w:val="Descripcin"/>
        <w:spacing w:after="0" w:line="480" w:lineRule="auto"/>
        <w:rPr>
          <w:color w:val="auto"/>
          <w:sz w:val="20"/>
          <w:szCs w:val="20"/>
        </w:rPr>
      </w:pPr>
      <w:bookmarkStart w:id="1015" w:name="_Ref140603101"/>
      <w:bookmarkStart w:id="1016" w:name="_Toc144815967"/>
      <w:bookmarkStart w:id="1017" w:name="_Hlk139396364"/>
      <w:r w:rsidRPr="003474C0">
        <w:rPr>
          <w:b/>
          <w:bCs/>
          <w:i w:val="0"/>
          <w:iCs w:val="0"/>
          <w:color w:val="auto"/>
          <w:sz w:val="20"/>
          <w:szCs w:val="20"/>
        </w:rPr>
        <w:t xml:space="preserve">Tabla </w:t>
      </w:r>
      <w:r w:rsidR="007B40C0" w:rsidRPr="003474C0">
        <w:rPr>
          <w:b/>
          <w:bCs/>
          <w:i w:val="0"/>
          <w:iCs w:val="0"/>
          <w:color w:val="auto"/>
          <w:sz w:val="20"/>
          <w:szCs w:val="20"/>
        </w:rPr>
        <w:fldChar w:fldCharType="begin"/>
      </w:r>
      <w:r w:rsidR="007B40C0" w:rsidRPr="003474C0">
        <w:rPr>
          <w:b/>
          <w:bCs/>
          <w:i w:val="0"/>
          <w:iCs w:val="0"/>
          <w:color w:val="auto"/>
          <w:sz w:val="20"/>
          <w:szCs w:val="20"/>
        </w:rPr>
        <w:instrText xml:space="preserve"> SEQ Tabla \* ROMAN </w:instrText>
      </w:r>
      <w:r w:rsidR="007B40C0" w:rsidRPr="003474C0">
        <w:rPr>
          <w:b/>
          <w:bCs/>
          <w:i w:val="0"/>
          <w:iCs w:val="0"/>
          <w:color w:val="auto"/>
          <w:sz w:val="20"/>
          <w:szCs w:val="20"/>
        </w:rPr>
        <w:fldChar w:fldCharType="separate"/>
      </w:r>
      <w:r w:rsidR="00260299">
        <w:rPr>
          <w:b/>
          <w:bCs/>
          <w:i w:val="0"/>
          <w:iCs w:val="0"/>
          <w:noProof/>
          <w:color w:val="auto"/>
          <w:sz w:val="20"/>
          <w:szCs w:val="20"/>
        </w:rPr>
        <w:t>II</w:t>
      </w:r>
      <w:r w:rsidR="007B40C0" w:rsidRPr="003474C0">
        <w:rPr>
          <w:b/>
          <w:bCs/>
          <w:i w:val="0"/>
          <w:iCs w:val="0"/>
          <w:color w:val="auto"/>
          <w:sz w:val="20"/>
          <w:szCs w:val="20"/>
        </w:rPr>
        <w:fldChar w:fldCharType="end"/>
      </w:r>
      <w:bookmarkEnd w:id="1015"/>
      <w:r w:rsidRPr="003474C0">
        <w:rPr>
          <w:b/>
          <w:bCs/>
          <w:i w:val="0"/>
          <w:iCs w:val="0"/>
          <w:color w:val="auto"/>
          <w:sz w:val="20"/>
          <w:szCs w:val="20"/>
        </w:rPr>
        <w:t>.</w:t>
      </w:r>
      <w:r w:rsidRPr="003474C0">
        <w:rPr>
          <w:color w:val="auto"/>
          <w:sz w:val="20"/>
          <w:szCs w:val="20"/>
        </w:rPr>
        <w:t xml:space="preserve"> Comparación de algunos métodos</w:t>
      </w:r>
      <w:bookmarkEnd w:id="1016"/>
      <w:r w:rsidRPr="003474C0">
        <w:rPr>
          <w:color w:val="auto"/>
          <w:sz w:val="20"/>
          <w:szCs w:val="20"/>
        </w:rPr>
        <w:t xml:space="preserve"> </w:t>
      </w:r>
      <w:r w:rsidR="00340297" w:rsidRPr="003474C0">
        <w:rPr>
          <w:color w:val="auto"/>
          <w:sz w:val="20"/>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905"/>
        <w:gridCol w:w="2561"/>
        <w:gridCol w:w="2854"/>
      </w:tblGrid>
      <w:tr w:rsidR="00340297" w:rsidRPr="003627C4" w14:paraId="7F956D20" w14:textId="77777777" w:rsidTr="00B46F4F">
        <w:tc>
          <w:tcPr>
            <w:tcW w:w="1696" w:type="dxa"/>
            <w:tcBorders>
              <w:top w:val="single" w:sz="4" w:space="0" w:color="auto"/>
              <w:bottom w:val="single" w:sz="4" w:space="0" w:color="auto"/>
            </w:tcBorders>
          </w:tcPr>
          <w:p w14:paraId="0AD57044" w14:textId="77777777" w:rsidR="00340297" w:rsidRPr="003474C0" w:rsidRDefault="00340297" w:rsidP="000147BE">
            <w:pPr>
              <w:ind w:firstLine="0"/>
              <w:jc w:val="center"/>
              <w:rPr>
                <w:b/>
                <w:bCs/>
                <w:szCs w:val="24"/>
              </w:rPr>
            </w:pPr>
            <w:r w:rsidRPr="003474C0">
              <w:rPr>
                <w:b/>
                <w:bCs/>
                <w:szCs w:val="24"/>
              </w:rPr>
              <w:t>Descripción</w:t>
            </w:r>
          </w:p>
        </w:tc>
        <w:tc>
          <w:tcPr>
            <w:tcW w:w="1905" w:type="dxa"/>
            <w:tcBorders>
              <w:top w:val="single" w:sz="4" w:space="0" w:color="auto"/>
              <w:bottom w:val="single" w:sz="4" w:space="0" w:color="auto"/>
            </w:tcBorders>
          </w:tcPr>
          <w:p w14:paraId="394091EF" w14:textId="77777777" w:rsidR="00340297" w:rsidRPr="003474C0" w:rsidRDefault="00340297" w:rsidP="000147BE">
            <w:pPr>
              <w:ind w:firstLine="0"/>
              <w:jc w:val="center"/>
              <w:rPr>
                <w:b/>
                <w:bCs/>
                <w:szCs w:val="24"/>
              </w:rPr>
            </w:pPr>
            <w:r w:rsidRPr="003474C0">
              <w:rPr>
                <w:b/>
                <w:bCs/>
                <w:szCs w:val="24"/>
              </w:rPr>
              <w:t>Knowledge Discovery in Database</w:t>
            </w:r>
          </w:p>
          <w:p w14:paraId="7D2B3E42" w14:textId="77777777" w:rsidR="00340297" w:rsidRPr="003474C0" w:rsidRDefault="00340297" w:rsidP="000147BE">
            <w:pPr>
              <w:ind w:firstLine="0"/>
              <w:jc w:val="center"/>
              <w:rPr>
                <w:b/>
                <w:bCs/>
                <w:szCs w:val="24"/>
              </w:rPr>
            </w:pPr>
          </w:p>
        </w:tc>
        <w:tc>
          <w:tcPr>
            <w:tcW w:w="2561" w:type="dxa"/>
            <w:tcBorders>
              <w:top w:val="single" w:sz="4" w:space="0" w:color="auto"/>
              <w:bottom w:val="single" w:sz="4" w:space="0" w:color="auto"/>
            </w:tcBorders>
          </w:tcPr>
          <w:p w14:paraId="7F007245" w14:textId="77777777" w:rsidR="00340297" w:rsidRPr="00F85707" w:rsidRDefault="00340297" w:rsidP="000147BE">
            <w:pPr>
              <w:ind w:firstLine="0"/>
              <w:jc w:val="center"/>
              <w:rPr>
                <w:b/>
                <w:bCs/>
                <w:szCs w:val="24"/>
                <w:lang w:val="en-US"/>
              </w:rPr>
            </w:pPr>
            <w:r w:rsidRPr="00F85707">
              <w:rPr>
                <w:b/>
                <w:bCs/>
                <w:szCs w:val="24"/>
                <w:lang w:val="en-US"/>
              </w:rPr>
              <w:t>Sample, Explore, Modify Model and Access</w:t>
            </w:r>
          </w:p>
        </w:tc>
        <w:tc>
          <w:tcPr>
            <w:tcW w:w="2854" w:type="dxa"/>
            <w:tcBorders>
              <w:top w:val="single" w:sz="4" w:space="0" w:color="auto"/>
              <w:bottom w:val="single" w:sz="4" w:space="0" w:color="auto"/>
            </w:tcBorders>
          </w:tcPr>
          <w:p w14:paraId="4F2CAA7D" w14:textId="77777777" w:rsidR="00340297" w:rsidRPr="00F85707" w:rsidRDefault="00340297" w:rsidP="000147BE">
            <w:pPr>
              <w:ind w:firstLine="0"/>
              <w:jc w:val="center"/>
              <w:rPr>
                <w:b/>
                <w:bCs/>
                <w:szCs w:val="24"/>
                <w:lang w:val="en-US"/>
              </w:rPr>
            </w:pPr>
            <w:r w:rsidRPr="00F85707">
              <w:rPr>
                <w:b/>
                <w:bCs/>
                <w:szCs w:val="24"/>
                <w:lang w:val="en-US"/>
              </w:rPr>
              <w:t>Cross-Industry Standard Process for Data Mining</w:t>
            </w:r>
          </w:p>
        </w:tc>
      </w:tr>
      <w:tr w:rsidR="00340297" w:rsidRPr="003474C0" w14:paraId="75CAD903" w14:textId="77777777" w:rsidTr="00B46F4F">
        <w:tc>
          <w:tcPr>
            <w:tcW w:w="1696" w:type="dxa"/>
            <w:tcBorders>
              <w:top w:val="single" w:sz="4" w:space="0" w:color="auto"/>
            </w:tcBorders>
          </w:tcPr>
          <w:p w14:paraId="22885E29" w14:textId="77777777" w:rsidR="00340297" w:rsidRPr="003474C0" w:rsidRDefault="00340297" w:rsidP="000147BE">
            <w:pPr>
              <w:ind w:firstLine="0"/>
              <w:rPr>
                <w:b/>
                <w:bCs/>
                <w:szCs w:val="24"/>
              </w:rPr>
            </w:pPr>
            <w:r w:rsidRPr="003474C0">
              <w:rPr>
                <w:b/>
                <w:bCs/>
                <w:szCs w:val="24"/>
              </w:rPr>
              <w:lastRenderedPageBreak/>
              <w:t>Enfoque</w:t>
            </w:r>
          </w:p>
        </w:tc>
        <w:tc>
          <w:tcPr>
            <w:tcW w:w="1905" w:type="dxa"/>
            <w:tcBorders>
              <w:top w:val="single" w:sz="4" w:space="0" w:color="auto"/>
            </w:tcBorders>
          </w:tcPr>
          <w:p w14:paraId="64911658" w14:textId="77777777" w:rsidR="00340297" w:rsidRPr="003474C0" w:rsidRDefault="00340297" w:rsidP="000147BE">
            <w:pPr>
              <w:ind w:firstLine="0"/>
              <w:rPr>
                <w:szCs w:val="24"/>
              </w:rPr>
            </w:pPr>
            <w:r w:rsidRPr="003474C0">
              <w:rPr>
                <w:szCs w:val="24"/>
              </w:rPr>
              <w:t>Orientado a la identificación de patrones más favorables.</w:t>
            </w:r>
          </w:p>
        </w:tc>
        <w:tc>
          <w:tcPr>
            <w:tcW w:w="2561" w:type="dxa"/>
            <w:tcBorders>
              <w:top w:val="single" w:sz="4" w:space="0" w:color="auto"/>
            </w:tcBorders>
          </w:tcPr>
          <w:p w14:paraId="2D132ACD" w14:textId="77777777" w:rsidR="00340297" w:rsidRPr="003474C0" w:rsidRDefault="00340297" w:rsidP="000147BE">
            <w:pPr>
              <w:ind w:firstLine="0"/>
              <w:rPr>
                <w:szCs w:val="24"/>
              </w:rPr>
            </w:pPr>
            <w:r w:rsidRPr="003474C0">
              <w:rPr>
                <w:szCs w:val="24"/>
              </w:rPr>
              <w:t>Orientación al</w:t>
            </w:r>
          </w:p>
          <w:p w14:paraId="535DC57A" w14:textId="77777777" w:rsidR="00340297" w:rsidRPr="003474C0" w:rsidRDefault="00340297" w:rsidP="000147BE">
            <w:pPr>
              <w:ind w:firstLine="0"/>
              <w:rPr>
                <w:szCs w:val="24"/>
              </w:rPr>
            </w:pPr>
            <w:r w:rsidRPr="003474C0">
              <w:rPr>
                <w:szCs w:val="24"/>
              </w:rPr>
              <w:t>desarrollo del</w:t>
            </w:r>
          </w:p>
          <w:p w14:paraId="4F6DAC57" w14:textId="77777777" w:rsidR="00340297" w:rsidRPr="003474C0" w:rsidRDefault="00340297" w:rsidP="000147BE">
            <w:pPr>
              <w:ind w:firstLine="0"/>
              <w:rPr>
                <w:szCs w:val="24"/>
              </w:rPr>
            </w:pPr>
            <w:r w:rsidRPr="003474C0">
              <w:rPr>
                <w:szCs w:val="24"/>
              </w:rPr>
              <w:t>proceso de MD o minería de datos.</w:t>
            </w:r>
          </w:p>
        </w:tc>
        <w:tc>
          <w:tcPr>
            <w:tcW w:w="2854" w:type="dxa"/>
            <w:tcBorders>
              <w:top w:val="single" w:sz="4" w:space="0" w:color="auto"/>
            </w:tcBorders>
          </w:tcPr>
          <w:p w14:paraId="3D796956" w14:textId="77777777" w:rsidR="00340297" w:rsidRPr="003474C0" w:rsidRDefault="00340297" w:rsidP="000147BE">
            <w:pPr>
              <w:ind w:firstLine="0"/>
              <w:rPr>
                <w:szCs w:val="24"/>
              </w:rPr>
            </w:pPr>
            <w:r w:rsidRPr="003474C0">
              <w:rPr>
                <w:szCs w:val="24"/>
              </w:rPr>
              <w:t>Orientación a los objetivos empresariales.</w:t>
            </w:r>
          </w:p>
        </w:tc>
      </w:tr>
      <w:tr w:rsidR="00340297" w:rsidRPr="003474C0" w14:paraId="35E5D744" w14:textId="77777777" w:rsidTr="00B46F4F">
        <w:tc>
          <w:tcPr>
            <w:tcW w:w="1696" w:type="dxa"/>
          </w:tcPr>
          <w:p w14:paraId="01F440F4" w14:textId="77777777" w:rsidR="00340297" w:rsidRPr="003474C0" w:rsidRDefault="00340297" w:rsidP="000147BE">
            <w:pPr>
              <w:ind w:firstLine="0"/>
              <w:rPr>
                <w:b/>
                <w:bCs/>
                <w:szCs w:val="24"/>
              </w:rPr>
            </w:pPr>
            <w:r w:rsidRPr="003474C0">
              <w:rPr>
                <w:b/>
                <w:bCs/>
                <w:szCs w:val="24"/>
              </w:rPr>
              <w:t>Uso</w:t>
            </w:r>
          </w:p>
        </w:tc>
        <w:tc>
          <w:tcPr>
            <w:tcW w:w="1905" w:type="dxa"/>
          </w:tcPr>
          <w:p w14:paraId="126C83AB" w14:textId="77777777" w:rsidR="00340297" w:rsidRPr="003474C0" w:rsidRDefault="00340297" w:rsidP="000147BE">
            <w:pPr>
              <w:ind w:firstLine="0"/>
              <w:rPr>
                <w:szCs w:val="24"/>
              </w:rPr>
            </w:pPr>
            <w:r w:rsidRPr="003474C0">
              <w:rPr>
                <w:szCs w:val="24"/>
              </w:rPr>
              <w:t>Productos enfocados en patrones de datos</w:t>
            </w:r>
          </w:p>
        </w:tc>
        <w:tc>
          <w:tcPr>
            <w:tcW w:w="2561" w:type="dxa"/>
          </w:tcPr>
          <w:p w14:paraId="68040559" w14:textId="77777777" w:rsidR="00340297" w:rsidRPr="003474C0" w:rsidRDefault="00340297" w:rsidP="000147BE">
            <w:pPr>
              <w:ind w:firstLine="0"/>
              <w:rPr>
                <w:szCs w:val="24"/>
              </w:rPr>
            </w:pPr>
            <w:r w:rsidRPr="003474C0">
              <w:rPr>
                <w:szCs w:val="24"/>
              </w:rPr>
              <w:t>Ligado a productos SAS</w:t>
            </w:r>
          </w:p>
        </w:tc>
        <w:tc>
          <w:tcPr>
            <w:tcW w:w="2854" w:type="dxa"/>
          </w:tcPr>
          <w:p w14:paraId="7D4E0A16" w14:textId="77777777" w:rsidR="00340297" w:rsidRPr="003474C0" w:rsidRDefault="00340297" w:rsidP="000147BE">
            <w:pPr>
              <w:ind w:firstLine="0"/>
              <w:rPr>
                <w:szCs w:val="24"/>
              </w:rPr>
            </w:pPr>
            <w:r w:rsidRPr="003474C0">
              <w:rPr>
                <w:szCs w:val="24"/>
              </w:rPr>
              <w:t>Metodología abierta y gratuita</w:t>
            </w:r>
          </w:p>
        </w:tc>
      </w:tr>
      <w:tr w:rsidR="00340297" w:rsidRPr="003474C0" w14:paraId="32870F4B" w14:textId="77777777" w:rsidTr="00B46F4F">
        <w:tc>
          <w:tcPr>
            <w:tcW w:w="1696" w:type="dxa"/>
          </w:tcPr>
          <w:p w14:paraId="4D802D7C" w14:textId="77777777" w:rsidR="00340297" w:rsidRPr="003474C0" w:rsidRDefault="00340297" w:rsidP="000147BE">
            <w:pPr>
              <w:ind w:firstLine="0"/>
              <w:rPr>
                <w:b/>
                <w:bCs/>
                <w:szCs w:val="24"/>
              </w:rPr>
            </w:pPr>
            <w:r w:rsidRPr="003474C0">
              <w:rPr>
                <w:b/>
                <w:bCs/>
                <w:szCs w:val="24"/>
              </w:rPr>
              <w:t>Metodología</w:t>
            </w:r>
          </w:p>
        </w:tc>
        <w:tc>
          <w:tcPr>
            <w:tcW w:w="1905" w:type="dxa"/>
          </w:tcPr>
          <w:p w14:paraId="495DC976" w14:textId="77777777" w:rsidR="00340297" w:rsidRPr="003474C0" w:rsidRDefault="00340297" w:rsidP="000147BE">
            <w:pPr>
              <w:ind w:firstLine="0"/>
              <w:rPr>
                <w:szCs w:val="24"/>
              </w:rPr>
            </w:pPr>
            <w:r w:rsidRPr="003474C0">
              <w:rPr>
                <w:szCs w:val="24"/>
              </w:rPr>
              <w:t>Metodología de patrones arquitectónicos orientados a datos.</w:t>
            </w:r>
          </w:p>
        </w:tc>
        <w:tc>
          <w:tcPr>
            <w:tcW w:w="2561" w:type="dxa"/>
          </w:tcPr>
          <w:p w14:paraId="2E067E6C" w14:textId="77777777" w:rsidR="00340297" w:rsidRPr="003474C0" w:rsidRDefault="00340297" w:rsidP="000147BE">
            <w:pPr>
              <w:ind w:firstLine="0"/>
              <w:rPr>
                <w:szCs w:val="24"/>
              </w:rPr>
            </w:pPr>
            <w:r w:rsidRPr="003474C0">
              <w:rPr>
                <w:szCs w:val="24"/>
              </w:rPr>
              <w:t>Metodología aún no definida</w:t>
            </w:r>
          </w:p>
        </w:tc>
        <w:tc>
          <w:tcPr>
            <w:tcW w:w="2854" w:type="dxa"/>
          </w:tcPr>
          <w:p w14:paraId="4A2CC4CF" w14:textId="77777777" w:rsidR="00340297" w:rsidRPr="003474C0" w:rsidRDefault="00340297" w:rsidP="000147BE">
            <w:pPr>
              <w:ind w:firstLine="0"/>
              <w:rPr>
                <w:szCs w:val="24"/>
              </w:rPr>
            </w:pPr>
            <w:r w:rsidRPr="003474C0">
              <w:rPr>
                <w:szCs w:val="24"/>
              </w:rPr>
              <w:t>Metodología de gestión de proyectos</w:t>
            </w:r>
          </w:p>
        </w:tc>
      </w:tr>
      <w:tr w:rsidR="00340297" w:rsidRPr="003474C0" w14:paraId="6B1178EE" w14:textId="77777777" w:rsidTr="00B46F4F">
        <w:tc>
          <w:tcPr>
            <w:tcW w:w="1696" w:type="dxa"/>
          </w:tcPr>
          <w:p w14:paraId="02627EC6" w14:textId="77777777" w:rsidR="00340297" w:rsidRPr="003474C0" w:rsidRDefault="00340297" w:rsidP="000147BE">
            <w:pPr>
              <w:ind w:firstLine="0"/>
              <w:rPr>
                <w:b/>
                <w:bCs/>
                <w:szCs w:val="24"/>
              </w:rPr>
            </w:pPr>
            <w:r w:rsidRPr="003474C0">
              <w:rPr>
                <w:b/>
                <w:bCs/>
                <w:szCs w:val="24"/>
              </w:rPr>
              <w:t>Complejidad</w:t>
            </w:r>
          </w:p>
        </w:tc>
        <w:tc>
          <w:tcPr>
            <w:tcW w:w="1905" w:type="dxa"/>
          </w:tcPr>
          <w:p w14:paraId="17A63332" w14:textId="77777777" w:rsidR="00340297" w:rsidRPr="003474C0" w:rsidRDefault="00340297" w:rsidP="000147BE">
            <w:pPr>
              <w:ind w:firstLine="0"/>
              <w:rPr>
                <w:szCs w:val="24"/>
              </w:rPr>
            </w:pPr>
            <w:r w:rsidRPr="003474C0">
              <w:rPr>
                <w:szCs w:val="24"/>
              </w:rPr>
              <w:t>Más complejo de implementar que los otros dos, tiene una cantidad considerable de fases a desarrollar.</w:t>
            </w:r>
          </w:p>
        </w:tc>
        <w:tc>
          <w:tcPr>
            <w:tcW w:w="2561" w:type="dxa"/>
          </w:tcPr>
          <w:p w14:paraId="5E06C0A8" w14:textId="77777777" w:rsidR="00340297" w:rsidRPr="003474C0" w:rsidRDefault="00340297" w:rsidP="000147BE">
            <w:pPr>
              <w:ind w:firstLine="0"/>
              <w:rPr>
                <w:szCs w:val="24"/>
              </w:rPr>
            </w:pPr>
            <w:r w:rsidRPr="003474C0">
              <w:rPr>
                <w:szCs w:val="24"/>
              </w:rPr>
              <w:t>Simple y bastante ágil sus fases están más implementadas a desarrollo ágil.</w:t>
            </w:r>
          </w:p>
          <w:p w14:paraId="4419E66A" w14:textId="77777777" w:rsidR="00340297" w:rsidRPr="003474C0" w:rsidRDefault="00340297" w:rsidP="000147BE">
            <w:pPr>
              <w:ind w:firstLine="0"/>
              <w:rPr>
                <w:szCs w:val="24"/>
              </w:rPr>
            </w:pPr>
          </w:p>
        </w:tc>
        <w:tc>
          <w:tcPr>
            <w:tcW w:w="2854" w:type="dxa"/>
          </w:tcPr>
          <w:p w14:paraId="30A9543D" w14:textId="77777777" w:rsidR="00340297" w:rsidRPr="003474C0" w:rsidRDefault="00340297" w:rsidP="000147BE">
            <w:pPr>
              <w:ind w:firstLine="0"/>
              <w:rPr>
                <w:szCs w:val="24"/>
              </w:rPr>
            </w:pPr>
            <w:r w:rsidRPr="003474C0">
              <w:rPr>
                <w:szCs w:val="24"/>
              </w:rPr>
              <w:t>Es menos complejos de entender y aplicar, cuentas con una curva de adaptabilidad muy amplia para cualquier analista de datos.</w:t>
            </w:r>
          </w:p>
        </w:tc>
      </w:tr>
      <w:tr w:rsidR="00340297" w:rsidRPr="003474C0" w14:paraId="7EFFFF86" w14:textId="77777777" w:rsidTr="00B46F4F">
        <w:tc>
          <w:tcPr>
            <w:tcW w:w="1696" w:type="dxa"/>
          </w:tcPr>
          <w:p w14:paraId="18593B53" w14:textId="77777777" w:rsidR="00340297" w:rsidRPr="003474C0" w:rsidRDefault="00340297" w:rsidP="000147BE">
            <w:pPr>
              <w:ind w:firstLine="0"/>
              <w:rPr>
                <w:b/>
                <w:bCs/>
                <w:szCs w:val="24"/>
              </w:rPr>
            </w:pPr>
            <w:r w:rsidRPr="003474C0">
              <w:rPr>
                <w:b/>
                <w:bCs/>
                <w:szCs w:val="24"/>
              </w:rPr>
              <w:t>Nro. de fases de desarrollo</w:t>
            </w:r>
          </w:p>
        </w:tc>
        <w:tc>
          <w:tcPr>
            <w:tcW w:w="1905" w:type="dxa"/>
          </w:tcPr>
          <w:p w14:paraId="3245922E" w14:textId="77777777" w:rsidR="00340297" w:rsidRPr="003474C0" w:rsidRDefault="00340297" w:rsidP="000147BE">
            <w:pPr>
              <w:ind w:firstLine="0"/>
              <w:rPr>
                <w:szCs w:val="24"/>
              </w:rPr>
            </w:pPr>
            <w:r w:rsidRPr="003474C0">
              <w:rPr>
                <w:szCs w:val="24"/>
              </w:rPr>
              <w:t>9</w:t>
            </w:r>
          </w:p>
        </w:tc>
        <w:tc>
          <w:tcPr>
            <w:tcW w:w="2561" w:type="dxa"/>
          </w:tcPr>
          <w:p w14:paraId="3205BCF0" w14:textId="77777777" w:rsidR="00340297" w:rsidRPr="003474C0" w:rsidRDefault="00340297" w:rsidP="000147BE">
            <w:pPr>
              <w:ind w:firstLine="0"/>
              <w:rPr>
                <w:szCs w:val="24"/>
              </w:rPr>
            </w:pPr>
            <w:r w:rsidRPr="003474C0">
              <w:rPr>
                <w:szCs w:val="24"/>
              </w:rPr>
              <w:t>6</w:t>
            </w:r>
          </w:p>
        </w:tc>
        <w:tc>
          <w:tcPr>
            <w:tcW w:w="2854" w:type="dxa"/>
          </w:tcPr>
          <w:p w14:paraId="212E0EF1" w14:textId="77777777" w:rsidR="00340297" w:rsidRPr="003474C0" w:rsidRDefault="00340297" w:rsidP="000147BE">
            <w:pPr>
              <w:ind w:firstLine="0"/>
              <w:rPr>
                <w:szCs w:val="24"/>
              </w:rPr>
            </w:pPr>
            <w:r w:rsidRPr="003474C0">
              <w:rPr>
                <w:szCs w:val="24"/>
              </w:rPr>
              <w:t>6</w:t>
            </w:r>
          </w:p>
        </w:tc>
      </w:tr>
      <w:tr w:rsidR="00340297" w:rsidRPr="003474C0" w14:paraId="574B91CE" w14:textId="77777777" w:rsidTr="00B46F4F">
        <w:tc>
          <w:tcPr>
            <w:tcW w:w="1696" w:type="dxa"/>
          </w:tcPr>
          <w:p w14:paraId="3DFABEED" w14:textId="77777777" w:rsidR="00340297" w:rsidRPr="003474C0" w:rsidRDefault="00340297" w:rsidP="000147BE">
            <w:pPr>
              <w:ind w:firstLine="0"/>
              <w:rPr>
                <w:b/>
                <w:bCs/>
                <w:szCs w:val="24"/>
              </w:rPr>
            </w:pPr>
            <w:r w:rsidRPr="003474C0">
              <w:rPr>
                <w:b/>
                <w:bCs/>
                <w:szCs w:val="24"/>
              </w:rPr>
              <w:t>Siglas</w:t>
            </w:r>
          </w:p>
          <w:p w14:paraId="577B5EB1" w14:textId="77777777" w:rsidR="00340297" w:rsidRPr="003474C0" w:rsidRDefault="00340297" w:rsidP="000147BE">
            <w:pPr>
              <w:ind w:firstLine="0"/>
              <w:rPr>
                <w:b/>
                <w:bCs/>
                <w:szCs w:val="24"/>
              </w:rPr>
            </w:pPr>
          </w:p>
        </w:tc>
        <w:tc>
          <w:tcPr>
            <w:tcW w:w="1905" w:type="dxa"/>
          </w:tcPr>
          <w:p w14:paraId="32EC88EA" w14:textId="77777777" w:rsidR="00340297" w:rsidRPr="003474C0" w:rsidRDefault="00340297" w:rsidP="000147BE">
            <w:pPr>
              <w:ind w:firstLine="0"/>
              <w:rPr>
                <w:szCs w:val="24"/>
              </w:rPr>
            </w:pPr>
            <w:r w:rsidRPr="003474C0">
              <w:rPr>
                <w:rFonts w:cs="Times New Roman"/>
                <w:szCs w:val="24"/>
              </w:rPr>
              <w:t>KDD</w:t>
            </w:r>
          </w:p>
        </w:tc>
        <w:tc>
          <w:tcPr>
            <w:tcW w:w="2561" w:type="dxa"/>
          </w:tcPr>
          <w:p w14:paraId="374D3FF7" w14:textId="77777777" w:rsidR="00340297" w:rsidRPr="003474C0" w:rsidRDefault="00340297" w:rsidP="000147BE">
            <w:pPr>
              <w:ind w:firstLine="0"/>
              <w:rPr>
                <w:szCs w:val="24"/>
              </w:rPr>
            </w:pPr>
            <w:r w:rsidRPr="003474C0">
              <w:rPr>
                <w:rFonts w:cs="Times New Roman"/>
                <w:szCs w:val="24"/>
              </w:rPr>
              <w:t>SEMMA</w:t>
            </w:r>
          </w:p>
        </w:tc>
        <w:tc>
          <w:tcPr>
            <w:tcW w:w="2854" w:type="dxa"/>
          </w:tcPr>
          <w:p w14:paraId="299BC118" w14:textId="77777777" w:rsidR="00340297" w:rsidRPr="003474C0" w:rsidRDefault="00340297" w:rsidP="000147BE">
            <w:pPr>
              <w:ind w:firstLine="0"/>
              <w:rPr>
                <w:szCs w:val="24"/>
              </w:rPr>
            </w:pPr>
            <w:r w:rsidRPr="003474C0">
              <w:rPr>
                <w:rFonts w:cs="Times New Roman"/>
                <w:szCs w:val="24"/>
              </w:rPr>
              <w:t>CRISP-DM</w:t>
            </w:r>
          </w:p>
        </w:tc>
      </w:tr>
      <w:tr w:rsidR="00340297" w:rsidRPr="003474C0" w14:paraId="09F07768" w14:textId="77777777" w:rsidTr="00B46F4F">
        <w:tc>
          <w:tcPr>
            <w:tcW w:w="1696" w:type="dxa"/>
            <w:tcBorders>
              <w:bottom w:val="single" w:sz="4" w:space="0" w:color="auto"/>
            </w:tcBorders>
          </w:tcPr>
          <w:p w14:paraId="09256EBF" w14:textId="77777777" w:rsidR="00340297" w:rsidRPr="003474C0" w:rsidRDefault="00340297" w:rsidP="000147BE">
            <w:pPr>
              <w:ind w:firstLine="0"/>
              <w:rPr>
                <w:b/>
                <w:bCs/>
                <w:szCs w:val="24"/>
              </w:rPr>
            </w:pPr>
            <w:r w:rsidRPr="003474C0">
              <w:rPr>
                <w:b/>
                <w:bCs/>
                <w:szCs w:val="24"/>
              </w:rPr>
              <w:lastRenderedPageBreak/>
              <w:t>Relevancia actual</w:t>
            </w:r>
          </w:p>
        </w:tc>
        <w:tc>
          <w:tcPr>
            <w:tcW w:w="1905" w:type="dxa"/>
            <w:tcBorders>
              <w:bottom w:val="single" w:sz="4" w:space="0" w:color="auto"/>
            </w:tcBorders>
          </w:tcPr>
          <w:p w14:paraId="7C163FDE" w14:textId="77777777" w:rsidR="00340297" w:rsidRPr="003474C0" w:rsidRDefault="00340297" w:rsidP="000147BE">
            <w:pPr>
              <w:ind w:firstLine="0"/>
              <w:rPr>
                <w:rFonts w:cs="Times New Roman"/>
                <w:szCs w:val="24"/>
              </w:rPr>
            </w:pPr>
            <w:r w:rsidRPr="003474C0">
              <w:rPr>
                <w:rFonts w:cs="Times New Roman"/>
                <w:szCs w:val="24"/>
              </w:rPr>
              <w:t>Baja</w:t>
            </w:r>
          </w:p>
        </w:tc>
        <w:tc>
          <w:tcPr>
            <w:tcW w:w="2561" w:type="dxa"/>
            <w:tcBorders>
              <w:bottom w:val="single" w:sz="4" w:space="0" w:color="auto"/>
            </w:tcBorders>
          </w:tcPr>
          <w:p w14:paraId="7C9D2779" w14:textId="77777777" w:rsidR="00340297" w:rsidRPr="003474C0" w:rsidRDefault="00340297" w:rsidP="000147BE">
            <w:pPr>
              <w:ind w:firstLine="0"/>
              <w:rPr>
                <w:szCs w:val="24"/>
              </w:rPr>
            </w:pPr>
            <w:r w:rsidRPr="003474C0">
              <w:rPr>
                <w:rFonts w:cs="Times New Roman"/>
                <w:szCs w:val="24"/>
              </w:rPr>
              <w:t>Media</w:t>
            </w:r>
          </w:p>
        </w:tc>
        <w:tc>
          <w:tcPr>
            <w:tcW w:w="2854" w:type="dxa"/>
            <w:tcBorders>
              <w:bottom w:val="single" w:sz="4" w:space="0" w:color="auto"/>
            </w:tcBorders>
          </w:tcPr>
          <w:p w14:paraId="340048AA" w14:textId="77777777" w:rsidR="00340297" w:rsidRPr="003474C0" w:rsidRDefault="00340297" w:rsidP="000147BE">
            <w:pPr>
              <w:ind w:firstLine="0"/>
              <w:rPr>
                <w:szCs w:val="24"/>
              </w:rPr>
            </w:pPr>
            <w:r w:rsidRPr="003474C0">
              <w:rPr>
                <w:rFonts w:cs="Times New Roman"/>
                <w:szCs w:val="24"/>
              </w:rPr>
              <w:t>Alta</w:t>
            </w:r>
          </w:p>
        </w:tc>
      </w:tr>
    </w:tbl>
    <w:bookmarkEnd w:id="1017"/>
    <w:p w14:paraId="6921757E" w14:textId="77777777" w:rsidR="00340297" w:rsidRPr="003474C0" w:rsidRDefault="00340297" w:rsidP="0048388D">
      <w:pPr>
        <w:spacing w:after="240"/>
        <w:rPr>
          <w:rFonts w:cs="Times New Roman"/>
          <w:sz w:val="20"/>
          <w:szCs w:val="20"/>
        </w:rPr>
      </w:pPr>
      <w:r w:rsidRPr="003474C0">
        <w:rPr>
          <w:rFonts w:cs="Times New Roman"/>
          <w:i/>
          <w:sz w:val="20"/>
          <w:szCs w:val="20"/>
        </w:rPr>
        <w:t>Nota.</w:t>
      </w:r>
      <w:r w:rsidRPr="003474C0">
        <w:rPr>
          <w:rFonts w:cs="Times New Roman"/>
          <w:sz w:val="20"/>
          <w:szCs w:val="20"/>
        </w:rPr>
        <w:t xml:space="preserve"> Elaboración propia (2023).</w:t>
      </w:r>
      <w:bookmarkStart w:id="1018" w:name="_Toc136527726"/>
      <w:bookmarkStart w:id="1019" w:name="_Toc136527777"/>
      <w:bookmarkStart w:id="1020" w:name="_Toc136527916"/>
      <w:bookmarkStart w:id="1021" w:name="_Toc136527973"/>
      <w:bookmarkStart w:id="1022" w:name="_Toc136528060"/>
      <w:bookmarkStart w:id="1023" w:name="_Toc136528150"/>
      <w:bookmarkStart w:id="1024" w:name="_Toc136528240"/>
      <w:bookmarkStart w:id="1025" w:name="_Toc136528380"/>
      <w:bookmarkStart w:id="1026" w:name="_Toc136528568"/>
      <w:bookmarkStart w:id="1027" w:name="_Toc136528633"/>
      <w:bookmarkStart w:id="1028" w:name="_Toc136528697"/>
      <w:bookmarkStart w:id="1029" w:name="_Toc136528762"/>
      <w:bookmarkStart w:id="1030" w:name="_Toc136528826"/>
      <w:bookmarkStart w:id="1031" w:name="_Toc136536915"/>
      <w:bookmarkStart w:id="1032" w:name="_Toc136849832"/>
      <w:bookmarkStart w:id="1033" w:name="_Toc136849909"/>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p>
    <w:p w14:paraId="5D95740D" w14:textId="72B2B0AD" w:rsidR="006F5476" w:rsidRPr="003474C0" w:rsidRDefault="00165CE9" w:rsidP="000147BE">
      <w:r w:rsidRPr="003474C0">
        <w:t xml:space="preserve">En el presente proyecto se utilizará la metodología </w:t>
      </w:r>
      <w:r w:rsidRPr="003474C0">
        <w:rPr>
          <w:i/>
        </w:rPr>
        <w:t>Cross-Industry Standard Process for Data Mining</w:t>
      </w:r>
      <w:r w:rsidRPr="003474C0">
        <w:t xml:space="preserve"> (</w:t>
      </w:r>
      <w:bookmarkStart w:id="1034" w:name="_Hlk139261182"/>
      <w:r w:rsidRPr="003474C0">
        <w:t>CRISP-DM</w:t>
      </w:r>
      <w:bookmarkEnd w:id="1034"/>
      <w:r w:rsidRPr="003474C0">
        <w:t>), por lo que se mostrará la información obtenida de una manera de fácil comprensión, permitiendo crear modelos de aprendizaje automático adaptados a las necesidades específicas del cliente</w:t>
      </w:r>
      <w:r w:rsidR="00CE37FB" w:rsidRPr="003474C0">
        <w:t>, proporcionando una representación del ciclo de vida del proyecto con su debido análisis de datos.</w:t>
      </w:r>
    </w:p>
    <w:p w14:paraId="00605D25" w14:textId="03B6F3B4" w:rsidR="007B7EB9" w:rsidRPr="003474C0" w:rsidRDefault="007F3DB2" w:rsidP="000147BE">
      <w:pPr>
        <w:jc w:val="center"/>
      </w:pPr>
      <w:r w:rsidRPr="003474C0">
        <w:rPr>
          <w:noProof/>
          <w:lang w:val="en-US"/>
        </w:rPr>
        <w:drawing>
          <wp:inline distT="0" distB="0" distL="0" distR="0" wp14:anchorId="63B91A23" wp14:editId="60BB5F8D">
            <wp:extent cx="3312506" cy="3295650"/>
            <wp:effectExtent l="0" t="0" r="2540" b="0"/>
            <wp:docPr id="3" name="Imagen 3" descr="What is CRISP DM? - Data Science Process Alli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CRISP DM? - Data Science Process Alliance"/>
                    <pic:cNvPicPr>
                      <a:picLocks noChangeAspect="1" noChangeArrowheads="1"/>
                    </pic:cNvPicPr>
                  </pic:nvPicPr>
                  <pic:blipFill rotWithShape="1">
                    <a:blip r:embed="rId14">
                      <a:extLst>
                        <a:ext uri="{28A0092B-C50C-407E-A947-70E740481C1C}">
                          <a14:useLocalDpi xmlns:a14="http://schemas.microsoft.com/office/drawing/2010/main" val="0"/>
                        </a:ext>
                      </a:extLst>
                    </a:blip>
                    <a:srcRect l="10590" t="1777" r="10519" b="2266"/>
                    <a:stretch/>
                  </pic:blipFill>
                  <pic:spPr bwMode="auto">
                    <a:xfrm>
                      <a:off x="0" y="0"/>
                      <a:ext cx="3370981" cy="3353828"/>
                    </a:xfrm>
                    <a:prstGeom prst="rect">
                      <a:avLst/>
                    </a:prstGeom>
                    <a:noFill/>
                    <a:ln>
                      <a:noFill/>
                    </a:ln>
                    <a:extLst>
                      <a:ext uri="{53640926-AAD7-44D8-BBD7-CCE9431645EC}">
                        <a14:shadowObscured xmlns:a14="http://schemas.microsoft.com/office/drawing/2010/main"/>
                      </a:ext>
                    </a:extLst>
                  </pic:spPr>
                </pic:pic>
              </a:graphicData>
            </a:graphic>
          </wp:inline>
        </w:drawing>
      </w:r>
    </w:p>
    <w:p w14:paraId="65E30188" w14:textId="3FFD25EB" w:rsidR="005C471E" w:rsidRPr="003474C0" w:rsidRDefault="005C471E" w:rsidP="000147BE">
      <w:pPr>
        <w:rPr>
          <w:sz w:val="20"/>
        </w:rPr>
      </w:pPr>
      <w:bookmarkStart w:id="1035" w:name="_Toc144381434"/>
      <w:r w:rsidRPr="003474C0">
        <w:rPr>
          <w:b/>
          <w:sz w:val="20"/>
        </w:rPr>
        <w:t xml:space="preserve">Figura </w:t>
      </w:r>
      <w:r w:rsidRPr="003474C0">
        <w:rPr>
          <w:b/>
          <w:i/>
          <w:sz w:val="20"/>
        </w:rPr>
        <w:fldChar w:fldCharType="begin"/>
      </w:r>
      <w:r w:rsidRPr="003474C0">
        <w:rPr>
          <w:b/>
          <w:sz w:val="20"/>
        </w:rPr>
        <w:instrText xml:space="preserve"> SEQ Figura \* ARABIC </w:instrText>
      </w:r>
      <w:r w:rsidRPr="003474C0">
        <w:rPr>
          <w:b/>
          <w:i/>
          <w:sz w:val="20"/>
        </w:rPr>
        <w:fldChar w:fldCharType="separate"/>
      </w:r>
      <w:r w:rsidR="00260299">
        <w:rPr>
          <w:b/>
          <w:noProof/>
          <w:sz w:val="20"/>
        </w:rPr>
        <w:t>1</w:t>
      </w:r>
      <w:r w:rsidRPr="003474C0">
        <w:rPr>
          <w:b/>
          <w:i/>
          <w:sz w:val="20"/>
        </w:rPr>
        <w:fldChar w:fldCharType="end"/>
      </w:r>
      <w:r w:rsidRPr="003474C0">
        <w:rPr>
          <w:b/>
          <w:sz w:val="20"/>
        </w:rPr>
        <w:t xml:space="preserve">. </w:t>
      </w:r>
      <w:bookmarkStart w:id="1036" w:name="_Hlk139396311"/>
      <w:r w:rsidRPr="003474C0">
        <w:rPr>
          <w:sz w:val="20"/>
        </w:rPr>
        <w:t>Modelo CRISP-DM</w:t>
      </w:r>
      <w:bookmarkEnd w:id="1035"/>
    </w:p>
    <w:bookmarkEnd w:id="1036"/>
    <w:p w14:paraId="2EBE1808" w14:textId="279AEB82" w:rsidR="007F3DB2" w:rsidRPr="003474C0" w:rsidRDefault="007F3DB2" w:rsidP="0048388D">
      <w:pPr>
        <w:spacing w:after="240"/>
        <w:rPr>
          <w:i/>
        </w:rPr>
      </w:pPr>
      <w:r w:rsidRPr="003474C0">
        <w:rPr>
          <w:i/>
          <w:sz w:val="20"/>
          <w:szCs w:val="20"/>
        </w:rPr>
        <w:t>Nota.</w:t>
      </w:r>
      <w:r w:rsidR="0091660C" w:rsidRPr="003474C0">
        <w:rPr>
          <w:sz w:val="20"/>
          <w:szCs w:val="20"/>
        </w:rPr>
        <w:t xml:space="preserve"> Información obtenida de</w:t>
      </w:r>
      <w:r w:rsidRPr="003474C0">
        <w:rPr>
          <w:i/>
          <w:sz w:val="20"/>
          <w:szCs w:val="20"/>
        </w:rPr>
        <w:t xml:space="preserve"> </w:t>
      </w:r>
      <w:r w:rsidRPr="003474C0">
        <w:rPr>
          <w:i/>
          <w:sz w:val="20"/>
          <w:szCs w:val="20"/>
        </w:rPr>
        <w:fldChar w:fldCharType="begin" w:fldLock="1"/>
      </w:r>
      <w:r w:rsidR="00B15C98" w:rsidRPr="003474C0">
        <w:rPr>
          <w:i/>
          <w:sz w:val="20"/>
          <w:szCs w:val="20"/>
        </w:rPr>
        <w:instrText>ADDIN CSL_CITATION {"citationItems":[{"id":"ITEM-1","itemData":{"author":[{"dropping-particle":"","family":"Hotz","given":"Nick","non-dropping-particle":"","parse-names":false,"suffix":""}],"container-title":"datascience","id":"ITEM-1","issued":{"date-parts":[["2023"]]},"title":"What is CRISP DM","type":"article-journal"},"uris":["http://www.mendeley.com/documents/?uuid=cac79e26-661a-417b-b078-6999b5703741","http://www.mendeley.com/documents/?uuid=40396795-95c3-4f20-95c0-0c6db8f1720f","http://www.mendeley.com/documents/?uuid=83985efa-74ca-41e5-9117-4fde05b49a58"]}],"mendeley":{"formattedCitation":"(Hotz, 2023)","plainTextFormattedCitation":"(Hotz, 2023)","previouslyFormattedCitation":"(Hotz, 2023)"},"properties":{"noteIndex":0},"schema":"https://github.com/citation-style-language/schema/raw/master/csl-citation.json"}</w:instrText>
      </w:r>
      <w:r w:rsidRPr="003474C0">
        <w:rPr>
          <w:i/>
          <w:sz w:val="20"/>
          <w:szCs w:val="20"/>
        </w:rPr>
        <w:fldChar w:fldCharType="separate"/>
      </w:r>
      <w:r w:rsidR="00960377" w:rsidRPr="003474C0">
        <w:rPr>
          <w:sz w:val="20"/>
          <w:szCs w:val="20"/>
        </w:rPr>
        <w:t>(Hotz, 2023)</w:t>
      </w:r>
      <w:r w:rsidRPr="003474C0">
        <w:rPr>
          <w:i/>
          <w:sz w:val="20"/>
          <w:szCs w:val="20"/>
        </w:rPr>
        <w:fldChar w:fldCharType="end"/>
      </w:r>
      <w:r w:rsidR="0091660C" w:rsidRPr="003474C0">
        <w:rPr>
          <w:i/>
        </w:rPr>
        <w:t>.</w:t>
      </w:r>
    </w:p>
    <w:p w14:paraId="652675EF" w14:textId="6F95634C" w:rsidR="000133EE" w:rsidRPr="003474C0" w:rsidRDefault="001527EF" w:rsidP="000147BE">
      <w:pPr>
        <w:rPr>
          <w:iCs/>
        </w:rPr>
      </w:pPr>
      <w:r w:rsidRPr="003474C0">
        <w:t xml:space="preserve">Para un mejor entendimiento de la metodología </w:t>
      </w:r>
      <w:r w:rsidRPr="003474C0">
        <w:rPr>
          <w:i/>
        </w:rPr>
        <w:t xml:space="preserve">Cross-Industry Standard Process for Data Mining, </w:t>
      </w:r>
      <w:r w:rsidRPr="003474C0">
        <w:rPr>
          <w:iCs/>
        </w:rPr>
        <w:t>se presenta una explicación.</w:t>
      </w:r>
      <w:r w:rsidR="004A4E47" w:rsidRPr="003474C0">
        <w:rPr>
          <w:iCs/>
        </w:rPr>
        <w:t xml:space="preserve"> </w:t>
      </w:r>
    </w:p>
    <w:p w14:paraId="50FCBEB2" w14:textId="0F30846E" w:rsidR="00016840" w:rsidRPr="003474C0" w:rsidRDefault="00016840" w:rsidP="000147BE">
      <w:pPr>
        <w:pStyle w:val="Ttulo3"/>
        <w:numPr>
          <w:ilvl w:val="2"/>
          <w:numId w:val="18"/>
        </w:numPr>
        <w:spacing w:line="480" w:lineRule="auto"/>
        <w:ind w:left="1276"/>
        <w:rPr>
          <w:lang w:val="es-ES_tradnl"/>
        </w:rPr>
      </w:pPr>
      <w:bookmarkStart w:id="1037" w:name="_Toc140758638"/>
      <w:bookmarkStart w:id="1038" w:name="_Toc144815952"/>
      <w:bookmarkStart w:id="1039" w:name="_Toc140752465"/>
      <w:r w:rsidRPr="003474C0">
        <w:rPr>
          <w:lang w:val="es-ES_tradnl"/>
        </w:rPr>
        <w:t>Descripción del modelo CRISP-DM</w:t>
      </w:r>
      <w:bookmarkEnd w:id="1037"/>
      <w:bookmarkEnd w:id="1038"/>
      <w:r w:rsidRPr="003474C0">
        <w:rPr>
          <w:lang w:val="es-ES_tradnl"/>
        </w:rPr>
        <w:t xml:space="preserve">   </w:t>
      </w:r>
      <w:bookmarkEnd w:id="1039"/>
    </w:p>
    <w:p w14:paraId="0B2C9C51" w14:textId="77777777" w:rsidR="00016840" w:rsidRPr="003474C0" w:rsidRDefault="00016840" w:rsidP="000147BE">
      <w:r w:rsidRPr="003474C0">
        <w:t xml:space="preserve">Para realizar la respectiva aplicación del modelo de </w:t>
      </w:r>
      <w:r w:rsidRPr="003474C0">
        <w:rPr>
          <w:szCs w:val="24"/>
        </w:rPr>
        <w:t xml:space="preserve">acuerdo a </w:t>
      </w:r>
      <w:r w:rsidRPr="003474C0">
        <w:rPr>
          <w:iCs/>
          <w:szCs w:val="24"/>
        </w:rPr>
        <w:fldChar w:fldCharType="begin" w:fldLock="1"/>
      </w:r>
      <w:r w:rsidRPr="003474C0">
        <w:rPr>
          <w:iCs/>
          <w:szCs w:val="24"/>
        </w:rPr>
        <w:instrText>ADDIN CSL_CITATION {"citationItems":[{"id":"ITEM-1","itemData":{"abstract":"Ingeniería en Informática","author":[{"dropping-particle":"","family":"Galán","given":"Victor","non-dropping-particle":"","parse-names":false,"suffix":""}],"container-title":"BIBLIOTECA de la Universidad Carlos III de Madrid","id":"ITEM-1","issued":{"date-parts":[["2019"]]},"page":"120","title":"Crisp-Dm a Un Proyecto De Minería","type":"article-journal"},"uris":["http://www.mendeley.com/documents/?uuid=312be5e2-8dd5-4e94-8b40-92f6f6d66d71","http://www.mendeley.com/documents/?uuid=5ced8a35-2363-4fd9-b470-f82c124d65f4"]}],"mendeley":{"formattedCitation":"(Galán, 2019)","manualFormatting":"Galán (2019)","plainTextFormattedCitation":"(Galán, 2019)","previouslyFormattedCitation":"(Galán, 2019)"},"properties":{"noteIndex":0},"schema":"https://github.com/citation-style-language/schema/raw/master/csl-citation.json"}</w:instrText>
      </w:r>
      <w:r w:rsidRPr="003474C0">
        <w:rPr>
          <w:iCs/>
          <w:szCs w:val="24"/>
        </w:rPr>
        <w:fldChar w:fldCharType="separate"/>
      </w:r>
      <w:r w:rsidRPr="003474C0">
        <w:rPr>
          <w:iCs/>
          <w:szCs w:val="24"/>
        </w:rPr>
        <w:t>Galán (2019)</w:t>
      </w:r>
      <w:r w:rsidRPr="003474C0">
        <w:rPr>
          <w:iCs/>
          <w:szCs w:val="24"/>
        </w:rPr>
        <w:fldChar w:fldCharType="end"/>
      </w:r>
      <w:r w:rsidRPr="003474C0">
        <w:rPr>
          <w:iCs/>
          <w:szCs w:val="24"/>
        </w:rPr>
        <w:t xml:space="preserve"> </w:t>
      </w:r>
      <w:r w:rsidRPr="003474C0">
        <w:rPr>
          <w:szCs w:val="24"/>
        </w:rPr>
        <w:t>se</w:t>
      </w:r>
      <w:r w:rsidRPr="003474C0">
        <w:t xml:space="preserve"> debe realizar los siguientes pasos:</w:t>
      </w:r>
    </w:p>
    <w:p w14:paraId="4975873F" w14:textId="77777777" w:rsidR="00016840" w:rsidRPr="003474C0" w:rsidRDefault="00016840" w:rsidP="000147BE">
      <w:pPr>
        <w:rPr>
          <w:b/>
          <w:bCs/>
          <w:i/>
          <w:iCs/>
        </w:rPr>
      </w:pPr>
      <w:r w:rsidRPr="003474C0">
        <w:rPr>
          <w:b/>
          <w:bCs/>
          <w:i/>
          <w:iCs/>
        </w:rPr>
        <w:lastRenderedPageBreak/>
        <w:t>Comprensión del negocio (Objetivos y requerimientos desde una perspectiva no técnica)</w:t>
      </w:r>
      <w:r w:rsidRPr="003474C0">
        <w:rPr>
          <w:b/>
          <w:bCs/>
          <w:i/>
          <w:iCs/>
        </w:rPr>
        <w:tab/>
      </w:r>
    </w:p>
    <w:p w14:paraId="3CD26217" w14:textId="77777777" w:rsidR="00016840" w:rsidRPr="003474C0" w:rsidRDefault="00016840" w:rsidP="000147BE">
      <w:pPr>
        <w:pStyle w:val="Prrafodelista"/>
        <w:numPr>
          <w:ilvl w:val="0"/>
          <w:numId w:val="36"/>
        </w:numPr>
        <w:ind w:left="993"/>
      </w:pPr>
      <w:r w:rsidRPr="003474C0">
        <w:t xml:space="preserve">Establecimiento de los objetivos del negocio (Contexto inicial, objetivos, criterios de éxito) </w:t>
      </w:r>
    </w:p>
    <w:p w14:paraId="6E09DCE7" w14:textId="77777777" w:rsidR="00016840" w:rsidRPr="003474C0" w:rsidRDefault="00016840" w:rsidP="000147BE">
      <w:pPr>
        <w:pStyle w:val="Prrafodelista"/>
        <w:numPr>
          <w:ilvl w:val="0"/>
          <w:numId w:val="36"/>
        </w:numPr>
        <w:ind w:left="993"/>
      </w:pPr>
      <w:r w:rsidRPr="003474C0">
        <w:t>Evaluación de la situación (Inventario de recursos, requerimientos, supuestos, terminologías propias del negocio).</w:t>
      </w:r>
    </w:p>
    <w:p w14:paraId="0B6C6DE0" w14:textId="77777777" w:rsidR="00016840" w:rsidRPr="003474C0" w:rsidRDefault="00016840" w:rsidP="000147BE">
      <w:pPr>
        <w:pStyle w:val="Prrafodelista"/>
        <w:numPr>
          <w:ilvl w:val="0"/>
          <w:numId w:val="36"/>
        </w:numPr>
        <w:ind w:left="993"/>
      </w:pPr>
      <w:r w:rsidRPr="003474C0">
        <w:t xml:space="preserve">Establecimiento de los objetivos de la minería de datos (objetivos y criterios de éxito) </w:t>
      </w:r>
    </w:p>
    <w:p w14:paraId="59BFE9D7" w14:textId="77777777" w:rsidR="00016840" w:rsidRPr="003474C0" w:rsidRDefault="00016840" w:rsidP="000147BE">
      <w:pPr>
        <w:pStyle w:val="Prrafodelista"/>
        <w:numPr>
          <w:ilvl w:val="0"/>
          <w:numId w:val="36"/>
        </w:numPr>
        <w:ind w:left="993"/>
      </w:pPr>
      <w:r w:rsidRPr="003474C0">
        <w:t>Generación del plan del proyecto (plan, herramientas, equipo y técnicas)</w:t>
      </w:r>
    </w:p>
    <w:p w14:paraId="327AB12D" w14:textId="77777777" w:rsidR="00016840" w:rsidRPr="003474C0" w:rsidRDefault="00016840" w:rsidP="000147BE">
      <w:r w:rsidRPr="003474C0">
        <w:rPr>
          <w:b/>
          <w:bCs/>
          <w:i/>
          <w:iCs/>
        </w:rPr>
        <w:t>Comprensión de los datos (Familiarizarse con los datos teniendo presente los objetivos del negocio)</w:t>
      </w:r>
      <w:r w:rsidRPr="003474C0">
        <w:tab/>
      </w:r>
    </w:p>
    <w:p w14:paraId="27EBDD8C" w14:textId="77777777" w:rsidR="00016840" w:rsidRPr="003474C0" w:rsidRDefault="00016840" w:rsidP="000147BE">
      <w:pPr>
        <w:pStyle w:val="Prrafodelista"/>
        <w:numPr>
          <w:ilvl w:val="0"/>
          <w:numId w:val="37"/>
        </w:numPr>
        <w:ind w:left="993"/>
      </w:pPr>
      <w:r w:rsidRPr="003474C0">
        <w:t xml:space="preserve">Recopilación inicial de datos </w:t>
      </w:r>
    </w:p>
    <w:p w14:paraId="1E9F014E" w14:textId="77777777" w:rsidR="00016840" w:rsidRPr="003474C0" w:rsidRDefault="00016840" w:rsidP="000147BE">
      <w:pPr>
        <w:pStyle w:val="Prrafodelista"/>
        <w:numPr>
          <w:ilvl w:val="0"/>
          <w:numId w:val="37"/>
        </w:numPr>
        <w:ind w:left="993"/>
      </w:pPr>
      <w:r w:rsidRPr="003474C0">
        <w:t xml:space="preserve">Descripción de los datos </w:t>
      </w:r>
    </w:p>
    <w:p w14:paraId="5501BEB6" w14:textId="77777777" w:rsidR="00016840" w:rsidRPr="003474C0" w:rsidRDefault="00016840" w:rsidP="000147BE">
      <w:pPr>
        <w:pStyle w:val="Prrafodelista"/>
        <w:numPr>
          <w:ilvl w:val="0"/>
          <w:numId w:val="37"/>
        </w:numPr>
        <w:ind w:left="993"/>
      </w:pPr>
      <w:r w:rsidRPr="003474C0">
        <w:t xml:space="preserve">Exploración de los datos </w:t>
      </w:r>
    </w:p>
    <w:p w14:paraId="3EFE40DB" w14:textId="77777777" w:rsidR="00016840" w:rsidRPr="003474C0" w:rsidRDefault="00016840" w:rsidP="000147BE">
      <w:pPr>
        <w:pStyle w:val="Prrafodelista"/>
        <w:numPr>
          <w:ilvl w:val="0"/>
          <w:numId w:val="37"/>
        </w:numPr>
        <w:ind w:left="993"/>
      </w:pPr>
      <w:r w:rsidRPr="003474C0">
        <w:t>Verificación de calidad de datos</w:t>
      </w:r>
    </w:p>
    <w:p w14:paraId="3B0AEB40" w14:textId="5D506002" w:rsidR="00016840" w:rsidRPr="003474C0" w:rsidRDefault="00016840" w:rsidP="000147BE">
      <w:pPr>
        <w:rPr>
          <w:b/>
          <w:bCs/>
          <w:i/>
          <w:iCs/>
        </w:rPr>
      </w:pPr>
      <w:r w:rsidRPr="003474C0">
        <w:rPr>
          <w:b/>
          <w:bCs/>
          <w:i/>
          <w:iCs/>
        </w:rPr>
        <w:t>Preparación de los datos (Obtener dataset)</w:t>
      </w:r>
      <w:r w:rsidRPr="003474C0">
        <w:rPr>
          <w:b/>
          <w:bCs/>
          <w:i/>
          <w:iCs/>
        </w:rPr>
        <w:tab/>
        <w:t xml:space="preserve">Selección de los datos </w:t>
      </w:r>
    </w:p>
    <w:p w14:paraId="2CEFB9FD" w14:textId="77777777" w:rsidR="00016840" w:rsidRPr="003474C0" w:rsidRDefault="00016840" w:rsidP="000147BE">
      <w:pPr>
        <w:pStyle w:val="Prrafodelista"/>
        <w:numPr>
          <w:ilvl w:val="0"/>
          <w:numId w:val="38"/>
        </w:numPr>
        <w:ind w:left="993"/>
      </w:pPr>
      <w:r w:rsidRPr="003474C0">
        <w:t xml:space="preserve">Limpieza de datos </w:t>
      </w:r>
    </w:p>
    <w:p w14:paraId="03BEDA2F" w14:textId="77777777" w:rsidR="00016840" w:rsidRPr="003474C0" w:rsidRDefault="00016840" w:rsidP="000147BE">
      <w:pPr>
        <w:pStyle w:val="Prrafodelista"/>
        <w:numPr>
          <w:ilvl w:val="0"/>
          <w:numId w:val="38"/>
        </w:numPr>
        <w:ind w:left="993"/>
      </w:pPr>
      <w:r w:rsidRPr="003474C0">
        <w:t xml:space="preserve">Construcción de datos </w:t>
      </w:r>
    </w:p>
    <w:p w14:paraId="4BC4E430" w14:textId="77777777" w:rsidR="00016840" w:rsidRPr="003474C0" w:rsidRDefault="00016840" w:rsidP="000147BE">
      <w:pPr>
        <w:pStyle w:val="Prrafodelista"/>
        <w:numPr>
          <w:ilvl w:val="0"/>
          <w:numId w:val="38"/>
        </w:numPr>
        <w:ind w:left="993"/>
      </w:pPr>
      <w:r w:rsidRPr="003474C0">
        <w:t xml:space="preserve">Integración de datos </w:t>
      </w:r>
    </w:p>
    <w:p w14:paraId="5B72D83B" w14:textId="77777777" w:rsidR="00016840" w:rsidRPr="003474C0" w:rsidRDefault="00016840" w:rsidP="000147BE">
      <w:pPr>
        <w:pStyle w:val="Prrafodelista"/>
        <w:numPr>
          <w:ilvl w:val="0"/>
          <w:numId w:val="38"/>
        </w:numPr>
        <w:ind w:left="993"/>
      </w:pPr>
      <w:r w:rsidRPr="003474C0">
        <w:t>Formateo de datos</w:t>
      </w:r>
    </w:p>
    <w:p w14:paraId="5FDE449F" w14:textId="77777777" w:rsidR="00016840" w:rsidRPr="003474C0" w:rsidRDefault="00016840" w:rsidP="000147BE">
      <w:pPr>
        <w:rPr>
          <w:b/>
          <w:bCs/>
          <w:i/>
          <w:iCs/>
        </w:rPr>
      </w:pPr>
      <w:r w:rsidRPr="003474C0">
        <w:rPr>
          <w:b/>
          <w:bCs/>
          <w:i/>
          <w:iCs/>
        </w:rPr>
        <w:t>Modelado (Aplicar las técnicas de minería de datos a los dataset)</w:t>
      </w:r>
      <w:r w:rsidRPr="003474C0">
        <w:rPr>
          <w:b/>
          <w:bCs/>
          <w:i/>
          <w:iCs/>
        </w:rPr>
        <w:tab/>
      </w:r>
    </w:p>
    <w:p w14:paraId="6CFB64E5" w14:textId="77777777" w:rsidR="00016840" w:rsidRPr="003474C0" w:rsidRDefault="00016840" w:rsidP="000147BE">
      <w:pPr>
        <w:pStyle w:val="Prrafodelista"/>
        <w:numPr>
          <w:ilvl w:val="0"/>
          <w:numId w:val="42"/>
        </w:numPr>
        <w:ind w:left="993"/>
      </w:pPr>
      <w:r w:rsidRPr="003474C0">
        <w:t xml:space="preserve">Selección de la técnica de modelado </w:t>
      </w:r>
    </w:p>
    <w:p w14:paraId="035A9CEE" w14:textId="77777777" w:rsidR="00016840" w:rsidRPr="003474C0" w:rsidRDefault="00016840" w:rsidP="000147BE">
      <w:pPr>
        <w:pStyle w:val="Prrafodelista"/>
        <w:numPr>
          <w:ilvl w:val="0"/>
          <w:numId w:val="39"/>
        </w:numPr>
        <w:ind w:left="993"/>
      </w:pPr>
      <w:r w:rsidRPr="003474C0">
        <w:t xml:space="preserve">Diseño de la evaluación </w:t>
      </w:r>
    </w:p>
    <w:p w14:paraId="46431420" w14:textId="77777777" w:rsidR="00016840" w:rsidRPr="003474C0" w:rsidRDefault="00016840" w:rsidP="000147BE">
      <w:pPr>
        <w:pStyle w:val="Prrafodelista"/>
        <w:numPr>
          <w:ilvl w:val="0"/>
          <w:numId w:val="39"/>
        </w:numPr>
        <w:ind w:left="993"/>
      </w:pPr>
      <w:r w:rsidRPr="003474C0">
        <w:t xml:space="preserve">Construcción del modelo </w:t>
      </w:r>
    </w:p>
    <w:p w14:paraId="1667FC46" w14:textId="77777777" w:rsidR="00016840" w:rsidRPr="003474C0" w:rsidRDefault="00016840" w:rsidP="000147BE">
      <w:pPr>
        <w:pStyle w:val="Prrafodelista"/>
        <w:numPr>
          <w:ilvl w:val="0"/>
          <w:numId w:val="39"/>
        </w:numPr>
        <w:ind w:left="993"/>
      </w:pPr>
      <w:r w:rsidRPr="003474C0">
        <w:t>Evaluación del modelo</w:t>
      </w:r>
    </w:p>
    <w:p w14:paraId="2E45CB71" w14:textId="77777777" w:rsidR="00016840" w:rsidRPr="003474C0" w:rsidRDefault="00016840" w:rsidP="000147BE">
      <w:r w:rsidRPr="003474C0">
        <w:rPr>
          <w:b/>
          <w:bCs/>
          <w:i/>
          <w:iCs/>
        </w:rPr>
        <w:lastRenderedPageBreak/>
        <w:t>Evaluación (De los modelos de la fase anteriores para determinar si son útiles a las necesidades del negocio)</w:t>
      </w:r>
      <w:r w:rsidRPr="003474C0">
        <w:tab/>
      </w:r>
    </w:p>
    <w:p w14:paraId="469A88DD" w14:textId="77777777" w:rsidR="00016840" w:rsidRPr="003474C0" w:rsidRDefault="00016840" w:rsidP="000147BE">
      <w:pPr>
        <w:pStyle w:val="Prrafodelista"/>
        <w:numPr>
          <w:ilvl w:val="0"/>
          <w:numId w:val="40"/>
        </w:numPr>
        <w:ind w:left="993"/>
      </w:pPr>
      <w:r w:rsidRPr="003474C0">
        <w:t xml:space="preserve">Evaluación de resultados </w:t>
      </w:r>
    </w:p>
    <w:p w14:paraId="318165D2" w14:textId="77777777" w:rsidR="00016840" w:rsidRPr="003474C0" w:rsidRDefault="00016840" w:rsidP="000147BE">
      <w:pPr>
        <w:pStyle w:val="Prrafodelista"/>
        <w:numPr>
          <w:ilvl w:val="0"/>
          <w:numId w:val="40"/>
        </w:numPr>
        <w:ind w:left="993"/>
      </w:pPr>
      <w:r w:rsidRPr="003474C0">
        <w:t xml:space="preserve">Revisar el proceso </w:t>
      </w:r>
    </w:p>
    <w:p w14:paraId="4C2BF378" w14:textId="77777777" w:rsidR="00016840" w:rsidRPr="003474C0" w:rsidRDefault="00016840" w:rsidP="000147BE">
      <w:pPr>
        <w:pStyle w:val="Prrafodelista"/>
        <w:numPr>
          <w:ilvl w:val="0"/>
          <w:numId w:val="40"/>
        </w:numPr>
        <w:ind w:left="993"/>
      </w:pPr>
      <w:r w:rsidRPr="003474C0">
        <w:t>Establecimiento de los siguientes pasos o acciones</w:t>
      </w:r>
    </w:p>
    <w:p w14:paraId="4D2815B0" w14:textId="77777777" w:rsidR="00016840" w:rsidRPr="003474C0" w:rsidRDefault="00016840" w:rsidP="000147BE">
      <w:pPr>
        <w:rPr>
          <w:b/>
          <w:bCs/>
          <w:i/>
          <w:iCs/>
        </w:rPr>
      </w:pPr>
      <w:r w:rsidRPr="003474C0">
        <w:rPr>
          <w:b/>
          <w:bCs/>
          <w:i/>
          <w:iCs/>
        </w:rPr>
        <w:t>Despliegue (Explotar utilidad de los modelos, integrándolos en las tareas de toma de decisiones de la organización)</w:t>
      </w:r>
      <w:r w:rsidRPr="003474C0">
        <w:rPr>
          <w:b/>
          <w:bCs/>
          <w:i/>
          <w:iCs/>
        </w:rPr>
        <w:tab/>
      </w:r>
    </w:p>
    <w:p w14:paraId="15D4EBA3" w14:textId="77777777" w:rsidR="00016840" w:rsidRPr="003474C0" w:rsidRDefault="00016840" w:rsidP="000147BE">
      <w:pPr>
        <w:pStyle w:val="Prrafodelista"/>
        <w:numPr>
          <w:ilvl w:val="0"/>
          <w:numId w:val="41"/>
        </w:numPr>
        <w:ind w:left="993"/>
      </w:pPr>
      <w:r w:rsidRPr="003474C0">
        <w:t xml:space="preserve">Planificación de despliegue </w:t>
      </w:r>
    </w:p>
    <w:p w14:paraId="246098DE" w14:textId="77777777" w:rsidR="00016840" w:rsidRPr="003474C0" w:rsidRDefault="00016840" w:rsidP="000147BE">
      <w:pPr>
        <w:pStyle w:val="Prrafodelista"/>
        <w:numPr>
          <w:ilvl w:val="0"/>
          <w:numId w:val="41"/>
        </w:numPr>
        <w:ind w:left="993"/>
      </w:pPr>
      <w:r w:rsidRPr="003474C0">
        <w:t>Planificación de la monitorización y del mantenimiento</w:t>
      </w:r>
    </w:p>
    <w:p w14:paraId="28D54F85" w14:textId="77777777" w:rsidR="00016840" w:rsidRPr="003474C0" w:rsidRDefault="00016840" w:rsidP="000147BE">
      <w:pPr>
        <w:pStyle w:val="Prrafodelista"/>
        <w:numPr>
          <w:ilvl w:val="0"/>
          <w:numId w:val="41"/>
        </w:numPr>
        <w:ind w:left="993"/>
      </w:pPr>
      <w:r w:rsidRPr="003474C0">
        <w:t xml:space="preserve">Generación de informe final </w:t>
      </w:r>
    </w:p>
    <w:p w14:paraId="1A58771D" w14:textId="77777777" w:rsidR="00016840" w:rsidRPr="003474C0" w:rsidRDefault="00016840" w:rsidP="000147BE">
      <w:pPr>
        <w:pStyle w:val="Prrafodelista"/>
        <w:numPr>
          <w:ilvl w:val="0"/>
          <w:numId w:val="41"/>
        </w:numPr>
        <w:ind w:left="993"/>
      </w:pPr>
      <w:r w:rsidRPr="003474C0">
        <w:t>Revisión del proyecto</w:t>
      </w:r>
    </w:p>
    <w:p w14:paraId="4EDE4630" w14:textId="77777777" w:rsidR="00016840" w:rsidRPr="003474C0" w:rsidRDefault="00016840" w:rsidP="000147BE">
      <w:r w:rsidRPr="003474C0">
        <w:t>Con la información obtenida anteriormente se puede visualizar cuales son los pasos para utilizar el modelo CRISP-DM, el cual permitirá establecer un parámetro adecuado para seguir la secuencia de su utilización, obteniendo buenos resultados y sin pérdidas de tiempo al momento de llevar a su ejecución.</w:t>
      </w:r>
    </w:p>
    <w:p w14:paraId="4037712F" w14:textId="77777777" w:rsidR="00016840" w:rsidRPr="003474C0" w:rsidRDefault="00016840" w:rsidP="000147BE">
      <w:r w:rsidRPr="003474C0">
        <w:t>Cada uno de sus aspectos son fundamentales al momento de realizar la presente investigación.</w:t>
      </w:r>
    </w:p>
    <w:p w14:paraId="638B9E88" w14:textId="240A4B5D" w:rsidR="00CE37FB" w:rsidRPr="003474C0" w:rsidRDefault="00CE37FB" w:rsidP="000147BE">
      <w:pPr>
        <w:pStyle w:val="Ttulo3"/>
        <w:numPr>
          <w:ilvl w:val="2"/>
          <w:numId w:val="18"/>
        </w:numPr>
        <w:spacing w:line="480" w:lineRule="auto"/>
        <w:ind w:left="1134" w:hanging="567"/>
        <w:rPr>
          <w:lang w:val="es-ES_tradnl"/>
        </w:rPr>
      </w:pPr>
      <w:bookmarkStart w:id="1040" w:name="_Toc140752464"/>
      <w:bookmarkStart w:id="1041" w:name="_Toc140758639"/>
      <w:bookmarkStart w:id="1042" w:name="_Toc144815953"/>
      <w:r w:rsidRPr="003474C0">
        <w:rPr>
          <w:lang w:val="es-ES_tradnl"/>
        </w:rPr>
        <w:t>Metodología CRISP-DM de cómo se va a realizar la investigación</w:t>
      </w:r>
      <w:bookmarkEnd w:id="1040"/>
      <w:bookmarkEnd w:id="1041"/>
      <w:bookmarkEnd w:id="1042"/>
      <w:r w:rsidRPr="003474C0">
        <w:rPr>
          <w:lang w:val="es-ES_tradnl"/>
        </w:rPr>
        <w:t xml:space="preserve"> </w:t>
      </w:r>
    </w:p>
    <w:p w14:paraId="4ECCA659" w14:textId="77777777" w:rsidR="00CE37FB" w:rsidRPr="003474C0" w:rsidRDefault="00CE37FB" w:rsidP="000147BE">
      <w:pPr>
        <w:rPr>
          <w:iCs/>
        </w:rPr>
      </w:pPr>
      <w:r w:rsidRPr="003474C0">
        <w:rPr>
          <w:b/>
          <w:bCs/>
          <w:i/>
        </w:rPr>
        <w:t>Comprensión del negocio</w:t>
      </w:r>
      <w:r w:rsidRPr="003474C0">
        <w:rPr>
          <w:iCs/>
        </w:rPr>
        <w:tab/>
      </w:r>
    </w:p>
    <w:p w14:paraId="043B1389" w14:textId="6FF793C2" w:rsidR="00CE37FB" w:rsidRPr="003474C0" w:rsidRDefault="002413E0" w:rsidP="0048467D">
      <w:pPr>
        <w:rPr>
          <w:iCs/>
        </w:rPr>
      </w:pPr>
      <w:r w:rsidRPr="003474C0">
        <w:rPr>
          <w:iCs/>
        </w:rPr>
        <w:t>El</w:t>
      </w:r>
      <w:r w:rsidR="00CE37FB" w:rsidRPr="003474C0">
        <w:rPr>
          <w:iCs/>
        </w:rPr>
        <w:t xml:space="preserve"> Instituto Nacional de Estadística y Censos (INEC) presenta los principales resultados, sobre el estado de las TIC en el país, mediante la identificación del valor de la inversión, características y uso del internet, comercio electrónico y uso de equipos tecnológicos obtenidos de los sectores de manufactura, minería, comercio y servicios a partir de las encuestas industriales </w:t>
      </w:r>
      <w:r w:rsidR="00AD73F3" w:rsidRPr="003474C0">
        <w:rPr>
          <w:iCs/>
        </w:rPr>
        <w:t xml:space="preserve">de los años 2012 al </w:t>
      </w:r>
      <w:r w:rsidR="00CE37FB" w:rsidRPr="003474C0">
        <w:rPr>
          <w:iCs/>
        </w:rPr>
        <w:t>2015.</w:t>
      </w:r>
      <w:r w:rsidRPr="003474C0">
        <w:rPr>
          <w:iCs/>
        </w:rPr>
        <w:t xml:space="preserve"> </w:t>
      </w:r>
      <w:r w:rsidR="00CE37FB" w:rsidRPr="003474C0">
        <w:rPr>
          <w:iCs/>
        </w:rPr>
        <w:t xml:space="preserve"> </w:t>
      </w:r>
      <w:r w:rsidR="00F31FCF" w:rsidRPr="003474C0">
        <w:rPr>
          <w:iCs/>
        </w:rPr>
        <w:t xml:space="preserve">Convirtiéndose </w:t>
      </w:r>
      <w:r w:rsidR="00CE37FB" w:rsidRPr="003474C0">
        <w:rPr>
          <w:iCs/>
        </w:rPr>
        <w:t xml:space="preserve">en una fuente </w:t>
      </w:r>
      <w:r w:rsidR="00F31FCF" w:rsidRPr="003474C0">
        <w:rPr>
          <w:iCs/>
        </w:rPr>
        <w:t xml:space="preserve">adecuada </w:t>
      </w:r>
      <w:r w:rsidR="00113DC2" w:rsidRPr="003474C0">
        <w:rPr>
          <w:iCs/>
        </w:rPr>
        <w:t>p</w:t>
      </w:r>
      <w:r w:rsidR="00F31FCF" w:rsidRPr="003474C0">
        <w:rPr>
          <w:iCs/>
        </w:rPr>
        <w:t xml:space="preserve">ara solucionar </w:t>
      </w:r>
      <w:r w:rsidR="00700F37" w:rsidRPr="003474C0">
        <w:rPr>
          <w:iCs/>
        </w:rPr>
        <w:t>un problema</w:t>
      </w:r>
      <w:r w:rsidR="00CE37FB" w:rsidRPr="003474C0">
        <w:rPr>
          <w:iCs/>
        </w:rPr>
        <w:t xml:space="preserve"> mediante la aplicación de reglas técnicas que permitan transformar los </w:t>
      </w:r>
      <w:r w:rsidR="00CE37FB" w:rsidRPr="003474C0">
        <w:rPr>
          <w:iCs/>
        </w:rPr>
        <w:lastRenderedPageBreak/>
        <w:t xml:space="preserve">conjuntos de datos. De acuerdo con los objetivos planteados anteriormente, el presente estudio consiste en identificar los factores que influyen en la toma de decisiones, verificando </w:t>
      </w:r>
      <w:r w:rsidRPr="003474C0">
        <w:rPr>
          <w:iCs/>
        </w:rPr>
        <w:t>la</w:t>
      </w:r>
      <w:r w:rsidR="00CE37FB" w:rsidRPr="003474C0">
        <w:rPr>
          <w:iCs/>
        </w:rPr>
        <w:t xml:space="preserve"> utilidad de la información </w:t>
      </w:r>
      <w:r w:rsidR="00AD73F3" w:rsidRPr="003474C0">
        <w:rPr>
          <w:iCs/>
        </w:rPr>
        <w:t>tomada de la base de datos</w:t>
      </w:r>
      <w:r w:rsidR="00CE37FB" w:rsidRPr="003474C0">
        <w:rPr>
          <w:iCs/>
        </w:rPr>
        <w:t xml:space="preserve"> del INEC para el bienestar de la investigación. </w:t>
      </w:r>
    </w:p>
    <w:p w14:paraId="26496BC7" w14:textId="77777777" w:rsidR="00CE37FB" w:rsidRPr="003474C0" w:rsidRDefault="00CE37FB" w:rsidP="0048467D">
      <w:pPr>
        <w:rPr>
          <w:b/>
          <w:bCs/>
          <w:i/>
        </w:rPr>
      </w:pPr>
      <w:r w:rsidRPr="003474C0">
        <w:rPr>
          <w:b/>
          <w:bCs/>
          <w:i/>
        </w:rPr>
        <w:t xml:space="preserve">Comprensión de datos </w:t>
      </w:r>
      <w:r w:rsidRPr="003474C0">
        <w:rPr>
          <w:b/>
          <w:bCs/>
          <w:i/>
        </w:rPr>
        <w:tab/>
      </w:r>
    </w:p>
    <w:p w14:paraId="6969223E" w14:textId="7A093D0F" w:rsidR="00CE37FB" w:rsidRPr="003474C0" w:rsidRDefault="00CE37FB" w:rsidP="0048467D">
      <w:pPr>
        <w:rPr>
          <w:iCs/>
        </w:rPr>
      </w:pPr>
      <w:r w:rsidRPr="003474C0">
        <w:rPr>
          <w:iCs/>
        </w:rPr>
        <w:t xml:space="preserve">Se recopila los datos establecidos para poder realizar la investigación sobre </w:t>
      </w:r>
      <w:r w:rsidR="00AB3060">
        <w:rPr>
          <w:iCs/>
        </w:rPr>
        <w:t xml:space="preserve">las </w:t>
      </w:r>
      <w:r w:rsidRPr="003474C0">
        <w:rPr>
          <w:iCs/>
        </w:rPr>
        <w:t>TIC</w:t>
      </w:r>
      <w:r w:rsidR="00AB3060">
        <w:rPr>
          <w:iCs/>
        </w:rPr>
        <w:t xml:space="preserve"> en el entorno empresarial del Ecuador</w:t>
      </w:r>
      <w:r w:rsidRPr="003474C0">
        <w:rPr>
          <w:iCs/>
        </w:rPr>
        <w:t xml:space="preserve">, datos obtenidos por el INEC. </w:t>
      </w:r>
    </w:p>
    <w:p w14:paraId="6665788A" w14:textId="77777777" w:rsidR="00CE37FB" w:rsidRPr="003474C0" w:rsidRDefault="00CE37FB" w:rsidP="0048467D">
      <w:pPr>
        <w:rPr>
          <w:b/>
          <w:bCs/>
          <w:i/>
        </w:rPr>
      </w:pPr>
      <w:r w:rsidRPr="003474C0">
        <w:rPr>
          <w:b/>
          <w:bCs/>
          <w:i/>
        </w:rPr>
        <w:t>Preparación de los datos</w:t>
      </w:r>
      <w:r w:rsidRPr="003474C0">
        <w:rPr>
          <w:b/>
          <w:bCs/>
          <w:i/>
        </w:rPr>
        <w:tab/>
      </w:r>
    </w:p>
    <w:p w14:paraId="01539C90" w14:textId="69B88223" w:rsidR="00CE37FB" w:rsidRPr="003474C0" w:rsidRDefault="00CE37FB" w:rsidP="0048467D">
      <w:pPr>
        <w:pStyle w:val="Prrafodelista"/>
        <w:numPr>
          <w:ilvl w:val="0"/>
          <w:numId w:val="33"/>
        </w:numPr>
        <w:ind w:left="1134"/>
        <w:rPr>
          <w:iCs/>
        </w:rPr>
      </w:pPr>
      <w:r w:rsidRPr="003474C0">
        <w:rPr>
          <w:iCs/>
        </w:rPr>
        <w:t>Establecer el universo de los datos con los que vamos a trabajar.</w:t>
      </w:r>
    </w:p>
    <w:p w14:paraId="7FA9F356" w14:textId="1428F872" w:rsidR="00CE37FB" w:rsidRPr="003474C0" w:rsidRDefault="00CE37FB" w:rsidP="0048467D">
      <w:pPr>
        <w:pStyle w:val="Prrafodelista"/>
        <w:numPr>
          <w:ilvl w:val="0"/>
          <w:numId w:val="33"/>
        </w:numPr>
        <w:ind w:left="1134"/>
        <w:rPr>
          <w:iCs/>
        </w:rPr>
      </w:pPr>
      <w:r w:rsidRPr="003474C0">
        <w:rPr>
          <w:iCs/>
        </w:rPr>
        <w:t xml:space="preserve">Construiremos </w:t>
      </w:r>
      <w:r w:rsidR="00113DC2" w:rsidRPr="003474C0">
        <w:rPr>
          <w:iCs/>
        </w:rPr>
        <w:t>un dataset</w:t>
      </w:r>
      <w:r w:rsidR="00206306" w:rsidRPr="003474C0">
        <w:rPr>
          <w:iCs/>
        </w:rPr>
        <w:t>,</w:t>
      </w:r>
      <w:r w:rsidRPr="003474C0">
        <w:rPr>
          <w:iCs/>
        </w:rPr>
        <w:t xml:space="preserve"> apto para ser usados en los modelos de minería de datos.</w:t>
      </w:r>
    </w:p>
    <w:p w14:paraId="35E91ED5" w14:textId="7CD89681" w:rsidR="00CE37FB" w:rsidRPr="003474C0" w:rsidRDefault="00CE37FB" w:rsidP="0048467D">
      <w:pPr>
        <w:pStyle w:val="Prrafodelista"/>
        <w:numPr>
          <w:ilvl w:val="0"/>
          <w:numId w:val="33"/>
        </w:numPr>
        <w:ind w:left="1134"/>
        <w:rPr>
          <w:iCs/>
        </w:rPr>
      </w:pPr>
      <w:r w:rsidRPr="003474C0">
        <w:rPr>
          <w:iCs/>
        </w:rPr>
        <w:t>Realizaremos tareas de limpieza de datos</w:t>
      </w:r>
      <w:r w:rsidR="008E3F56" w:rsidRPr="003474C0">
        <w:rPr>
          <w:iCs/>
        </w:rPr>
        <w:t xml:space="preserve">, mediante la </w:t>
      </w:r>
      <w:r w:rsidR="00F07440" w:rsidRPr="003474C0">
        <w:rPr>
          <w:iCs/>
        </w:rPr>
        <w:t>t</w:t>
      </w:r>
      <w:r w:rsidR="008E3F56" w:rsidRPr="003474C0">
        <w:rPr>
          <w:iCs/>
        </w:rPr>
        <w:t>ransformación</w:t>
      </w:r>
      <w:r w:rsidR="00F07440" w:rsidRPr="003474C0">
        <w:rPr>
          <w:iCs/>
        </w:rPr>
        <w:t>, supresión y</w:t>
      </w:r>
      <w:r w:rsidR="008E3F56" w:rsidRPr="003474C0">
        <w:rPr>
          <w:iCs/>
        </w:rPr>
        <w:t xml:space="preserve"> formateo</w:t>
      </w:r>
      <w:r w:rsidR="00F07440" w:rsidRPr="003474C0">
        <w:rPr>
          <w:iCs/>
        </w:rPr>
        <w:t xml:space="preserve"> de datos</w:t>
      </w:r>
      <w:r w:rsidRPr="003474C0">
        <w:rPr>
          <w:iCs/>
        </w:rPr>
        <w:t>.</w:t>
      </w:r>
    </w:p>
    <w:p w14:paraId="70639969" w14:textId="42F8593F" w:rsidR="00CE37FB" w:rsidRPr="003474C0" w:rsidRDefault="00D17768" w:rsidP="0048467D">
      <w:pPr>
        <w:pStyle w:val="Prrafodelista"/>
        <w:numPr>
          <w:ilvl w:val="0"/>
          <w:numId w:val="33"/>
        </w:numPr>
        <w:ind w:left="1134"/>
        <w:rPr>
          <w:iCs/>
        </w:rPr>
      </w:pPr>
      <w:r w:rsidRPr="003474C0">
        <w:rPr>
          <w:iCs/>
        </w:rPr>
        <w:t xml:space="preserve"> </w:t>
      </w:r>
      <w:r w:rsidR="00206306" w:rsidRPr="003474C0">
        <w:rPr>
          <w:iCs/>
        </w:rPr>
        <w:t xml:space="preserve"> </w:t>
      </w:r>
      <w:r w:rsidR="00CE37FB" w:rsidRPr="003474C0">
        <w:rPr>
          <w:iCs/>
        </w:rPr>
        <w:t>Se consideran aspectos relevantes como son:</w:t>
      </w:r>
    </w:p>
    <w:p w14:paraId="2136A743" w14:textId="256BA5AB" w:rsidR="007E56AE" w:rsidRPr="003474C0" w:rsidRDefault="007E56AE" w:rsidP="0048467D">
      <w:pPr>
        <w:pStyle w:val="Prrafodelista"/>
        <w:ind w:left="1134" w:firstLine="0"/>
        <w:rPr>
          <w:iCs/>
        </w:rPr>
      </w:pPr>
      <w:r w:rsidRPr="003474C0">
        <w:rPr>
          <w:iCs/>
        </w:rPr>
        <w:t xml:space="preserve">Año investigado, sector económico, </w:t>
      </w:r>
      <w:r w:rsidR="00AB3060">
        <w:rPr>
          <w:iCs/>
        </w:rPr>
        <w:t xml:space="preserve">, tamaño de la empresa, </w:t>
      </w:r>
      <w:r w:rsidRPr="003474C0">
        <w:rPr>
          <w:iCs/>
        </w:rPr>
        <w:t xml:space="preserve">provincia de establecimiento, inversiones, </w:t>
      </w:r>
      <w:r w:rsidR="002D4323" w:rsidRPr="003474C0">
        <w:rPr>
          <w:iCs/>
        </w:rPr>
        <w:t>equipos utilizados</w:t>
      </w:r>
      <w:r w:rsidRPr="003474C0">
        <w:rPr>
          <w:iCs/>
        </w:rPr>
        <w:t>, acceso a internet, personal.</w:t>
      </w:r>
    </w:p>
    <w:p w14:paraId="42B2B702" w14:textId="77777777" w:rsidR="00CE37FB" w:rsidRPr="003474C0" w:rsidRDefault="00CE37FB" w:rsidP="0048467D">
      <w:pPr>
        <w:ind w:firstLine="708"/>
        <w:rPr>
          <w:b/>
          <w:bCs/>
          <w:i/>
        </w:rPr>
      </w:pPr>
      <w:r w:rsidRPr="003474C0">
        <w:rPr>
          <w:b/>
          <w:bCs/>
          <w:i/>
        </w:rPr>
        <w:t>Modelado</w:t>
      </w:r>
      <w:r w:rsidRPr="003474C0">
        <w:rPr>
          <w:b/>
          <w:bCs/>
          <w:i/>
        </w:rPr>
        <w:tab/>
      </w:r>
    </w:p>
    <w:p w14:paraId="250BDA51" w14:textId="4B3AE2A0" w:rsidR="00CE37FB" w:rsidRPr="003474C0" w:rsidRDefault="00CE37FB" w:rsidP="0048467D">
      <w:pPr>
        <w:rPr>
          <w:iCs/>
        </w:rPr>
      </w:pPr>
      <w:r w:rsidRPr="003474C0">
        <w:rPr>
          <w:iCs/>
        </w:rPr>
        <w:t>En toda esta etapa se deben utilizar las técnicas</w:t>
      </w:r>
      <w:r w:rsidR="00F07440" w:rsidRPr="003474C0">
        <w:rPr>
          <w:iCs/>
        </w:rPr>
        <w:t xml:space="preserve"> y librerías</w:t>
      </w:r>
      <w:r w:rsidRPr="003474C0">
        <w:rPr>
          <w:iCs/>
        </w:rPr>
        <w:t>, pues en esta indagación se encuentran:</w:t>
      </w:r>
    </w:p>
    <w:p w14:paraId="52C31736" w14:textId="77777777" w:rsidR="00CE37FB" w:rsidRPr="003474C0" w:rsidRDefault="00CE37FB" w:rsidP="0048467D">
      <w:pPr>
        <w:pStyle w:val="Prrafodelista"/>
        <w:numPr>
          <w:ilvl w:val="0"/>
          <w:numId w:val="34"/>
        </w:numPr>
        <w:rPr>
          <w:iCs/>
        </w:rPr>
      </w:pPr>
      <w:r w:rsidRPr="003474C0">
        <w:rPr>
          <w:iCs/>
        </w:rPr>
        <w:t>Librería NumPy</w:t>
      </w:r>
    </w:p>
    <w:p w14:paraId="215E5EE4" w14:textId="77777777" w:rsidR="00CE37FB" w:rsidRPr="003474C0" w:rsidRDefault="00CE37FB" w:rsidP="0048467D">
      <w:pPr>
        <w:pStyle w:val="Prrafodelista"/>
        <w:numPr>
          <w:ilvl w:val="0"/>
          <w:numId w:val="34"/>
        </w:numPr>
        <w:rPr>
          <w:iCs/>
        </w:rPr>
      </w:pPr>
      <w:r w:rsidRPr="003474C0">
        <w:rPr>
          <w:iCs/>
        </w:rPr>
        <w:t>Librería Panda</w:t>
      </w:r>
    </w:p>
    <w:p w14:paraId="3C6B165D" w14:textId="77777777" w:rsidR="00CE37FB" w:rsidRPr="003474C0" w:rsidRDefault="00CE37FB" w:rsidP="0048467D">
      <w:pPr>
        <w:pStyle w:val="Prrafodelista"/>
        <w:numPr>
          <w:ilvl w:val="0"/>
          <w:numId w:val="34"/>
        </w:numPr>
        <w:rPr>
          <w:iCs/>
        </w:rPr>
      </w:pPr>
      <w:r w:rsidRPr="003474C0">
        <w:rPr>
          <w:iCs/>
        </w:rPr>
        <w:t>Librería Matplotlib</w:t>
      </w:r>
    </w:p>
    <w:p w14:paraId="7345B6D6" w14:textId="77777777" w:rsidR="00CE37FB" w:rsidRPr="003474C0" w:rsidRDefault="00CE37FB" w:rsidP="0048467D">
      <w:pPr>
        <w:pStyle w:val="Prrafodelista"/>
        <w:numPr>
          <w:ilvl w:val="0"/>
          <w:numId w:val="34"/>
        </w:numPr>
        <w:rPr>
          <w:iCs/>
        </w:rPr>
      </w:pPr>
      <w:r w:rsidRPr="003474C0">
        <w:rPr>
          <w:iCs/>
        </w:rPr>
        <w:t>Seleccionar técnicas de modelado más adecuadas para nuestro juego de datos y nuestros objetivos.</w:t>
      </w:r>
    </w:p>
    <w:p w14:paraId="548433C4" w14:textId="77777777" w:rsidR="00CE37FB" w:rsidRPr="003474C0" w:rsidRDefault="00CE37FB" w:rsidP="0048467D">
      <w:pPr>
        <w:pStyle w:val="Prrafodelista"/>
        <w:numPr>
          <w:ilvl w:val="0"/>
          <w:numId w:val="34"/>
        </w:numPr>
        <w:rPr>
          <w:iCs/>
        </w:rPr>
      </w:pPr>
      <w:r w:rsidRPr="003474C0">
        <w:rPr>
          <w:iCs/>
        </w:rPr>
        <w:t>Fijar una estrategia de verificación de la calidad del modelo.</w:t>
      </w:r>
    </w:p>
    <w:p w14:paraId="6EC2C223" w14:textId="6A83A161" w:rsidR="00CE37FB" w:rsidRPr="003474C0" w:rsidRDefault="00CE37FB" w:rsidP="0048467D">
      <w:pPr>
        <w:pStyle w:val="Prrafodelista"/>
        <w:numPr>
          <w:ilvl w:val="0"/>
          <w:numId w:val="34"/>
        </w:numPr>
        <w:rPr>
          <w:iCs/>
        </w:rPr>
      </w:pPr>
      <w:r w:rsidRPr="003474C0">
        <w:rPr>
          <w:iCs/>
        </w:rPr>
        <w:t>Construiremos un modelo a partir de la aplicación de las técnicas seleccionadas sobre</w:t>
      </w:r>
      <w:r w:rsidR="00F31FCF" w:rsidRPr="003474C0">
        <w:rPr>
          <w:iCs/>
        </w:rPr>
        <w:t xml:space="preserve"> la base</w:t>
      </w:r>
      <w:r w:rsidRPr="003474C0">
        <w:rPr>
          <w:iCs/>
        </w:rPr>
        <w:t xml:space="preserve"> de datos.</w:t>
      </w:r>
    </w:p>
    <w:p w14:paraId="409EB40C" w14:textId="77777777" w:rsidR="00CE37FB" w:rsidRPr="003474C0" w:rsidRDefault="00CE37FB" w:rsidP="0048467D">
      <w:pPr>
        <w:pStyle w:val="Prrafodelista"/>
        <w:numPr>
          <w:ilvl w:val="0"/>
          <w:numId w:val="34"/>
        </w:numPr>
        <w:rPr>
          <w:iCs/>
        </w:rPr>
      </w:pPr>
      <w:r w:rsidRPr="003474C0">
        <w:rPr>
          <w:iCs/>
        </w:rPr>
        <w:lastRenderedPageBreak/>
        <w:t>Ajustar el modelo evaluando su fiabilidad y su impacto en los objetivos anteriores establecidos.</w:t>
      </w:r>
    </w:p>
    <w:p w14:paraId="7375F6F7" w14:textId="77777777" w:rsidR="00CE37FB" w:rsidRPr="003474C0" w:rsidRDefault="00CE37FB" w:rsidP="0048467D">
      <w:pPr>
        <w:rPr>
          <w:b/>
          <w:bCs/>
          <w:i/>
        </w:rPr>
      </w:pPr>
      <w:r w:rsidRPr="003474C0">
        <w:rPr>
          <w:b/>
          <w:bCs/>
          <w:i/>
        </w:rPr>
        <w:t>Evaluación del modelado</w:t>
      </w:r>
      <w:r w:rsidRPr="003474C0">
        <w:rPr>
          <w:b/>
          <w:bCs/>
          <w:i/>
        </w:rPr>
        <w:tab/>
      </w:r>
    </w:p>
    <w:p w14:paraId="4F73193C" w14:textId="4A909623" w:rsidR="00CE37FB" w:rsidRPr="003474C0" w:rsidRDefault="00CE37FB" w:rsidP="0048467D">
      <w:pPr>
        <w:rPr>
          <w:iCs/>
        </w:rPr>
      </w:pPr>
      <w:r w:rsidRPr="003474C0">
        <w:rPr>
          <w:iCs/>
        </w:rPr>
        <w:t>Revisar que los resultados obtenidos</w:t>
      </w:r>
      <w:r w:rsidR="00F31FCF" w:rsidRPr="003474C0">
        <w:rPr>
          <w:iCs/>
        </w:rPr>
        <w:t xml:space="preserve"> en base </w:t>
      </w:r>
      <w:r w:rsidRPr="003474C0">
        <w:rPr>
          <w:iCs/>
        </w:rPr>
        <w:t>a los objetivos planteados, en todo el proceso de minería de datos que nos ha llevado hasta este punto.</w:t>
      </w:r>
    </w:p>
    <w:p w14:paraId="21CD2E53" w14:textId="3C58D75D" w:rsidR="00A53993" w:rsidRPr="003474C0" w:rsidRDefault="00CE37FB" w:rsidP="0048467D">
      <w:pPr>
        <w:rPr>
          <w:b/>
          <w:bCs/>
          <w:i/>
        </w:rPr>
      </w:pPr>
      <w:r w:rsidRPr="003474C0">
        <w:rPr>
          <w:b/>
          <w:bCs/>
          <w:i/>
        </w:rPr>
        <w:t>Despliegue</w:t>
      </w:r>
      <w:r w:rsidRPr="003474C0">
        <w:rPr>
          <w:b/>
          <w:bCs/>
          <w:i/>
        </w:rPr>
        <w:tab/>
      </w:r>
      <w:r w:rsidR="001C6C15" w:rsidRPr="003474C0">
        <w:rPr>
          <w:b/>
          <w:bCs/>
          <w:i/>
        </w:rPr>
        <w:t xml:space="preserve"> </w:t>
      </w:r>
    </w:p>
    <w:p w14:paraId="0D9BE6CB" w14:textId="712E8C67" w:rsidR="00CE37FB" w:rsidRPr="003474C0" w:rsidRDefault="00CE37FB" w:rsidP="0048467D">
      <w:pPr>
        <w:rPr>
          <w:iCs/>
        </w:rPr>
      </w:pPr>
      <w:r w:rsidRPr="003474C0">
        <w:rPr>
          <w:iCs/>
        </w:rPr>
        <w:t>Realizar seguimiento y mantenimiento de la parte más operativa del estudio.</w:t>
      </w:r>
    </w:p>
    <w:p w14:paraId="25CEFCCC" w14:textId="78DD9B67" w:rsidR="00CE37FB" w:rsidRPr="003474C0" w:rsidRDefault="00CE37FB" w:rsidP="0048467D">
      <w:pPr>
        <w:rPr>
          <w:iCs/>
        </w:rPr>
      </w:pPr>
      <w:r w:rsidRPr="003474C0">
        <w:rPr>
          <w:iCs/>
        </w:rPr>
        <w:t xml:space="preserve">Al final en esta última etapa se va a colocar el modelo en presente, el modelo debe ser utilizado en un ambiente activo, tal como se logra medir la eficiencia del modelo y que logra estar en constante actualización en caso de recordar algún ajuste. En el futuro siendo traicionero. En caso de </w:t>
      </w:r>
      <w:r w:rsidR="00EA2D8B" w:rsidRPr="003474C0">
        <w:rPr>
          <w:iCs/>
        </w:rPr>
        <w:t>optar</w:t>
      </w:r>
      <w:r w:rsidRPr="003474C0">
        <w:rPr>
          <w:iCs/>
        </w:rPr>
        <w:t xml:space="preserve"> va a depender de las situaciones que se presenten, en la implementación para el entorno del sector manufacturero, minería y comercio electrónico, es fundamental establecer que el modelo cumple con todos los requisitos para satisfacer un problema Business, en que el grado tiene la posibilidad de tomar decisiones en tiempo real y evitar perdida de dinero o recursos e incluso mejorar el sistema para garantizar que la organización tenga una comprensión eficiente, y otro elemento que también se debe tener en cuenta es monitorear el modelo para obtener ciertas actualizaciones y mejoras en función de los nuevos avances en el área de las ciencias de datos que vayan surgiendo.</w:t>
      </w:r>
    </w:p>
    <w:p w14:paraId="2E3CCA4F" w14:textId="55AFEF9D" w:rsidR="00E103FE" w:rsidRPr="003474C0" w:rsidRDefault="00E103FE" w:rsidP="0048467D">
      <w:pPr>
        <w:ind w:firstLine="0"/>
        <w:jc w:val="left"/>
      </w:pPr>
      <w:r w:rsidRPr="003474C0">
        <w:br w:type="page"/>
      </w:r>
    </w:p>
    <w:p w14:paraId="20DAC35A" w14:textId="77777777" w:rsidR="008C6B8C" w:rsidRPr="003474C0" w:rsidRDefault="008C6B8C" w:rsidP="0048467D">
      <w:pPr>
        <w:pStyle w:val="Prrafodelista"/>
        <w:numPr>
          <w:ilvl w:val="0"/>
          <w:numId w:val="8"/>
        </w:numPr>
        <w:rPr>
          <w:rFonts w:cs="Times New Roman"/>
          <w:b/>
          <w:vanish/>
          <w:szCs w:val="24"/>
        </w:rPr>
      </w:pPr>
    </w:p>
    <w:p w14:paraId="25C0C2FF" w14:textId="77777777" w:rsidR="008C6B8C" w:rsidRPr="003474C0" w:rsidRDefault="008C6B8C" w:rsidP="0048467D">
      <w:pPr>
        <w:pStyle w:val="Prrafodelista"/>
        <w:numPr>
          <w:ilvl w:val="0"/>
          <w:numId w:val="8"/>
        </w:numPr>
        <w:rPr>
          <w:rFonts w:cs="Times New Roman"/>
          <w:b/>
          <w:vanish/>
          <w:szCs w:val="24"/>
        </w:rPr>
      </w:pPr>
    </w:p>
    <w:p w14:paraId="411D0D52" w14:textId="77777777" w:rsidR="008C6B8C" w:rsidRPr="003474C0" w:rsidRDefault="008C6B8C" w:rsidP="0048467D">
      <w:pPr>
        <w:pStyle w:val="Prrafodelista"/>
        <w:numPr>
          <w:ilvl w:val="0"/>
          <w:numId w:val="8"/>
        </w:numPr>
        <w:rPr>
          <w:rFonts w:cs="Times New Roman"/>
          <w:b/>
          <w:vanish/>
          <w:szCs w:val="24"/>
        </w:rPr>
      </w:pPr>
    </w:p>
    <w:p w14:paraId="249060BE" w14:textId="22ABCC00" w:rsidR="00E103FE" w:rsidRPr="003474C0" w:rsidRDefault="003F0376" w:rsidP="0048467D">
      <w:pPr>
        <w:pStyle w:val="Prrafodelista"/>
        <w:numPr>
          <w:ilvl w:val="0"/>
          <w:numId w:val="8"/>
        </w:numPr>
        <w:ind w:left="426" w:hanging="426"/>
        <w:outlineLvl w:val="0"/>
        <w:rPr>
          <w:rFonts w:cs="Times New Roman"/>
          <w:b/>
          <w:szCs w:val="24"/>
        </w:rPr>
      </w:pPr>
      <w:bookmarkStart w:id="1043" w:name="_Toc140752466"/>
      <w:bookmarkStart w:id="1044" w:name="_Toc140758640"/>
      <w:bookmarkStart w:id="1045" w:name="_Toc144815954"/>
      <w:r w:rsidRPr="003474C0">
        <w:rPr>
          <w:rFonts w:cs="Times New Roman"/>
          <w:b/>
          <w:szCs w:val="24"/>
        </w:rPr>
        <w:t>IMPLEMENTACIÓN</w:t>
      </w:r>
      <w:r w:rsidR="00E103FE" w:rsidRPr="003474C0">
        <w:rPr>
          <w:rFonts w:cs="Times New Roman"/>
          <w:b/>
          <w:szCs w:val="24"/>
        </w:rPr>
        <w:t xml:space="preserve"> Y RESULTADOS</w:t>
      </w:r>
      <w:bookmarkEnd w:id="1043"/>
      <w:bookmarkEnd w:id="1044"/>
      <w:bookmarkEnd w:id="1045"/>
    </w:p>
    <w:p w14:paraId="2514546F" w14:textId="45882D5F" w:rsidR="00453BBC" w:rsidRPr="003474C0" w:rsidRDefault="00453BBC" w:rsidP="0048467D">
      <w:pPr>
        <w:ind w:firstLine="708"/>
        <w:rPr>
          <w:rFonts w:cs="Times New Roman"/>
          <w:bCs/>
          <w:szCs w:val="24"/>
        </w:rPr>
      </w:pPr>
      <w:r w:rsidRPr="003474C0">
        <w:rPr>
          <w:rFonts w:cs="Times New Roman"/>
          <w:bCs/>
          <w:szCs w:val="24"/>
        </w:rPr>
        <w:t>La implementación de la metodología CRISP-DM se la realizara paulatinamente aplicando cada una de sus fases, utilizamos el dataset conseguido de la base de datos del INEC</w:t>
      </w:r>
      <w:r w:rsidR="00965BCE" w:rsidRPr="003474C0">
        <w:rPr>
          <w:rFonts w:cs="Times New Roman"/>
          <w:bCs/>
          <w:szCs w:val="24"/>
        </w:rPr>
        <w:t>.</w:t>
      </w:r>
      <w:r w:rsidRPr="003474C0">
        <w:rPr>
          <w:rFonts w:cs="Times New Roman"/>
          <w:bCs/>
          <w:szCs w:val="24"/>
        </w:rPr>
        <w:t xml:space="preserve">   </w:t>
      </w:r>
    </w:p>
    <w:p w14:paraId="58CCAFD2" w14:textId="42E1F0E5" w:rsidR="00453BBC" w:rsidRPr="003474C0" w:rsidRDefault="00453BBC" w:rsidP="0048467D">
      <w:pPr>
        <w:pStyle w:val="Prrafodelista"/>
        <w:numPr>
          <w:ilvl w:val="1"/>
          <w:numId w:val="8"/>
        </w:numPr>
        <w:outlineLvl w:val="0"/>
        <w:rPr>
          <w:rFonts w:cs="Times New Roman"/>
          <w:b/>
          <w:szCs w:val="24"/>
        </w:rPr>
      </w:pPr>
      <w:bookmarkStart w:id="1046" w:name="_Toc144815955"/>
      <w:r w:rsidRPr="003474C0">
        <w:rPr>
          <w:rFonts w:cs="Times New Roman"/>
          <w:b/>
          <w:szCs w:val="24"/>
        </w:rPr>
        <w:t>Fase 1 – 2</w:t>
      </w:r>
      <w:bookmarkEnd w:id="1046"/>
      <w:r w:rsidRPr="003474C0">
        <w:rPr>
          <w:rFonts w:cs="Times New Roman"/>
          <w:b/>
          <w:szCs w:val="24"/>
        </w:rPr>
        <w:t xml:space="preserve"> </w:t>
      </w:r>
    </w:p>
    <w:p w14:paraId="0DA445FF" w14:textId="60B62A66" w:rsidR="000C3159" w:rsidRPr="003474C0" w:rsidRDefault="002D5920" w:rsidP="0048467D">
      <w:pPr>
        <w:ind w:firstLine="708"/>
        <w:rPr>
          <w:rFonts w:cs="Times New Roman"/>
          <w:bCs/>
          <w:szCs w:val="24"/>
        </w:rPr>
      </w:pPr>
      <w:r w:rsidRPr="003474C0">
        <w:rPr>
          <w:rFonts w:cs="Times New Roman"/>
          <w:bCs/>
          <w:szCs w:val="24"/>
        </w:rPr>
        <w:t>E</w:t>
      </w:r>
      <w:r w:rsidR="00965BCE" w:rsidRPr="003474C0">
        <w:rPr>
          <w:rFonts w:cs="Times New Roman"/>
          <w:bCs/>
          <w:szCs w:val="24"/>
        </w:rPr>
        <w:t>l módulo de TIC´S del formulario ENESEM (Encuesta Estructural Empresarial)</w:t>
      </w:r>
      <w:r w:rsidRPr="003474C0">
        <w:rPr>
          <w:rFonts w:cs="Times New Roman"/>
          <w:bCs/>
          <w:szCs w:val="24"/>
        </w:rPr>
        <w:t>, nos brindara la información necesaria para realizar un análisis del contenido</w:t>
      </w:r>
      <w:r w:rsidR="00965BCE" w:rsidRPr="003474C0">
        <w:rPr>
          <w:rFonts w:cs="Times New Roman"/>
          <w:bCs/>
          <w:szCs w:val="24"/>
        </w:rPr>
        <w:t>.</w:t>
      </w:r>
      <w:r w:rsidRPr="003474C0">
        <w:rPr>
          <w:rFonts w:cs="Times New Roman"/>
          <w:bCs/>
          <w:szCs w:val="24"/>
        </w:rPr>
        <w:t xml:space="preserve"> Los datos que contiene el formulario </w:t>
      </w:r>
      <w:r w:rsidR="007B40C0" w:rsidRPr="003474C0">
        <w:rPr>
          <w:rFonts w:cs="Times New Roman"/>
          <w:bCs/>
          <w:szCs w:val="24"/>
        </w:rPr>
        <w:t>son</w:t>
      </w:r>
      <w:r w:rsidR="008921F2" w:rsidRPr="003474C0">
        <w:rPr>
          <w:rFonts w:cs="Times New Roman"/>
          <w:bCs/>
          <w:szCs w:val="24"/>
        </w:rPr>
        <w:t xml:space="preserve"> </w:t>
      </w:r>
      <w:r w:rsidRPr="003474C0">
        <w:rPr>
          <w:rFonts w:cs="Times New Roman"/>
          <w:bCs/>
          <w:szCs w:val="24"/>
        </w:rPr>
        <w:t>otorgado</w:t>
      </w:r>
      <w:r w:rsidR="007B40C0" w:rsidRPr="003474C0">
        <w:rPr>
          <w:rFonts w:cs="Times New Roman"/>
          <w:bCs/>
          <w:szCs w:val="24"/>
        </w:rPr>
        <w:t>s</w:t>
      </w:r>
      <w:r w:rsidRPr="003474C0">
        <w:rPr>
          <w:rFonts w:cs="Times New Roman"/>
          <w:bCs/>
          <w:szCs w:val="24"/>
        </w:rPr>
        <w:t xml:space="preserve"> </w:t>
      </w:r>
      <w:r w:rsidR="00965BCE" w:rsidRPr="003474C0">
        <w:rPr>
          <w:rFonts w:cs="Times New Roman"/>
          <w:bCs/>
          <w:szCs w:val="24"/>
        </w:rPr>
        <w:t xml:space="preserve">por las empresas </w:t>
      </w:r>
      <w:r w:rsidR="008921F2" w:rsidRPr="003474C0">
        <w:rPr>
          <w:rFonts w:cs="Times New Roman"/>
          <w:bCs/>
          <w:szCs w:val="24"/>
        </w:rPr>
        <w:t>que pertenecen a</w:t>
      </w:r>
      <w:r w:rsidR="00965BCE" w:rsidRPr="003474C0">
        <w:rPr>
          <w:rFonts w:cs="Times New Roman"/>
          <w:bCs/>
          <w:szCs w:val="24"/>
        </w:rPr>
        <w:t xml:space="preserve"> diversos sectores empresariales del Ecuador </w:t>
      </w:r>
      <w:r w:rsidR="008921F2" w:rsidRPr="003474C0">
        <w:rPr>
          <w:rFonts w:cs="Times New Roman"/>
          <w:bCs/>
          <w:szCs w:val="24"/>
        </w:rPr>
        <w:t xml:space="preserve">tanto </w:t>
      </w:r>
      <w:r w:rsidR="007B40C0" w:rsidRPr="003474C0">
        <w:rPr>
          <w:rFonts w:cs="Times New Roman"/>
          <w:bCs/>
          <w:szCs w:val="24"/>
        </w:rPr>
        <w:t>públicas</w:t>
      </w:r>
      <w:r w:rsidR="008921F2" w:rsidRPr="003474C0">
        <w:rPr>
          <w:rFonts w:cs="Times New Roman"/>
          <w:bCs/>
          <w:szCs w:val="24"/>
        </w:rPr>
        <w:t xml:space="preserve"> como privadas </w:t>
      </w:r>
      <w:r w:rsidRPr="003474C0">
        <w:rPr>
          <w:rFonts w:cs="Times New Roman"/>
          <w:bCs/>
          <w:szCs w:val="24"/>
        </w:rPr>
        <w:t xml:space="preserve">y </w:t>
      </w:r>
      <w:r w:rsidR="00965BCE" w:rsidRPr="003474C0">
        <w:rPr>
          <w:rFonts w:cs="Times New Roman"/>
          <w:bCs/>
          <w:szCs w:val="24"/>
        </w:rPr>
        <w:t>contiene varios módulos</w:t>
      </w:r>
      <w:r w:rsidRPr="003474C0">
        <w:rPr>
          <w:rFonts w:cs="Times New Roman"/>
          <w:bCs/>
          <w:szCs w:val="24"/>
        </w:rPr>
        <w:t xml:space="preserve"> siendo objeto de estudio el </w:t>
      </w:r>
      <w:r w:rsidR="007B40C0" w:rsidRPr="003474C0">
        <w:rPr>
          <w:rFonts w:cs="Times New Roman"/>
          <w:bCs/>
          <w:szCs w:val="24"/>
        </w:rPr>
        <w:t>módulo</w:t>
      </w:r>
      <w:r w:rsidRPr="003474C0">
        <w:rPr>
          <w:rFonts w:cs="Times New Roman"/>
          <w:bCs/>
          <w:szCs w:val="24"/>
        </w:rPr>
        <w:t xml:space="preserve"> de TIC’S, </w:t>
      </w:r>
      <w:r w:rsidR="007A2C95" w:rsidRPr="003474C0">
        <w:rPr>
          <w:rFonts w:cs="Times New Roman"/>
          <w:bCs/>
          <w:szCs w:val="24"/>
        </w:rPr>
        <w:t xml:space="preserve">en esta fase </w:t>
      </w:r>
      <w:r w:rsidRPr="003474C0">
        <w:rPr>
          <w:rFonts w:cs="Times New Roman"/>
          <w:bCs/>
          <w:szCs w:val="24"/>
        </w:rPr>
        <w:t xml:space="preserve">de la </w:t>
      </w:r>
      <w:r w:rsidR="007B40C0" w:rsidRPr="003474C0">
        <w:rPr>
          <w:rFonts w:cs="Times New Roman"/>
          <w:bCs/>
          <w:szCs w:val="24"/>
        </w:rPr>
        <w:t>metodología</w:t>
      </w:r>
      <w:r w:rsidRPr="003474C0">
        <w:rPr>
          <w:rFonts w:cs="Times New Roman"/>
          <w:bCs/>
          <w:szCs w:val="24"/>
        </w:rPr>
        <w:t xml:space="preserve"> </w:t>
      </w:r>
      <w:r w:rsidR="007A2C95" w:rsidRPr="003474C0">
        <w:rPr>
          <w:rFonts w:cs="Times New Roman"/>
          <w:bCs/>
          <w:szCs w:val="24"/>
        </w:rPr>
        <w:t>unificaremos la comprensión del negocio y comprensión de los datos</w:t>
      </w:r>
      <w:r w:rsidR="000C3159" w:rsidRPr="003474C0">
        <w:rPr>
          <w:rFonts w:cs="Times New Roman"/>
          <w:bCs/>
          <w:szCs w:val="24"/>
        </w:rPr>
        <w:t>.</w:t>
      </w:r>
    </w:p>
    <w:p w14:paraId="2FE67D48" w14:textId="2996646D" w:rsidR="00AB704C" w:rsidRPr="003474C0" w:rsidRDefault="000C3159" w:rsidP="0048467D">
      <w:r w:rsidRPr="003474C0">
        <w:rPr>
          <w:rFonts w:cs="Times New Roman"/>
          <w:bCs/>
          <w:szCs w:val="24"/>
        </w:rPr>
        <w:t>E</w:t>
      </w:r>
      <w:r w:rsidR="008921F2" w:rsidRPr="003474C0">
        <w:rPr>
          <w:rFonts w:cs="Times New Roman"/>
          <w:bCs/>
          <w:szCs w:val="24"/>
        </w:rPr>
        <w:t xml:space="preserve">n los periodos de referencia (años 2012 al 2015) </w:t>
      </w:r>
      <w:r w:rsidR="00891B02" w:rsidRPr="003474C0">
        <w:rPr>
          <w:rFonts w:cs="Times New Roman"/>
          <w:bCs/>
          <w:szCs w:val="24"/>
        </w:rPr>
        <w:t>tenemos un muestreo de 6080 empresas registradas en el Directorio de Empresas y Establecimientos (DIEE)</w:t>
      </w:r>
      <w:r w:rsidR="00D47BC2" w:rsidRPr="003474C0">
        <w:rPr>
          <w:rFonts w:cs="Times New Roman"/>
          <w:bCs/>
          <w:szCs w:val="24"/>
        </w:rPr>
        <w:t>.</w:t>
      </w:r>
      <w:r w:rsidR="007B40C0" w:rsidRPr="003474C0">
        <w:rPr>
          <w:rFonts w:cs="Times New Roman"/>
          <w:bCs/>
          <w:szCs w:val="24"/>
        </w:rPr>
        <w:t xml:space="preserve"> La data obtenida del </w:t>
      </w:r>
      <w:r w:rsidR="000C2835" w:rsidRPr="003474C0">
        <w:rPr>
          <w:rFonts w:cs="Times New Roman"/>
          <w:bCs/>
          <w:szCs w:val="24"/>
        </w:rPr>
        <w:t>módulo</w:t>
      </w:r>
      <w:r w:rsidR="007B40C0" w:rsidRPr="003474C0">
        <w:rPr>
          <w:rFonts w:cs="Times New Roman"/>
          <w:bCs/>
          <w:szCs w:val="24"/>
        </w:rPr>
        <w:t xml:space="preserve"> mencionado cuenta con alrededor de 68 columnas </w:t>
      </w:r>
      <w:r w:rsidR="001B3AAF" w:rsidRPr="003474C0">
        <w:rPr>
          <w:rFonts w:cs="Times New Roman"/>
          <w:bCs/>
          <w:szCs w:val="24"/>
        </w:rPr>
        <w:t xml:space="preserve">que corresponden a variables de tipo cualitativo y cuantitativo después de realizar un análisis se procede con el primer descarte de columnas (variables) por tratarse de datos de categorización o redundantes en la información por tanto se consideran datos irrelevantes para ser </w:t>
      </w:r>
      <w:r w:rsidR="00AB704C" w:rsidRPr="003474C0">
        <w:rPr>
          <w:rFonts w:cs="Times New Roman"/>
          <w:bCs/>
          <w:szCs w:val="24"/>
        </w:rPr>
        <w:t>analizados</w:t>
      </w:r>
      <w:r w:rsidR="00AB704C" w:rsidRPr="003474C0">
        <w:t xml:space="preserve">. </w:t>
      </w:r>
    </w:p>
    <w:p w14:paraId="3860ECED" w14:textId="288C4A01" w:rsidR="00AB704C" w:rsidRPr="003474C0" w:rsidRDefault="00AB704C" w:rsidP="0048467D">
      <w:r w:rsidRPr="003474C0">
        <w:t xml:space="preserve">A </w:t>
      </w:r>
      <w:r w:rsidRPr="003474C0">
        <w:rPr>
          <w:szCs w:val="24"/>
        </w:rPr>
        <w:t xml:space="preserve">continuación, en la </w:t>
      </w:r>
      <w:r w:rsidRPr="003474C0">
        <w:rPr>
          <w:szCs w:val="24"/>
        </w:rPr>
        <w:fldChar w:fldCharType="begin"/>
      </w:r>
      <w:r w:rsidRPr="003474C0">
        <w:rPr>
          <w:szCs w:val="24"/>
        </w:rPr>
        <w:instrText xml:space="preserve"> REF _Ref142314886 \h  \* MERGEFORMAT </w:instrText>
      </w:r>
      <w:r w:rsidRPr="003474C0">
        <w:rPr>
          <w:szCs w:val="24"/>
        </w:rPr>
      </w:r>
      <w:r w:rsidRPr="003474C0">
        <w:rPr>
          <w:szCs w:val="24"/>
        </w:rPr>
        <w:fldChar w:fldCharType="separate"/>
      </w:r>
      <w:r w:rsidR="00260299" w:rsidRPr="00260299">
        <w:rPr>
          <w:szCs w:val="24"/>
        </w:rPr>
        <w:t xml:space="preserve">Tabla </w:t>
      </w:r>
      <w:proofErr w:type="spellStart"/>
      <w:r w:rsidR="00260299" w:rsidRPr="00260299">
        <w:rPr>
          <w:szCs w:val="24"/>
        </w:rPr>
        <w:t>III</w:t>
      </w:r>
      <w:r w:rsidRPr="003474C0">
        <w:rPr>
          <w:szCs w:val="24"/>
        </w:rPr>
        <w:fldChar w:fldCharType="end"/>
      </w:r>
      <w:r w:rsidRPr="003474C0">
        <w:rPr>
          <w:szCs w:val="24"/>
        </w:rPr>
        <w:fldChar w:fldCharType="begin"/>
      </w:r>
      <w:r w:rsidRPr="003474C0">
        <w:rPr>
          <w:szCs w:val="24"/>
        </w:rPr>
        <w:instrText xml:space="preserve"> REF _Ref140603101 \h  \* MERGEFORMAT </w:instrText>
      </w:r>
      <w:r w:rsidRPr="003474C0">
        <w:rPr>
          <w:szCs w:val="24"/>
        </w:rPr>
      </w:r>
      <w:r w:rsidRPr="003474C0">
        <w:rPr>
          <w:szCs w:val="24"/>
        </w:rPr>
        <w:fldChar w:fldCharType="separate"/>
      </w:r>
      <w:r w:rsidR="00260299" w:rsidRPr="003474C0">
        <w:rPr>
          <w:b/>
          <w:bCs/>
          <w:sz w:val="20"/>
          <w:szCs w:val="20"/>
        </w:rPr>
        <w:t>Tabla</w:t>
      </w:r>
      <w:proofErr w:type="spellEnd"/>
      <w:r w:rsidR="00260299" w:rsidRPr="003474C0">
        <w:rPr>
          <w:b/>
          <w:bCs/>
          <w:sz w:val="20"/>
          <w:szCs w:val="20"/>
        </w:rPr>
        <w:t xml:space="preserve"> </w:t>
      </w:r>
      <w:r w:rsidR="00260299">
        <w:rPr>
          <w:b/>
          <w:bCs/>
          <w:i/>
          <w:iCs/>
          <w:noProof/>
          <w:sz w:val="20"/>
          <w:szCs w:val="20"/>
        </w:rPr>
        <w:t>II</w:t>
      </w:r>
      <w:r w:rsidRPr="003474C0">
        <w:rPr>
          <w:szCs w:val="24"/>
        </w:rPr>
        <w:fldChar w:fldCharType="end"/>
      </w:r>
      <w:r w:rsidRPr="003474C0">
        <w:rPr>
          <w:szCs w:val="24"/>
        </w:rPr>
        <w:t xml:space="preserve"> tenemos la lista de varias descartadas por no tener relevancia para el análisis a realizar.</w:t>
      </w:r>
    </w:p>
    <w:p w14:paraId="796E1BA8" w14:textId="3B312A6C" w:rsidR="00AB704C" w:rsidRPr="003474C0" w:rsidRDefault="00AB704C" w:rsidP="0048467D">
      <w:pPr>
        <w:pStyle w:val="Descripcin"/>
        <w:spacing w:after="0" w:line="480" w:lineRule="auto"/>
        <w:rPr>
          <w:color w:val="auto"/>
          <w:sz w:val="20"/>
          <w:szCs w:val="20"/>
        </w:rPr>
      </w:pPr>
      <w:bookmarkStart w:id="1047" w:name="_Ref142314886"/>
      <w:bookmarkStart w:id="1048" w:name="_Toc144815968"/>
      <w:r w:rsidRPr="003474C0">
        <w:rPr>
          <w:b/>
          <w:bCs/>
          <w:i w:val="0"/>
          <w:iCs w:val="0"/>
          <w:color w:val="auto"/>
          <w:sz w:val="20"/>
          <w:szCs w:val="20"/>
        </w:rPr>
        <w:t xml:space="preserve">Tabla </w:t>
      </w:r>
      <w:r w:rsidRPr="003474C0">
        <w:rPr>
          <w:b/>
          <w:bCs/>
          <w:i w:val="0"/>
          <w:iCs w:val="0"/>
          <w:color w:val="auto"/>
          <w:sz w:val="20"/>
          <w:szCs w:val="20"/>
        </w:rPr>
        <w:fldChar w:fldCharType="begin"/>
      </w:r>
      <w:r w:rsidRPr="003474C0">
        <w:rPr>
          <w:b/>
          <w:bCs/>
          <w:i w:val="0"/>
          <w:iCs w:val="0"/>
          <w:color w:val="auto"/>
          <w:sz w:val="20"/>
          <w:szCs w:val="20"/>
        </w:rPr>
        <w:instrText xml:space="preserve"> SEQ Tabla \* ROMAN </w:instrText>
      </w:r>
      <w:r w:rsidRPr="003474C0">
        <w:rPr>
          <w:b/>
          <w:bCs/>
          <w:i w:val="0"/>
          <w:iCs w:val="0"/>
          <w:color w:val="auto"/>
          <w:sz w:val="20"/>
          <w:szCs w:val="20"/>
        </w:rPr>
        <w:fldChar w:fldCharType="separate"/>
      </w:r>
      <w:r w:rsidR="00260299">
        <w:rPr>
          <w:b/>
          <w:bCs/>
          <w:i w:val="0"/>
          <w:iCs w:val="0"/>
          <w:noProof/>
          <w:color w:val="auto"/>
          <w:sz w:val="20"/>
          <w:szCs w:val="20"/>
        </w:rPr>
        <w:t>III</w:t>
      </w:r>
      <w:r w:rsidRPr="003474C0">
        <w:rPr>
          <w:b/>
          <w:bCs/>
          <w:i w:val="0"/>
          <w:iCs w:val="0"/>
          <w:color w:val="auto"/>
          <w:sz w:val="20"/>
          <w:szCs w:val="20"/>
        </w:rPr>
        <w:fldChar w:fldCharType="end"/>
      </w:r>
      <w:bookmarkEnd w:id="1047"/>
      <w:r w:rsidRPr="003474C0">
        <w:rPr>
          <w:b/>
          <w:bCs/>
          <w:i w:val="0"/>
          <w:iCs w:val="0"/>
          <w:color w:val="auto"/>
          <w:sz w:val="20"/>
          <w:szCs w:val="20"/>
        </w:rPr>
        <w:t>.</w:t>
      </w:r>
      <w:r w:rsidRPr="003474C0">
        <w:rPr>
          <w:color w:val="auto"/>
          <w:sz w:val="20"/>
          <w:szCs w:val="20"/>
        </w:rPr>
        <w:t xml:space="preserve"> Lista de variables descartadas</w:t>
      </w:r>
      <w:bookmarkEnd w:id="1048"/>
      <w:r w:rsidRPr="003474C0">
        <w:rPr>
          <w:color w:val="auto"/>
          <w:sz w:val="20"/>
          <w:szCs w:val="20"/>
        </w:rPr>
        <w:t xml:space="preserve">  </w:t>
      </w:r>
    </w:p>
    <w:tbl>
      <w:tblPr>
        <w:tblStyle w:val="Tablaconcuadrcul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5"/>
        <w:gridCol w:w="5697"/>
      </w:tblGrid>
      <w:tr w:rsidR="00AB704C" w:rsidRPr="003474C0" w14:paraId="264551D3" w14:textId="77777777" w:rsidTr="002F4F94">
        <w:tc>
          <w:tcPr>
            <w:tcW w:w="3375" w:type="dxa"/>
            <w:tcBorders>
              <w:top w:val="single" w:sz="4" w:space="0" w:color="auto"/>
              <w:bottom w:val="single" w:sz="4" w:space="0" w:color="auto"/>
            </w:tcBorders>
          </w:tcPr>
          <w:p w14:paraId="1027FAE3" w14:textId="6DA05A55" w:rsidR="00AB704C" w:rsidRPr="003474C0" w:rsidRDefault="00FC584B" w:rsidP="0048467D">
            <w:pPr>
              <w:ind w:firstLine="0"/>
              <w:jc w:val="center"/>
              <w:rPr>
                <w:b/>
                <w:bCs/>
                <w:szCs w:val="24"/>
              </w:rPr>
            </w:pPr>
            <w:r w:rsidRPr="003474C0">
              <w:rPr>
                <w:b/>
                <w:bCs/>
                <w:szCs w:val="24"/>
              </w:rPr>
              <w:t>Campo</w:t>
            </w:r>
          </w:p>
        </w:tc>
        <w:tc>
          <w:tcPr>
            <w:tcW w:w="5697" w:type="dxa"/>
            <w:tcBorders>
              <w:top w:val="single" w:sz="4" w:space="0" w:color="auto"/>
              <w:bottom w:val="single" w:sz="4" w:space="0" w:color="auto"/>
            </w:tcBorders>
          </w:tcPr>
          <w:p w14:paraId="68D09DDF" w14:textId="57C33AC9" w:rsidR="00AB704C" w:rsidRPr="003474C0" w:rsidRDefault="00FC584B" w:rsidP="0048467D">
            <w:pPr>
              <w:ind w:firstLine="0"/>
              <w:jc w:val="center"/>
              <w:rPr>
                <w:b/>
                <w:bCs/>
                <w:szCs w:val="24"/>
              </w:rPr>
            </w:pPr>
            <w:r w:rsidRPr="003474C0">
              <w:rPr>
                <w:b/>
                <w:bCs/>
                <w:szCs w:val="24"/>
              </w:rPr>
              <w:t xml:space="preserve">Descripción  </w:t>
            </w:r>
          </w:p>
        </w:tc>
      </w:tr>
      <w:tr w:rsidR="00F8251D" w:rsidRPr="003474C0" w14:paraId="4BD4AB9B" w14:textId="77777777" w:rsidTr="002F4F94">
        <w:tc>
          <w:tcPr>
            <w:tcW w:w="3375" w:type="dxa"/>
          </w:tcPr>
          <w:p w14:paraId="4C60CF03" w14:textId="55C3A8B8" w:rsidR="00F8251D" w:rsidRPr="003474C0" w:rsidRDefault="00F8251D" w:rsidP="0048467D">
            <w:pPr>
              <w:ind w:firstLine="0"/>
              <w:rPr>
                <w:rFonts w:cs="Times New Roman"/>
                <w:szCs w:val="24"/>
              </w:rPr>
            </w:pPr>
            <w:r w:rsidRPr="003474C0">
              <w:rPr>
                <w:rFonts w:cs="Times New Roman"/>
                <w:szCs w:val="24"/>
              </w:rPr>
              <w:t>ciiu_seccion</w:t>
            </w:r>
          </w:p>
        </w:tc>
        <w:tc>
          <w:tcPr>
            <w:tcW w:w="5697" w:type="dxa"/>
          </w:tcPr>
          <w:p w14:paraId="38F28B3E" w14:textId="5C24EB85" w:rsidR="00F8251D" w:rsidRPr="003474C0" w:rsidRDefault="00F8251D" w:rsidP="0048467D">
            <w:pPr>
              <w:ind w:firstLine="0"/>
              <w:rPr>
                <w:rFonts w:cs="Times New Roman"/>
                <w:szCs w:val="24"/>
              </w:rPr>
            </w:pPr>
            <w:r w:rsidRPr="003474C0">
              <w:rPr>
                <w:rFonts w:cs="Times New Roman"/>
                <w:szCs w:val="24"/>
              </w:rPr>
              <w:t>Código de la actividad - Sección de la CIIU</w:t>
            </w:r>
          </w:p>
        </w:tc>
      </w:tr>
      <w:tr w:rsidR="00F8251D" w:rsidRPr="003474C0" w14:paraId="5C30ABE3" w14:textId="77777777" w:rsidTr="002F4F94">
        <w:tc>
          <w:tcPr>
            <w:tcW w:w="3375" w:type="dxa"/>
            <w:tcBorders>
              <w:top w:val="nil"/>
              <w:left w:val="nil"/>
              <w:bottom w:val="nil"/>
              <w:right w:val="nil"/>
            </w:tcBorders>
          </w:tcPr>
          <w:p w14:paraId="650B3AB7" w14:textId="3EBF06BF" w:rsidR="00F8251D" w:rsidRPr="003474C0" w:rsidRDefault="00F8251D" w:rsidP="0048467D">
            <w:pPr>
              <w:ind w:firstLine="0"/>
              <w:rPr>
                <w:rFonts w:cs="Times New Roman"/>
                <w:szCs w:val="24"/>
              </w:rPr>
            </w:pPr>
            <w:r w:rsidRPr="003474C0">
              <w:rPr>
                <w:rFonts w:eastAsia="Times New Roman" w:cs="Times New Roman"/>
                <w:szCs w:val="24"/>
                <w:lang w:eastAsia="es-EC"/>
              </w:rPr>
              <w:t>ciiu_division</w:t>
            </w:r>
          </w:p>
        </w:tc>
        <w:tc>
          <w:tcPr>
            <w:tcW w:w="5697" w:type="dxa"/>
            <w:tcBorders>
              <w:top w:val="nil"/>
              <w:left w:val="nil"/>
              <w:bottom w:val="nil"/>
              <w:right w:val="nil"/>
            </w:tcBorders>
          </w:tcPr>
          <w:p w14:paraId="7AD86F3F" w14:textId="0F6C359F" w:rsidR="00F8251D" w:rsidRPr="003474C0" w:rsidRDefault="00F8251D" w:rsidP="0048467D">
            <w:pPr>
              <w:ind w:firstLine="0"/>
              <w:rPr>
                <w:rFonts w:cs="Times New Roman"/>
                <w:szCs w:val="24"/>
              </w:rPr>
            </w:pPr>
            <w:r w:rsidRPr="003474C0">
              <w:rPr>
                <w:rFonts w:eastAsia="Times New Roman" w:cs="Times New Roman"/>
                <w:szCs w:val="24"/>
                <w:lang w:eastAsia="es-EC"/>
              </w:rPr>
              <w:t>Código de la actividad - División de la CIIU</w:t>
            </w:r>
          </w:p>
        </w:tc>
      </w:tr>
      <w:tr w:rsidR="00F8251D" w:rsidRPr="003474C0" w14:paraId="4C1DF784" w14:textId="77777777" w:rsidTr="002F4F94">
        <w:tc>
          <w:tcPr>
            <w:tcW w:w="3375" w:type="dxa"/>
            <w:tcBorders>
              <w:top w:val="nil"/>
              <w:left w:val="nil"/>
              <w:bottom w:val="nil"/>
              <w:right w:val="nil"/>
            </w:tcBorders>
          </w:tcPr>
          <w:p w14:paraId="45FED68E" w14:textId="2B5FA228" w:rsidR="00F8251D" w:rsidRPr="003474C0" w:rsidRDefault="00F8251D" w:rsidP="0048467D">
            <w:pPr>
              <w:ind w:firstLine="0"/>
              <w:rPr>
                <w:rFonts w:cs="Times New Roman"/>
                <w:szCs w:val="24"/>
              </w:rPr>
            </w:pPr>
            <w:r w:rsidRPr="003474C0">
              <w:rPr>
                <w:rFonts w:eastAsia="Times New Roman" w:cs="Times New Roman"/>
                <w:szCs w:val="24"/>
                <w:lang w:eastAsia="es-EC"/>
              </w:rPr>
              <w:t>ciiu_clase</w:t>
            </w:r>
          </w:p>
        </w:tc>
        <w:tc>
          <w:tcPr>
            <w:tcW w:w="5697" w:type="dxa"/>
            <w:tcBorders>
              <w:top w:val="nil"/>
              <w:left w:val="nil"/>
              <w:bottom w:val="nil"/>
              <w:right w:val="nil"/>
            </w:tcBorders>
          </w:tcPr>
          <w:p w14:paraId="5C79EA4A" w14:textId="4551D93F" w:rsidR="00F8251D" w:rsidRPr="003474C0" w:rsidRDefault="00F8251D" w:rsidP="0048467D">
            <w:pPr>
              <w:ind w:firstLine="0"/>
              <w:rPr>
                <w:rFonts w:cs="Times New Roman"/>
                <w:szCs w:val="24"/>
              </w:rPr>
            </w:pPr>
            <w:r w:rsidRPr="003474C0">
              <w:rPr>
                <w:rFonts w:eastAsia="Times New Roman" w:cs="Times New Roman"/>
                <w:szCs w:val="24"/>
                <w:lang w:eastAsia="es-EC"/>
              </w:rPr>
              <w:t>Código de la actividad - Clase de la CIIU</w:t>
            </w:r>
          </w:p>
        </w:tc>
      </w:tr>
      <w:tr w:rsidR="00F8251D" w:rsidRPr="003474C0" w14:paraId="595F0225"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4B85BD7" w14:textId="18CC491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36_otros</w:t>
            </w:r>
          </w:p>
        </w:tc>
        <w:tc>
          <w:tcPr>
            <w:tcW w:w="5697" w:type="dxa"/>
            <w:tcBorders>
              <w:top w:val="nil"/>
              <w:left w:val="nil"/>
              <w:bottom w:val="nil"/>
              <w:right w:val="nil"/>
            </w:tcBorders>
            <w:noWrap/>
            <w:hideMark/>
          </w:tcPr>
          <w:p w14:paraId="2FA7F497" w14:textId="4689BAF6"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 xml:space="preserve">Utilizo otros </w:t>
            </w:r>
            <w:r w:rsidR="002F4F94" w:rsidRPr="003474C0">
              <w:rPr>
                <w:rFonts w:eastAsia="Times New Roman" w:cs="Times New Roman"/>
                <w:szCs w:val="24"/>
                <w:lang w:eastAsia="es-EC"/>
              </w:rPr>
              <w:t xml:space="preserve">tipos </w:t>
            </w:r>
            <w:r w:rsidRPr="003474C0">
              <w:rPr>
                <w:rFonts w:eastAsia="Times New Roman" w:cs="Times New Roman"/>
                <w:szCs w:val="24"/>
                <w:lang w:eastAsia="es-EC"/>
              </w:rPr>
              <w:t>dispositivos tecnológicos</w:t>
            </w:r>
            <w:r w:rsidR="0020272C" w:rsidRPr="003474C0">
              <w:rPr>
                <w:rFonts w:eastAsia="Times New Roman" w:cs="Times New Roman"/>
                <w:szCs w:val="24"/>
                <w:lang w:eastAsia="es-EC"/>
              </w:rPr>
              <w:t>, cuantos</w:t>
            </w:r>
          </w:p>
        </w:tc>
      </w:tr>
      <w:tr w:rsidR="00F8251D" w:rsidRPr="003474C0" w14:paraId="212687D3"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2CE2359C" w14:textId="14942CC1"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4_personal_total_comp</w:t>
            </w:r>
          </w:p>
        </w:tc>
        <w:tc>
          <w:tcPr>
            <w:tcW w:w="5697" w:type="dxa"/>
            <w:tcBorders>
              <w:top w:val="nil"/>
              <w:left w:val="nil"/>
              <w:bottom w:val="nil"/>
              <w:right w:val="nil"/>
            </w:tcBorders>
            <w:noWrap/>
            <w:hideMark/>
          </w:tcPr>
          <w:p w14:paraId="7D2F7849" w14:textId="102F4061" w:rsidR="00F8251D" w:rsidRPr="003474C0" w:rsidRDefault="0020272C" w:rsidP="0048467D">
            <w:pPr>
              <w:ind w:firstLine="0"/>
              <w:rPr>
                <w:rFonts w:eastAsia="Times New Roman" w:cs="Times New Roman"/>
                <w:szCs w:val="24"/>
                <w:lang w:eastAsia="es-EC"/>
              </w:rPr>
            </w:pPr>
            <w:r w:rsidRPr="003474C0">
              <w:rPr>
                <w:rFonts w:eastAsia="Times New Roman" w:cs="Times New Roman"/>
                <w:szCs w:val="24"/>
                <w:lang w:eastAsia="es-EC"/>
              </w:rPr>
              <w:t>P</w:t>
            </w:r>
            <w:r w:rsidR="00F8251D" w:rsidRPr="003474C0">
              <w:rPr>
                <w:rFonts w:eastAsia="Times New Roman" w:cs="Times New Roman"/>
                <w:szCs w:val="24"/>
                <w:lang w:eastAsia="es-EC"/>
              </w:rPr>
              <w:t>ersonal que utilizó computadoras en su rutina normal</w:t>
            </w:r>
          </w:p>
        </w:tc>
      </w:tr>
      <w:tr w:rsidR="00F8251D" w:rsidRPr="003474C0" w14:paraId="39EC16AC"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5E357481" w14:textId="59833BF7"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lastRenderedPageBreak/>
              <w:t>tic41_personal_comp_m</w:t>
            </w:r>
          </w:p>
        </w:tc>
        <w:tc>
          <w:tcPr>
            <w:tcW w:w="5697" w:type="dxa"/>
            <w:tcBorders>
              <w:top w:val="nil"/>
              <w:left w:val="nil"/>
              <w:bottom w:val="nil"/>
              <w:right w:val="nil"/>
            </w:tcBorders>
            <w:noWrap/>
            <w:hideMark/>
          </w:tcPr>
          <w:p w14:paraId="43C3644F" w14:textId="34DCFB41" w:rsidR="00F8251D" w:rsidRPr="003474C0" w:rsidRDefault="0020272C" w:rsidP="0048467D">
            <w:pPr>
              <w:ind w:firstLine="0"/>
              <w:rPr>
                <w:rFonts w:eastAsia="Times New Roman" w:cs="Times New Roman"/>
                <w:szCs w:val="24"/>
                <w:lang w:eastAsia="es-EC"/>
              </w:rPr>
            </w:pPr>
            <w:r w:rsidRPr="003474C0">
              <w:rPr>
                <w:rFonts w:eastAsia="Times New Roman" w:cs="Times New Roman"/>
                <w:szCs w:val="24"/>
                <w:lang w:eastAsia="es-EC"/>
              </w:rPr>
              <w:t>Personal</w:t>
            </w:r>
            <w:r w:rsidR="00F8251D" w:rsidRPr="003474C0">
              <w:rPr>
                <w:rFonts w:eastAsia="Times New Roman" w:cs="Times New Roman"/>
                <w:szCs w:val="24"/>
                <w:lang w:eastAsia="es-EC"/>
              </w:rPr>
              <w:t xml:space="preserve"> </w:t>
            </w:r>
            <w:r w:rsidRPr="003474C0">
              <w:rPr>
                <w:rFonts w:eastAsia="Times New Roman" w:cs="Times New Roman"/>
                <w:szCs w:val="24"/>
                <w:lang w:eastAsia="es-EC"/>
              </w:rPr>
              <w:t xml:space="preserve">que </w:t>
            </w:r>
            <w:r w:rsidR="00F8251D" w:rsidRPr="003474C0">
              <w:rPr>
                <w:rFonts w:eastAsia="Times New Roman" w:cs="Times New Roman"/>
                <w:szCs w:val="24"/>
                <w:lang w:eastAsia="es-EC"/>
              </w:rPr>
              <w:t>utilizó computadoras</w:t>
            </w:r>
            <w:r w:rsidRPr="003474C0">
              <w:rPr>
                <w:rFonts w:eastAsia="Times New Roman" w:cs="Times New Roman"/>
                <w:szCs w:val="24"/>
                <w:lang w:eastAsia="es-EC"/>
              </w:rPr>
              <w:t xml:space="preserve"> </w:t>
            </w:r>
            <w:r w:rsidR="002F4F94" w:rsidRPr="003474C0">
              <w:rPr>
                <w:rFonts w:eastAsia="Times New Roman" w:cs="Times New Roman"/>
                <w:szCs w:val="24"/>
                <w:lang w:eastAsia="es-EC"/>
              </w:rPr>
              <w:t>–</w:t>
            </w:r>
            <w:r w:rsidR="00F8251D" w:rsidRPr="003474C0">
              <w:rPr>
                <w:rFonts w:eastAsia="Times New Roman" w:cs="Times New Roman"/>
                <w:szCs w:val="24"/>
                <w:lang w:eastAsia="es-EC"/>
              </w:rPr>
              <w:t xml:space="preserve"> </w:t>
            </w:r>
            <w:r w:rsidRPr="003474C0">
              <w:rPr>
                <w:rFonts w:eastAsia="Times New Roman" w:cs="Times New Roman"/>
                <w:szCs w:val="24"/>
                <w:lang w:eastAsia="es-EC"/>
              </w:rPr>
              <w:t>mujeres</w:t>
            </w:r>
          </w:p>
        </w:tc>
      </w:tr>
      <w:tr w:rsidR="00F8251D" w:rsidRPr="003474C0" w14:paraId="2F36F35E"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312E9482" w14:textId="2B317CAA"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42_personal_comp_h</w:t>
            </w:r>
          </w:p>
        </w:tc>
        <w:tc>
          <w:tcPr>
            <w:tcW w:w="5697" w:type="dxa"/>
            <w:tcBorders>
              <w:top w:val="nil"/>
              <w:left w:val="nil"/>
              <w:bottom w:val="nil"/>
              <w:right w:val="nil"/>
            </w:tcBorders>
            <w:noWrap/>
            <w:hideMark/>
          </w:tcPr>
          <w:p w14:paraId="630418C4" w14:textId="3573C582" w:rsidR="00F8251D" w:rsidRPr="003474C0" w:rsidRDefault="0020272C" w:rsidP="0048467D">
            <w:pPr>
              <w:ind w:firstLine="0"/>
              <w:rPr>
                <w:rFonts w:eastAsia="Times New Roman" w:cs="Times New Roman"/>
                <w:szCs w:val="24"/>
                <w:lang w:eastAsia="es-EC"/>
              </w:rPr>
            </w:pPr>
            <w:r w:rsidRPr="003474C0">
              <w:rPr>
                <w:rFonts w:eastAsia="Times New Roman" w:cs="Times New Roman"/>
                <w:szCs w:val="24"/>
                <w:lang w:eastAsia="es-EC"/>
              </w:rPr>
              <w:t xml:space="preserve">Personal que utilizó computadoras </w:t>
            </w:r>
            <w:r w:rsidR="002F4F94" w:rsidRPr="003474C0">
              <w:rPr>
                <w:rFonts w:eastAsia="Times New Roman" w:cs="Times New Roman"/>
                <w:szCs w:val="24"/>
                <w:lang w:eastAsia="es-EC"/>
              </w:rPr>
              <w:t>–</w:t>
            </w:r>
            <w:r w:rsidRPr="003474C0">
              <w:rPr>
                <w:rFonts w:eastAsia="Times New Roman" w:cs="Times New Roman"/>
                <w:szCs w:val="24"/>
                <w:lang w:eastAsia="es-EC"/>
              </w:rPr>
              <w:t xml:space="preserve"> hombre</w:t>
            </w:r>
          </w:p>
        </w:tc>
      </w:tr>
      <w:tr w:rsidR="00F8251D" w:rsidRPr="003474C0" w14:paraId="44DF3F1A"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6A2320A8" w14:textId="3B8D949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7c_otros_1412</w:t>
            </w:r>
          </w:p>
        </w:tc>
        <w:tc>
          <w:tcPr>
            <w:tcW w:w="5697" w:type="dxa"/>
            <w:tcBorders>
              <w:top w:val="nil"/>
              <w:left w:val="nil"/>
              <w:bottom w:val="nil"/>
              <w:right w:val="nil"/>
            </w:tcBorders>
            <w:noWrap/>
            <w:hideMark/>
          </w:tcPr>
          <w:p w14:paraId="60A8C01F" w14:textId="584DBE26" w:rsidR="00F8251D" w:rsidRPr="003474C0" w:rsidRDefault="0020272C" w:rsidP="0048467D">
            <w:pPr>
              <w:ind w:firstLine="0"/>
              <w:rPr>
                <w:rFonts w:eastAsia="Times New Roman" w:cs="Times New Roman"/>
                <w:szCs w:val="24"/>
                <w:lang w:eastAsia="es-EC"/>
              </w:rPr>
            </w:pPr>
            <w:r w:rsidRPr="003474C0">
              <w:rPr>
                <w:rFonts w:eastAsia="Times New Roman" w:cs="Times New Roman"/>
                <w:szCs w:val="24"/>
                <w:lang w:eastAsia="es-EC"/>
              </w:rPr>
              <w:t>Tubo otros t</w:t>
            </w:r>
            <w:r w:rsidR="00F8251D" w:rsidRPr="003474C0">
              <w:rPr>
                <w:rFonts w:eastAsia="Times New Roman" w:cs="Times New Roman"/>
                <w:szCs w:val="24"/>
                <w:lang w:eastAsia="es-EC"/>
              </w:rPr>
              <w:t>ipo</w:t>
            </w:r>
            <w:r w:rsidRPr="003474C0">
              <w:rPr>
                <w:rFonts w:eastAsia="Times New Roman" w:cs="Times New Roman"/>
                <w:szCs w:val="24"/>
                <w:lang w:eastAsia="es-EC"/>
              </w:rPr>
              <w:t>s</w:t>
            </w:r>
            <w:r w:rsidR="00F8251D" w:rsidRPr="003474C0">
              <w:rPr>
                <w:rFonts w:eastAsia="Times New Roman" w:cs="Times New Roman"/>
                <w:szCs w:val="24"/>
                <w:lang w:eastAsia="es-EC"/>
              </w:rPr>
              <w:t xml:space="preserve"> de conexión a internet</w:t>
            </w:r>
          </w:p>
        </w:tc>
      </w:tr>
      <w:tr w:rsidR="00F8251D" w:rsidRPr="003474C0" w14:paraId="496751C9"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D3A48EE" w14:textId="0593850E"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9_transacciones</w:t>
            </w:r>
          </w:p>
        </w:tc>
        <w:tc>
          <w:tcPr>
            <w:tcW w:w="5697" w:type="dxa"/>
            <w:tcBorders>
              <w:top w:val="nil"/>
              <w:left w:val="nil"/>
              <w:bottom w:val="nil"/>
              <w:right w:val="nil"/>
            </w:tcBorders>
            <w:noWrap/>
            <w:hideMark/>
          </w:tcPr>
          <w:p w14:paraId="100C7814" w14:textId="1AFF6DBB"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R</w:t>
            </w:r>
            <w:r w:rsidR="00F8251D" w:rsidRPr="003474C0">
              <w:rPr>
                <w:rFonts w:eastAsia="Times New Roman" w:cs="Times New Roman"/>
                <w:szCs w:val="24"/>
                <w:lang w:eastAsia="es-EC"/>
              </w:rPr>
              <w:t>ealizó transacciones comerciales a través de internet</w:t>
            </w:r>
          </w:p>
        </w:tc>
      </w:tr>
      <w:tr w:rsidR="00F8251D" w:rsidRPr="003474C0" w14:paraId="3035945F"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BB9608B" w14:textId="0EBF7BEF"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91_total_compras</w:t>
            </w:r>
          </w:p>
        </w:tc>
        <w:tc>
          <w:tcPr>
            <w:tcW w:w="5697" w:type="dxa"/>
            <w:tcBorders>
              <w:top w:val="nil"/>
              <w:left w:val="nil"/>
              <w:bottom w:val="nil"/>
              <w:right w:val="nil"/>
            </w:tcBorders>
            <w:noWrap/>
            <w:hideMark/>
          </w:tcPr>
          <w:p w14:paraId="31B963C7" w14:textId="5989C699"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C</w:t>
            </w:r>
            <w:r w:rsidR="00F8251D" w:rsidRPr="003474C0">
              <w:rPr>
                <w:rFonts w:eastAsia="Times New Roman" w:cs="Times New Roman"/>
                <w:szCs w:val="24"/>
                <w:lang w:eastAsia="es-EC"/>
              </w:rPr>
              <w:t>ompró productos o servicios por internet</w:t>
            </w:r>
          </w:p>
        </w:tc>
      </w:tr>
      <w:tr w:rsidR="00F8251D" w:rsidRPr="003474C0" w14:paraId="31F84352"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289DA81" w14:textId="628ED4AC"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92_total_ventas</w:t>
            </w:r>
          </w:p>
        </w:tc>
        <w:tc>
          <w:tcPr>
            <w:tcW w:w="5697" w:type="dxa"/>
            <w:tcBorders>
              <w:top w:val="nil"/>
              <w:left w:val="nil"/>
              <w:bottom w:val="nil"/>
              <w:right w:val="nil"/>
            </w:tcBorders>
            <w:noWrap/>
            <w:hideMark/>
          </w:tcPr>
          <w:p w14:paraId="4D90401C" w14:textId="1C6073AC"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V</w:t>
            </w:r>
            <w:r w:rsidR="00F8251D" w:rsidRPr="003474C0">
              <w:rPr>
                <w:rFonts w:eastAsia="Times New Roman" w:cs="Times New Roman"/>
                <w:szCs w:val="24"/>
                <w:lang w:eastAsia="es-EC"/>
              </w:rPr>
              <w:t>endió productos o servicios por internet</w:t>
            </w:r>
          </w:p>
        </w:tc>
      </w:tr>
      <w:tr w:rsidR="00F8251D" w:rsidRPr="003474C0" w14:paraId="174DB824"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C3B6FC4" w14:textId="2FF572A4"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_interaccion_adm_pub</w:t>
            </w:r>
          </w:p>
        </w:tc>
        <w:tc>
          <w:tcPr>
            <w:tcW w:w="5697" w:type="dxa"/>
            <w:tcBorders>
              <w:top w:val="nil"/>
              <w:left w:val="nil"/>
              <w:bottom w:val="nil"/>
              <w:right w:val="nil"/>
            </w:tcBorders>
            <w:noWrap/>
            <w:hideMark/>
          </w:tcPr>
          <w:p w14:paraId="2F3B76EA" w14:textId="30B800BE"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I</w:t>
            </w:r>
            <w:r w:rsidR="00F8251D" w:rsidRPr="003474C0">
              <w:rPr>
                <w:rFonts w:eastAsia="Times New Roman" w:cs="Times New Roman"/>
                <w:szCs w:val="24"/>
                <w:lang w:eastAsia="es-EC"/>
              </w:rPr>
              <w:t>nteraccion</w:t>
            </w:r>
            <w:r w:rsidRPr="003474C0">
              <w:rPr>
                <w:rFonts w:eastAsia="Times New Roman" w:cs="Times New Roman"/>
                <w:szCs w:val="24"/>
                <w:lang w:eastAsia="es-EC"/>
              </w:rPr>
              <w:t>o</w:t>
            </w:r>
            <w:r w:rsidR="00F8251D" w:rsidRPr="003474C0">
              <w:rPr>
                <w:rFonts w:eastAsia="Times New Roman" w:cs="Times New Roman"/>
                <w:szCs w:val="24"/>
                <w:lang w:eastAsia="es-EC"/>
              </w:rPr>
              <w:t xml:space="preserve"> con la administración pública</w:t>
            </w:r>
            <w:r w:rsidRPr="003474C0">
              <w:rPr>
                <w:rFonts w:eastAsia="Times New Roman" w:cs="Times New Roman"/>
                <w:szCs w:val="24"/>
                <w:lang w:eastAsia="es-EC"/>
              </w:rPr>
              <w:t xml:space="preserve"> por internet</w:t>
            </w:r>
          </w:p>
        </w:tc>
      </w:tr>
      <w:tr w:rsidR="00F8251D" w:rsidRPr="003474C0" w14:paraId="66FCD29F"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B9DFB59" w14:textId="74CC083F"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1_obtener_info_publicas</w:t>
            </w:r>
          </w:p>
        </w:tc>
        <w:tc>
          <w:tcPr>
            <w:tcW w:w="5697" w:type="dxa"/>
            <w:tcBorders>
              <w:top w:val="nil"/>
              <w:left w:val="nil"/>
              <w:bottom w:val="nil"/>
              <w:right w:val="nil"/>
            </w:tcBorders>
            <w:noWrap/>
            <w:hideMark/>
          </w:tcPr>
          <w:p w14:paraId="16C036A3" w14:textId="253ABD92"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O</w:t>
            </w:r>
            <w:r w:rsidR="00F8251D" w:rsidRPr="003474C0">
              <w:rPr>
                <w:rFonts w:eastAsia="Times New Roman" w:cs="Times New Roman"/>
                <w:szCs w:val="24"/>
                <w:lang w:eastAsia="es-EC"/>
              </w:rPr>
              <w:t>bt</w:t>
            </w:r>
            <w:r w:rsidRPr="003474C0">
              <w:rPr>
                <w:rFonts w:eastAsia="Times New Roman" w:cs="Times New Roman"/>
                <w:szCs w:val="24"/>
                <w:lang w:eastAsia="es-EC"/>
              </w:rPr>
              <w:t xml:space="preserve">uvo </w:t>
            </w:r>
            <w:r w:rsidR="00F8251D" w:rsidRPr="003474C0">
              <w:rPr>
                <w:rFonts w:eastAsia="Times New Roman" w:cs="Times New Roman"/>
                <w:szCs w:val="24"/>
                <w:lang w:eastAsia="es-EC"/>
              </w:rPr>
              <w:t>información a través de las páginas web de las Administraciones Públicas</w:t>
            </w:r>
          </w:p>
        </w:tc>
      </w:tr>
      <w:tr w:rsidR="00F8251D" w:rsidRPr="003474C0" w14:paraId="334592FE"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C28FB93" w14:textId="1C1DCF52"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2_impreso_publicos</w:t>
            </w:r>
          </w:p>
        </w:tc>
        <w:tc>
          <w:tcPr>
            <w:tcW w:w="5697" w:type="dxa"/>
            <w:tcBorders>
              <w:top w:val="nil"/>
              <w:left w:val="nil"/>
              <w:bottom w:val="nil"/>
              <w:right w:val="nil"/>
            </w:tcBorders>
            <w:noWrap/>
            <w:hideMark/>
          </w:tcPr>
          <w:p w14:paraId="1B47F9C4" w14:textId="1FBB67FB"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 xml:space="preserve">Consiguió </w:t>
            </w:r>
            <w:r w:rsidR="00F8251D" w:rsidRPr="003474C0">
              <w:rPr>
                <w:rFonts w:eastAsia="Times New Roman" w:cs="Times New Roman"/>
                <w:szCs w:val="24"/>
                <w:lang w:eastAsia="es-EC"/>
              </w:rPr>
              <w:t>impresos o formularios de las páginas web de las Administraciones Públicas</w:t>
            </w:r>
          </w:p>
        </w:tc>
      </w:tr>
      <w:tr w:rsidR="00F8251D" w:rsidRPr="003474C0" w14:paraId="16F6209E"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F24FC5C" w14:textId="55141ED4"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3_devolver_impresos</w:t>
            </w:r>
          </w:p>
        </w:tc>
        <w:tc>
          <w:tcPr>
            <w:tcW w:w="5697" w:type="dxa"/>
            <w:tcBorders>
              <w:top w:val="nil"/>
              <w:left w:val="nil"/>
              <w:bottom w:val="nil"/>
              <w:right w:val="nil"/>
            </w:tcBorders>
            <w:noWrap/>
            <w:hideMark/>
          </w:tcPr>
          <w:p w14:paraId="18F1FFFC" w14:textId="488E2AD2"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Uso internet p</w:t>
            </w:r>
            <w:r w:rsidR="00F8251D" w:rsidRPr="003474C0">
              <w:rPr>
                <w:rFonts w:eastAsia="Times New Roman" w:cs="Times New Roman"/>
                <w:szCs w:val="24"/>
                <w:lang w:eastAsia="es-EC"/>
              </w:rPr>
              <w:t>ara devolver impresos finalizados</w:t>
            </w:r>
          </w:p>
        </w:tc>
      </w:tr>
      <w:tr w:rsidR="00F8251D" w:rsidRPr="003474C0" w14:paraId="6A7DFFA2"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7B4E1E78" w14:textId="667586DC"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4_gestion_electronica</w:t>
            </w:r>
          </w:p>
        </w:tc>
        <w:tc>
          <w:tcPr>
            <w:tcW w:w="5697" w:type="dxa"/>
            <w:tcBorders>
              <w:top w:val="nil"/>
              <w:left w:val="nil"/>
              <w:bottom w:val="nil"/>
              <w:right w:val="nil"/>
            </w:tcBorders>
            <w:noWrap/>
            <w:hideMark/>
          </w:tcPr>
          <w:p w14:paraId="7EF3CFF6" w14:textId="06F9ADF2"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Uso internet para</w:t>
            </w:r>
            <w:r w:rsidR="00F8251D" w:rsidRPr="003474C0">
              <w:rPr>
                <w:rFonts w:eastAsia="Times New Roman" w:cs="Times New Roman"/>
                <w:szCs w:val="24"/>
                <w:lang w:eastAsia="es-EC"/>
              </w:rPr>
              <w:t xml:space="preserve"> realizar gestión electrónica completa, sin necesidad de ningún trámite adicional en papel</w:t>
            </w:r>
          </w:p>
        </w:tc>
      </w:tr>
      <w:tr w:rsidR="00F8251D" w:rsidRPr="003474C0" w14:paraId="6CD33A84"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7EC4E003" w14:textId="582D5845"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5_declaracion_impuestos</w:t>
            </w:r>
          </w:p>
        </w:tc>
        <w:tc>
          <w:tcPr>
            <w:tcW w:w="5697" w:type="dxa"/>
            <w:tcBorders>
              <w:top w:val="nil"/>
              <w:left w:val="nil"/>
              <w:bottom w:val="nil"/>
              <w:right w:val="nil"/>
            </w:tcBorders>
            <w:noWrap/>
            <w:hideMark/>
          </w:tcPr>
          <w:p w14:paraId="61D2BE16" w14:textId="3C14598E"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Uso internet para d</w:t>
            </w:r>
            <w:r w:rsidR="00F8251D" w:rsidRPr="003474C0">
              <w:rPr>
                <w:rFonts w:eastAsia="Times New Roman" w:cs="Times New Roman"/>
                <w:szCs w:val="24"/>
                <w:lang w:eastAsia="es-EC"/>
              </w:rPr>
              <w:t>eclara</w:t>
            </w:r>
            <w:r w:rsidRPr="003474C0">
              <w:rPr>
                <w:rFonts w:eastAsia="Times New Roman" w:cs="Times New Roman"/>
                <w:szCs w:val="24"/>
                <w:lang w:eastAsia="es-EC"/>
              </w:rPr>
              <w:t>r</w:t>
            </w:r>
            <w:r w:rsidR="00F8251D" w:rsidRPr="003474C0">
              <w:rPr>
                <w:rFonts w:eastAsia="Times New Roman" w:cs="Times New Roman"/>
                <w:szCs w:val="24"/>
                <w:lang w:eastAsia="es-EC"/>
              </w:rPr>
              <w:t xml:space="preserve"> impuestos</w:t>
            </w:r>
          </w:p>
        </w:tc>
      </w:tr>
      <w:tr w:rsidR="00F8251D" w:rsidRPr="003474C0" w14:paraId="138DA652"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7E78C2B3" w14:textId="3B44C42B"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6_tramites_iess</w:t>
            </w:r>
          </w:p>
        </w:tc>
        <w:tc>
          <w:tcPr>
            <w:tcW w:w="5697" w:type="dxa"/>
            <w:tcBorders>
              <w:top w:val="nil"/>
              <w:left w:val="nil"/>
              <w:bottom w:val="nil"/>
              <w:right w:val="nil"/>
            </w:tcBorders>
            <w:noWrap/>
            <w:hideMark/>
          </w:tcPr>
          <w:p w14:paraId="79D24AD4" w14:textId="71ADC810"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Uso internet para realizar trámites</w:t>
            </w:r>
            <w:r w:rsidR="00F8251D" w:rsidRPr="003474C0">
              <w:rPr>
                <w:rFonts w:eastAsia="Times New Roman" w:cs="Times New Roman"/>
                <w:szCs w:val="24"/>
                <w:lang w:eastAsia="es-EC"/>
              </w:rPr>
              <w:t xml:space="preserve"> vinculados con el IEES</w:t>
            </w:r>
          </w:p>
        </w:tc>
      </w:tr>
      <w:tr w:rsidR="00F8251D" w:rsidRPr="003474C0" w14:paraId="1C6FE727"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3C3262A5" w14:textId="1CF5BECE"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7_portal_compras_publicas</w:t>
            </w:r>
          </w:p>
        </w:tc>
        <w:tc>
          <w:tcPr>
            <w:tcW w:w="5697" w:type="dxa"/>
            <w:tcBorders>
              <w:top w:val="nil"/>
              <w:left w:val="nil"/>
              <w:bottom w:val="nil"/>
              <w:right w:val="nil"/>
            </w:tcBorders>
            <w:noWrap/>
            <w:hideMark/>
          </w:tcPr>
          <w:p w14:paraId="73FF1906" w14:textId="76530933"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Uso internet para a</w:t>
            </w:r>
            <w:r w:rsidR="00F8251D" w:rsidRPr="003474C0">
              <w:rPr>
                <w:rFonts w:eastAsia="Times New Roman" w:cs="Times New Roman"/>
                <w:szCs w:val="24"/>
                <w:lang w:eastAsia="es-EC"/>
              </w:rPr>
              <w:t xml:space="preserve">cceder </w:t>
            </w:r>
            <w:r w:rsidRPr="003474C0">
              <w:rPr>
                <w:rFonts w:eastAsia="Times New Roman" w:cs="Times New Roman"/>
                <w:szCs w:val="24"/>
                <w:lang w:eastAsia="es-EC"/>
              </w:rPr>
              <w:t>a</w:t>
            </w:r>
            <w:r w:rsidR="00F8251D" w:rsidRPr="003474C0">
              <w:rPr>
                <w:rFonts w:eastAsia="Times New Roman" w:cs="Times New Roman"/>
                <w:szCs w:val="24"/>
                <w:lang w:eastAsia="es-EC"/>
              </w:rPr>
              <w:t>l Portal de Compras Públicas con el fin de participar en una licitación</w:t>
            </w:r>
          </w:p>
        </w:tc>
      </w:tr>
      <w:tr w:rsidR="00F8251D" w:rsidRPr="003474C0" w14:paraId="1E5187A9"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C039345" w14:textId="420AFFC8"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1_gestion_cliente</w:t>
            </w:r>
          </w:p>
        </w:tc>
        <w:tc>
          <w:tcPr>
            <w:tcW w:w="5697" w:type="dxa"/>
            <w:tcBorders>
              <w:top w:val="nil"/>
              <w:left w:val="nil"/>
              <w:bottom w:val="nil"/>
              <w:right w:val="nil"/>
            </w:tcBorders>
            <w:noWrap/>
            <w:hideMark/>
          </w:tcPr>
          <w:p w14:paraId="00357837" w14:textId="3C2F3DA3"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Gestión con los clientes</w:t>
            </w:r>
          </w:p>
        </w:tc>
      </w:tr>
      <w:tr w:rsidR="00F8251D" w:rsidRPr="003474C0" w14:paraId="1B97B531"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38CE2248" w14:textId="020EEFA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2_control_pedidos</w:t>
            </w:r>
          </w:p>
        </w:tc>
        <w:tc>
          <w:tcPr>
            <w:tcW w:w="5697" w:type="dxa"/>
            <w:tcBorders>
              <w:top w:val="nil"/>
              <w:left w:val="nil"/>
              <w:bottom w:val="nil"/>
              <w:right w:val="nil"/>
            </w:tcBorders>
            <w:noWrap/>
            <w:hideMark/>
          </w:tcPr>
          <w:p w14:paraId="5705FBBF" w14:textId="26CF22B2"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Control y seguimiento de pedidos</w:t>
            </w:r>
          </w:p>
        </w:tc>
      </w:tr>
      <w:tr w:rsidR="00F8251D" w:rsidRPr="003474C0" w14:paraId="75F107CF"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260ED45F" w14:textId="13C623F8"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3_gestion_inventarios</w:t>
            </w:r>
          </w:p>
        </w:tc>
        <w:tc>
          <w:tcPr>
            <w:tcW w:w="5697" w:type="dxa"/>
            <w:tcBorders>
              <w:top w:val="nil"/>
              <w:left w:val="nil"/>
              <w:bottom w:val="nil"/>
              <w:right w:val="nil"/>
            </w:tcBorders>
            <w:noWrap/>
            <w:hideMark/>
          </w:tcPr>
          <w:p w14:paraId="21F60380" w14:textId="4E8D75A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Gestión de la cadena de suministros, logística, control de inventarios</w:t>
            </w:r>
          </w:p>
        </w:tc>
      </w:tr>
      <w:tr w:rsidR="00F8251D" w:rsidRPr="003474C0" w14:paraId="617970A1"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3AC586E3" w14:textId="21D0B413"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4_gestion_finanzas</w:t>
            </w:r>
          </w:p>
        </w:tc>
        <w:tc>
          <w:tcPr>
            <w:tcW w:w="5697" w:type="dxa"/>
            <w:tcBorders>
              <w:top w:val="nil"/>
              <w:left w:val="nil"/>
              <w:bottom w:val="nil"/>
              <w:right w:val="nil"/>
            </w:tcBorders>
            <w:noWrap/>
            <w:hideMark/>
          </w:tcPr>
          <w:p w14:paraId="46D48184" w14:textId="3174CF6C"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Gestión de finanzas y presupuestos</w:t>
            </w:r>
          </w:p>
        </w:tc>
      </w:tr>
      <w:tr w:rsidR="00F8251D" w:rsidRPr="003474C0" w14:paraId="3E95173E"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AE2BBDD" w14:textId="4408D2C4"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5_gestion_rrhh</w:t>
            </w:r>
          </w:p>
        </w:tc>
        <w:tc>
          <w:tcPr>
            <w:tcW w:w="5697" w:type="dxa"/>
            <w:tcBorders>
              <w:top w:val="nil"/>
              <w:left w:val="nil"/>
              <w:bottom w:val="nil"/>
              <w:right w:val="nil"/>
            </w:tcBorders>
            <w:noWrap/>
            <w:hideMark/>
          </w:tcPr>
          <w:p w14:paraId="374DCBED" w14:textId="5C27F3C4"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Gestión de los recursos humanos</w:t>
            </w:r>
          </w:p>
        </w:tc>
      </w:tr>
      <w:tr w:rsidR="00F8251D" w:rsidRPr="003474C0" w14:paraId="2CDA7CF4"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78A97EAF" w14:textId="68548CF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6_soporte_ventas</w:t>
            </w:r>
          </w:p>
        </w:tc>
        <w:tc>
          <w:tcPr>
            <w:tcW w:w="5697" w:type="dxa"/>
            <w:tcBorders>
              <w:top w:val="nil"/>
              <w:left w:val="nil"/>
              <w:bottom w:val="nil"/>
              <w:right w:val="nil"/>
            </w:tcBorders>
            <w:noWrap/>
            <w:hideMark/>
          </w:tcPr>
          <w:p w14:paraId="196E05A0" w14:textId="5263B6BA"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Servicio y soporte de ventas</w:t>
            </w:r>
          </w:p>
        </w:tc>
      </w:tr>
      <w:tr w:rsidR="00F8251D" w:rsidRPr="003474C0" w14:paraId="31B92026"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54F86E76" w14:textId="1DF9D251"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lastRenderedPageBreak/>
              <w:t>tic117_id</w:t>
            </w:r>
          </w:p>
        </w:tc>
        <w:tc>
          <w:tcPr>
            <w:tcW w:w="5697" w:type="dxa"/>
            <w:tcBorders>
              <w:top w:val="nil"/>
              <w:left w:val="nil"/>
              <w:bottom w:val="nil"/>
              <w:right w:val="nil"/>
            </w:tcBorders>
            <w:noWrap/>
            <w:hideMark/>
          </w:tcPr>
          <w:p w14:paraId="59B28C31" w14:textId="4BDDFBEF"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Investigación y desarrollo</w:t>
            </w:r>
          </w:p>
        </w:tc>
      </w:tr>
      <w:tr w:rsidR="00F8251D" w:rsidRPr="003474C0" w14:paraId="7E4001E2"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26131E4F" w14:textId="6BB4F6EE"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8_gestion_conocimiento</w:t>
            </w:r>
          </w:p>
        </w:tc>
        <w:tc>
          <w:tcPr>
            <w:tcW w:w="5697" w:type="dxa"/>
            <w:tcBorders>
              <w:top w:val="nil"/>
              <w:left w:val="nil"/>
              <w:bottom w:val="nil"/>
              <w:right w:val="nil"/>
            </w:tcBorders>
            <w:noWrap/>
            <w:hideMark/>
          </w:tcPr>
          <w:p w14:paraId="467E81A2" w14:textId="67EBC8B6"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Gestión del conocimiento</w:t>
            </w:r>
          </w:p>
        </w:tc>
      </w:tr>
      <w:tr w:rsidR="00F8251D" w:rsidRPr="003474C0" w14:paraId="6939C33A"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789539BA" w14:textId="54AD3F8E"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24_mensajeria_especializada</w:t>
            </w:r>
          </w:p>
        </w:tc>
        <w:tc>
          <w:tcPr>
            <w:tcW w:w="5697" w:type="dxa"/>
            <w:tcBorders>
              <w:top w:val="nil"/>
              <w:left w:val="nil"/>
              <w:bottom w:val="nil"/>
              <w:right w:val="nil"/>
            </w:tcBorders>
            <w:noWrap/>
            <w:hideMark/>
          </w:tcPr>
          <w:p w14:paraId="0FD493E0" w14:textId="494A31D4"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 xml:space="preserve">Medios de comunicación - </w:t>
            </w:r>
            <w:r w:rsidR="002F4F94" w:rsidRPr="003474C0">
              <w:rPr>
                <w:rFonts w:eastAsia="Times New Roman" w:cs="Times New Roman"/>
                <w:szCs w:val="24"/>
                <w:lang w:eastAsia="es-EC"/>
              </w:rPr>
              <w:t>M</w:t>
            </w:r>
            <w:r w:rsidRPr="003474C0">
              <w:rPr>
                <w:rFonts w:eastAsia="Times New Roman" w:cs="Times New Roman"/>
                <w:szCs w:val="24"/>
                <w:lang w:eastAsia="es-EC"/>
              </w:rPr>
              <w:t>ensajería especializada</w:t>
            </w:r>
          </w:p>
        </w:tc>
      </w:tr>
      <w:tr w:rsidR="00F8251D" w:rsidRPr="003474C0" w14:paraId="543FA61F"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68037384" w14:textId="00015245"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25_fax</w:t>
            </w:r>
          </w:p>
        </w:tc>
        <w:tc>
          <w:tcPr>
            <w:tcW w:w="5697" w:type="dxa"/>
            <w:tcBorders>
              <w:top w:val="nil"/>
              <w:left w:val="nil"/>
              <w:bottom w:val="nil"/>
              <w:right w:val="nil"/>
            </w:tcBorders>
            <w:noWrap/>
            <w:hideMark/>
          </w:tcPr>
          <w:p w14:paraId="67737AEC" w14:textId="2288EEA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 xml:space="preserve">Medios de comunicación </w:t>
            </w:r>
            <w:r w:rsidR="00DA0BCC" w:rsidRPr="003474C0">
              <w:rPr>
                <w:rFonts w:eastAsia="Times New Roman" w:cs="Times New Roman"/>
                <w:szCs w:val="24"/>
                <w:lang w:eastAsia="es-EC"/>
              </w:rPr>
              <w:t>–</w:t>
            </w:r>
            <w:r w:rsidRPr="003474C0">
              <w:rPr>
                <w:rFonts w:eastAsia="Times New Roman" w:cs="Times New Roman"/>
                <w:szCs w:val="24"/>
                <w:lang w:eastAsia="es-EC"/>
              </w:rPr>
              <w:t xml:space="preserve"> Fax</w:t>
            </w:r>
          </w:p>
        </w:tc>
      </w:tr>
      <w:tr w:rsidR="00F8251D" w:rsidRPr="003474C0" w14:paraId="4FA220B9"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28D4CCCE" w14:textId="58DBC9B5"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26_call_center</w:t>
            </w:r>
          </w:p>
        </w:tc>
        <w:tc>
          <w:tcPr>
            <w:tcW w:w="5697" w:type="dxa"/>
            <w:tcBorders>
              <w:top w:val="nil"/>
              <w:left w:val="nil"/>
              <w:bottom w:val="nil"/>
              <w:right w:val="nil"/>
            </w:tcBorders>
            <w:noWrap/>
            <w:hideMark/>
          </w:tcPr>
          <w:p w14:paraId="06C1B0A3" w14:textId="67BFD170"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Medios de comunicación - Call center</w:t>
            </w:r>
          </w:p>
        </w:tc>
      </w:tr>
      <w:tr w:rsidR="00F8251D" w:rsidRPr="003474C0" w14:paraId="510FE273"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9CE4C4D" w14:textId="618AA0A8"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27_otros_1434</w:t>
            </w:r>
          </w:p>
        </w:tc>
        <w:tc>
          <w:tcPr>
            <w:tcW w:w="5697" w:type="dxa"/>
            <w:tcBorders>
              <w:top w:val="nil"/>
              <w:left w:val="nil"/>
              <w:bottom w:val="nil"/>
              <w:right w:val="nil"/>
            </w:tcBorders>
            <w:noWrap/>
            <w:hideMark/>
          </w:tcPr>
          <w:p w14:paraId="1A51D973" w14:textId="6FBC726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Medios de comunicación - Otros</w:t>
            </w:r>
          </w:p>
        </w:tc>
      </w:tr>
      <w:tr w:rsidR="00F8251D" w:rsidRPr="003474C0" w14:paraId="3B841A96"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696F2F2A" w14:textId="344F7E29"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28_ninguno</w:t>
            </w:r>
          </w:p>
        </w:tc>
        <w:tc>
          <w:tcPr>
            <w:tcW w:w="5697" w:type="dxa"/>
            <w:tcBorders>
              <w:top w:val="nil"/>
              <w:left w:val="nil"/>
              <w:bottom w:val="nil"/>
              <w:right w:val="nil"/>
            </w:tcBorders>
            <w:noWrap/>
            <w:hideMark/>
          </w:tcPr>
          <w:p w14:paraId="697152D8" w14:textId="057B65C2"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Medios de comunicación - Ninguno</w:t>
            </w:r>
          </w:p>
        </w:tc>
      </w:tr>
      <w:tr w:rsidR="00F8251D" w:rsidRPr="003474C0" w14:paraId="694180D6"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55FCB878" w14:textId="717F043F"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31_sistemas_operativos</w:t>
            </w:r>
          </w:p>
        </w:tc>
        <w:tc>
          <w:tcPr>
            <w:tcW w:w="5697" w:type="dxa"/>
            <w:tcBorders>
              <w:top w:val="nil"/>
              <w:left w:val="nil"/>
              <w:bottom w:val="nil"/>
              <w:right w:val="nil"/>
            </w:tcBorders>
            <w:noWrap/>
            <w:hideMark/>
          </w:tcPr>
          <w:p w14:paraId="5B3DB47A" w14:textId="0BDD4F6C"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Software Libre - Sistemas Operativos (LINUX)</w:t>
            </w:r>
          </w:p>
        </w:tc>
      </w:tr>
      <w:tr w:rsidR="00F8251D" w:rsidRPr="003474C0" w14:paraId="2AE5A402"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0F88DC0" w14:textId="2F97CF60"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32_navegador_internet</w:t>
            </w:r>
          </w:p>
        </w:tc>
        <w:tc>
          <w:tcPr>
            <w:tcW w:w="5697" w:type="dxa"/>
            <w:tcBorders>
              <w:top w:val="nil"/>
              <w:left w:val="nil"/>
              <w:bottom w:val="nil"/>
              <w:right w:val="nil"/>
            </w:tcBorders>
            <w:noWrap/>
            <w:hideMark/>
          </w:tcPr>
          <w:p w14:paraId="2A62C9D4" w14:textId="144BA72E"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Software Libre - Navegadores de Internet (</w:t>
            </w:r>
            <w:r w:rsidR="00163912" w:rsidRPr="003474C0">
              <w:rPr>
                <w:rFonts w:eastAsia="Times New Roman" w:cs="Times New Roman"/>
                <w:szCs w:val="24"/>
                <w:lang w:eastAsia="es-EC"/>
              </w:rPr>
              <w:t>Mozilla</w:t>
            </w:r>
            <w:r w:rsidRPr="003474C0">
              <w:rPr>
                <w:rFonts w:eastAsia="Times New Roman" w:cs="Times New Roman"/>
                <w:szCs w:val="24"/>
                <w:lang w:eastAsia="es-EC"/>
              </w:rPr>
              <w:t xml:space="preserve"> Firefox, Chrome, Opera, Safari)</w:t>
            </w:r>
          </w:p>
        </w:tc>
      </w:tr>
      <w:tr w:rsidR="00F8251D" w:rsidRPr="003474C0" w14:paraId="6CC62748"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46D199F9" w14:textId="3F80FD29"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33_aplicaciones_ofimaticas</w:t>
            </w:r>
          </w:p>
        </w:tc>
        <w:tc>
          <w:tcPr>
            <w:tcW w:w="5697" w:type="dxa"/>
            <w:tcBorders>
              <w:top w:val="nil"/>
              <w:left w:val="nil"/>
              <w:bottom w:val="nil"/>
              <w:right w:val="nil"/>
            </w:tcBorders>
            <w:noWrap/>
            <w:hideMark/>
          </w:tcPr>
          <w:p w14:paraId="720CB69A" w14:textId="73B81085"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Software Libre - Aplicaciones ofimáticas (Open Office)</w:t>
            </w:r>
          </w:p>
        </w:tc>
      </w:tr>
      <w:tr w:rsidR="00F8251D" w:rsidRPr="003474C0" w14:paraId="68E22C97"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8DDE062" w14:textId="36A1803F"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34_erp_crm</w:t>
            </w:r>
          </w:p>
        </w:tc>
        <w:tc>
          <w:tcPr>
            <w:tcW w:w="5697" w:type="dxa"/>
            <w:tcBorders>
              <w:top w:val="nil"/>
              <w:left w:val="nil"/>
              <w:bottom w:val="nil"/>
              <w:right w:val="nil"/>
            </w:tcBorders>
            <w:noWrap/>
            <w:hideMark/>
          </w:tcPr>
          <w:p w14:paraId="42F5C061" w14:textId="57358942"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Software Libre - Aplicaciones de código abierto para el procesamiento automático de información del tipo ERP</w:t>
            </w:r>
          </w:p>
        </w:tc>
      </w:tr>
      <w:tr w:rsidR="00F8251D" w:rsidRPr="003474C0" w14:paraId="0A5754BF"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47D59783" w14:textId="35157299"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35_seguridad</w:t>
            </w:r>
          </w:p>
        </w:tc>
        <w:tc>
          <w:tcPr>
            <w:tcW w:w="5697" w:type="dxa"/>
            <w:tcBorders>
              <w:top w:val="nil"/>
              <w:left w:val="nil"/>
              <w:bottom w:val="nil"/>
              <w:right w:val="nil"/>
            </w:tcBorders>
            <w:noWrap/>
            <w:hideMark/>
          </w:tcPr>
          <w:p w14:paraId="682263B0" w14:textId="3B84C4D8"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Software Libre - Otras, como sof</w:t>
            </w:r>
            <w:r w:rsidR="00DA0BCC" w:rsidRPr="003474C0">
              <w:rPr>
                <w:rFonts w:eastAsia="Times New Roman" w:cs="Times New Roman"/>
                <w:szCs w:val="24"/>
                <w:lang w:eastAsia="es-EC"/>
              </w:rPr>
              <w:t>t</w:t>
            </w:r>
            <w:r w:rsidRPr="003474C0">
              <w:rPr>
                <w:rFonts w:eastAsia="Times New Roman" w:cs="Times New Roman"/>
                <w:szCs w:val="24"/>
                <w:lang w:eastAsia="es-EC"/>
              </w:rPr>
              <w:t>ware de seguridad ( Open SSL, SSH), plataformas de aprendizaje (</w:t>
            </w:r>
            <w:r w:rsidR="00163912" w:rsidRPr="003474C0">
              <w:rPr>
                <w:rFonts w:eastAsia="Times New Roman" w:cs="Times New Roman"/>
                <w:szCs w:val="24"/>
                <w:lang w:eastAsia="es-EC"/>
              </w:rPr>
              <w:t>Moodle</w:t>
            </w:r>
            <w:r w:rsidRPr="003474C0">
              <w:rPr>
                <w:rFonts w:eastAsia="Times New Roman" w:cs="Times New Roman"/>
                <w:szCs w:val="24"/>
                <w:lang w:eastAsia="es-EC"/>
              </w:rPr>
              <w:t>)</w:t>
            </w:r>
          </w:p>
        </w:tc>
      </w:tr>
      <w:tr w:rsidR="00F8251D" w:rsidRPr="003474C0" w14:paraId="3893B20B"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B08D1D2" w14:textId="042C70CB"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7_firma_digital</w:t>
            </w:r>
          </w:p>
        </w:tc>
        <w:tc>
          <w:tcPr>
            <w:tcW w:w="5697" w:type="dxa"/>
            <w:tcBorders>
              <w:top w:val="nil"/>
              <w:left w:val="nil"/>
              <w:bottom w:val="nil"/>
              <w:right w:val="nil"/>
            </w:tcBorders>
            <w:noWrap/>
            <w:hideMark/>
          </w:tcPr>
          <w:p w14:paraId="3C663889" w14:textId="6868A567"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La</w:t>
            </w:r>
            <w:r w:rsidR="00F8251D" w:rsidRPr="003474C0">
              <w:rPr>
                <w:rFonts w:eastAsia="Times New Roman" w:cs="Times New Roman"/>
                <w:szCs w:val="24"/>
                <w:lang w:eastAsia="es-EC"/>
              </w:rPr>
              <w:t xml:space="preserve"> empresa </w:t>
            </w:r>
            <w:r w:rsidRPr="003474C0">
              <w:rPr>
                <w:rFonts w:eastAsia="Times New Roman" w:cs="Times New Roman"/>
                <w:szCs w:val="24"/>
                <w:lang w:eastAsia="es-EC"/>
              </w:rPr>
              <w:t xml:space="preserve">utilizo </w:t>
            </w:r>
            <w:r w:rsidR="00F8251D" w:rsidRPr="003474C0">
              <w:rPr>
                <w:rFonts w:eastAsia="Times New Roman" w:cs="Times New Roman"/>
                <w:szCs w:val="24"/>
                <w:lang w:eastAsia="es-EC"/>
              </w:rPr>
              <w:t>firma digital en comunicaciones</w:t>
            </w:r>
          </w:p>
        </w:tc>
      </w:tr>
      <w:tr w:rsidR="00F8251D" w:rsidRPr="003474C0" w14:paraId="6A15D693" w14:textId="77777777" w:rsidTr="002F4F94">
        <w:tc>
          <w:tcPr>
            <w:tcW w:w="3375" w:type="dxa"/>
            <w:tcBorders>
              <w:bottom w:val="single" w:sz="4" w:space="0" w:color="auto"/>
            </w:tcBorders>
          </w:tcPr>
          <w:p w14:paraId="04414973" w14:textId="54D3C840" w:rsidR="00F8251D" w:rsidRPr="003474C0" w:rsidRDefault="00F8251D" w:rsidP="0048467D">
            <w:pPr>
              <w:ind w:firstLine="0"/>
              <w:rPr>
                <w:szCs w:val="24"/>
              </w:rPr>
            </w:pPr>
            <w:r w:rsidRPr="003474C0">
              <w:rPr>
                <w:rFonts w:eastAsia="Times New Roman" w:cs="Times New Roman"/>
                <w:szCs w:val="24"/>
                <w:lang w:eastAsia="es-EC"/>
              </w:rPr>
              <w:t>k</w:t>
            </w:r>
          </w:p>
        </w:tc>
        <w:tc>
          <w:tcPr>
            <w:tcW w:w="5697" w:type="dxa"/>
            <w:tcBorders>
              <w:bottom w:val="single" w:sz="4" w:space="0" w:color="auto"/>
            </w:tcBorders>
          </w:tcPr>
          <w:p w14:paraId="57AB84E3" w14:textId="5BB62EAB" w:rsidR="00F8251D" w:rsidRPr="003474C0" w:rsidRDefault="00F8251D" w:rsidP="0048467D">
            <w:pPr>
              <w:ind w:firstLine="0"/>
              <w:rPr>
                <w:rFonts w:cs="Times New Roman"/>
                <w:szCs w:val="24"/>
              </w:rPr>
            </w:pPr>
            <w:r w:rsidRPr="003474C0">
              <w:rPr>
                <w:rFonts w:eastAsia="Times New Roman" w:cs="Times New Roman"/>
                <w:szCs w:val="24"/>
                <w:lang w:eastAsia="es-EC"/>
              </w:rPr>
              <w:t>Número de empresas</w:t>
            </w:r>
          </w:p>
        </w:tc>
      </w:tr>
    </w:tbl>
    <w:p w14:paraId="24C26D2A" w14:textId="77777777" w:rsidR="00AB704C" w:rsidRPr="003474C0" w:rsidRDefault="00AB704C" w:rsidP="0048467D">
      <w:pPr>
        <w:rPr>
          <w:rFonts w:cs="Times New Roman"/>
          <w:sz w:val="20"/>
          <w:szCs w:val="20"/>
        </w:rPr>
      </w:pPr>
      <w:r w:rsidRPr="003474C0">
        <w:rPr>
          <w:rFonts w:cs="Times New Roman"/>
          <w:i/>
          <w:sz w:val="20"/>
          <w:szCs w:val="20"/>
        </w:rPr>
        <w:t>Nota.</w:t>
      </w:r>
      <w:r w:rsidRPr="003474C0">
        <w:rPr>
          <w:rFonts w:cs="Times New Roman"/>
          <w:sz w:val="20"/>
          <w:szCs w:val="20"/>
        </w:rPr>
        <w:t xml:space="preserve"> Elaboración propia (2023).</w:t>
      </w:r>
    </w:p>
    <w:p w14:paraId="161A8717" w14:textId="2F854915" w:rsidR="00AB704C" w:rsidRPr="003474C0" w:rsidRDefault="00CE4C71" w:rsidP="0048467D">
      <w:r w:rsidRPr="003474C0">
        <w:rPr>
          <w:rFonts w:cs="Times New Roman"/>
          <w:bCs/>
          <w:szCs w:val="24"/>
        </w:rPr>
        <w:t xml:space="preserve">Después de entender la data que tenemos y definir las variables que </w:t>
      </w:r>
      <w:r w:rsidR="002E058A" w:rsidRPr="003474C0">
        <w:rPr>
          <w:rFonts w:cs="Times New Roman"/>
          <w:bCs/>
          <w:szCs w:val="24"/>
        </w:rPr>
        <w:t>vamos a</w:t>
      </w:r>
      <w:r w:rsidRPr="003474C0">
        <w:rPr>
          <w:rFonts w:cs="Times New Roman"/>
          <w:bCs/>
          <w:szCs w:val="24"/>
        </w:rPr>
        <w:t xml:space="preserve"> aplicar los modelos ML procedemos con el primer descarte obteniendo una nueva data con 28 variables que usaremos, para la </w:t>
      </w:r>
      <w:r w:rsidR="00644285">
        <w:rPr>
          <w:rFonts w:cs="Times New Roman"/>
          <w:bCs/>
          <w:szCs w:val="24"/>
        </w:rPr>
        <w:t xml:space="preserve">aplicación de modelos de ML de aprendizaje supervisado como también la </w:t>
      </w:r>
      <w:r w:rsidRPr="003474C0">
        <w:rPr>
          <w:rFonts w:cs="Times New Roman"/>
          <w:bCs/>
          <w:szCs w:val="24"/>
        </w:rPr>
        <w:t xml:space="preserve">creación de </w:t>
      </w:r>
      <w:r w:rsidR="00644285">
        <w:rPr>
          <w:rFonts w:cs="Times New Roman"/>
          <w:bCs/>
          <w:szCs w:val="24"/>
        </w:rPr>
        <w:t xml:space="preserve">un dashboard en Power BI </w:t>
      </w:r>
      <w:r w:rsidRPr="003474C0">
        <w:rPr>
          <w:rFonts w:cs="Times New Roman"/>
          <w:bCs/>
          <w:szCs w:val="24"/>
        </w:rPr>
        <w:t xml:space="preserve">que nos mostrara </w:t>
      </w:r>
      <w:r w:rsidR="00644285">
        <w:rPr>
          <w:rFonts w:cs="Times New Roman"/>
          <w:bCs/>
          <w:szCs w:val="24"/>
        </w:rPr>
        <w:t>información sobre el</w:t>
      </w:r>
      <w:r w:rsidRPr="003474C0">
        <w:rPr>
          <w:rFonts w:cs="Times New Roman"/>
          <w:bCs/>
          <w:szCs w:val="24"/>
        </w:rPr>
        <w:t xml:space="preserve"> uso de Internet, </w:t>
      </w:r>
      <w:r w:rsidR="00644285">
        <w:rPr>
          <w:rFonts w:cs="Times New Roman"/>
          <w:bCs/>
          <w:szCs w:val="24"/>
        </w:rPr>
        <w:t xml:space="preserve">uso de </w:t>
      </w:r>
      <w:r w:rsidRPr="003474C0">
        <w:rPr>
          <w:rFonts w:cs="Times New Roman"/>
          <w:bCs/>
          <w:szCs w:val="24"/>
        </w:rPr>
        <w:t>equipos</w:t>
      </w:r>
      <w:r w:rsidR="00644285">
        <w:rPr>
          <w:rFonts w:cs="Times New Roman"/>
          <w:bCs/>
          <w:szCs w:val="24"/>
        </w:rPr>
        <w:t xml:space="preserve"> tecnológicos</w:t>
      </w:r>
      <w:r w:rsidRPr="003474C0">
        <w:rPr>
          <w:rFonts w:cs="Times New Roman"/>
          <w:bCs/>
          <w:szCs w:val="24"/>
        </w:rPr>
        <w:t>, personal</w:t>
      </w:r>
      <w:r w:rsidR="00644285">
        <w:rPr>
          <w:rFonts w:cs="Times New Roman"/>
          <w:bCs/>
          <w:szCs w:val="24"/>
        </w:rPr>
        <w:t xml:space="preserve"> que conoce de </w:t>
      </w:r>
      <w:r w:rsidR="00DA46C0">
        <w:rPr>
          <w:rFonts w:cs="Times New Roman"/>
          <w:bCs/>
          <w:szCs w:val="24"/>
        </w:rPr>
        <w:t>TIC’S</w:t>
      </w:r>
      <w:r w:rsidRPr="003474C0">
        <w:rPr>
          <w:rFonts w:cs="Times New Roman"/>
          <w:bCs/>
          <w:szCs w:val="24"/>
        </w:rPr>
        <w:t xml:space="preserve"> e inversiones realizadas por la</w:t>
      </w:r>
      <w:r w:rsidR="002F4F94" w:rsidRPr="003474C0">
        <w:rPr>
          <w:rFonts w:cs="Times New Roman"/>
          <w:bCs/>
          <w:szCs w:val="24"/>
        </w:rPr>
        <w:t>s</w:t>
      </w:r>
      <w:r w:rsidRPr="003474C0">
        <w:rPr>
          <w:rFonts w:cs="Times New Roman"/>
          <w:bCs/>
          <w:szCs w:val="24"/>
        </w:rPr>
        <w:t xml:space="preserve"> empresas</w:t>
      </w:r>
      <w:r w:rsidR="00AB704C" w:rsidRPr="003474C0">
        <w:t xml:space="preserve">. </w:t>
      </w:r>
    </w:p>
    <w:p w14:paraId="12BD382D" w14:textId="47DB04CA" w:rsidR="00AB704C" w:rsidRPr="003474C0" w:rsidRDefault="00AB704C" w:rsidP="0048467D">
      <w:r w:rsidRPr="003474C0">
        <w:lastRenderedPageBreak/>
        <w:t xml:space="preserve">A </w:t>
      </w:r>
      <w:r w:rsidRPr="003474C0">
        <w:rPr>
          <w:szCs w:val="24"/>
        </w:rPr>
        <w:t xml:space="preserve">continuación, en la </w:t>
      </w:r>
      <w:r w:rsidRPr="003474C0">
        <w:rPr>
          <w:szCs w:val="24"/>
        </w:rPr>
        <w:fldChar w:fldCharType="begin"/>
      </w:r>
      <w:r w:rsidRPr="003474C0">
        <w:rPr>
          <w:szCs w:val="24"/>
        </w:rPr>
        <w:instrText xml:space="preserve"> REF _Ref142316157 \h  \* MERGEFORMAT </w:instrText>
      </w:r>
      <w:r w:rsidRPr="003474C0">
        <w:rPr>
          <w:szCs w:val="24"/>
        </w:rPr>
      </w:r>
      <w:r w:rsidRPr="003474C0">
        <w:rPr>
          <w:szCs w:val="24"/>
        </w:rPr>
        <w:fldChar w:fldCharType="separate"/>
      </w:r>
      <w:r w:rsidR="00260299" w:rsidRPr="00260299">
        <w:rPr>
          <w:szCs w:val="24"/>
        </w:rPr>
        <w:t xml:space="preserve">Tabla </w:t>
      </w:r>
      <w:proofErr w:type="spellStart"/>
      <w:r w:rsidR="00260299" w:rsidRPr="00260299">
        <w:rPr>
          <w:szCs w:val="24"/>
        </w:rPr>
        <w:t>IV</w:t>
      </w:r>
      <w:r w:rsidRPr="003474C0">
        <w:rPr>
          <w:szCs w:val="24"/>
        </w:rPr>
        <w:fldChar w:fldCharType="end"/>
      </w:r>
      <w:r w:rsidRPr="003474C0">
        <w:rPr>
          <w:szCs w:val="24"/>
        </w:rPr>
        <w:fldChar w:fldCharType="begin"/>
      </w:r>
      <w:r w:rsidRPr="003474C0">
        <w:rPr>
          <w:szCs w:val="24"/>
        </w:rPr>
        <w:instrText xml:space="preserve"> REF _Ref142314886 \h  \* MERGEFORMAT </w:instrText>
      </w:r>
      <w:r w:rsidRPr="003474C0">
        <w:rPr>
          <w:szCs w:val="24"/>
        </w:rPr>
      </w:r>
      <w:r w:rsidRPr="003474C0">
        <w:rPr>
          <w:szCs w:val="24"/>
        </w:rPr>
        <w:fldChar w:fldCharType="separate"/>
      </w:r>
      <w:r w:rsidR="00260299" w:rsidRPr="003474C0">
        <w:rPr>
          <w:b/>
          <w:bCs/>
          <w:sz w:val="20"/>
          <w:szCs w:val="20"/>
        </w:rPr>
        <w:t>Tabla</w:t>
      </w:r>
      <w:proofErr w:type="spellEnd"/>
      <w:r w:rsidR="00260299" w:rsidRPr="003474C0">
        <w:rPr>
          <w:b/>
          <w:bCs/>
          <w:sz w:val="20"/>
          <w:szCs w:val="20"/>
        </w:rPr>
        <w:t xml:space="preserve"> </w:t>
      </w:r>
      <w:proofErr w:type="spellStart"/>
      <w:r w:rsidR="00260299">
        <w:rPr>
          <w:b/>
          <w:bCs/>
          <w:i/>
          <w:iCs/>
          <w:noProof/>
          <w:sz w:val="20"/>
          <w:szCs w:val="20"/>
        </w:rPr>
        <w:t>III</w:t>
      </w:r>
      <w:r w:rsidRPr="003474C0">
        <w:rPr>
          <w:szCs w:val="24"/>
        </w:rPr>
        <w:fldChar w:fldCharType="end"/>
      </w:r>
      <w:r w:rsidRPr="003474C0">
        <w:rPr>
          <w:szCs w:val="24"/>
        </w:rPr>
        <w:fldChar w:fldCharType="begin"/>
      </w:r>
      <w:r w:rsidRPr="003474C0">
        <w:rPr>
          <w:szCs w:val="24"/>
        </w:rPr>
        <w:instrText xml:space="preserve"> REF _Ref140603101 \h  \* MERGEFORMAT </w:instrText>
      </w:r>
      <w:r w:rsidRPr="003474C0">
        <w:rPr>
          <w:szCs w:val="24"/>
        </w:rPr>
      </w:r>
      <w:r w:rsidRPr="003474C0">
        <w:rPr>
          <w:szCs w:val="24"/>
        </w:rPr>
        <w:fldChar w:fldCharType="separate"/>
      </w:r>
      <w:r w:rsidR="00260299" w:rsidRPr="003474C0">
        <w:rPr>
          <w:b/>
          <w:bCs/>
          <w:sz w:val="20"/>
          <w:szCs w:val="20"/>
        </w:rPr>
        <w:t>Tabla</w:t>
      </w:r>
      <w:proofErr w:type="spellEnd"/>
      <w:r w:rsidR="00260299" w:rsidRPr="003474C0">
        <w:rPr>
          <w:b/>
          <w:bCs/>
          <w:sz w:val="20"/>
          <w:szCs w:val="20"/>
        </w:rPr>
        <w:t xml:space="preserve"> </w:t>
      </w:r>
      <w:r w:rsidR="00260299">
        <w:rPr>
          <w:b/>
          <w:bCs/>
          <w:i/>
          <w:iCs/>
          <w:noProof/>
          <w:sz w:val="20"/>
          <w:szCs w:val="20"/>
        </w:rPr>
        <w:t>II</w:t>
      </w:r>
      <w:r w:rsidRPr="003474C0">
        <w:rPr>
          <w:szCs w:val="24"/>
        </w:rPr>
        <w:fldChar w:fldCharType="end"/>
      </w:r>
      <w:r w:rsidRPr="003474C0">
        <w:rPr>
          <w:szCs w:val="24"/>
        </w:rPr>
        <w:t xml:space="preserve"> tenemos la lista de varias depurada con las cuales se  </w:t>
      </w:r>
      <w:r w:rsidR="00DA0BCC" w:rsidRPr="003474C0">
        <w:rPr>
          <w:szCs w:val="24"/>
        </w:rPr>
        <w:t>trabajará</w:t>
      </w:r>
      <w:r w:rsidR="000C2835" w:rsidRPr="003474C0">
        <w:rPr>
          <w:szCs w:val="24"/>
        </w:rPr>
        <w:t xml:space="preserve"> </w:t>
      </w:r>
      <w:r w:rsidR="00CE4C71" w:rsidRPr="003474C0">
        <w:rPr>
          <w:szCs w:val="24"/>
        </w:rPr>
        <w:t xml:space="preserve">en </w:t>
      </w:r>
      <w:r w:rsidR="000C2835" w:rsidRPr="003474C0">
        <w:rPr>
          <w:szCs w:val="24"/>
        </w:rPr>
        <w:t>la siguiente fase</w:t>
      </w:r>
      <w:r w:rsidRPr="003474C0">
        <w:rPr>
          <w:szCs w:val="24"/>
        </w:rPr>
        <w:t>.</w:t>
      </w:r>
    </w:p>
    <w:p w14:paraId="0020E062" w14:textId="176EADAD" w:rsidR="00AB704C" w:rsidRPr="003474C0" w:rsidRDefault="00AB704C" w:rsidP="0048467D">
      <w:pPr>
        <w:pStyle w:val="Descripcin"/>
        <w:spacing w:after="0" w:line="480" w:lineRule="auto"/>
        <w:rPr>
          <w:color w:val="auto"/>
          <w:sz w:val="20"/>
          <w:szCs w:val="20"/>
        </w:rPr>
      </w:pPr>
      <w:bookmarkStart w:id="1049" w:name="_Ref142316157"/>
      <w:bookmarkStart w:id="1050" w:name="_Toc144815969"/>
      <w:r w:rsidRPr="003474C0">
        <w:rPr>
          <w:b/>
          <w:bCs/>
          <w:i w:val="0"/>
          <w:iCs w:val="0"/>
          <w:color w:val="auto"/>
          <w:sz w:val="20"/>
          <w:szCs w:val="20"/>
        </w:rPr>
        <w:t xml:space="preserve">Tabla </w:t>
      </w:r>
      <w:r w:rsidRPr="003474C0">
        <w:rPr>
          <w:b/>
          <w:bCs/>
          <w:i w:val="0"/>
          <w:iCs w:val="0"/>
          <w:color w:val="auto"/>
          <w:sz w:val="20"/>
          <w:szCs w:val="20"/>
        </w:rPr>
        <w:fldChar w:fldCharType="begin"/>
      </w:r>
      <w:r w:rsidRPr="003474C0">
        <w:rPr>
          <w:b/>
          <w:bCs/>
          <w:i w:val="0"/>
          <w:iCs w:val="0"/>
          <w:color w:val="auto"/>
          <w:sz w:val="20"/>
          <w:szCs w:val="20"/>
        </w:rPr>
        <w:instrText xml:space="preserve"> SEQ Tabla \* ROMAN </w:instrText>
      </w:r>
      <w:r w:rsidRPr="003474C0">
        <w:rPr>
          <w:b/>
          <w:bCs/>
          <w:i w:val="0"/>
          <w:iCs w:val="0"/>
          <w:color w:val="auto"/>
          <w:sz w:val="20"/>
          <w:szCs w:val="20"/>
        </w:rPr>
        <w:fldChar w:fldCharType="separate"/>
      </w:r>
      <w:r w:rsidR="00260299">
        <w:rPr>
          <w:b/>
          <w:bCs/>
          <w:i w:val="0"/>
          <w:iCs w:val="0"/>
          <w:noProof/>
          <w:color w:val="auto"/>
          <w:sz w:val="20"/>
          <w:szCs w:val="20"/>
        </w:rPr>
        <w:t>IV</w:t>
      </w:r>
      <w:r w:rsidRPr="003474C0">
        <w:rPr>
          <w:b/>
          <w:bCs/>
          <w:i w:val="0"/>
          <w:iCs w:val="0"/>
          <w:color w:val="auto"/>
          <w:sz w:val="20"/>
          <w:szCs w:val="20"/>
        </w:rPr>
        <w:fldChar w:fldCharType="end"/>
      </w:r>
      <w:bookmarkEnd w:id="1049"/>
      <w:r w:rsidRPr="003474C0">
        <w:rPr>
          <w:b/>
          <w:bCs/>
          <w:i w:val="0"/>
          <w:iCs w:val="0"/>
          <w:color w:val="auto"/>
          <w:sz w:val="20"/>
          <w:szCs w:val="20"/>
        </w:rPr>
        <w:t>.</w:t>
      </w:r>
      <w:r w:rsidRPr="003474C0">
        <w:rPr>
          <w:color w:val="auto"/>
          <w:sz w:val="20"/>
          <w:szCs w:val="20"/>
        </w:rPr>
        <w:t xml:space="preserve"> Lista de variables depuradas</w:t>
      </w:r>
      <w:bookmarkEnd w:id="1050"/>
      <w:r w:rsidRPr="003474C0">
        <w:rPr>
          <w:color w:val="auto"/>
          <w:sz w:val="20"/>
          <w:szCs w:val="20"/>
        </w:rPr>
        <w:t xml:space="preserve">  </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9"/>
        <w:gridCol w:w="5165"/>
        <w:gridCol w:w="266"/>
        <w:gridCol w:w="266"/>
      </w:tblGrid>
      <w:tr w:rsidR="00FC584B" w:rsidRPr="003474C0" w14:paraId="12216022" w14:textId="77777777" w:rsidTr="00C2196E">
        <w:trPr>
          <w:gridAfter w:val="2"/>
          <w:wAfter w:w="532" w:type="dxa"/>
        </w:trPr>
        <w:tc>
          <w:tcPr>
            <w:tcW w:w="3109" w:type="dxa"/>
            <w:tcBorders>
              <w:top w:val="single" w:sz="4" w:space="0" w:color="auto"/>
              <w:bottom w:val="single" w:sz="4" w:space="0" w:color="auto"/>
            </w:tcBorders>
          </w:tcPr>
          <w:p w14:paraId="084CAE67" w14:textId="1AE60AB3" w:rsidR="00FC584B" w:rsidRPr="003474C0" w:rsidRDefault="00FC584B" w:rsidP="0048467D">
            <w:pPr>
              <w:ind w:firstLine="0"/>
              <w:jc w:val="center"/>
              <w:rPr>
                <w:b/>
                <w:bCs/>
                <w:szCs w:val="24"/>
              </w:rPr>
            </w:pPr>
            <w:r w:rsidRPr="003474C0">
              <w:rPr>
                <w:b/>
                <w:bCs/>
                <w:szCs w:val="24"/>
              </w:rPr>
              <w:t>Campo</w:t>
            </w:r>
          </w:p>
        </w:tc>
        <w:tc>
          <w:tcPr>
            <w:tcW w:w="5165" w:type="dxa"/>
            <w:tcBorders>
              <w:top w:val="single" w:sz="4" w:space="0" w:color="auto"/>
              <w:bottom w:val="single" w:sz="4" w:space="0" w:color="auto"/>
            </w:tcBorders>
          </w:tcPr>
          <w:p w14:paraId="00CB4BA3" w14:textId="446A7FFA" w:rsidR="00FC584B" w:rsidRPr="003474C0" w:rsidRDefault="00FC584B" w:rsidP="0048467D">
            <w:pPr>
              <w:ind w:firstLine="0"/>
              <w:jc w:val="center"/>
              <w:rPr>
                <w:b/>
                <w:bCs/>
                <w:szCs w:val="24"/>
              </w:rPr>
            </w:pPr>
            <w:r w:rsidRPr="003474C0">
              <w:rPr>
                <w:b/>
                <w:bCs/>
                <w:szCs w:val="24"/>
              </w:rPr>
              <w:t xml:space="preserve">Descripción  </w:t>
            </w:r>
          </w:p>
        </w:tc>
      </w:tr>
      <w:tr w:rsidR="00FC584B" w:rsidRPr="003474C0" w14:paraId="33929965" w14:textId="77777777" w:rsidTr="00C2196E">
        <w:trPr>
          <w:gridAfter w:val="2"/>
          <w:wAfter w:w="532" w:type="dxa"/>
        </w:trPr>
        <w:tc>
          <w:tcPr>
            <w:tcW w:w="3109" w:type="dxa"/>
            <w:tcBorders>
              <w:top w:val="single" w:sz="4" w:space="0" w:color="auto"/>
            </w:tcBorders>
          </w:tcPr>
          <w:p w14:paraId="2571BE37" w14:textId="5C290CB1" w:rsidR="00FC584B" w:rsidRPr="003474C0" w:rsidRDefault="00E84C85" w:rsidP="0048467D">
            <w:pPr>
              <w:ind w:firstLine="0"/>
              <w:rPr>
                <w:szCs w:val="24"/>
              </w:rPr>
            </w:pPr>
            <w:r w:rsidRPr="003474C0">
              <w:rPr>
                <w:szCs w:val="24"/>
              </w:rPr>
              <w:t>a</w:t>
            </w:r>
            <w:r w:rsidR="00AC1D8C" w:rsidRPr="003474C0">
              <w:rPr>
                <w:szCs w:val="24"/>
              </w:rPr>
              <w:t>ño</w:t>
            </w:r>
          </w:p>
        </w:tc>
        <w:tc>
          <w:tcPr>
            <w:tcW w:w="5165" w:type="dxa"/>
            <w:tcBorders>
              <w:top w:val="single" w:sz="4" w:space="0" w:color="auto"/>
            </w:tcBorders>
          </w:tcPr>
          <w:p w14:paraId="179B1573" w14:textId="50F8D6A7" w:rsidR="00FC584B" w:rsidRPr="003474C0" w:rsidRDefault="00AC1D8C" w:rsidP="0048467D">
            <w:pPr>
              <w:ind w:firstLine="0"/>
              <w:rPr>
                <w:szCs w:val="24"/>
              </w:rPr>
            </w:pPr>
            <w:r w:rsidRPr="003474C0">
              <w:rPr>
                <w:szCs w:val="24"/>
              </w:rPr>
              <w:t>Año de investigación</w:t>
            </w:r>
          </w:p>
        </w:tc>
      </w:tr>
      <w:tr w:rsidR="00E84C85" w:rsidRPr="003474C0" w14:paraId="6E9DFAD8" w14:textId="77777777" w:rsidTr="00C2196E">
        <w:trPr>
          <w:gridAfter w:val="2"/>
          <w:wAfter w:w="532" w:type="dxa"/>
        </w:trPr>
        <w:tc>
          <w:tcPr>
            <w:tcW w:w="3109" w:type="dxa"/>
          </w:tcPr>
          <w:p w14:paraId="6527ECE3" w14:textId="3EC56358" w:rsidR="00E84C85" w:rsidRPr="003474C0" w:rsidRDefault="00E84C85" w:rsidP="0048467D">
            <w:pPr>
              <w:ind w:firstLine="0"/>
              <w:rPr>
                <w:szCs w:val="24"/>
              </w:rPr>
            </w:pPr>
            <w:r w:rsidRPr="003474C0">
              <w:rPr>
                <w:szCs w:val="24"/>
              </w:rPr>
              <w:t>id_diee</w:t>
            </w:r>
          </w:p>
        </w:tc>
        <w:tc>
          <w:tcPr>
            <w:tcW w:w="5165" w:type="dxa"/>
          </w:tcPr>
          <w:p w14:paraId="47B7BB6C" w14:textId="294F4F30" w:rsidR="00E84C85" w:rsidRPr="003474C0" w:rsidRDefault="00E84C85" w:rsidP="0048467D">
            <w:pPr>
              <w:ind w:firstLine="0"/>
              <w:rPr>
                <w:szCs w:val="24"/>
              </w:rPr>
            </w:pPr>
            <w:r w:rsidRPr="003474C0">
              <w:rPr>
                <w:szCs w:val="24"/>
              </w:rPr>
              <w:t>Código de Identificación Directorio de Empresa</w:t>
            </w:r>
          </w:p>
        </w:tc>
      </w:tr>
      <w:tr w:rsidR="00FC584B" w:rsidRPr="003474C0" w14:paraId="5CAE0D9B" w14:textId="77777777" w:rsidTr="00C2196E">
        <w:trPr>
          <w:gridAfter w:val="2"/>
          <w:wAfter w:w="532" w:type="dxa"/>
        </w:trPr>
        <w:tc>
          <w:tcPr>
            <w:tcW w:w="3109" w:type="dxa"/>
          </w:tcPr>
          <w:p w14:paraId="1A138F83" w14:textId="3D6DBC67" w:rsidR="00FC584B" w:rsidRPr="003474C0" w:rsidRDefault="00AC1D8C" w:rsidP="0048467D">
            <w:pPr>
              <w:ind w:firstLine="0"/>
              <w:rPr>
                <w:szCs w:val="24"/>
              </w:rPr>
            </w:pPr>
            <w:r w:rsidRPr="003474C0">
              <w:rPr>
                <w:szCs w:val="24"/>
              </w:rPr>
              <w:t>sector_economico</w:t>
            </w:r>
          </w:p>
        </w:tc>
        <w:tc>
          <w:tcPr>
            <w:tcW w:w="5165" w:type="dxa"/>
          </w:tcPr>
          <w:p w14:paraId="7B754391" w14:textId="4B41FFD7" w:rsidR="00FC584B" w:rsidRPr="003474C0" w:rsidRDefault="00AC1D8C" w:rsidP="0048467D">
            <w:pPr>
              <w:ind w:firstLine="0"/>
              <w:rPr>
                <w:szCs w:val="24"/>
              </w:rPr>
            </w:pPr>
            <w:r w:rsidRPr="003474C0">
              <w:rPr>
                <w:szCs w:val="24"/>
              </w:rPr>
              <w:t>Sector Económico</w:t>
            </w:r>
          </w:p>
        </w:tc>
      </w:tr>
      <w:tr w:rsidR="00FC584B" w:rsidRPr="003474C0" w14:paraId="0C8D5539" w14:textId="77777777" w:rsidTr="00C2196E">
        <w:trPr>
          <w:gridAfter w:val="2"/>
          <w:wAfter w:w="532" w:type="dxa"/>
        </w:trPr>
        <w:tc>
          <w:tcPr>
            <w:tcW w:w="3109" w:type="dxa"/>
          </w:tcPr>
          <w:p w14:paraId="1C4CDDEF" w14:textId="14D026B2" w:rsidR="00FC584B" w:rsidRPr="003474C0" w:rsidRDefault="00AC1D8C" w:rsidP="0048467D">
            <w:pPr>
              <w:ind w:firstLine="0"/>
              <w:rPr>
                <w:szCs w:val="24"/>
              </w:rPr>
            </w:pPr>
            <w:r w:rsidRPr="003474C0">
              <w:rPr>
                <w:szCs w:val="24"/>
              </w:rPr>
              <w:t>tam_empresa</w:t>
            </w:r>
          </w:p>
        </w:tc>
        <w:tc>
          <w:tcPr>
            <w:tcW w:w="5165" w:type="dxa"/>
          </w:tcPr>
          <w:p w14:paraId="4BEADF82" w14:textId="418E0CBB" w:rsidR="00FC584B" w:rsidRPr="003474C0" w:rsidRDefault="00AC1D8C" w:rsidP="0048467D">
            <w:pPr>
              <w:ind w:firstLine="0"/>
              <w:rPr>
                <w:szCs w:val="24"/>
              </w:rPr>
            </w:pPr>
            <w:r w:rsidRPr="003474C0">
              <w:rPr>
                <w:szCs w:val="24"/>
              </w:rPr>
              <w:t>Tamaño de empresa</w:t>
            </w:r>
            <w:r w:rsidRPr="003474C0">
              <w:rPr>
                <w:szCs w:val="24"/>
              </w:rPr>
              <w:tab/>
            </w:r>
          </w:p>
        </w:tc>
      </w:tr>
      <w:tr w:rsidR="00FC584B" w:rsidRPr="003474C0" w14:paraId="666C543A" w14:textId="77777777" w:rsidTr="00C2196E">
        <w:trPr>
          <w:gridAfter w:val="2"/>
          <w:wAfter w:w="532" w:type="dxa"/>
        </w:trPr>
        <w:tc>
          <w:tcPr>
            <w:tcW w:w="3109" w:type="dxa"/>
          </w:tcPr>
          <w:p w14:paraId="250B1AC4" w14:textId="6F8FE92D" w:rsidR="00FC584B" w:rsidRPr="003474C0" w:rsidRDefault="00F85707" w:rsidP="0048467D">
            <w:pPr>
              <w:ind w:firstLine="0"/>
              <w:rPr>
                <w:szCs w:val="24"/>
              </w:rPr>
            </w:pPr>
            <w:r w:rsidRPr="003474C0">
              <w:rPr>
                <w:szCs w:val="24"/>
              </w:rPr>
              <w:t>P</w:t>
            </w:r>
            <w:r w:rsidR="00AC1D8C" w:rsidRPr="003474C0">
              <w:rPr>
                <w:szCs w:val="24"/>
              </w:rPr>
              <w:t>rovincia</w:t>
            </w:r>
          </w:p>
        </w:tc>
        <w:tc>
          <w:tcPr>
            <w:tcW w:w="5165" w:type="dxa"/>
          </w:tcPr>
          <w:p w14:paraId="360E8761" w14:textId="16A6D84F" w:rsidR="00FC584B" w:rsidRPr="003474C0" w:rsidRDefault="00AC1D8C" w:rsidP="0048467D">
            <w:pPr>
              <w:ind w:firstLine="0"/>
              <w:rPr>
                <w:szCs w:val="24"/>
              </w:rPr>
            </w:pPr>
            <w:r w:rsidRPr="003474C0">
              <w:rPr>
                <w:szCs w:val="24"/>
              </w:rPr>
              <w:t>Código de provincia</w:t>
            </w:r>
            <w:r w:rsidRPr="003474C0">
              <w:rPr>
                <w:szCs w:val="24"/>
              </w:rPr>
              <w:tab/>
            </w:r>
          </w:p>
        </w:tc>
      </w:tr>
      <w:tr w:rsidR="00F85707" w:rsidRPr="003474C0" w14:paraId="2A4F7B41" w14:textId="77777777" w:rsidTr="00C2196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2"/>
          <w:wAfter w:w="532" w:type="dxa"/>
          <w:trHeight w:val="255"/>
        </w:trPr>
        <w:tc>
          <w:tcPr>
            <w:tcW w:w="3109" w:type="dxa"/>
            <w:tcBorders>
              <w:top w:val="nil"/>
              <w:left w:val="nil"/>
              <w:bottom w:val="nil"/>
              <w:right w:val="nil"/>
            </w:tcBorders>
            <w:noWrap/>
            <w:hideMark/>
          </w:tcPr>
          <w:p w14:paraId="6DD3F272" w14:textId="77777777" w:rsidR="00F85707" w:rsidRPr="003474C0" w:rsidRDefault="00F85707" w:rsidP="0048467D">
            <w:pPr>
              <w:ind w:firstLine="0"/>
              <w:rPr>
                <w:rFonts w:eastAsia="Times New Roman" w:cs="Times New Roman"/>
                <w:szCs w:val="24"/>
                <w:lang w:eastAsia="es-EC"/>
              </w:rPr>
            </w:pPr>
            <w:r w:rsidRPr="003474C0">
              <w:rPr>
                <w:rFonts w:eastAsia="Times New Roman" w:cs="Times New Roman"/>
                <w:szCs w:val="24"/>
                <w:lang w:eastAsia="es-EC"/>
              </w:rPr>
              <w:t>tic1_inversion</w:t>
            </w:r>
          </w:p>
        </w:tc>
        <w:tc>
          <w:tcPr>
            <w:tcW w:w="5165" w:type="dxa"/>
            <w:tcBorders>
              <w:top w:val="nil"/>
              <w:left w:val="nil"/>
              <w:bottom w:val="nil"/>
              <w:right w:val="nil"/>
            </w:tcBorders>
            <w:noWrap/>
            <w:hideMark/>
          </w:tcPr>
          <w:p w14:paraId="7708DE92" w14:textId="77777777" w:rsidR="00F85707" w:rsidRPr="003474C0" w:rsidRDefault="00F85707" w:rsidP="0048467D">
            <w:pPr>
              <w:ind w:firstLine="0"/>
              <w:rPr>
                <w:rFonts w:eastAsia="Times New Roman" w:cs="Times New Roman"/>
                <w:szCs w:val="24"/>
                <w:lang w:eastAsia="es-EC"/>
              </w:rPr>
            </w:pPr>
            <w:r w:rsidRPr="003474C0">
              <w:rPr>
                <w:rFonts w:eastAsia="Times New Roman" w:cs="Times New Roman"/>
                <w:szCs w:val="24"/>
                <w:lang w:eastAsia="es-EC"/>
              </w:rPr>
              <w:t>Hizo inversiones la empresa TIC</w:t>
            </w:r>
          </w:p>
        </w:tc>
      </w:tr>
      <w:tr w:rsidR="00F85707" w:rsidRPr="003474C0" w14:paraId="3B158C59" w14:textId="77777777" w:rsidTr="00C2196E">
        <w:trPr>
          <w:gridAfter w:val="2"/>
          <w:wAfter w:w="532" w:type="dxa"/>
        </w:trPr>
        <w:tc>
          <w:tcPr>
            <w:tcW w:w="3109" w:type="dxa"/>
          </w:tcPr>
          <w:p w14:paraId="3EC3907A" w14:textId="4C77D084" w:rsidR="00F85707" w:rsidRPr="00F85707" w:rsidRDefault="00F85707" w:rsidP="0048467D">
            <w:pPr>
              <w:ind w:firstLine="0"/>
              <w:rPr>
                <w:szCs w:val="24"/>
                <w:lang w:val="en-US"/>
              </w:rPr>
            </w:pPr>
            <w:r w:rsidRPr="00F85707">
              <w:rPr>
                <w:szCs w:val="24"/>
                <w:lang w:val="en-US"/>
              </w:rPr>
              <w:t>tic2_valor_inversion</w:t>
            </w:r>
          </w:p>
        </w:tc>
        <w:tc>
          <w:tcPr>
            <w:tcW w:w="5165" w:type="dxa"/>
          </w:tcPr>
          <w:p w14:paraId="102A1FE0" w14:textId="0F97C546" w:rsidR="00F85707" w:rsidRPr="003474C0" w:rsidRDefault="00F85707" w:rsidP="0048467D">
            <w:pPr>
              <w:ind w:firstLine="0"/>
              <w:rPr>
                <w:szCs w:val="24"/>
              </w:rPr>
            </w:pPr>
            <w:r w:rsidRPr="003474C0">
              <w:rPr>
                <w:szCs w:val="24"/>
              </w:rPr>
              <w:t>Valor invertido en TIC</w:t>
            </w:r>
          </w:p>
        </w:tc>
      </w:tr>
      <w:tr w:rsidR="00F85707" w:rsidRPr="003474C0" w14:paraId="488719AF" w14:textId="77777777" w:rsidTr="00C2196E">
        <w:trPr>
          <w:gridAfter w:val="2"/>
          <w:wAfter w:w="532" w:type="dxa"/>
        </w:trPr>
        <w:tc>
          <w:tcPr>
            <w:tcW w:w="3109" w:type="dxa"/>
          </w:tcPr>
          <w:p w14:paraId="72D57E8C" w14:textId="13112516" w:rsidR="00F85707" w:rsidRPr="00F85707" w:rsidRDefault="00F85707" w:rsidP="0048467D">
            <w:pPr>
              <w:ind w:firstLine="0"/>
              <w:rPr>
                <w:szCs w:val="24"/>
                <w:lang w:val="en-US"/>
              </w:rPr>
            </w:pPr>
            <w:r w:rsidRPr="00F85707">
              <w:rPr>
                <w:szCs w:val="24"/>
                <w:lang w:val="en-US"/>
              </w:rPr>
              <w:t>tic31_computadoras</w:t>
            </w:r>
          </w:p>
        </w:tc>
        <w:tc>
          <w:tcPr>
            <w:tcW w:w="5165" w:type="dxa"/>
          </w:tcPr>
          <w:p w14:paraId="3282370F" w14:textId="0CAEA946" w:rsidR="00F85707" w:rsidRPr="003474C0" w:rsidRDefault="00F85707" w:rsidP="0048467D">
            <w:pPr>
              <w:ind w:firstLine="0"/>
              <w:rPr>
                <w:szCs w:val="24"/>
              </w:rPr>
            </w:pPr>
            <w:r w:rsidRPr="003474C0">
              <w:rPr>
                <w:szCs w:val="24"/>
              </w:rPr>
              <w:t>Computadoras que tiene la empresa</w:t>
            </w:r>
            <w:r w:rsidRPr="003474C0">
              <w:rPr>
                <w:szCs w:val="24"/>
              </w:rPr>
              <w:tab/>
            </w:r>
          </w:p>
        </w:tc>
      </w:tr>
      <w:tr w:rsidR="00F85707" w:rsidRPr="003474C0" w14:paraId="2934C538" w14:textId="77777777" w:rsidTr="00C2196E">
        <w:trPr>
          <w:gridAfter w:val="2"/>
          <w:wAfter w:w="532" w:type="dxa"/>
        </w:trPr>
        <w:tc>
          <w:tcPr>
            <w:tcW w:w="3109" w:type="dxa"/>
          </w:tcPr>
          <w:p w14:paraId="7AB601B9" w14:textId="4C50B393" w:rsidR="00F85707" w:rsidRPr="00F85707" w:rsidRDefault="00F85707" w:rsidP="0048467D">
            <w:pPr>
              <w:ind w:firstLine="0"/>
              <w:rPr>
                <w:szCs w:val="24"/>
                <w:lang w:val="en-US"/>
              </w:rPr>
            </w:pPr>
            <w:r w:rsidRPr="00F85707">
              <w:rPr>
                <w:szCs w:val="24"/>
                <w:lang w:val="en-US"/>
              </w:rPr>
              <w:t>tic32_pda</w:t>
            </w:r>
          </w:p>
        </w:tc>
        <w:tc>
          <w:tcPr>
            <w:tcW w:w="5165" w:type="dxa"/>
          </w:tcPr>
          <w:p w14:paraId="47D3F397" w14:textId="5192CCBF" w:rsidR="00F85707" w:rsidRPr="003474C0" w:rsidRDefault="00F85707" w:rsidP="0048467D">
            <w:pPr>
              <w:ind w:firstLine="0"/>
              <w:rPr>
                <w:szCs w:val="24"/>
              </w:rPr>
            </w:pPr>
            <w:r w:rsidRPr="003474C0">
              <w:rPr>
                <w:szCs w:val="24"/>
              </w:rPr>
              <w:t>PDA que tiene la empresa</w:t>
            </w:r>
            <w:r w:rsidRPr="003474C0">
              <w:rPr>
                <w:szCs w:val="24"/>
              </w:rPr>
              <w:tab/>
            </w:r>
          </w:p>
        </w:tc>
      </w:tr>
      <w:tr w:rsidR="00F85707" w:rsidRPr="003474C0" w14:paraId="6F17E3A3" w14:textId="77777777" w:rsidTr="00C2196E">
        <w:trPr>
          <w:gridAfter w:val="2"/>
          <w:wAfter w:w="532" w:type="dxa"/>
        </w:trPr>
        <w:tc>
          <w:tcPr>
            <w:tcW w:w="3109" w:type="dxa"/>
          </w:tcPr>
          <w:p w14:paraId="1607BC35" w14:textId="2A0CC38E" w:rsidR="00F85707" w:rsidRPr="00F85707" w:rsidRDefault="00F85707" w:rsidP="0048467D">
            <w:pPr>
              <w:ind w:firstLine="0"/>
              <w:rPr>
                <w:szCs w:val="24"/>
                <w:lang w:val="en-US"/>
              </w:rPr>
            </w:pPr>
            <w:r w:rsidRPr="00F85707">
              <w:rPr>
                <w:szCs w:val="24"/>
                <w:lang w:val="en-US"/>
              </w:rPr>
              <w:t>tic33_smartphone</w:t>
            </w:r>
          </w:p>
        </w:tc>
        <w:tc>
          <w:tcPr>
            <w:tcW w:w="5165" w:type="dxa"/>
          </w:tcPr>
          <w:p w14:paraId="20B58765" w14:textId="702C2535" w:rsidR="00F85707" w:rsidRPr="003474C0" w:rsidRDefault="00F85707" w:rsidP="0048467D">
            <w:pPr>
              <w:ind w:firstLine="0"/>
              <w:rPr>
                <w:szCs w:val="24"/>
              </w:rPr>
            </w:pPr>
            <w:r w:rsidRPr="003474C0">
              <w:rPr>
                <w:szCs w:val="24"/>
              </w:rPr>
              <w:t>Smartphone que tiene la empresa</w:t>
            </w:r>
            <w:r w:rsidRPr="003474C0">
              <w:rPr>
                <w:szCs w:val="24"/>
              </w:rPr>
              <w:tab/>
            </w:r>
            <w:r w:rsidRPr="003474C0">
              <w:rPr>
                <w:szCs w:val="24"/>
              </w:rPr>
              <w:tab/>
            </w:r>
          </w:p>
        </w:tc>
      </w:tr>
      <w:tr w:rsidR="00F85707" w:rsidRPr="003474C0" w14:paraId="0D2F76AD" w14:textId="77777777" w:rsidTr="00C2196E">
        <w:trPr>
          <w:gridAfter w:val="2"/>
          <w:wAfter w:w="532" w:type="dxa"/>
        </w:trPr>
        <w:tc>
          <w:tcPr>
            <w:tcW w:w="3109" w:type="dxa"/>
          </w:tcPr>
          <w:p w14:paraId="24E25E42" w14:textId="5D33D319" w:rsidR="00F85707" w:rsidRPr="00F85707" w:rsidRDefault="00F85707" w:rsidP="0048467D">
            <w:pPr>
              <w:ind w:firstLine="0"/>
              <w:rPr>
                <w:szCs w:val="24"/>
                <w:lang w:val="en-US"/>
              </w:rPr>
            </w:pPr>
            <w:r w:rsidRPr="00F85707">
              <w:rPr>
                <w:szCs w:val="24"/>
                <w:lang w:val="en-US"/>
              </w:rPr>
              <w:t>tic34_notebooks</w:t>
            </w:r>
          </w:p>
        </w:tc>
        <w:tc>
          <w:tcPr>
            <w:tcW w:w="5165" w:type="dxa"/>
          </w:tcPr>
          <w:p w14:paraId="086B0870" w14:textId="4AFAE584" w:rsidR="00F85707" w:rsidRPr="003474C0" w:rsidRDefault="00F85707" w:rsidP="0048467D">
            <w:pPr>
              <w:ind w:firstLine="0"/>
              <w:rPr>
                <w:szCs w:val="24"/>
              </w:rPr>
            </w:pPr>
            <w:r w:rsidRPr="003474C0">
              <w:rPr>
                <w:szCs w:val="24"/>
              </w:rPr>
              <w:t>Notebooks que tiene la empresa</w:t>
            </w:r>
            <w:r w:rsidRPr="003474C0">
              <w:rPr>
                <w:szCs w:val="24"/>
              </w:rPr>
              <w:tab/>
            </w:r>
            <w:r w:rsidRPr="003474C0">
              <w:rPr>
                <w:szCs w:val="24"/>
              </w:rPr>
              <w:tab/>
            </w:r>
          </w:p>
        </w:tc>
      </w:tr>
      <w:tr w:rsidR="00FC584B" w:rsidRPr="003474C0" w14:paraId="44EEEC09" w14:textId="77777777" w:rsidTr="00C2196E">
        <w:trPr>
          <w:gridAfter w:val="2"/>
          <w:wAfter w:w="532" w:type="dxa"/>
        </w:trPr>
        <w:tc>
          <w:tcPr>
            <w:tcW w:w="3109" w:type="dxa"/>
          </w:tcPr>
          <w:p w14:paraId="64E8138E" w14:textId="43DC7944" w:rsidR="00FC584B" w:rsidRPr="003474C0" w:rsidRDefault="00AC1D8C" w:rsidP="0048467D">
            <w:pPr>
              <w:ind w:firstLine="0"/>
              <w:rPr>
                <w:szCs w:val="24"/>
              </w:rPr>
            </w:pPr>
            <w:r w:rsidRPr="003474C0">
              <w:rPr>
                <w:szCs w:val="24"/>
              </w:rPr>
              <w:t>tic35_tablets</w:t>
            </w:r>
          </w:p>
        </w:tc>
        <w:tc>
          <w:tcPr>
            <w:tcW w:w="5165" w:type="dxa"/>
          </w:tcPr>
          <w:p w14:paraId="36430A4D" w14:textId="36B1EB9F" w:rsidR="00FC584B" w:rsidRPr="003474C0" w:rsidRDefault="003474C0" w:rsidP="0048467D">
            <w:pPr>
              <w:ind w:firstLine="0"/>
              <w:rPr>
                <w:szCs w:val="24"/>
              </w:rPr>
            </w:pPr>
            <w:r w:rsidRPr="003474C0">
              <w:rPr>
                <w:szCs w:val="24"/>
              </w:rPr>
              <w:t>Tablet</w:t>
            </w:r>
            <w:r w:rsidR="00AC1D8C" w:rsidRPr="003474C0">
              <w:rPr>
                <w:szCs w:val="24"/>
              </w:rPr>
              <w:t xml:space="preserve"> que tiene la empresa</w:t>
            </w:r>
            <w:r w:rsidR="00AC1D8C" w:rsidRPr="003474C0">
              <w:rPr>
                <w:szCs w:val="24"/>
              </w:rPr>
              <w:tab/>
            </w:r>
          </w:p>
        </w:tc>
      </w:tr>
      <w:tr w:rsidR="00AC1D8C" w:rsidRPr="003474C0" w14:paraId="24A1C77D" w14:textId="77777777" w:rsidTr="00C2196E">
        <w:trPr>
          <w:gridAfter w:val="2"/>
          <w:wAfter w:w="532" w:type="dxa"/>
        </w:trPr>
        <w:tc>
          <w:tcPr>
            <w:tcW w:w="3109" w:type="dxa"/>
          </w:tcPr>
          <w:p w14:paraId="1FED85A3" w14:textId="43496771" w:rsidR="00AC1D8C" w:rsidRPr="003474C0" w:rsidRDefault="003C1CE2" w:rsidP="0048467D">
            <w:pPr>
              <w:ind w:firstLine="0"/>
              <w:rPr>
                <w:szCs w:val="24"/>
              </w:rPr>
            </w:pPr>
            <w:r w:rsidRPr="003474C0">
              <w:rPr>
                <w:szCs w:val="24"/>
              </w:rPr>
              <w:t>tic5_conexion_internet</w:t>
            </w:r>
          </w:p>
        </w:tc>
        <w:tc>
          <w:tcPr>
            <w:tcW w:w="5165" w:type="dxa"/>
          </w:tcPr>
          <w:p w14:paraId="762C82C5" w14:textId="361216DA" w:rsidR="00AC1D8C" w:rsidRPr="003474C0" w:rsidRDefault="003C1CE2" w:rsidP="0048467D">
            <w:pPr>
              <w:ind w:firstLine="0"/>
              <w:rPr>
                <w:szCs w:val="24"/>
              </w:rPr>
            </w:pPr>
            <w:r w:rsidRPr="003474C0">
              <w:rPr>
                <w:szCs w:val="24"/>
              </w:rPr>
              <w:t>Dispone la empresa conexión a internet</w:t>
            </w:r>
          </w:p>
        </w:tc>
      </w:tr>
      <w:tr w:rsidR="00AC1D8C" w:rsidRPr="003474C0" w14:paraId="77C89843" w14:textId="77777777" w:rsidTr="00C2196E">
        <w:trPr>
          <w:gridAfter w:val="2"/>
          <w:wAfter w:w="532" w:type="dxa"/>
        </w:trPr>
        <w:tc>
          <w:tcPr>
            <w:tcW w:w="3109" w:type="dxa"/>
          </w:tcPr>
          <w:p w14:paraId="66C7FB43" w14:textId="7C04E096" w:rsidR="00AC1D8C" w:rsidRPr="003474C0" w:rsidRDefault="003C1CE2" w:rsidP="0048467D">
            <w:pPr>
              <w:ind w:firstLine="0"/>
              <w:rPr>
                <w:szCs w:val="24"/>
              </w:rPr>
            </w:pPr>
            <w:r w:rsidRPr="003474C0">
              <w:rPr>
                <w:szCs w:val="24"/>
              </w:rPr>
              <w:t>tic6_personal_total_int</w:t>
            </w:r>
          </w:p>
        </w:tc>
        <w:tc>
          <w:tcPr>
            <w:tcW w:w="5165" w:type="dxa"/>
          </w:tcPr>
          <w:p w14:paraId="20FF28AF" w14:textId="00CFF1F0" w:rsidR="00AC1D8C" w:rsidRPr="003474C0" w:rsidRDefault="003C1CE2" w:rsidP="0048467D">
            <w:pPr>
              <w:ind w:firstLine="0"/>
              <w:rPr>
                <w:szCs w:val="24"/>
              </w:rPr>
            </w:pPr>
            <w:r w:rsidRPr="003474C0">
              <w:rPr>
                <w:szCs w:val="24"/>
              </w:rPr>
              <w:t>Personal ocupado que utilizó internet</w:t>
            </w:r>
          </w:p>
        </w:tc>
      </w:tr>
      <w:tr w:rsidR="00AC1D8C" w:rsidRPr="003474C0" w14:paraId="3F8073E2" w14:textId="77777777" w:rsidTr="00C2196E">
        <w:trPr>
          <w:gridAfter w:val="2"/>
          <w:wAfter w:w="532" w:type="dxa"/>
        </w:trPr>
        <w:tc>
          <w:tcPr>
            <w:tcW w:w="3109" w:type="dxa"/>
          </w:tcPr>
          <w:p w14:paraId="6C5BEC27" w14:textId="5A9AB033" w:rsidR="00AC1D8C" w:rsidRPr="003474C0" w:rsidRDefault="003C1CE2" w:rsidP="0048467D">
            <w:pPr>
              <w:ind w:firstLine="0"/>
              <w:rPr>
                <w:szCs w:val="24"/>
              </w:rPr>
            </w:pPr>
            <w:r w:rsidRPr="003474C0">
              <w:rPr>
                <w:szCs w:val="24"/>
              </w:rPr>
              <w:t>tic61_personal_int_m</w:t>
            </w:r>
          </w:p>
        </w:tc>
        <w:tc>
          <w:tcPr>
            <w:tcW w:w="5165" w:type="dxa"/>
          </w:tcPr>
          <w:p w14:paraId="1D7F80E4" w14:textId="23AD09BB" w:rsidR="00AC1D8C" w:rsidRPr="003474C0" w:rsidRDefault="003C1CE2" w:rsidP="0048467D">
            <w:pPr>
              <w:ind w:firstLine="0"/>
              <w:rPr>
                <w:szCs w:val="24"/>
              </w:rPr>
            </w:pPr>
            <w:r w:rsidRPr="003474C0">
              <w:rPr>
                <w:szCs w:val="24"/>
              </w:rPr>
              <w:t>Trabajadoras mujeres que utilizó internet</w:t>
            </w:r>
          </w:p>
        </w:tc>
      </w:tr>
      <w:tr w:rsidR="00AC1D8C" w:rsidRPr="003474C0" w14:paraId="4683D058" w14:textId="77777777" w:rsidTr="00C2196E">
        <w:trPr>
          <w:gridAfter w:val="2"/>
          <w:wAfter w:w="532" w:type="dxa"/>
        </w:trPr>
        <w:tc>
          <w:tcPr>
            <w:tcW w:w="3109" w:type="dxa"/>
          </w:tcPr>
          <w:p w14:paraId="75803D84" w14:textId="7A177008" w:rsidR="00AC1D8C" w:rsidRPr="003474C0" w:rsidRDefault="003C1CE2" w:rsidP="0048467D">
            <w:pPr>
              <w:ind w:firstLine="0"/>
              <w:rPr>
                <w:szCs w:val="24"/>
              </w:rPr>
            </w:pPr>
            <w:r w:rsidRPr="003474C0">
              <w:rPr>
                <w:szCs w:val="24"/>
              </w:rPr>
              <w:t>tic62_personal_int_h</w:t>
            </w:r>
          </w:p>
        </w:tc>
        <w:tc>
          <w:tcPr>
            <w:tcW w:w="5165" w:type="dxa"/>
          </w:tcPr>
          <w:p w14:paraId="53C4F8A6" w14:textId="7FBFE5E2" w:rsidR="00AC1D8C" w:rsidRPr="003474C0" w:rsidRDefault="003C1CE2" w:rsidP="0048467D">
            <w:pPr>
              <w:ind w:firstLine="0"/>
              <w:rPr>
                <w:szCs w:val="24"/>
              </w:rPr>
            </w:pPr>
            <w:r w:rsidRPr="003474C0">
              <w:rPr>
                <w:szCs w:val="24"/>
              </w:rPr>
              <w:t>Trabajadoras hombres que utilizó internet</w:t>
            </w:r>
          </w:p>
        </w:tc>
      </w:tr>
      <w:tr w:rsidR="00AC1D8C" w:rsidRPr="003474C0" w14:paraId="64486781" w14:textId="77777777" w:rsidTr="00C2196E">
        <w:trPr>
          <w:gridAfter w:val="2"/>
          <w:wAfter w:w="532" w:type="dxa"/>
        </w:trPr>
        <w:tc>
          <w:tcPr>
            <w:tcW w:w="3109" w:type="dxa"/>
          </w:tcPr>
          <w:p w14:paraId="5444B975" w14:textId="48CD348A" w:rsidR="00AC1D8C" w:rsidRPr="003474C0" w:rsidRDefault="003C1CE2" w:rsidP="0048467D">
            <w:pPr>
              <w:ind w:firstLine="0"/>
              <w:rPr>
                <w:szCs w:val="24"/>
              </w:rPr>
            </w:pPr>
            <w:r w:rsidRPr="003474C0">
              <w:rPr>
                <w:szCs w:val="24"/>
              </w:rPr>
              <w:t>tic7a_bandaanchafija</w:t>
            </w:r>
          </w:p>
        </w:tc>
        <w:tc>
          <w:tcPr>
            <w:tcW w:w="5165" w:type="dxa"/>
          </w:tcPr>
          <w:p w14:paraId="6B8B910C" w14:textId="606B72B5" w:rsidR="00AC1D8C" w:rsidRPr="003474C0" w:rsidRDefault="003C1CE2" w:rsidP="0048467D">
            <w:pPr>
              <w:ind w:firstLine="0"/>
              <w:rPr>
                <w:szCs w:val="24"/>
              </w:rPr>
            </w:pPr>
            <w:r w:rsidRPr="003474C0">
              <w:rPr>
                <w:szCs w:val="24"/>
              </w:rPr>
              <w:t>Conexión a internet utilizado - Banda Ancha Fija</w:t>
            </w:r>
          </w:p>
        </w:tc>
      </w:tr>
      <w:tr w:rsidR="00AC1D8C" w:rsidRPr="003474C0" w14:paraId="0296F19B" w14:textId="77777777" w:rsidTr="00C2196E">
        <w:trPr>
          <w:gridAfter w:val="2"/>
          <w:wAfter w:w="532" w:type="dxa"/>
        </w:trPr>
        <w:tc>
          <w:tcPr>
            <w:tcW w:w="3109" w:type="dxa"/>
          </w:tcPr>
          <w:p w14:paraId="1DF56E54" w14:textId="7A783825" w:rsidR="00AC1D8C" w:rsidRPr="003474C0" w:rsidRDefault="003C1CE2" w:rsidP="0048467D">
            <w:pPr>
              <w:ind w:firstLine="0"/>
              <w:rPr>
                <w:szCs w:val="24"/>
              </w:rPr>
            </w:pPr>
            <w:r w:rsidRPr="003474C0">
              <w:rPr>
                <w:szCs w:val="24"/>
              </w:rPr>
              <w:t>tic7b_bandaanchamovil</w:t>
            </w:r>
          </w:p>
        </w:tc>
        <w:tc>
          <w:tcPr>
            <w:tcW w:w="5165" w:type="dxa"/>
          </w:tcPr>
          <w:p w14:paraId="6B965DBC" w14:textId="2C3B0AB6" w:rsidR="00AC1D8C" w:rsidRPr="003474C0" w:rsidRDefault="003C1CE2" w:rsidP="0048467D">
            <w:pPr>
              <w:ind w:firstLine="0"/>
              <w:rPr>
                <w:szCs w:val="24"/>
              </w:rPr>
            </w:pPr>
            <w:r w:rsidRPr="003474C0">
              <w:rPr>
                <w:szCs w:val="24"/>
              </w:rPr>
              <w:t xml:space="preserve">Conexión a internet utilizado - Banda Ancha </w:t>
            </w:r>
            <w:r w:rsidR="00163912" w:rsidRPr="003474C0">
              <w:rPr>
                <w:szCs w:val="24"/>
              </w:rPr>
              <w:t>Móvil</w:t>
            </w:r>
          </w:p>
        </w:tc>
      </w:tr>
      <w:tr w:rsidR="00C2196E" w:rsidRPr="003474C0" w14:paraId="53F4E28D" w14:textId="77777777" w:rsidTr="00C2196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109" w:type="dxa"/>
            <w:tcBorders>
              <w:top w:val="nil"/>
              <w:left w:val="nil"/>
              <w:bottom w:val="nil"/>
              <w:right w:val="nil"/>
            </w:tcBorders>
            <w:noWrap/>
            <w:hideMark/>
          </w:tcPr>
          <w:p w14:paraId="39C79505" w14:textId="77777777" w:rsidR="00C2196E" w:rsidRPr="003474C0" w:rsidRDefault="00C2196E" w:rsidP="0048467D">
            <w:pPr>
              <w:ind w:firstLine="0"/>
              <w:rPr>
                <w:rFonts w:eastAsia="Times New Roman" w:cs="Times New Roman"/>
                <w:szCs w:val="24"/>
                <w:lang w:eastAsia="es-EC"/>
              </w:rPr>
            </w:pPr>
            <w:r w:rsidRPr="003474C0">
              <w:rPr>
                <w:rFonts w:eastAsia="Times New Roman" w:cs="Times New Roman"/>
                <w:szCs w:val="24"/>
                <w:lang w:eastAsia="es-EC"/>
              </w:rPr>
              <w:t>tic8_web</w:t>
            </w:r>
          </w:p>
        </w:tc>
        <w:tc>
          <w:tcPr>
            <w:tcW w:w="5697" w:type="dxa"/>
            <w:gridSpan w:val="3"/>
            <w:tcBorders>
              <w:top w:val="nil"/>
              <w:left w:val="nil"/>
              <w:bottom w:val="nil"/>
              <w:right w:val="nil"/>
            </w:tcBorders>
            <w:noWrap/>
            <w:hideMark/>
          </w:tcPr>
          <w:p w14:paraId="38ACB051" w14:textId="77777777" w:rsidR="00C2196E" w:rsidRPr="003474C0" w:rsidRDefault="00C2196E" w:rsidP="0048467D">
            <w:pPr>
              <w:ind w:firstLine="0"/>
              <w:rPr>
                <w:rFonts w:eastAsia="Times New Roman" w:cs="Times New Roman"/>
                <w:szCs w:val="24"/>
                <w:lang w:eastAsia="es-EC"/>
              </w:rPr>
            </w:pPr>
            <w:r w:rsidRPr="003474C0">
              <w:rPr>
                <w:rFonts w:eastAsia="Times New Roman" w:cs="Times New Roman"/>
                <w:szCs w:val="24"/>
                <w:lang w:eastAsia="es-EC"/>
              </w:rPr>
              <w:t>Su empresa tiene sitio o página web</w:t>
            </w:r>
          </w:p>
        </w:tc>
      </w:tr>
      <w:tr w:rsidR="00AC1D8C" w:rsidRPr="003474C0" w14:paraId="7AF9E30F" w14:textId="77777777" w:rsidTr="00C2196E">
        <w:trPr>
          <w:gridAfter w:val="2"/>
          <w:wAfter w:w="532" w:type="dxa"/>
        </w:trPr>
        <w:tc>
          <w:tcPr>
            <w:tcW w:w="3109" w:type="dxa"/>
          </w:tcPr>
          <w:p w14:paraId="6E323D86" w14:textId="25E81B4D" w:rsidR="00AC1D8C" w:rsidRPr="003474C0" w:rsidRDefault="003C1CE2" w:rsidP="0048467D">
            <w:pPr>
              <w:ind w:firstLine="0"/>
              <w:rPr>
                <w:szCs w:val="24"/>
              </w:rPr>
            </w:pPr>
            <w:r w:rsidRPr="003474C0">
              <w:rPr>
                <w:szCs w:val="24"/>
              </w:rPr>
              <w:t>tic121_telefonos_celulares</w:t>
            </w:r>
          </w:p>
        </w:tc>
        <w:tc>
          <w:tcPr>
            <w:tcW w:w="5165" w:type="dxa"/>
          </w:tcPr>
          <w:p w14:paraId="186F2562" w14:textId="0E3D2255" w:rsidR="00AC1D8C" w:rsidRPr="003474C0" w:rsidRDefault="003C1CE2" w:rsidP="0048467D">
            <w:pPr>
              <w:ind w:firstLine="0"/>
              <w:rPr>
                <w:szCs w:val="24"/>
              </w:rPr>
            </w:pPr>
            <w:r w:rsidRPr="003474C0">
              <w:rPr>
                <w:szCs w:val="24"/>
              </w:rPr>
              <w:t>Medios de comunicación - Teléfonos celulares</w:t>
            </w:r>
          </w:p>
        </w:tc>
      </w:tr>
      <w:tr w:rsidR="003C1CE2" w:rsidRPr="003474C0" w14:paraId="37AAD253" w14:textId="77777777" w:rsidTr="00C2196E">
        <w:trPr>
          <w:gridAfter w:val="2"/>
          <w:wAfter w:w="532" w:type="dxa"/>
        </w:trPr>
        <w:tc>
          <w:tcPr>
            <w:tcW w:w="3109" w:type="dxa"/>
          </w:tcPr>
          <w:p w14:paraId="37A601C3" w14:textId="7D788085" w:rsidR="003C1CE2" w:rsidRPr="003474C0" w:rsidRDefault="003C1CE2" w:rsidP="0048467D">
            <w:pPr>
              <w:ind w:firstLine="0"/>
              <w:rPr>
                <w:szCs w:val="24"/>
              </w:rPr>
            </w:pPr>
            <w:r w:rsidRPr="003474C0">
              <w:rPr>
                <w:szCs w:val="24"/>
              </w:rPr>
              <w:t>tic122_correo_electronico</w:t>
            </w:r>
          </w:p>
        </w:tc>
        <w:tc>
          <w:tcPr>
            <w:tcW w:w="5165" w:type="dxa"/>
          </w:tcPr>
          <w:p w14:paraId="769E72E6" w14:textId="5A5AE0AF" w:rsidR="003C1CE2" w:rsidRPr="003474C0" w:rsidRDefault="003C1CE2" w:rsidP="0048467D">
            <w:pPr>
              <w:ind w:firstLine="0"/>
              <w:rPr>
                <w:szCs w:val="24"/>
              </w:rPr>
            </w:pPr>
            <w:r w:rsidRPr="003474C0">
              <w:rPr>
                <w:szCs w:val="24"/>
              </w:rPr>
              <w:t xml:space="preserve">Medios de comunicación - Correo </w:t>
            </w:r>
            <w:r w:rsidR="00DA0BCC" w:rsidRPr="003474C0">
              <w:rPr>
                <w:szCs w:val="24"/>
              </w:rPr>
              <w:t>electrónico</w:t>
            </w:r>
          </w:p>
        </w:tc>
      </w:tr>
      <w:tr w:rsidR="003C1CE2" w:rsidRPr="003474C0" w14:paraId="5C8C6E3F" w14:textId="77777777" w:rsidTr="00C2196E">
        <w:trPr>
          <w:gridAfter w:val="2"/>
          <w:wAfter w:w="532" w:type="dxa"/>
        </w:trPr>
        <w:tc>
          <w:tcPr>
            <w:tcW w:w="3109" w:type="dxa"/>
          </w:tcPr>
          <w:p w14:paraId="5EA71482" w14:textId="1BD45970" w:rsidR="003C1CE2" w:rsidRPr="003474C0" w:rsidRDefault="003C1CE2" w:rsidP="0048467D">
            <w:pPr>
              <w:ind w:firstLine="0"/>
              <w:rPr>
                <w:szCs w:val="24"/>
              </w:rPr>
            </w:pPr>
            <w:r w:rsidRPr="003474C0">
              <w:rPr>
                <w:szCs w:val="24"/>
              </w:rPr>
              <w:lastRenderedPageBreak/>
              <w:t>tic123_redes_sociales</w:t>
            </w:r>
          </w:p>
        </w:tc>
        <w:tc>
          <w:tcPr>
            <w:tcW w:w="5165" w:type="dxa"/>
          </w:tcPr>
          <w:p w14:paraId="4ACAAE45" w14:textId="762876FB" w:rsidR="003C1CE2" w:rsidRPr="003474C0" w:rsidRDefault="003C1CE2" w:rsidP="0048467D">
            <w:pPr>
              <w:ind w:firstLine="0"/>
              <w:rPr>
                <w:szCs w:val="24"/>
              </w:rPr>
            </w:pPr>
            <w:r w:rsidRPr="003474C0">
              <w:rPr>
                <w:szCs w:val="24"/>
              </w:rPr>
              <w:t>Medios de comunicación - Redes Sociales</w:t>
            </w:r>
          </w:p>
        </w:tc>
      </w:tr>
      <w:tr w:rsidR="00C27D18" w:rsidRPr="003474C0" w14:paraId="706F41CC" w14:textId="77777777" w:rsidTr="00C2196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66" w:type="dxa"/>
          <w:trHeight w:val="255"/>
        </w:trPr>
        <w:tc>
          <w:tcPr>
            <w:tcW w:w="3109" w:type="dxa"/>
            <w:tcBorders>
              <w:top w:val="nil"/>
              <w:left w:val="nil"/>
              <w:bottom w:val="nil"/>
              <w:right w:val="nil"/>
            </w:tcBorders>
            <w:noWrap/>
            <w:hideMark/>
          </w:tcPr>
          <w:p w14:paraId="5F9345EE" w14:textId="77777777" w:rsidR="00C27D18" w:rsidRPr="003474C0" w:rsidRDefault="00C27D18" w:rsidP="0048467D">
            <w:pPr>
              <w:ind w:firstLine="0"/>
              <w:rPr>
                <w:rFonts w:eastAsia="Times New Roman" w:cs="Times New Roman"/>
                <w:szCs w:val="24"/>
                <w:lang w:eastAsia="es-EC"/>
              </w:rPr>
            </w:pPr>
            <w:r w:rsidRPr="003474C0">
              <w:rPr>
                <w:rFonts w:eastAsia="Times New Roman" w:cs="Times New Roman"/>
                <w:szCs w:val="24"/>
                <w:lang w:eastAsia="es-EC"/>
              </w:rPr>
              <w:t>tic14_especialistas_tic</w:t>
            </w:r>
          </w:p>
        </w:tc>
        <w:tc>
          <w:tcPr>
            <w:tcW w:w="5431" w:type="dxa"/>
            <w:gridSpan w:val="2"/>
            <w:tcBorders>
              <w:top w:val="nil"/>
              <w:left w:val="nil"/>
              <w:bottom w:val="nil"/>
              <w:right w:val="nil"/>
            </w:tcBorders>
            <w:noWrap/>
            <w:hideMark/>
          </w:tcPr>
          <w:p w14:paraId="2FEE9FA5" w14:textId="67D982E8" w:rsidR="00C27D18" w:rsidRPr="003474C0" w:rsidRDefault="00C27D18" w:rsidP="0048467D">
            <w:pPr>
              <w:ind w:firstLine="0"/>
              <w:rPr>
                <w:rFonts w:eastAsia="Times New Roman" w:cs="Times New Roman"/>
                <w:szCs w:val="24"/>
                <w:lang w:eastAsia="es-EC"/>
              </w:rPr>
            </w:pPr>
            <w:r w:rsidRPr="003474C0">
              <w:rPr>
                <w:rFonts w:eastAsia="Times New Roman" w:cs="Times New Roman"/>
                <w:szCs w:val="24"/>
                <w:lang w:eastAsia="es-EC"/>
              </w:rPr>
              <w:t>T</w:t>
            </w:r>
            <w:r w:rsidR="0048467D">
              <w:rPr>
                <w:rFonts w:eastAsia="Times New Roman" w:cs="Times New Roman"/>
                <w:szCs w:val="24"/>
                <w:lang w:eastAsia="es-EC"/>
              </w:rPr>
              <w:t>iene</w:t>
            </w:r>
            <w:r w:rsidRPr="003474C0">
              <w:rPr>
                <w:rFonts w:eastAsia="Times New Roman" w:cs="Times New Roman"/>
                <w:szCs w:val="24"/>
                <w:lang w:eastAsia="es-EC"/>
              </w:rPr>
              <w:t xml:space="preserve"> contratado personal especialista en TIC</w:t>
            </w:r>
          </w:p>
        </w:tc>
      </w:tr>
      <w:tr w:rsidR="003C1CE2" w:rsidRPr="003474C0" w14:paraId="37BF369E" w14:textId="77777777" w:rsidTr="00C2196E">
        <w:trPr>
          <w:gridAfter w:val="2"/>
          <w:wAfter w:w="532" w:type="dxa"/>
        </w:trPr>
        <w:tc>
          <w:tcPr>
            <w:tcW w:w="3109" w:type="dxa"/>
          </w:tcPr>
          <w:p w14:paraId="49BF3201" w14:textId="13568DF3" w:rsidR="003C1CE2" w:rsidRPr="003474C0" w:rsidRDefault="003C1CE2" w:rsidP="0048467D">
            <w:pPr>
              <w:ind w:firstLine="0"/>
              <w:rPr>
                <w:szCs w:val="24"/>
              </w:rPr>
            </w:pPr>
            <w:r w:rsidRPr="003474C0">
              <w:rPr>
                <w:szCs w:val="24"/>
              </w:rPr>
              <w:t>tic141_especialistas_tic_m</w:t>
            </w:r>
          </w:p>
        </w:tc>
        <w:tc>
          <w:tcPr>
            <w:tcW w:w="5165" w:type="dxa"/>
          </w:tcPr>
          <w:p w14:paraId="46EE1C44" w14:textId="25FE1F05" w:rsidR="003C1CE2" w:rsidRPr="003474C0" w:rsidRDefault="003C1CE2" w:rsidP="0048467D">
            <w:pPr>
              <w:ind w:firstLine="0"/>
              <w:rPr>
                <w:szCs w:val="24"/>
              </w:rPr>
            </w:pPr>
            <w:r w:rsidRPr="003474C0">
              <w:rPr>
                <w:szCs w:val="24"/>
              </w:rPr>
              <w:t>Personal especialista en TIC</w:t>
            </w:r>
            <w:r w:rsidRPr="003474C0">
              <w:rPr>
                <w:szCs w:val="24"/>
              </w:rPr>
              <w:tab/>
              <w:t xml:space="preserve"> - mujeres</w:t>
            </w:r>
          </w:p>
        </w:tc>
      </w:tr>
      <w:tr w:rsidR="003C1CE2" w:rsidRPr="003474C0" w14:paraId="0B4FCA99" w14:textId="77777777" w:rsidTr="00C2196E">
        <w:trPr>
          <w:gridAfter w:val="2"/>
          <w:wAfter w:w="532" w:type="dxa"/>
        </w:trPr>
        <w:tc>
          <w:tcPr>
            <w:tcW w:w="3109" w:type="dxa"/>
          </w:tcPr>
          <w:p w14:paraId="4B633484" w14:textId="6AC0F43C" w:rsidR="003C1CE2" w:rsidRPr="003474C0" w:rsidRDefault="003C1CE2" w:rsidP="0048467D">
            <w:pPr>
              <w:ind w:firstLine="0"/>
              <w:rPr>
                <w:szCs w:val="24"/>
              </w:rPr>
            </w:pPr>
            <w:r w:rsidRPr="003474C0">
              <w:rPr>
                <w:szCs w:val="24"/>
              </w:rPr>
              <w:t>tic142_especialistas_tic_h</w:t>
            </w:r>
          </w:p>
        </w:tc>
        <w:tc>
          <w:tcPr>
            <w:tcW w:w="5165" w:type="dxa"/>
          </w:tcPr>
          <w:p w14:paraId="37E29A8C" w14:textId="2E7E312C" w:rsidR="003C1CE2" w:rsidRPr="003474C0" w:rsidRDefault="003C1CE2" w:rsidP="0048467D">
            <w:pPr>
              <w:ind w:firstLine="0"/>
              <w:rPr>
                <w:szCs w:val="24"/>
              </w:rPr>
            </w:pPr>
            <w:r w:rsidRPr="003474C0">
              <w:rPr>
                <w:szCs w:val="24"/>
              </w:rPr>
              <w:t>Personal especialista en TIC</w:t>
            </w:r>
            <w:r w:rsidRPr="003474C0">
              <w:rPr>
                <w:szCs w:val="24"/>
              </w:rPr>
              <w:tab/>
              <w:t xml:space="preserve"> - hombres</w:t>
            </w:r>
          </w:p>
        </w:tc>
      </w:tr>
      <w:tr w:rsidR="003C1CE2" w:rsidRPr="003474C0" w14:paraId="2191F3DB" w14:textId="77777777" w:rsidTr="00C2196E">
        <w:trPr>
          <w:gridAfter w:val="2"/>
          <w:wAfter w:w="532" w:type="dxa"/>
        </w:trPr>
        <w:tc>
          <w:tcPr>
            <w:tcW w:w="3109" w:type="dxa"/>
          </w:tcPr>
          <w:p w14:paraId="37013FA4" w14:textId="67D03A56" w:rsidR="003C1CE2" w:rsidRPr="003474C0" w:rsidRDefault="003C1CE2" w:rsidP="0048467D">
            <w:pPr>
              <w:ind w:firstLine="0"/>
              <w:rPr>
                <w:szCs w:val="24"/>
              </w:rPr>
            </w:pPr>
            <w:r w:rsidRPr="003474C0">
              <w:rPr>
                <w:szCs w:val="24"/>
              </w:rPr>
              <w:t>tic151_personal_conoc_tic</w:t>
            </w:r>
          </w:p>
        </w:tc>
        <w:tc>
          <w:tcPr>
            <w:tcW w:w="5165" w:type="dxa"/>
          </w:tcPr>
          <w:p w14:paraId="45F34B06" w14:textId="4226F5CB" w:rsidR="003C1CE2" w:rsidRPr="003474C0" w:rsidRDefault="003C1CE2" w:rsidP="0048467D">
            <w:pPr>
              <w:ind w:firstLine="0"/>
              <w:rPr>
                <w:szCs w:val="24"/>
              </w:rPr>
            </w:pPr>
            <w:r w:rsidRPr="003474C0">
              <w:rPr>
                <w:szCs w:val="24"/>
              </w:rPr>
              <w:t>Número total de personal con conocimientos en TIC</w:t>
            </w:r>
          </w:p>
        </w:tc>
      </w:tr>
      <w:tr w:rsidR="003C1CE2" w:rsidRPr="003474C0" w14:paraId="1FADC793" w14:textId="77777777" w:rsidTr="00C2196E">
        <w:trPr>
          <w:gridAfter w:val="2"/>
          <w:wAfter w:w="532" w:type="dxa"/>
        </w:trPr>
        <w:tc>
          <w:tcPr>
            <w:tcW w:w="3109" w:type="dxa"/>
          </w:tcPr>
          <w:p w14:paraId="0EF7707D" w14:textId="0BABEB32" w:rsidR="003C1CE2" w:rsidRPr="00F85707" w:rsidRDefault="003C1CE2" w:rsidP="0048467D">
            <w:pPr>
              <w:ind w:firstLine="0"/>
              <w:rPr>
                <w:szCs w:val="24"/>
                <w:lang w:val="en-US"/>
              </w:rPr>
            </w:pPr>
            <w:r w:rsidRPr="00F85707">
              <w:rPr>
                <w:szCs w:val="24"/>
                <w:lang w:val="en-US"/>
              </w:rPr>
              <w:t>tic151_personal_conoc_tic_m</w:t>
            </w:r>
          </w:p>
        </w:tc>
        <w:tc>
          <w:tcPr>
            <w:tcW w:w="5165" w:type="dxa"/>
          </w:tcPr>
          <w:p w14:paraId="45A32ACD" w14:textId="26FD058B" w:rsidR="003C1CE2" w:rsidRPr="003474C0" w:rsidRDefault="003C1CE2" w:rsidP="0048467D">
            <w:pPr>
              <w:ind w:firstLine="0"/>
              <w:rPr>
                <w:szCs w:val="24"/>
              </w:rPr>
            </w:pPr>
            <w:r w:rsidRPr="003474C0">
              <w:rPr>
                <w:szCs w:val="24"/>
              </w:rPr>
              <w:t>Personal con conocimientos en TIC - mujeres</w:t>
            </w:r>
          </w:p>
        </w:tc>
      </w:tr>
      <w:tr w:rsidR="003C1CE2" w:rsidRPr="003474C0" w14:paraId="1F4679EC" w14:textId="77777777" w:rsidTr="00C2196E">
        <w:trPr>
          <w:gridAfter w:val="2"/>
          <w:wAfter w:w="532" w:type="dxa"/>
        </w:trPr>
        <w:tc>
          <w:tcPr>
            <w:tcW w:w="3109" w:type="dxa"/>
          </w:tcPr>
          <w:p w14:paraId="30DF2EC1" w14:textId="0AAC0F20" w:rsidR="003C1CE2" w:rsidRPr="00F85707" w:rsidRDefault="00E84C85" w:rsidP="0048467D">
            <w:pPr>
              <w:ind w:firstLine="0"/>
              <w:rPr>
                <w:szCs w:val="24"/>
                <w:lang w:val="en-US"/>
              </w:rPr>
            </w:pPr>
            <w:r w:rsidRPr="00F85707">
              <w:rPr>
                <w:szCs w:val="24"/>
                <w:lang w:val="en-US"/>
              </w:rPr>
              <w:t xml:space="preserve">tic152_personal_conoc_tic_h </w:t>
            </w:r>
          </w:p>
        </w:tc>
        <w:tc>
          <w:tcPr>
            <w:tcW w:w="5165" w:type="dxa"/>
          </w:tcPr>
          <w:p w14:paraId="7D11646C" w14:textId="605C0027" w:rsidR="003C1CE2" w:rsidRPr="003474C0" w:rsidRDefault="00E84C85" w:rsidP="0048467D">
            <w:pPr>
              <w:ind w:firstLine="0"/>
              <w:rPr>
                <w:szCs w:val="24"/>
              </w:rPr>
            </w:pPr>
            <w:r w:rsidRPr="003474C0">
              <w:rPr>
                <w:szCs w:val="24"/>
              </w:rPr>
              <w:t>Personal con conocimientos en TIC – hombres</w:t>
            </w:r>
            <w:r w:rsidRPr="003474C0">
              <w:rPr>
                <w:rFonts w:cs="Times New Roman"/>
                <w:szCs w:val="24"/>
              </w:rPr>
              <w:t xml:space="preserve"> </w:t>
            </w:r>
          </w:p>
        </w:tc>
      </w:tr>
      <w:tr w:rsidR="00C2196E" w:rsidRPr="003474C0" w14:paraId="14C9036C" w14:textId="77777777" w:rsidTr="00C2196E">
        <w:trPr>
          <w:gridAfter w:val="2"/>
          <w:wAfter w:w="532" w:type="dxa"/>
        </w:trPr>
        <w:tc>
          <w:tcPr>
            <w:tcW w:w="3109" w:type="dxa"/>
            <w:tcBorders>
              <w:bottom w:val="single" w:sz="4" w:space="0" w:color="auto"/>
            </w:tcBorders>
          </w:tcPr>
          <w:p w14:paraId="1855670B" w14:textId="5960D0B7" w:rsidR="00C2196E" w:rsidRPr="00C2196E" w:rsidRDefault="00C2196E" w:rsidP="0048467D">
            <w:pPr>
              <w:ind w:firstLine="0"/>
              <w:rPr>
                <w:szCs w:val="24"/>
              </w:rPr>
            </w:pPr>
            <w:r w:rsidRPr="00C2196E">
              <w:rPr>
                <w:szCs w:val="24"/>
              </w:rPr>
              <w:t>tic16_intranet</w:t>
            </w:r>
            <w:r w:rsidRPr="00C2196E">
              <w:rPr>
                <w:szCs w:val="24"/>
              </w:rPr>
              <w:tab/>
            </w:r>
          </w:p>
        </w:tc>
        <w:tc>
          <w:tcPr>
            <w:tcW w:w="5165" w:type="dxa"/>
            <w:tcBorders>
              <w:bottom w:val="single" w:sz="4" w:space="0" w:color="auto"/>
            </w:tcBorders>
          </w:tcPr>
          <w:p w14:paraId="1F5ED974" w14:textId="7233E920" w:rsidR="00C2196E" w:rsidRPr="003474C0" w:rsidRDefault="00C2196E" w:rsidP="0048467D">
            <w:pPr>
              <w:ind w:firstLine="0"/>
              <w:rPr>
                <w:szCs w:val="24"/>
              </w:rPr>
            </w:pPr>
            <w:r w:rsidRPr="00C2196E">
              <w:rPr>
                <w:szCs w:val="24"/>
              </w:rPr>
              <w:t>La empresa  conto con intranet</w:t>
            </w:r>
          </w:p>
        </w:tc>
      </w:tr>
    </w:tbl>
    <w:p w14:paraId="6DC021C8" w14:textId="77777777" w:rsidR="00AB704C" w:rsidRPr="003474C0" w:rsidRDefault="00AB704C" w:rsidP="0048467D">
      <w:pPr>
        <w:rPr>
          <w:rFonts w:cs="Times New Roman"/>
          <w:sz w:val="20"/>
          <w:szCs w:val="20"/>
        </w:rPr>
      </w:pPr>
      <w:r w:rsidRPr="003474C0">
        <w:rPr>
          <w:rFonts w:cs="Times New Roman"/>
          <w:i/>
          <w:sz w:val="20"/>
          <w:szCs w:val="20"/>
        </w:rPr>
        <w:t>Nota.</w:t>
      </w:r>
      <w:r w:rsidRPr="003474C0">
        <w:rPr>
          <w:rFonts w:cs="Times New Roman"/>
          <w:sz w:val="20"/>
          <w:szCs w:val="20"/>
        </w:rPr>
        <w:t xml:space="preserve"> Elaboración propia (2023).</w:t>
      </w:r>
    </w:p>
    <w:p w14:paraId="67C05D72" w14:textId="77777777" w:rsidR="0048467D" w:rsidRDefault="002E058A" w:rsidP="0048467D">
      <w:pPr>
        <w:pStyle w:val="Descripcin"/>
        <w:spacing w:after="0" w:line="480" w:lineRule="auto"/>
        <w:rPr>
          <w:rFonts w:cs="Times New Roman"/>
          <w:bCs/>
          <w:i w:val="0"/>
          <w:iCs w:val="0"/>
          <w:color w:val="auto"/>
          <w:sz w:val="24"/>
          <w:szCs w:val="24"/>
        </w:rPr>
      </w:pPr>
      <w:r w:rsidRPr="003474C0">
        <w:rPr>
          <w:rFonts w:cs="Times New Roman"/>
          <w:bCs/>
          <w:i w:val="0"/>
          <w:iCs w:val="0"/>
          <w:color w:val="auto"/>
          <w:sz w:val="24"/>
          <w:szCs w:val="24"/>
        </w:rPr>
        <w:t xml:space="preserve">Una vez que definimos las variables de nuestra data realizamos una evaluación en el cuadernillo de Jupyter donde leemos el archivo de Excel </w:t>
      </w:r>
      <w:r w:rsidR="00183ADF" w:rsidRPr="003474C0">
        <w:rPr>
          <w:rFonts w:cs="Times New Roman"/>
          <w:bCs/>
          <w:i w:val="0"/>
          <w:iCs w:val="0"/>
          <w:color w:val="auto"/>
          <w:sz w:val="24"/>
          <w:szCs w:val="24"/>
        </w:rPr>
        <w:t>e imprimimos para visualizar la muestra de los datos de esta manera verificamos si no tenemos algún error en la data</w:t>
      </w:r>
      <w:r w:rsidR="0033434E">
        <w:rPr>
          <w:rFonts w:cs="Times New Roman"/>
          <w:bCs/>
          <w:i w:val="0"/>
          <w:iCs w:val="0"/>
          <w:color w:val="auto"/>
          <w:sz w:val="24"/>
          <w:szCs w:val="24"/>
        </w:rPr>
        <w:t xml:space="preserve">, no debemos olvidar que para poder trabajar con DataFrame, listas, arreglos, gráficos y </w:t>
      </w:r>
      <w:r w:rsidR="0048467D">
        <w:rPr>
          <w:rFonts w:cs="Times New Roman"/>
          <w:bCs/>
          <w:i w:val="0"/>
          <w:iCs w:val="0"/>
          <w:color w:val="auto"/>
          <w:sz w:val="24"/>
          <w:szCs w:val="24"/>
        </w:rPr>
        <w:t>para poder dividir, modelar, entrenar y evaluar los modelos</w:t>
      </w:r>
      <w:r w:rsidR="0033434E">
        <w:rPr>
          <w:rFonts w:cs="Times New Roman"/>
          <w:bCs/>
          <w:i w:val="0"/>
          <w:iCs w:val="0"/>
          <w:color w:val="auto"/>
          <w:sz w:val="24"/>
          <w:szCs w:val="24"/>
        </w:rPr>
        <w:t>; debemos importar las librerías necesarias</w:t>
      </w:r>
      <w:r w:rsidR="0048467D">
        <w:rPr>
          <w:rFonts w:cs="Times New Roman"/>
          <w:bCs/>
          <w:i w:val="0"/>
          <w:iCs w:val="0"/>
          <w:color w:val="auto"/>
          <w:sz w:val="24"/>
          <w:szCs w:val="24"/>
        </w:rPr>
        <w:t xml:space="preserve"> en nuestro caso debemos importar las librerías:</w:t>
      </w:r>
    </w:p>
    <w:p w14:paraId="5B018AE2" w14:textId="01E27573"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pandas</w:t>
      </w:r>
    </w:p>
    <w:p w14:paraId="6539E7F3" w14:textId="7315C5A8"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 xml:space="preserve">numpy </w:t>
      </w:r>
    </w:p>
    <w:p w14:paraId="79844C09" w14:textId="0964D56A"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matplotlib.pyplot</w:t>
      </w:r>
    </w:p>
    <w:p w14:paraId="6365F1A6" w14:textId="721E70B0"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 xml:space="preserve">seaborn </w:t>
      </w:r>
    </w:p>
    <w:p w14:paraId="74327C33" w14:textId="77777777"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LogisticRegression</w:t>
      </w:r>
    </w:p>
    <w:p w14:paraId="4FD3B646" w14:textId="77777777" w:rsidR="0048467D" w:rsidRPr="0048467D" w:rsidRDefault="0048467D" w:rsidP="0048467D">
      <w:pPr>
        <w:pStyle w:val="Prrafodelista"/>
        <w:numPr>
          <w:ilvl w:val="0"/>
          <w:numId w:val="43"/>
        </w:numPr>
        <w:rPr>
          <w:lang w:val="en-US"/>
        </w:rPr>
      </w:pPr>
      <w:r w:rsidRPr="0048467D">
        <w:rPr>
          <w:lang w:val="en-US"/>
        </w:rPr>
        <w:t>GaussianNB</w:t>
      </w:r>
    </w:p>
    <w:p w14:paraId="08047E1D" w14:textId="77777777" w:rsidR="0048467D" w:rsidRPr="0048467D" w:rsidRDefault="0048467D" w:rsidP="0048467D">
      <w:pPr>
        <w:pStyle w:val="Prrafodelista"/>
        <w:numPr>
          <w:ilvl w:val="0"/>
          <w:numId w:val="43"/>
        </w:numPr>
        <w:rPr>
          <w:lang w:val="en-US"/>
        </w:rPr>
      </w:pPr>
      <w:r w:rsidRPr="0048467D">
        <w:rPr>
          <w:lang w:val="en-US"/>
        </w:rPr>
        <w:t>LinearRegression</w:t>
      </w:r>
    </w:p>
    <w:p w14:paraId="315C8575" w14:textId="6F3C749B"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train_test_split</w:t>
      </w:r>
    </w:p>
    <w:p w14:paraId="3DEA7DAA" w14:textId="3886D1E2" w:rsidR="0048467D" w:rsidRPr="0048467D" w:rsidRDefault="0048467D" w:rsidP="0048467D">
      <w:pPr>
        <w:pStyle w:val="Descripcin"/>
        <w:numPr>
          <w:ilvl w:val="0"/>
          <w:numId w:val="43"/>
        </w:numPr>
        <w:spacing w:after="0" w:line="480" w:lineRule="auto"/>
        <w:rPr>
          <w:rFonts w:cs="Times New Roman"/>
          <w:bCs/>
          <w:i w:val="0"/>
          <w:iCs w:val="0"/>
          <w:color w:val="auto"/>
          <w:sz w:val="24"/>
          <w:szCs w:val="24"/>
        </w:rPr>
      </w:pPr>
      <w:r w:rsidRPr="0048467D">
        <w:rPr>
          <w:rFonts w:cs="Times New Roman"/>
          <w:bCs/>
          <w:i w:val="0"/>
          <w:iCs w:val="0"/>
          <w:color w:val="auto"/>
          <w:sz w:val="24"/>
          <w:szCs w:val="24"/>
        </w:rPr>
        <w:t xml:space="preserve">minmax_scale </w:t>
      </w:r>
    </w:p>
    <w:p w14:paraId="67E3BDCB" w14:textId="272E8DF0"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metrics</w:t>
      </w:r>
    </w:p>
    <w:p w14:paraId="26F50930" w14:textId="40080AED"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lastRenderedPageBreak/>
        <w:t>classification_report</w:t>
      </w:r>
    </w:p>
    <w:p w14:paraId="7EDCE7B2" w14:textId="0F97FEAB" w:rsidR="00AB704C"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 xml:space="preserve">confusion_matrix </w:t>
      </w:r>
    </w:p>
    <w:p w14:paraId="3CED440F" w14:textId="77777777" w:rsidR="0048467D" w:rsidRPr="0048467D" w:rsidRDefault="0048467D" w:rsidP="0048467D">
      <w:pPr>
        <w:pStyle w:val="Prrafodelista"/>
        <w:numPr>
          <w:ilvl w:val="0"/>
          <w:numId w:val="43"/>
        </w:numPr>
        <w:rPr>
          <w:lang w:val="en-US"/>
        </w:rPr>
      </w:pPr>
      <w:r w:rsidRPr="0048467D">
        <w:rPr>
          <w:lang w:val="en-US"/>
        </w:rPr>
        <w:t>StandardScaler</w:t>
      </w:r>
    </w:p>
    <w:p w14:paraId="6B840715" w14:textId="77777777" w:rsidR="0048467D" w:rsidRPr="0048467D" w:rsidRDefault="0048467D" w:rsidP="0048467D">
      <w:pPr>
        <w:pStyle w:val="Prrafodelista"/>
        <w:numPr>
          <w:ilvl w:val="0"/>
          <w:numId w:val="43"/>
        </w:numPr>
        <w:rPr>
          <w:lang w:val="en-US"/>
        </w:rPr>
      </w:pPr>
      <w:r w:rsidRPr="0048467D">
        <w:rPr>
          <w:lang w:val="en-US"/>
        </w:rPr>
        <w:t xml:space="preserve">accuracy_score, </w:t>
      </w:r>
    </w:p>
    <w:p w14:paraId="711D9B67" w14:textId="17DFBB40" w:rsidR="0048467D" w:rsidRPr="0048467D" w:rsidRDefault="0048467D" w:rsidP="0048467D">
      <w:pPr>
        <w:pStyle w:val="Prrafodelista"/>
        <w:numPr>
          <w:ilvl w:val="0"/>
          <w:numId w:val="43"/>
        </w:numPr>
        <w:rPr>
          <w:lang w:val="en-US"/>
        </w:rPr>
      </w:pPr>
      <w:r w:rsidRPr="0048467D">
        <w:rPr>
          <w:lang w:val="en-US"/>
        </w:rPr>
        <w:t xml:space="preserve">f1_score </w:t>
      </w:r>
    </w:p>
    <w:p w14:paraId="1D83A82C" w14:textId="77976D34" w:rsidR="0048467D" w:rsidRDefault="0048467D" w:rsidP="0048467D">
      <w:pPr>
        <w:pStyle w:val="Prrafodelista"/>
        <w:numPr>
          <w:ilvl w:val="0"/>
          <w:numId w:val="43"/>
        </w:numPr>
        <w:rPr>
          <w:lang w:val="en-US"/>
        </w:rPr>
      </w:pPr>
      <w:r w:rsidRPr="0048467D">
        <w:rPr>
          <w:lang w:val="en-US"/>
        </w:rPr>
        <w:t xml:space="preserve">precision_score </w:t>
      </w:r>
    </w:p>
    <w:p w14:paraId="72379224" w14:textId="568650DA" w:rsidR="0048467D" w:rsidRPr="0048467D" w:rsidRDefault="0048467D" w:rsidP="0048467D">
      <w:pPr>
        <w:spacing w:before="240"/>
        <w:rPr>
          <w:lang w:val="es-EC"/>
        </w:rPr>
      </w:pPr>
      <w:r>
        <w:rPr>
          <w:lang w:val="es-EC"/>
        </w:rPr>
        <w:t>C</w:t>
      </w:r>
      <w:r w:rsidRPr="0048467D">
        <w:rPr>
          <w:lang w:val="es-EC"/>
        </w:rPr>
        <w:t xml:space="preserve">uando ya importamos nuestras </w:t>
      </w:r>
      <w:r>
        <w:rPr>
          <w:lang w:val="es-EC"/>
        </w:rPr>
        <w:t>librerías podemos trabajar con nuestro dataset</w:t>
      </w:r>
    </w:p>
    <w:p w14:paraId="6A6E1A4A" w14:textId="77777777" w:rsidR="0042797B" w:rsidRPr="003474C0" w:rsidRDefault="002F4F94" w:rsidP="0048388D">
      <w:pPr>
        <w:keepNext/>
        <w:ind w:firstLine="0"/>
        <w:jc w:val="center"/>
        <w:rPr>
          <w:sz w:val="20"/>
          <w:szCs w:val="20"/>
        </w:rPr>
      </w:pPr>
      <w:r w:rsidRPr="003474C0">
        <w:rPr>
          <w:noProof/>
          <w:lang w:val="en-US"/>
          <w14:ligatures w14:val="standardContextual"/>
        </w:rPr>
        <w:drawing>
          <wp:inline distT="0" distB="0" distL="0" distR="0" wp14:anchorId="57545A7D" wp14:editId="3E1A2229">
            <wp:extent cx="4886325" cy="3885889"/>
            <wp:effectExtent l="0" t="0" r="0" b="635"/>
            <wp:docPr id="1519314342"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314342" name="Imagen 1" descr="Tabla&#10;&#10;Descripción generada automáticamente"/>
                    <pic:cNvPicPr/>
                  </pic:nvPicPr>
                  <pic:blipFill rotWithShape="1">
                    <a:blip r:embed="rId15"/>
                    <a:srcRect t="7177"/>
                    <a:stretch/>
                  </pic:blipFill>
                  <pic:spPr bwMode="auto">
                    <a:xfrm>
                      <a:off x="0" y="0"/>
                      <a:ext cx="4895962" cy="3893553"/>
                    </a:xfrm>
                    <a:prstGeom prst="rect">
                      <a:avLst/>
                    </a:prstGeom>
                    <a:ln>
                      <a:noFill/>
                    </a:ln>
                    <a:extLst>
                      <a:ext uri="{53640926-AAD7-44D8-BBD7-CCE9431645EC}">
                        <a14:shadowObscured xmlns:a14="http://schemas.microsoft.com/office/drawing/2010/main"/>
                      </a:ext>
                    </a:extLst>
                  </pic:spPr>
                </pic:pic>
              </a:graphicData>
            </a:graphic>
          </wp:inline>
        </w:drawing>
      </w:r>
    </w:p>
    <w:p w14:paraId="1E8FBDFE" w14:textId="3CD18995" w:rsidR="0042797B" w:rsidRPr="003474C0" w:rsidRDefault="0042797B" w:rsidP="0048388D">
      <w:pPr>
        <w:pStyle w:val="Descripcin"/>
        <w:spacing w:line="480" w:lineRule="auto"/>
        <w:jc w:val="center"/>
        <w:rPr>
          <w:i w:val="0"/>
          <w:iCs w:val="0"/>
          <w:color w:val="auto"/>
          <w:sz w:val="20"/>
          <w:szCs w:val="20"/>
        </w:rPr>
      </w:pPr>
      <w:bookmarkStart w:id="1051" w:name="_Toc144381435"/>
      <w:r w:rsidRPr="003474C0">
        <w:rPr>
          <w:b/>
          <w:bCs/>
          <w:i w:val="0"/>
          <w:iCs w:val="0"/>
          <w:color w:val="auto"/>
          <w:sz w:val="20"/>
          <w:szCs w:val="20"/>
        </w:rPr>
        <w:t xml:space="preserve">Figura </w:t>
      </w:r>
      <w:r w:rsidRPr="003474C0">
        <w:rPr>
          <w:b/>
          <w:bCs/>
          <w:i w:val="0"/>
          <w:iCs w:val="0"/>
          <w:color w:val="auto"/>
          <w:sz w:val="20"/>
          <w:szCs w:val="20"/>
        </w:rPr>
        <w:fldChar w:fldCharType="begin"/>
      </w:r>
      <w:r w:rsidRPr="003474C0">
        <w:rPr>
          <w:b/>
          <w:bCs/>
          <w:i w:val="0"/>
          <w:iCs w:val="0"/>
          <w:color w:val="auto"/>
          <w:sz w:val="20"/>
          <w:szCs w:val="20"/>
        </w:rPr>
        <w:instrText xml:space="preserve"> SEQ Figura \* ARABIC </w:instrText>
      </w:r>
      <w:r w:rsidRPr="003474C0">
        <w:rPr>
          <w:b/>
          <w:bCs/>
          <w:i w:val="0"/>
          <w:iCs w:val="0"/>
          <w:color w:val="auto"/>
          <w:sz w:val="20"/>
          <w:szCs w:val="20"/>
        </w:rPr>
        <w:fldChar w:fldCharType="separate"/>
      </w:r>
      <w:r w:rsidR="00260299">
        <w:rPr>
          <w:b/>
          <w:bCs/>
          <w:i w:val="0"/>
          <w:iCs w:val="0"/>
          <w:noProof/>
          <w:color w:val="auto"/>
          <w:sz w:val="20"/>
          <w:szCs w:val="20"/>
        </w:rPr>
        <w:t>2</w:t>
      </w:r>
      <w:r w:rsidRPr="003474C0">
        <w:rPr>
          <w:b/>
          <w:bCs/>
          <w:i w:val="0"/>
          <w:iCs w:val="0"/>
          <w:color w:val="auto"/>
          <w:sz w:val="20"/>
          <w:szCs w:val="20"/>
        </w:rPr>
        <w:fldChar w:fldCharType="end"/>
      </w:r>
      <w:r w:rsidRPr="003474C0">
        <w:rPr>
          <w:b/>
          <w:bCs/>
          <w:i w:val="0"/>
          <w:iCs w:val="0"/>
          <w:color w:val="auto"/>
          <w:sz w:val="20"/>
          <w:szCs w:val="20"/>
        </w:rPr>
        <w:t>.</w:t>
      </w:r>
      <w:r w:rsidRPr="003474C0">
        <w:rPr>
          <w:i w:val="0"/>
          <w:iCs w:val="0"/>
          <w:color w:val="auto"/>
          <w:sz w:val="20"/>
          <w:szCs w:val="20"/>
        </w:rPr>
        <w:t xml:space="preserve"> Lectura</w:t>
      </w:r>
      <w:r w:rsidR="00183ADF" w:rsidRPr="003474C0">
        <w:rPr>
          <w:i w:val="0"/>
          <w:iCs w:val="0"/>
          <w:color w:val="auto"/>
          <w:sz w:val="20"/>
          <w:szCs w:val="20"/>
        </w:rPr>
        <w:t xml:space="preserve"> e impresión </w:t>
      </w:r>
      <w:r w:rsidRPr="003474C0">
        <w:rPr>
          <w:i w:val="0"/>
          <w:iCs w:val="0"/>
          <w:color w:val="auto"/>
          <w:sz w:val="20"/>
          <w:szCs w:val="20"/>
        </w:rPr>
        <w:t>del archivo de Excel (Dataset)</w:t>
      </w:r>
      <w:bookmarkEnd w:id="1051"/>
    </w:p>
    <w:p w14:paraId="76AE48E1" w14:textId="0E723CE9" w:rsidR="00C16078" w:rsidRPr="003474C0" w:rsidRDefault="00183ADF" w:rsidP="0048467D">
      <w:pPr>
        <w:tabs>
          <w:tab w:val="left" w:pos="3435"/>
        </w:tabs>
        <w:rPr>
          <w:rFonts w:cs="Times New Roman"/>
          <w:bCs/>
          <w:szCs w:val="24"/>
        </w:rPr>
      </w:pPr>
      <w:r w:rsidRPr="003474C0">
        <w:rPr>
          <w:rFonts w:cs="Times New Roman"/>
          <w:bCs/>
          <w:szCs w:val="24"/>
        </w:rPr>
        <w:t>Con el método .info</w:t>
      </w:r>
      <w:r w:rsidR="001E7D11" w:rsidRPr="003474C0">
        <w:rPr>
          <w:rFonts w:cs="Times New Roman"/>
          <w:bCs/>
          <w:szCs w:val="24"/>
        </w:rPr>
        <w:t>()</w:t>
      </w:r>
      <w:r w:rsidRPr="003474C0">
        <w:rPr>
          <w:rFonts w:cs="Times New Roman"/>
          <w:bCs/>
          <w:szCs w:val="24"/>
        </w:rPr>
        <w:t xml:space="preserve"> visualizamos un resumen informativo de nuestro DataFrame que incluye </w:t>
      </w:r>
      <w:r w:rsidR="00C16078" w:rsidRPr="003474C0">
        <w:rPr>
          <w:rFonts w:cs="Times New Roman"/>
          <w:bCs/>
          <w:szCs w:val="24"/>
        </w:rPr>
        <w:t xml:space="preserve">el nombre de cada columna, el número </w:t>
      </w:r>
      <w:r w:rsidRPr="003474C0">
        <w:rPr>
          <w:rFonts w:cs="Times New Roman"/>
          <w:bCs/>
          <w:szCs w:val="24"/>
        </w:rPr>
        <w:t>de filas y columnas, que tipo de datos contienen las columnas</w:t>
      </w:r>
      <w:r w:rsidR="00C16078" w:rsidRPr="003474C0">
        <w:rPr>
          <w:rFonts w:cs="Times New Roman"/>
          <w:bCs/>
          <w:szCs w:val="24"/>
        </w:rPr>
        <w:t xml:space="preserve">, los datos no nulos, como también la cantidad de memoria usada por el DataFrame, la información se muestra para tener una visión de la calidad y la estructura de los datos. </w:t>
      </w:r>
      <w:r w:rsidRPr="003474C0">
        <w:rPr>
          <w:rFonts w:cs="Times New Roman"/>
          <w:bCs/>
          <w:szCs w:val="24"/>
        </w:rPr>
        <w:t xml:space="preserve">  </w:t>
      </w:r>
    </w:p>
    <w:p w14:paraId="0C1E268C" w14:textId="249D1856" w:rsidR="00C16078" w:rsidRPr="003474C0" w:rsidRDefault="004B5F89" w:rsidP="0048388D">
      <w:pPr>
        <w:keepNext/>
        <w:tabs>
          <w:tab w:val="left" w:pos="3435"/>
        </w:tabs>
        <w:ind w:firstLine="0"/>
        <w:jc w:val="center"/>
      </w:pPr>
      <w:r w:rsidRPr="004B5F89">
        <w:rPr>
          <w:noProof/>
          <w:lang w:val="en-US"/>
        </w:rPr>
        <w:lastRenderedPageBreak/>
        <w:drawing>
          <wp:inline distT="0" distB="0" distL="0" distR="0" wp14:anchorId="39BB4FFE" wp14:editId="4D6FE5C4">
            <wp:extent cx="4133850" cy="4425133"/>
            <wp:effectExtent l="0" t="0" r="0" b="0"/>
            <wp:docPr id="715429199" name="Imagen 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429199" name="Imagen 1" descr="Tabla&#10;&#10;Descripción generada automáticamente con confianza media"/>
                    <pic:cNvPicPr/>
                  </pic:nvPicPr>
                  <pic:blipFill>
                    <a:blip r:embed="rId16"/>
                    <a:stretch>
                      <a:fillRect/>
                    </a:stretch>
                  </pic:blipFill>
                  <pic:spPr>
                    <a:xfrm>
                      <a:off x="0" y="0"/>
                      <a:ext cx="4145976" cy="4438113"/>
                    </a:xfrm>
                    <a:prstGeom prst="rect">
                      <a:avLst/>
                    </a:prstGeom>
                  </pic:spPr>
                </pic:pic>
              </a:graphicData>
            </a:graphic>
          </wp:inline>
        </w:drawing>
      </w:r>
    </w:p>
    <w:p w14:paraId="7BB981F4" w14:textId="3B108FC2" w:rsidR="00C16078" w:rsidRPr="003474C0" w:rsidRDefault="00C16078" w:rsidP="0048388D">
      <w:pPr>
        <w:pStyle w:val="Descripcin"/>
        <w:spacing w:line="480" w:lineRule="auto"/>
        <w:jc w:val="center"/>
        <w:rPr>
          <w:i w:val="0"/>
          <w:iCs w:val="0"/>
          <w:color w:val="auto"/>
          <w:sz w:val="20"/>
          <w:szCs w:val="20"/>
        </w:rPr>
      </w:pPr>
      <w:bookmarkStart w:id="1052" w:name="_Toc144381436"/>
      <w:r w:rsidRPr="003474C0">
        <w:rPr>
          <w:b/>
          <w:bCs/>
          <w:i w:val="0"/>
          <w:iCs w:val="0"/>
          <w:color w:val="auto"/>
          <w:sz w:val="20"/>
          <w:szCs w:val="20"/>
        </w:rPr>
        <w:t xml:space="preserve">Figura </w:t>
      </w:r>
      <w:r w:rsidRPr="003474C0">
        <w:rPr>
          <w:b/>
          <w:bCs/>
          <w:i w:val="0"/>
          <w:iCs w:val="0"/>
          <w:color w:val="auto"/>
          <w:sz w:val="20"/>
          <w:szCs w:val="20"/>
        </w:rPr>
        <w:fldChar w:fldCharType="begin"/>
      </w:r>
      <w:r w:rsidRPr="003474C0">
        <w:rPr>
          <w:b/>
          <w:bCs/>
          <w:i w:val="0"/>
          <w:iCs w:val="0"/>
          <w:color w:val="auto"/>
          <w:sz w:val="20"/>
          <w:szCs w:val="20"/>
        </w:rPr>
        <w:instrText xml:space="preserve"> SEQ Figura \* ARABIC </w:instrText>
      </w:r>
      <w:r w:rsidRPr="003474C0">
        <w:rPr>
          <w:b/>
          <w:bCs/>
          <w:i w:val="0"/>
          <w:iCs w:val="0"/>
          <w:color w:val="auto"/>
          <w:sz w:val="20"/>
          <w:szCs w:val="20"/>
        </w:rPr>
        <w:fldChar w:fldCharType="separate"/>
      </w:r>
      <w:r w:rsidR="00260299">
        <w:rPr>
          <w:b/>
          <w:bCs/>
          <w:i w:val="0"/>
          <w:iCs w:val="0"/>
          <w:noProof/>
          <w:color w:val="auto"/>
          <w:sz w:val="20"/>
          <w:szCs w:val="20"/>
        </w:rPr>
        <w:t>3</w:t>
      </w:r>
      <w:r w:rsidRPr="003474C0">
        <w:rPr>
          <w:b/>
          <w:bCs/>
          <w:i w:val="0"/>
          <w:iCs w:val="0"/>
          <w:color w:val="auto"/>
          <w:sz w:val="20"/>
          <w:szCs w:val="20"/>
        </w:rPr>
        <w:fldChar w:fldCharType="end"/>
      </w:r>
      <w:r w:rsidRPr="003474C0">
        <w:rPr>
          <w:b/>
          <w:bCs/>
          <w:i w:val="0"/>
          <w:iCs w:val="0"/>
          <w:color w:val="auto"/>
          <w:sz w:val="20"/>
          <w:szCs w:val="20"/>
        </w:rPr>
        <w:t>.</w:t>
      </w:r>
      <w:r w:rsidRPr="003474C0">
        <w:rPr>
          <w:i w:val="0"/>
          <w:iCs w:val="0"/>
          <w:color w:val="auto"/>
          <w:sz w:val="20"/>
          <w:szCs w:val="20"/>
        </w:rPr>
        <w:t xml:space="preserve"> Informaci</w:t>
      </w:r>
      <w:r w:rsidR="003474C0" w:rsidRPr="003474C0">
        <w:rPr>
          <w:i w:val="0"/>
          <w:iCs w:val="0"/>
          <w:color w:val="auto"/>
          <w:sz w:val="20"/>
          <w:szCs w:val="20"/>
        </w:rPr>
        <w:t>ó</w:t>
      </w:r>
      <w:r w:rsidRPr="003474C0">
        <w:rPr>
          <w:i w:val="0"/>
          <w:iCs w:val="0"/>
          <w:color w:val="auto"/>
          <w:sz w:val="20"/>
          <w:szCs w:val="20"/>
        </w:rPr>
        <w:t>n del DataFrame</w:t>
      </w:r>
      <w:bookmarkEnd w:id="1052"/>
    </w:p>
    <w:p w14:paraId="35286D8E" w14:textId="487B3869" w:rsidR="001E7D11" w:rsidRPr="003474C0" w:rsidRDefault="001E7D11" w:rsidP="0048467D">
      <w:r w:rsidRPr="003474C0">
        <w:t>El m</w:t>
      </w:r>
      <w:r w:rsidR="003474C0" w:rsidRPr="003474C0">
        <w:t>é</w:t>
      </w:r>
      <w:r w:rsidRPr="003474C0">
        <w:t xml:space="preserve">todo .describe() nos presenta un resumen </w:t>
      </w:r>
      <w:r w:rsidR="003474C0" w:rsidRPr="003474C0">
        <w:t>estadístico</w:t>
      </w:r>
      <w:r w:rsidRPr="003474C0">
        <w:t xml:space="preserve"> de cada variable (columna) de nuestro DataFrame, esta </w:t>
      </w:r>
      <w:r w:rsidR="003474C0" w:rsidRPr="003474C0">
        <w:t>visualización</w:t>
      </w:r>
      <w:r w:rsidRPr="003474C0">
        <w:t xml:space="preserve"> no</w:t>
      </w:r>
      <w:r w:rsidR="00F85707">
        <w:t>s</w:t>
      </w:r>
      <w:r w:rsidRPr="003474C0">
        <w:t xml:space="preserve"> proporciona la facilidad de detect</w:t>
      </w:r>
      <w:r w:rsidR="00F85707">
        <w:t>a</w:t>
      </w:r>
      <w:r w:rsidRPr="003474C0">
        <w:t>r valores at</w:t>
      </w:r>
      <w:r w:rsidR="003474C0" w:rsidRPr="003474C0">
        <w:t>í</w:t>
      </w:r>
      <w:r w:rsidRPr="003474C0">
        <w:t>picos o inusualmente altos o bajos.</w:t>
      </w:r>
    </w:p>
    <w:p w14:paraId="6AEDEBA0" w14:textId="77777777" w:rsidR="001E7D11" w:rsidRPr="003474C0" w:rsidRDefault="001E7D11" w:rsidP="0048388D">
      <w:pPr>
        <w:keepNext/>
        <w:spacing w:line="240" w:lineRule="auto"/>
        <w:ind w:firstLine="0"/>
        <w:jc w:val="center"/>
      </w:pPr>
      <w:r w:rsidRPr="003474C0">
        <w:rPr>
          <w:noProof/>
          <w:lang w:val="en-US"/>
          <w14:ligatures w14:val="standardContextual"/>
        </w:rPr>
        <w:drawing>
          <wp:inline distT="0" distB="0" distL="0" distR="0" wp14:anchorId="4E824E28" wp14:editId="493B6535">
            <wp:extent cx="4533900" cy="2429983"/>
            <wp:effectExtent l="0" t="0" r="0" b="8890"/>
            <wp:docPr id="212262465"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62465" name="Imagen 1" descr="Tabla&#10;&#10;Descripción generada automáticamente"/>
                    <pic:cNvPicPr/>
                  </pic:nvPicPr>
                  <pic:blipFill>
                    <a:blip r:embed="rId17"/>
                    <a:stretch>
                      <a:fillRect/>
                    </a:stretch>
                  </pic:blipFill>
                  <pic:spPr>
                    <a:xfrm>
                      <a:off x="0" y="0"/>
                      <a:ext cx="4554792" cy="2441180"/>
                    </a:xfrm>
                    <a:prstGeom prst="rect">
                      <a:avLst/>
                    </a:prstGeom>
                  </pic:spPr>
                </pic:pic>
              </a:graphicData>
            </a:graphic>
          </wp:inline>
        </w:drawing>
      </w:r>
    </w:p>
    <w:p w14:paraId="44753909" w14:textId="21ADD3D1" w:rsidR="001E7D11" w:rsidRDefault="001E7D11" w:rsidP="0048388D">
      <w:pPr>
        <w:pStyle w:val="Descripcin"/>
        <w:jc w:val="center"/>
        <w:rPr>
          <w:i w:val="0"/>
          <w:iCs w:val="0"/>
          <w:color w:val="auto"/>
          <w:sz w:val="20"/>
          <w:szCs w:val="20"/>
        </w:rPr>
      </w:pPr>
      <w:bookmarkStart w:id="1053" w:name="_Toc144381437"/>
      <w:r w:rsidRPr="003474C0">
        <w:rPr>
          <w:b/>
          <w:bCs/>
          <w:i w:val="0"/>
          <w:iCs w:val="0"/>
          <w:color w:val="auto"/>
          <w:sz w:val="20"/>
          <w:szCs w:val="20"/>
        </w:rPr>
        <w:t xml:space="preserve">Figura </w:t>
      </w:r>
      <w:r w:rsidRPr="003474C0">
        <w:rPr>
          <w:b/>
          <w:bCs/>
          <w:i w:val="0"/>
          <w:iCs w:val="0"/>
          <w:color w:val="auto"/>
          <w:sz w:val="20"/>
          <w:szCs w:val="20"/>
        </w:rPr>
        <w:fldChar w:fldCharType="begin"/>
      </w:r>
      <w:r w:rsidRPr="003474C0">
        <w:rPr>
          <w:b/>
          <w:bCs/>
          <w:i w:val="0"/>
          <w:iCs w:val="0"/>
          <w:color w:val="auto"/>
          <w:sz w:val="20"/>
          <w:szCs w:val="20"/>
        </w:rPr>
        <w:instrText xml:space="preserve"> SEQ Figura \* ARABIC </w:instrText>
      </w:r>
      <w:r w:rsidRPr="003474C0">
        <w:rPr>
          <w:b/>
          <w:bCs/>
          <w:i w:val="0"/>
          <w:iCs w:val="0"/>
          <w:color w:val="auto"/>
          <w:sz w:val="20"/>
          <w:szCs w:val="20"/>
        </w:rPr>
        <w:fldChar w:fldCharType="separate"/>
      </w:r>
      <w:r w:rsidR="00260299">
        <w:rPr>
          <w:b/>
          <w:bCs/>
          <w:i w:val="0"/>
          <w:iCs w:val="0"/>
          <w:noProof/>
          <w:color w:val="auto"/>
          <w:sz w:val="20"/>
          <w:szCs w:val="20"/>
        </w:rPr>
        <w:t>4</w:t>
      </w:r>
      <w:r w:rsidRPr="003474C0">
        <w:rPr>
          <w:b/>
          <w:bCs/>
          <w:i w:val="0"/>
          <w:iCs w:val="0"/>
          <w:color w:val="auto"/>
          <w:sz w:val="20"/>
          <w:szCs w:val="20"/>
        </w:rPr>
        <w:fldChar w:fldCharType="end"/>
      </w:r>
      <w:r w:rsidRPr="003474C0">
        <w:rPr>
          <w:b/>
          <w:bCs/>
          <w:i w:val="0"/>
          <w:iCs w:val="0"/>
          <w:color w:val="auto"/>
          <w:sz w:val="20"/>
          <w:szCs w:val="20"/>
        </w:rPr>
        <w:t>.</w:t>
      </w:r>
      <w:r w:rsidRPr="003474C0">
        <w:rPr>
          <w:i w:val="0"/>
          <w:iCs w:val="0"/>
          <w:color w:val="auto"/>
          <w:sz w:val="20"/>
          <w:szCs w:val="20"/>
        </w:rPr>
        <w:t xml:space="preserve"> M</w:t>
      </w:r>
      <w:r w:rsidR="003474C0" w:rsidRPr="003474C0">
        <w:rPr>
          <w:i w:val="0"/>
          <w:iCs w:val="0"/>
          <w:color w:val="auto"/>
          <w:sz w:val="20"/>
          <w:szCs w:val="20"/>
        </w:rPr>
        <w:t>é</w:t>
      </w:r>
      <w:r w:rsidRPr="003474C0">
        <w:rPr>
          <w:i w:val="0"/>
          <w:iCs w:val="0"/>
          <w:color w:val="auto"/>
          <w:sz w:val="20"/>
          <w:szCs w:val="20"/>
        </w:rPr>
        <w:t>todo .describe()</w:t>
      </w:r>
      <w:bookmarkEnd w:id="1053"/>
    </w:p>
    <w:p w14:paraId="303680E4" w14:textId="3A50ECB6" w:rsidR="00644285" w:rsidRDefault="00644285" w:rsidP="0048467D">
      <w:r>
        <w:lastRenderedPageBreak/>
        <w:t xml:space="preserve">Con la ayuda de la librería seaborn y la línea de código </w:t>
      </w:r>
      <w:r w:rsidRPr="00644285">
        <w:t>sns.heatmap(tesis_df.isna())</w:t>
      </w:r>
      <w:r>
        <w:t xml:space="preserve">, podemos obtener una </w:t>
      </w:r>
      <w:r w:rsidR="00DA46C0">
        <w:t>gráfica</w:t>
      </w:r>
      <w:r>
        <w:t xml:space="preserve"> que nos muestra la ubicación de los datos nulos, ayudando a tener una apreciación </w:t>
      </w:r>
      <w:r w:rsidR="00DA46C0">
        <w:t>más</w:t>
      </w:r>
      <w:r>
        <w:t xml:space="preserve"> clara del estado de nuestros datos.</w:t>
      </w:r>
    </w:p>
    <w:p w14:paraId="2766F002" w14:textId="77777777" w:rsidR="00644285" w:rsidRDefault="00644285" w:rsidP="0048388D">
      <w:pPr>
        <w:keepNext/>
        <w:jc w:val="center"/>
      </w:pPr>
      <w:r w:rsidRPr="00644285">
        <w:rPr>
          <w:noProof/>
          <w:lang w:val="en-US"/>
        </w:rPr>
        <w:drawing>
          <wp:inline distT="0" distB="0" distL="0" distR="0" wp14:anchorId="314BDC3C" wp14:editId="6C12CC15">
            <wp:extent cx="3333750" cy="2661894"/>
            <wp:effectExtent l="0" t="0" r="0" b="5715"/>
            <wp:docPr id="257681304"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681304" name="Imagen 1" descr="Imagen que contiene Interfaz de usuario gráfica&#10;&#10;Descripción generada automáticamente"/>
                    <pic:cNvPicPr/>
                  </pic:nvPicPr>
                  <pic:blipFill rotWithShape="1">
                    <a:blip r:embed="rId18"/>
                    <a:srcRect t="10997" b="14382"/>
                    <a:stretch/>
                  </pic:blipFill>
                  <pic:spPr bwMode="auto">
                    <a:xfrm>
                      <a:off x="0" y="0"/>
                      <a:ext cx="3399983" cy="2714779"/>
                    </a:xfrm>
                    <a:prstGeom prst="rect">
                      <a:avLst/>
                    </a:prstGeom>
                    <a:ln>
                      <a:noFill/>
                    </a:ln>
                    <a:extLst>
                      <a:ext uri="{53640926-AAD7-44D8-BBD7-CCE9431645EC}">
                        <a14:shadowObscured xmlns:a14="http://schemas.microsoft.com/office/drawing/2010/main"/>
                      </a:ext>
                    </a:extLst>
                  </pic:spPr>
                </pic:pic>
              </a:graphicData>
            </a:graphic>
          </wp:inline>
        </w:drawing>
      </w:r>
    </w:p>
    <w:p w14:paraId="658FEE29" w14:textId="6FC7F8A2" w:rsidR="001363A8" w:rsidRDefault="00644285" w:rsidP="0048388D">
      <w:pPr>
        <w:pStyle w:val="Descripcin"/>
        <w:spacing w:line="480" w:lineRule="auto"/>
        <w:jc w:val="center"/>
        <w:rPr>
          <w:i w:val="0"/>
          <w:iCs w:val="0"/>
          <w:color w:val="auto"/>
          <w:sz w:val="20"/>
          <w:szCs w:val="20"/>
        </w:rPr>
      </w:pPr>
      <w:bookmarkStart w:id="1054" w:name="_Toc144381438"/>
      <w:r w:rsidRPr="00644285">
        <w:rPr>
          <w:b/>
          <w:bCs/>
          <w:i w:val="0"/>
          <w:iCs w:val="0"/>
          <w:color w:val="auto"/>
          <w:sz w:val="20"/>
          <w:szCs w:val="20"/>
        </w:rPr>
        <w:t xml:space="preserve">Figura </w:t>
      </w:r>
      <w:r w:rsidRPr="00644285">
        <w:rPr>
          <w:b/>
          <w:bCs/>
          <w:i w:val="0"/>
          <w:iCs w:val="0"/>
          <w:color w:val="auto"/>
          <w:sz w:val="20"/>
          <w:szCs w:val="20"/>
        </w:rPr>
        <w:fldChar w:fldCharType="begin"/>
      </w:r>
      <w:r w:rsidRPr="00644285">
        <w:rPr>
          <w:b/>
          <w:bCs/>
          <w:i w:val="0"/>
          <w:iCs w:val="0"/>
          <w:color w:val="auto"/>
          <w:sz w:val="20"/>
          <w:szCs w:val="20"/>
        </w:rPr>
        <w:instrText xml:space="preserve"> SEQ Figura \* ARABIC </w:instrText>
      </w:r>
      <w:r w:rsidRPr="00644285">
        <w:rPr>
          <w:b/>
          <w:bCs/>
          <w:i w:val="0"/>
          <w:iCs w:val="0"/>
          <w:color w:val="auto"/>
          <w:sz w:val="20"/>
          <w:szCs w:val="20"/>
        </w:rPr>
        <w:fldChar w:fldCharType="separate"/>
      </w:r>
      <w:r w:rsidR="00260299">
        <w:rPr>
          <w:b/>
          <w:bCs/>
          <w:i w:val="0"/>
          <w:iCs w:val="0"/>
          <w:noProof/>
          <w:color w:val="auto"/>
          <w:sz w:val="20"/>
          <w:szCs w:val="20"/>
        </w:rPr>
        <w:t>5</w:t>
      </w:r>
      <w:r w:rsidRPr="00644285">
        <w:rPr>
          <w:b/>
          <w:bCs/>
          <w:i w:val="0"/>
          <w:iCs w:val="0"/>
          <w:color w:val="auto"/>
          <w:sz w:val="20"/>
          <w:szCs w:val="20"/>
        </w:rPr>
        <w:fldChar w:fldCharType="end"/>
      </w:r>
      <w:r w:rsidRPr="00644285">
        <w:rPr>
          <w:b/>
          <w:bCs/>
          <w:i w:val="0"/>
          <w:iCs w:val="0"/>
          <w:color w:val="auto"/>
          <w:sz w:val="20"/>
          <w:szCs w:val="20"/>
        </w:rPr>
        <w:t>.</w:t>
      </w:r>
      <w:r w:rsidRPr="00644285">
        <w:rPr>
          <w:i w:val="0"/>
          <w:iCs w:val="0"/>
          <w:color w:val="auto"/>
          <w:sz w:val="20"/>
          <w:szCs w:val="20"/>
        </w:rPr>
        <w:t xml:space="preserve"> Datos nulos</w:t>
      </w:r>
      <w:bookmarkEnd w:id="1054"/>
    </w:p>
    <w:p w14:paraId="35D18A9A" w14:textId="77777777" w:rsidR="001363A8" w:rsidRDefault="001363A8" w:rsidP="0048467D">
      <w:pPr>
        <w:pStyle w:val="Descripcin"/>
        <w:spacing w:line="480" w:lineRule="auto"/>
        <w:rPr>
          <w:i w:val="0"/>
          <w:iCs w:val="0"/>
          <w:color w:val="auto"/>
          <w:sz w:val="24"/>
          <w:szCs w:val="24"/>
        </w:rPr>
      </w:pPr>
      <w:r w:rsidRPr="001363A8">
        <w:rPr>
          <w:i w:val="0"/>
          <w:iCs w:val="0"/>
          <w:color w:val="auto"/>
          <w:sz w:val="24"/>
          <w:szCs w:val="24"/>
        </w:rPr>
        <w:t>D</w:t>
      </w:r>
      <w:r>
        <w:rPr>
          <w:i w:val="0"/>
          <w:iCs w:val="0"/>
          <w:color w:val="auto"/>
          <w:sz w:val="24"/>
          <w:szCs w:val="24"/>
        </w:rPr>
        <w:t>entro de la librería seaborn tenemos varios gráficos que nos facilita la evaluación de nuestros datos de forma visual de esta manera vamos comprobando como están compuestos nuestros registros.</w:t>
      </w:r>
    </w:p>
    <w:p w14:paraId="595C19ED" w14:textId="77777777" w:rsidR="001363A8" w:rsidRDefault="001363A8" w:rsidP="0048388D">
      <w:pPr>
        <w:pStyle w:val="Descripcin"/>
        <w:keepNext/>
        <w:jc w:val="center"/>
      </w:pPr>
      <w:r w:rsidRPr="001363A8">
        <w:rPr>
          <w:i w:val="0"/>
          <w:iCs w:val="0"/>
          <w:noProof/>
          <w:color w:val="auto"/>
          <w:sz w:val="24"/>
          <w:szCs w:val="24"/>
          <w:lang w:val="en-US"/>
        </w:rPr>
        <w:drawing>
          <wp:inline distT="0" distB="0" distL="0" distR="0" wp14:anchorId="338362F9" wp14:editId="589682EE">
            <wp:extent cx="3568643" cy="2905125"/>
            <wp:effectExtent l="0" t="0" r="0" b="0"/>
            <wp:docPr id="14136589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658944" name=""/>
                    <pic:cNvPicPr/>
                  </pic:nvPicPr>
                  <pic:blipFill>
                    <a:blip r:embed="rId19"/>
                    <a:stretch>
                      <a:fillRect/>
                    </a:stretch>
                  </pic:blipFill>
                  <pic:spPr>
                    <a:xfrm>
                      <a:off x="0" y="0"/>
                      <a:ext cx="3586805" cy="2919910"/>
                    </a:xfrm>
                    <a:prstGeom prst="rect">
                      <a:avLst/>
                    </a:prstGeom>
                  </pic:spPr>
                </pic:pic>
              </a:graphicData>
            </a:graphic>
          </wp:inline>
        </w:drawing>
      </w:r>
    </w:p>
    <w:p w14:paraId="268DE948" w14:textId="5F9206AB" w:rsidR="001363A8" w:rsidRPr="001363A8" w:rsidRDefault="001363A8" w:rsidP="0048388D">
      <w:pPr>
        <w:pStyle w:val="Descripcin"/>
        <w:jc w:val="center"/>
        <w:rPr>
          <w:i w:val="0"/>
          <w:iCs w:val="0"/>
          <w:color w:val="auto"/>
          <w:sz w:val="20"/>
          <w:szCs w:val="20"/>
        </w:rPr>
      </w:pPr>
      <w:bookmarkStart w:id="1055" w:name="_Toc144381439"/>
      <w:r w:rsidRPr="001363A8">
        <w:rPr>
          <w:b/>
          <w:bCs/>
          <w:i w:val="0"/>
          <w:iCs w:val="0"/>
          <w:color w:val="auto"/>
          <w:sz w:val="20"/>
          <w:szCs w:val="20"/>
        </w:rPr>
        <w:t xml:space="preserve">Figura </w:t>
      </w:r>
      <w:r w:rsidRPr="001363A8">
        <w:rPr>
          <w:b/>
          <w:bCs/>
          <w:i w:val="0"/>
          <w:iCs w:val="0"/>
          <w:color w:val="auto"/>
          <w:sz w:val="20"/>
          <w:szCs w:val="20"/>
        </w:rPr>
        <w:fldChar w:fldCharType="begin"/>
      </w:r>
      <w:r w:rsidRPr="001363A8">
        <w:rPr>
          <w:b/>
          <w:bCs/>
          <w:i w:val="0"/>
          <w:iCs w:val="0"/>
          <w:color w:val="auto"/>
          <w:sz w:val="20"/>
          <w:szCs w:val="20"/>
        </w:rPr>
        <w:instrText xml:space="preserve"> SEQ Figura \* ARABIC </w:instrText>
      </w:r>
      <w:r w:rsidRPr="001363A8">
        <w:rPr>
          <w:b/>
          <w:bCs/>
          <w:i w:val="0"/>
          <w:iCs w:val="0"/>
          <w:color w:val="auto"/>
          <w:sz w:val="20"/>
          <w:szCs w:val="20"/>
        </w:rPr>
        <w:fldChar w:fldCharType="separate"/>
      </w:r>
      <w:r w:rsidR="00260299">
        <w:rPr>
          <w:b/>
          <w:bCs/>
          <w:i w:val="0"/>
          <w:iCs w:val="0"/>
          <w:noProof/>
          <w:color w:val="auto"/>
          <w:sz w:val="20"/>
          <w:szCs w:val="20"/>
        </w:rPr>
        <w:t>6</w:t>
      </w:r>
      <w:r w:rsidRPr="001363A8">
        <w:rPr>
          <w:b/>
          <w:bCs/>
          <w:i w:val="0"/>
          <w:iCs w:val="0"/>
          <w:color w:val="auto"/>
          <w:sz w:val="20"/>
          <w:szCs w:val="20"/>
        </w:rPr>
        <w:fldChar w:fldCharType="end"/>
      </w:r>
      <w:r w:rsidRPr="001363A8">
        <w:rPr>
          <w:b/>
          <w:bCs/>
          <w:i w:val="0"/>
          <w:iCs w:val="0"/>
          <w:color w:val="auto"/>
          <w:sz w:val="20"/>
          <w:szCs w:val="20"/>
        </w:rPr>
        <w:t>.</w:t>
      </w:r>
      <w:r w:rsidRPr="001363A8">
        <w:rPr>
          <w:i w:val="0"/>
          <w:iCs w:val="0"/>
          <w:color w:val="auto"/>
          <w:sz w:val="20"/>
          <w:szCs w:val="20"/>
        </w:rPr>
        <w:t xml:space="preserve"> Inversiones de las empresa por año</w:t>
      </w:r>
      <w:bookmarkEnd w:id="1055"/>
    </w:p>
    <w:p w14:paraId="22DF3767" w14:textId="77777777" w:rsidR="001363A8" w:rsidRDefault="001363A8" w:rsidP="0048388D">
      <w:pPr>
        <w:pStyle w:val="Descripcin"/>
        <w:keepNext/>
        <w:jc w:val="center"/>
      </w:pPr>
      <w:r w:rsidRPr="001363A8">
        <w:rPr>
          <w:i w:val="0"/>
          <w:iCs w:val="0"/>
          <w:noProof/>
          <w:color w:val="auto"/>
          <w:sz w:val="24"/>
          <w:szCs w:val="24"/>
          <w:lang w:val="en-US"/>
        </w:rPr>
        <w:lastRenderedPageBreak/>
        <w:drawing>
          <wp:inline distT="0" distB="0" distL="0" distR="0" wp14:anchorId="7C14A910" wp14:editId="19620C4E">
            <wp:extent cx="4162425" cy="3451080"/>
            <wp:effectExtent l="0" t="0" r="0" b="0"/>
            <wp:docPr id="75204840"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04840" name="Imagen 1" descr="Gráfico, Gráfico de barras&#10;&#10;Descripción generada automáticamente"/>
                    <pic:cNvPicPr/>
                  </pic:nvPicPr>
                  <pic:blipFill>
                    <a:blip r:embed="rId20"/>
                    <a:stretch>
                      <a:fillRect/>
                    </a:stretch>
                  </pic:blipFill>
                  <pic:spPr>
                    <a:xfrm>
                      <a:off x="0" y="0"/>
                      <a:ext cx="4174060" cy="3460726"/>
                    </a:xfrm>
                    <a:prstGeom prst="rect">
                      <a:avLst/>
                    </a:prstGeom>
                  </pic:spPr>
                </pic:pic>
              </a:graphicData>
            </a:graphic>
          </wp:inline>
        </w:drawing>
      </w:r>
    </w:p>
    <w:p w14:paraId="532D5C23" w14:textId="2037D23D" w:rsidR="001E7D11" w:rsidRPr="001363A8" w:rsidRDefault="001363A8" w:rsidP="0048388D">
      <w:pPr>
        <w:pStyle w:val="Descripcin"/>
        <w:jc w:val="center"/>
        <w:rPr>
          <w:sz w:val="24"/>
          <w:szCs w:val="24"/>
        </w:rPr>
      </w:pPr>
      <w:bookmarkStart w:id="1056" w:name="_Toc144381440"/>
      <w:r w:rsidRPr="001363A8">
        <w:rPr>
          <w:b/>
          <w:bCs/>
          <w:i w:val="0"/>
          <w:iCs w:val="0"/>
          <w:color w:val="auto"/>
          <w:sz w:val="20"/>
          <w:szCs w:val="20"/>
        </w:rPr>
        <w:t xml:space="preserve">Figura </w:t>
      </w:r>
      <w:r w:rsidRPr="001363A8">
        <w:rPr>
          <w:b/>
          <w:bCs/>
          <w:i w:val="0"/>
          <w:iCs w:val="0"/>
          <w:color w:val="auto"/>
          <w:sz w:val="20"/>
          <w:szCs w:val="20"/>
        </w:rPr>
        <w:fldChar w:fldCharType="begin"/>
      </w:r>
      <w:r w:rsidRPr="001363A8">
        <w:rPr>
          <w:b/>
          <w:bCs/>
          <w:i w:val="0"/>
          <w:iCs w:val="0"/>
          <w:color w:val="auto"/>
          <w:sz w:val="20"/>
          <w:szCs w:val="20"/>
        </w:rPr>
        <w:instrText xml:space="preserve"> SEQ Figura \* ARABIC </w:instrText>
      </w:r>
      <w:r w:rsidRPr="001363A8">
        <w:rPr>
          <w:b/>
          <w:bCs/>
          <w:i w:val="0"/>
          <w:iCs w:val="0"/>
          <w:color w:val="auto"/>
          <w:sz w:val="20"/>
          <w:szCs w:val="20"/>
        </w:rPr>
        <w:fldChar w:fldCharType="separate"/>
      </w:r>
      <w:r w:rsidR="00260299">
        <w:rPr>
          <w:b/>
          <w:bCs/>
          <w:i w:val="0"/>
          <w:iCs w:val="0"/>
          <w:noProof/>
          <w:color w:val="auto"/>
          <w:sz w:val="20"/>
          <w:szCs w:val="20"/>
        </w:rPr>
        <w:t>7</w:t>
      </w:r>
      <w:r w:rsidRPr="001363A8">
        <w:rPr>
          <w:b/>
          <w:bCs/>
          <w:i w:val="0"/>
          <w:iCs w:val="0"/>
          <w:color w:val="auto"/>
          <w:sz w:val="20"/>
          <w:szCs w:val="20"/>
        </w:rPr>
        <w:fldChar w:fldCharType="end"/>
      </w:r>
      <w:r w:rsidRPr="001363A8">
        <w:rPr>
          <w:b/>
          <w:bCs/>
          <w:i w:val="0"/>
          <w:iCs w:val="0"/>
          <w:color w:val="auto"/>
          <w:sz w:val="20"/>
          <w:szCs w:val="20"/>
        </w:rPr>
        <w:t>.</w:t>
      </w:r>
      <w:r w:rsidRPr="001363A8">
        <w:rPr>
          <w:i w:val="0"/>
          <w:iCs w:val="0"/>
          <w:color w:val="auto"/>
          <w:sz w:val="20"/>
          <w:szCs w:val="20"/>
        </w:rPr>
        <w:t xml:space="preserve"> </w:t>
      </w:r>
      <w:r>
        <w:rPr>
          <w:i w:val="0"/>
          <w:iCs w:val="0"/>
          <w:color w:val="auto"/>
          <w:sz w:val="20"/>
          <w:szCs w:val="20"/>
        </w:rPr>
        <w:t xml:space="preserve">Cantidad </w:t>
      </w:r>
      <w:r w:rsidRPr="001363A8">
        <w:rPr>
          <w:i w:val="0"/>
          <w:iCs w:val="0"/>
          <w:color w:val="auto"/>
          <w:sz w:val="20"/>
          <w:szCs w:val="20"/>
        </w:rPr>
        <w:t>de empresas</w:t>
      </w:r>
      <w:r>
        <w:rPr>
          <w:i w:val="0"/>
          <w:iCs w:val="0"/>
          <w:color w:val="auto"/>
          <w:sz w:val="20"/>
          <w:szCs w:val="20"/>
        </w:rPr>
        <w:t xml:space="preserve"> por sector económico</w:t>
      </w:r>
      <w:bookmarkEnd w:id="1056"/>
    </w:p>
    <w:p w14:paraId="79ADAB17" w14:textId="585F5423" w:rsidR="00453BBC" w:rsidRPr="003474C0" w:rsidRDefault="00453BBC" w:rsidP="0048467D">
      <w:pPr>
        <w:pStyle w:val="Prrafodelista"/>
        <w:numPr>
          <w:ilvl w:val="1"/>
          <w:numId w:val="8"/>
        </w:numPr>
        <w:outlineLvl w:val="0"/>
        <w:rPr>
          <w:rFonts w:cs="Times New Roman"/>
          <w:b/>
          <w:szCs w:val="24"/>
        </w:rPr>
      </w:pPr>
      <w:bookmarkStart w:id="1057" w:name="_Toc144815956"/>
      <w:r w:rsidRPr="003474C0">
        <w:rPr>
          <w:rFonts w:cs="Times New Roman"/>
          <w:b/>
          <w:szCs w:val="24"/>
        </w:rPr>
        <w:t>Fase 3</w:t>
      </w:r>
      <w:bookmarkEnd w:id="1057"/>
    </w:p>
    <w:p w14:paraId="33FFD18A" w14:textId="77777777" w:rsidR="0043009D" w:rsidRDefault="0043009D" w:rsidP="0048467D">
      <w:pPr>
        <w:ind w:firstLine="708"/>
      </w:pPr>
      <w:r>
        <w:t xml:space="preserve">Para iniciar con la limpieza de datos se realiza una nueva evaluación de las variables y el necesario cambio de nombres de las mismas, después de hacer un análisis de los registros y  encontrar columnas con datos nulos que no se pueden normalizar o completar, eliminamos dichas columnas que son: </w:t>
      </w:r>
    </w:p>
    <w:p w14:paraId="3C2EB95D" w14:textId="6789FEC6" w:rsidR="0043009D" w:rsidRPr="0043009D" w:rsidRDefault="0043009D" w:rsidP="0048467D">
      <w:pPr>
        <w:rPr>
          <w:lang w:val="en-US"/>
        </w:rPr>
      </w:pPr>
      <w:r w:rsidRPr="0043009D">
        <w:rPr>
          <w:lang w:val="en-US"/>
        </w:rPr>
        <w:t>'id_diee','tic62_personal_int_h',</w:t>
      </w:r>
    </w:p>
    <w:p w14:paraId="0F44D522" w14:textId="77777777" w:rsidR="0043009D" w:rsidRDefault="0043009D" w:rsidP="0048467D">
      <w:pPr>
        <w:ind w:firstLine="708"/>
        <w:rPr>
          <w:lang w:val="en-US"/>
        </w:rPr>
      </w:pPr>
      <w:r w:rsidRPr="0043009D">
        <w:rPr>
          <w:lang w:val="en-US"/>
        </w:rPr>
        <w:t>'tic61_personal_int_m',</w:t>
      </w:r>
    </w:p>
    <w:p w14:paraId="50AC74AF" w14:textId="77777777" w:rsidR="0043009D" w:rsidRDefault="0043009D" w:rsidP="0048467D">
      <w:pPr>
        <w:ind w:firstLine="708"/>
        <w:rPr>
          <w:lang w:val="en-US"/>
        </w:rPr>
      </w:pPr>
      <w:r w:rsidRPr="0043009D">
        <w:rPr>
          <w:lang w:val="en-US"/>
        </w:rPr>
        <w:t>'tic141_especialistas_tic_m',</w:t>
      </w:r>
    </w:p>
    <w:p w14:paraId="34CB32C4" w14:textId="5EB13E36" w:rsidR="00453BBC" w:rsidRPr="007F4508" w:rsidRDefault="0043009D" w:rsidP="0048467D">
      <w:pPr>
        <w:ind w:firstLine="708"/>
        <w:rPr>
          <w:lang w:val="es-EC"/>
        </w:rPr>
      </w:pPr>
      <w:r w:rsidRPr="007F4508">
        <w:rPr>
          <w:lang w:val="es-EC"/>
        </w:rPr>
        <w:t xml:space="preserve">'tic142_especialistas_tic_h'  </w:t>
      </w:r>
    </w:p>
    <w:p w14:paraId="5A2CE08C" w14:textId="06AF4F4D" w:rsidR="0043009D" w:rsidRDefault="0043009D" w:rsidP="0048467D">
      <w:pPr>
        <w:ind w:firstLine="708"/>
        <w:rPr>
          <w:lang w:val="es-EC"/>
        </w:rPr>
      </w:pPr>
      <w:r w:rsidRPr="0043009D">
        <w:rPr>
          <w:lang w:val="es-EC"/>
        </w:rPr>
        <w:t>Las columnas eliminadas tiene</w:t>
      </w:r>
      <w:r>
        <w:rPr>
          <w:lang w:val="es-EC"/>
        </w:rPr>
        <w:t>n</w:t>
      </w:r>
      <w:r w:rsidRPr="0043009D">
        <w:rPr>
          <w:lang w:val="es-EC"/>
        </w:rPr>
        <w:t xml:space="preserve"> una gran cantidad de datos nulos c</w:t>
      </w:r>
      <w:r>
        <w:rPr>
          <w:lang w:val="es-EC"/>
        </w:rPr>
        <w:t xml:space="preserve">omo podemos observar en la siguiente grafica aplicando el código </w:t>
      </w:r>
      <w:r w:rsidRPr="0043009D">
        <w:rPr>
          <w:lang w:val="es-EC"/>
        </w:rPr>
        <w:t>tesis_df.isna().sum().sort_values()</w:t>
      </w:r>
      <w:r>
        <w:rPr>
          <w:lang w:val="es-EC"/>
        </w:rPr>
        <w:t>.</w:t>
      </w:r>
    </w:p>
    <w:p w14:paraId="402039F2" w14:textId="77777777" w:rsidR="0043009D" w:rsidRDefault="0043009D" w:rsidP="0048388D">
      <w:pPr>
        <w:keepNext/>
        <w:ind w:firstLine="708"/>
        <w:jc w:val="center"/>
      </w:pPr>
      <w:r w:rsidRPr="0043009D">
        <w:rPr>
          <w:noProof/>
          <w:lang w:val="en-US"/>
        </w:rPr>
        <w:lastRenderedPageBreak/>
        <w:drawing>
          <wp:inline distT="0" distB="0" distL="0" distR="0" wp14:anchorId="0BA315CF" wp14:editId="4DB0E525">
            <wp:extent cx="2905125" cy="4499786"/>
            <wp:effectExtent l="0" t="0" r="0" b="0"/>
            <wp:docPr id="1825118368" name="Imagen 1"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18368" name="Imagen 1" descr="Texto&#10;&#10;Descripción generada automáticamente con confianza baja"/>
                    <pic:cNvPicPr/>
                  </pic:nvPicPr>
                  <pic:blipFill>
                    <a:blip r:embed="rId21"/>
                    <a:stretch>
                      <a:fillRect/>
                    </a:stretch>
                  </pic:blipFill>
                  <pic:spPr>
                    <a:xfrm>
                      <a:off x="0" y="0"/>
                      <a:ext cx="2916801" cy="4517871"/>
                    </a:xfrm>
                    <a:prstGeom prst="rect">
                      <a:avLst/>
                    </a:prstGeom>
                  </pic:spPr>
                </pic:pic>
              </a:graphicData>
            </a:graphic>
          </wp:inline>
        </w:drawing>
      </w:r>
    </w:p>
    <w:p w14:paraId="2B7EEB9B" w14:textId="16396375" w:rsidR="0043009D" w:rsidRPr="0043009D" w:rsidRDefault="0043009D" w:rsidP="0048388D">
      <w:pPr>
        <w:pStyle w:val="Descripcin"/>
        <w:spacing w:line="480" w:lineRule="auto"/>
        <w:jc w:val="center"/>
        <w:rPr>
          <w:i w:val="0"/>
          <w:iCs w:val="0"/>
          <w:color w:val="auto"/>
          <w:sz w:val="20"/>
          <w:szCs w:val="20"/>
          <w:lang w:val="es-EC"/>
        </w:rPr>
      </w:pPr>
      <w:bookmarkStart w:id="1058" w:name="_Toc144381441"/>
      <w:r w:rsidRPr="0043009D">
        <w:rPr>
          <w:b/>
          <w:bCs/>
          <w:i w:val="0"/>
          <w:iCs w:val="0"/>
          <w:color w:val="auto"/>
          <w:sz w:val="20"/>
          <w:szCs w:val="20"/>
        </w:rPr>
        <w:t xml:space="preserve">Figura </w:t>
      </w:r>
      <w:r w:rsidRPr="0043009D">
        <w:rPr>
          <w:b/>
          <w:bCs/>
          <w:i w:val="0"/>
          <w:iCs w:val="0"/>
          <w:color w:val="auto"/>
          <w:sz w:val="20"/>
          <w:szCs w:val="20"/>
        </w:rPr>
        <w:fldChar w:fldCharType="begin"/>
      </w:r>
      <w:r w:rsidRPr="0043009D">
        <w:rPr>
          <w:b/>
          <w:bCs/>
          <w:i w:val="0"/>
          <w:iCs w:val="0"/>
          <w:color w:val="auto"/>
          <w:sz w:val="20"/>
          <w:szCs w:val="20"/>
        </w:rPr>
        <w:instrText xml:space="preserve"> SEQ Figura \* ARABIC </w:instrText>
      </w:r>
      <w:r w:rsidRPr="0043009D">
        <w:rPr>
          <w:b/>
          <w:bCs/>
          <w:i w:val="0"/>
          <w:iCs w:val="0"/>
          <w:color w:val="auto"/>
          <w:sz w:val="20"/>
          <w:szCs w:val="20"/>
        </w:rPr>
        <w:fldChar w:fldCharType="separate"/>
      </w:r>
      <w:r w:rsidR="00260299">
        <w:rPr>
          <w:b/>
          <w:bCs/>
          <w:i w:val="0"/>
          <w:iCs w:val="0"/>
          <w:noProof/>
          <w:color w:val="auto"/>
          <w:sz w:val="20"/>
          <w:szCs w:val="20"/>
        </w:rPr>
        <w:t>8</w:t>
      </w:r>
      <w:r w:rsidRPr="0043009D">
        <w:rPr>
          <w:b/>
          <w:bCs/>
          <w:i w:val="0"/>
          <w:iCs w:val="0"/>
          <w:color w:val="auto"/>
          <w:sz w:val="20"/>
          <w:szCs w:val="20"/>
        </w:rPr>
        <w:fldChar w:fldCharType="end"/>
      </w:r>
      <w:r w:rsidRPr="0043009D">
        <w:rPr>
          <w:b/>
          <w:bCs/>
          <w:i w:val="0"/>
          <w:iCs w:val="0"/>
          <w:color w:val="auto"/>
          <w:sz w:val="20"/>
          <w:szCs w:val="20"/>
        </w:rPr>
        <w:t>.</w:t>
      </w:r>
      <w:r w:rsidRPr="0043009D">
        <w:rPr>
          <w:i w:val="0"/>
          <w:iCs w:val="0"/>
          <w:color w:val="auto"/>
          <w:sz w:val="20"/>
          <w:szCs w:val="20"/>
        </w:rPr>
        <w:t xml:space="preserve"> Datos nulos</w:t>
      </w:r>
      <w:bookmarkEnd w:id="1058"/>
    </w:p>
    <w:p w14:paraId="13886FDC" w14:textId="3D24ABBF" w:rsidR="00A64FAE" w:rsidRPr="00A64FAE" w:rsidRDefault="0043009D" w:rsidP="0048467D">
      <w:pPr>
        <w:ind w:firstLine="708"/>
        <w:rPr>
          <w:lang w:val="es-EC"/>
        </w:rPr>
      </w:pPr>
      <w:r w:rsidRPr="0043009D">
        <w:rPr>
          <w:lang w:val="es-EC"/>
        </w:rPr>
        <w:t xml:space="preserve"> </w:t>
      </w:r>
      <w:r>
        <w:rPr>
          <w:lang w:val="es-EC"/>
        </w:rPr>
        <w:t xml:space="preserve">Una vez eliminado los datos encontramos la necesidad de </w:t>
      </w:r>
      <w:r w:rsidR="00DA46C0">
        <w:rPr>
          <w:lang w:val="es-EC"/>
        </w:rPr>
        <w:t>realizar los</w:t>
      </w:r>
      <w:r>
        <w:rPr>
          <w:lang w:val="es-EC"/>
        </w:rPr>
        <w:t xml:space="preserve"> cambios de nombres de las variables que serán objeto de nuestro estudio, mediante la línea de código </w:t>
      </w:r>
      <w:r w:rsidR="00A64FAE" w:rsidRPr="00A64FAE">
        <w:rPr>
          <w:lang w:val="es-EC"/>
        </w:rPr>
        <w:t xml:space="preserve">tesis_df=tesis_df.rename(columns={'Sect_Econ':'Sector_Económico', </w:t>
      </w:r>
    </w:p>
    <w:p w14:paraId="74380669" w14:textId="77777777" w:rsidR="00A64FAE" w:rsidRPr="00A64FAE" w:rsidRDefault="00A64FAE" w:rsidP="0048467D">
      <w:pPr>
        <w:ind w:firstLine="708"/>
        <w:rPr>
          <w:lang w:val="es-EC"/>
        </w:rPr>
      </w:pPr>
      <w:r w:rsidRPr="00A64FAE">
        <w:rPr>
          <w:lang w:val="es-EC"/>
        </w:rPr>
        <w:t xml:space="preserve">        'tam_empresa':'Tamaño_Empresa', 'provincia':'Provincia',</w:t>
      </w:r>
    </w:p>
    <w:p w14:paraId="245AF2E4" w14:textId="77777777" w:rsidR="00A64FAE" w:rsidRPr="00A64FAE" w:rsidRDefault="00A64FAE" w:rsidP="0048467D">
      <w:pPr>
        <w:ind w:firstLine="708"/>
        <w:rPr>
          <w:lang w:val="en-US"/>
        </w:rPr>
      </w:pPr>
      <w:r w:rsidRPr="00A64FAE">
        <w:rPr>
          <w:lang w:val="es-EC"/>
        </w:rPr>
        <w:t xml:space="preserve">        </w:t>
      </w:r>
      <w:r w:rsidRPr="00A64FAE">
        <w:rPr>
          <w:lang w:val="en-US"/>
        </w:rPr>
        <w:t xml:space="preserve">'tic1_inversion':'Inversion_Tic','tic2_valor_inversion':'Valor_Inversion', </w:t>
      </w:r>
    </w:p>
    <w:p w14:paraId="5024DB56" w14:textId="77777777" w:rsidR="00A64FAE" w:rsidRPr="00520B4C" w:rsidRDefault="00A64FAE" w:rsidP="0048467D">
      <w:pPr>
        <w:ind w:firstLine="708"/>
        <w:rPr>
          <w:lang w:val="en-US"/>
        </w:rPr>
      </w:pPr>
      <w:r w:rsidRPr="00A64FAE">
        <w:rPr>
          <w:lang w:val="en-US"/>
        </w:rPr>
        <w:t xml:space="preserve">        </w:t>
      </w:r>
      <w:r w:rsidRPr="00520B4C">
        <w:rPr>
          <w:lang w:val="en-US"/>
        </w:rPr>
        <w:t xml:space="preserve">'tic31_computadoras':'Computador_cant','tic32_pda':'Pda_cant', </w:t>
      </w:r>
    </w:p>
    <w:p w14:paraId="30FF4929" w14:textId="77777777" w:rsidR="00A64FAE" w:rsidRPr="00A64FAE" w:rsidRDefault="00A64FAE" w:rsidP="0048467D">
      <w:pPr>
        <w:ind w:firstLine="708"/>
        <w:rPr>
          <w:lang w:val="en-US"/>
        </w:rPr>
      </w:pPr>
      <w:r w:rsidRPr="00520B4C">
        <w:rPr>
          <w:lang w:val="en-US"/>
        </w:rPr>
        <w:t xml:space="preserve">        </w:t>
      </w:r>
      <w:r w:rsidRPr="00A64FAE">
        <w:rPr>
          <w:lang w:val="en-US"/>
        </w:rPr>
        <w:t xml:space="preserve">'tic33_smartphone':'Celular_cant','tic34_notebooks':'Notebooks_cant', </w:t>
      </w:r>
    </w:p>
    <w:p w14:paraId="16138016" w14:textId="77777777" w:rsidR="00A64FAE" w:rsidRDefault="00A64FAE" w:rsidP="0048467D">
      <w:pPr>
        <w:ind w:firstLine="708"/>
        <w:rPr>
          <w:lang w:val="en-US"/>
        </w:rPr>
      </w:pPr>
      <w:r w:rsidRPr="00A64FAE">
        <w:rPr>
          <w:lang w:val="en-US"/>
        </w:rPr>
        <w:t xml:space="preserve">        'tic35_tablets':'Tablet_cant','tic5_conexion_internet':'Conexion_Internet',</w:t>
      </w:r>
    </w:p>
    <w:p w14:paraId="54A55DF5" w14:textId="65A7F1A2" w:rsidR="00A64FAE" w:rsidRDefault="00A64FAE" w:rsidP="0048467D">
      <w:pPr>
        <w:ind w:firstLine="708"/>
        <w:rPr>
          <w:lang w:val="en-US"/>
        </w:rPr>
      </w:pPr>
      <w:r>
        <w:rPr>
          <w:lang w:val="en-US"/>
        </w:rPr>
        <w:t xml:space="preserve">        </w:t>
      </w:r>
      <w:r w:rsidRPr="00A64FAE">
        <w:rPr>
          <w:lang w:val="en-US"/>
        </w:rPr>
        <w:t>'tic6_personal_total_int':'Personal_q_uso_Internet',</w:t>
      </w:r>
    </w:p>
    <w:p w14:paraId="2963A8A1" w14:textId="6C0C7BA8" w:rsidR="00A64FAE" w:rsidRPr="00A64FAE" w:rsidRDefault="00A64FAE" w:rsidP="0048467D">
      <w:pPr>
        <w:ind w:firstLine="708"/>
        <w:rPr>
          <w:lang w:val="en-US"/>
        </w:rPr>
      </w:pPr>
      <w:r>
        <w:rPr>
          <w:lang w:val="en-US"/>
        </w:rPr>
        <w:t xml:space="preserve">        </w:t>
      </w:r>
      <w:r w:rsidRPr="00A64FAE">
        <w:rPr>
          <w:lang w:val="en-US"/>
        </w:rPr>
        <w:t>'tic7a_bandaanchafija':'Internet_ba_Fija',</w:t>
      </w:r>
    </w:p>
    <w:p w14:paraId="17112A12" w14:textId="5BCB67B2" w:rsidR="00A64FAE" w:rsidRPr="007F4508" w:rsidRDefault="00A64FAE" w:rsidP="0048467D">
      <w:pPr>
        <w:ind w:firstLine="708"/>
        <w:rPr>
          <w:lang w:val="en-US"/>
        </w:rPr>
      </w:pPr>
      <w:r w:rsidRPr="007F4508">
        <w:rPr>
          <w:lang w:val="en-US"/>
        </w:rPr>
        <w:t xml:space="preserve">        'tic7b_bandaanchamovil':'Internet_ba_Movil',</w:t>
      </w:r>
    </w:p>
    <w:p w14:paraId="6F48E81A" w14:textId="30398ED3" w:rsidR="00A64FAE" w:rsidRPr="007F4508" w:rsidRDefault="00A64FAE" w:rsidP="0048467D">
      <w:pPr>
        <w:ind w:firstLine="708"/>
        <w:rPr>
          <w:lang w:val="en-US"/>
        </w:rPr>
      </w:pPr>
      <w:r w:rsidRPr="007F4508">
        <w:rPr>
          <w:lang w:val="en-US"/>
        </w:rPr>
        <w:lastRenderedPageBreak/>
        <w:t xml:space="preserve">        'tic121_telefonos_celulares':'Uso_Celular',</w:t>
      </w:r>
    </w:p>
    <w:p w14:paraId="609F4F22" w14:textId="03E81349" w:rsidR="00A64FAE" w:rsidRDefault="00A64FAE" w:rsidP="0048467D">
      <w:pPr>
        <w:ind w:left="708" w:firstLine="0"/>
        <w:rPr>
          <w:lang w:val="es-EC"/>
        </w:rPr>
      </w:pPr>
      <w:r w:rsidRPr="007F4508">
        <w:rPr>
          <w:lang w:val="en-US"/>
        </w:rPr>
        <w:t xml:space="preserve">        </w:t>
      </w:r>
      <w:r w:rsidRPr="00A64FAE">
        <w:rPr>
          <w:lang w:val="es-EC"/>
        </w:rPr>
        <w:t xml:space="preserve">'tic122_correo_electronico':'Uso_Email', </w:t>
      </w:r>
    </w:p>
    <w:p w14:paraId="5AFD0F73" w14:textId="265B8419" w:rsidR="00A64FAE" w:rsidRPr="00A64FAE" w:rsidRDefault="00A64FAE" w:rsidP="0048467D">
      <w:pPr>
        <w:ind w:firstLine="708"/>
        <w:rPr>
          <w:lang w:val="es-EC"/>
        </w:rPr>
      </w:pPr>
      <w:r>
        <w:rPr>
          <w:lang w:val="es-EC"/>
        </w:rPr>
        <w:t xml:space="preserve">        </w:t>
      </w:r>
      <w:r w:rsidRPr="00A64FAE">
        <w:rPr>
          <w:lang w:val="es-EC"/>
        </w:rPr>
        <w:t>'tic123_redes_sociales':'Uso_R_Sociales',</w:t>
      </w:r>
    </w:p>
    <w:p w14:paraId="0B99DA96" w14:textId="2A260260" w:rsidR="00A64FAE" w:rsidRDefault="00A64FAE" w:rsidP="0048467D">
      <w:pPr>
        <w:ind w:firstLine="708"/>
        <w:rPr>
          <w:lang w:val="es-EC"/>
        </w:rPr>
      </w:pPr>
      <w:r>
        <w:rPr>
          <w:lang w:val="es-EC"/>
        </w:rPr>
        <w:t xml:space="preserve">        </w:t>
      </w:r>
      <w:r w:rsidRPr="00A64FAE">
        <w:rPr>
          <w:lang w:val="es-EC"/>
        </w:rPr>
        <w:t>'tic14_especialistas_tic':'Especialistas_tic',</w:t>
      </w:r>
    </w:p>
    <w:p w14:paraId="39469F18" w14:textId="1A6C6D93" w:rsidR="00A64FAE" w:rsidRPr="00A64FAE" w:rsidRDefault="00A64FAE" w:rsidP="0048467D">
      <w:pPr>
        <w:ind w:firstLine="708"/>
        <w:rPr>
          <w:lang w:val="es-EC"/>
        </w:rPr>
      </w:pPr>
      <w:r>
        <w:rPr>
          <w:lang w:val="es-EC"/>
        </w:rPr>
        <w:t xml:space="preserve">        </w:t>
      </w:r>
      <w:r w:rsidRPr="00A64FAE">
        <w:rPr>
          <w:lang w:val="es-EC"/>
        </w:rPr>
        <w:t>'tic151_personal_conoc_tic':'Personal_Conocimiento_tic',</w:t>
      </w:r>
    </w:p>
    <w:p w14:paraId="4253C5C5" w14:textId="77777777" w:rsidR="00A64FAE" w:rsidRDefault="00A64FAE" w:rsidP="0048467D">
      <w:pPr>
        <w:ind w:left="708" w:firstLine="0"/>
        <w:rPr>
          <w:lang w:val="es-EC"/>
        </w:rPr>
      </w:pPr>
      <w:r w:rsidRPr="00A64FAE">
        <w:rPr>
          <w:lang w:val="es-EC"/>
        </w:rPr>
        <w:t xml:space="preserve">        'tic151_personal_conoc_tic_m':'Mujeres_Conocimiento_tic', </w:t>
      </w:r>
      <w:r>
        <w:rPr>
          <w:lang w:val="es-EC"/>
        </w:rPr>
        <w:t xml:space="preserve">          </w:t>
      </w:r>
    </w:p>
    <w:p w14:paraId="65524045" w14:textId="7190D845" w:rsidR="00A64FAE" w:rsidRPr="00A64FAE" w:rsidRDefault="00A64FAE" w:rsidP="0048467D">
      <w:pPr>
        <w:ind w:left="708" w:firstLine="0"/>
        <w:rPr>
          <w:lang w:val="es-EC"/>
        </w:rPr>
      </w:pPr>
      <w:r>
        <w:rPr>
          <w:lang w:val="es-EC"/>
        </w:rPr>
        <w:t xml:space="preserve">        </w:t>
      </w:r>
      <w:r w:rsidRPr="00A64FAE">
        <w:rPr>
          <w:lang w:val="es-EC"/>
        </w:rPr>
        <w:t>'tic152_personal_conoc_tic_h':'Hombres_Conocimiento_tic',</w:t>
      </w:r>
    </w:p>
    <w:p w14:paraId="7A8D6AC8" w14:textId="1F788E21" w:rsidR="0043009D" w:rsidRPr="00A64FAE" w:rsidRDefault="00A64FAE" w:rsidP="0048467D">
      <w:pPr>
        <w:ind w:firstLine="708"/>
        <w:rPr>
          <w:lang w:val="en-US"/>
        </w:rPr>
      </w:pPr>
      <w:r w:rsidRPr="00A64FAE">
        <w:rPr>
          <w:lang w:val="es-EC"/>
        </w:rPr>
        <w:t xml:space="preserve">        </w:t>
      </w:r>
      <w:r w:rsidRPr="00A64FAE">
        <w:rPr>
          <w:lang w:val="en-US"/>
        </w:rPr>
        <w:t>'tic16_intranet':'Intranet','tic8_web':'Pag_Web'})</w:t>
      </w:r>
      <w:r w:rsidR="0043009D" w:rsidRPr="00A64FAE">
        <w:rPr>
          <w:lang w:val="en-US"/>
        </w:rPr>
        <w:t>.</w:t>
      </w:r>
    </w:p>
    <w:p w14:paraId="392FEC29" w14:textId="3FD50BF3" w:rsidR="00A64FAE" w:rsidRDefault="00A64FAE" w:rsidP="0048467D">
      <w:pPr>
        <w:ind w:firstLine="708"/>
        <w:rPr>
          <w:rFonts w:cs="Times New Roman"/>
          <w:bCs/>
          <w:szCs w:val="24"/>
          <w:lang w:val="es-EC"/>
        </w:rPr>
      </w:pPr>
      <w:r w:rsidRPr="00A64FAE">
        <w:rPr>
          <w:rFonts w:cs="Times New Roman"/>
          <w:bCs/>
          <w:szCs w:val="24"/>
          <w:lang w:val="es-EC"/>
        </w:rPr>
        <w:t xml:space="preserve">En el </w:t>
      </w:r>
      <w:r w:rsidR="00DA46C0" w:rsidRPr="00A64FAE">
        <w:rPr>
          <w:rFonts w:cs="Times New Roman"/>
          <w:bCs/>
          <w:szCs w:val="24"/>
          <w:lang w:val="es-EC"/>
        </w:rPr>
        <w:t>análisi</w:t>
      </w:r>
      <w:r w:rsidR="00DA46C0">
        <w:rPr>
          <w:rFonts w:cs="Times New Roman"/>
          <w:bCs/>
          <w:szCs w:val="24"/>
          <w:lang w:val="es-EC"/>
        </w:rPr>
        <w:t>s</w:t>
      </w:r>
      <w:r w:rsidRPr="00A64FAE">
        <w:rPr>
          <w:rFonts w:cs="Times New Roman"/>
          <w:bCs/>
          <w:szCs w:val="24"/>
          <w:lang w:val="es-EC"/>
        </w:rPr>
        <w:t xml:space="preserve"> de </w:t>
      </w:r>
      <w:r>
        <w:rPr>
          <w:rFonts w:cs="Times New Roman"/>
          <w:bCs/>
          <w:szCs w:val="24"/>
          <w:lang w:val="es-EC"/>
        </w:rPr>
        <w:t xml:space="preserve">nuestros </w:t>
      </w:r>
      <w:r w:rsidRPr="00A64FAE">
        <w:rPr>
          <w:rFonts w:cs="Times New Roman"/>
          <w:bCs/>
          <w:szCs w:val="24"/>
          <w:lang w:val="es-EC"/>
        </w:rPr>
        <w:t>d</w:t>
      </w:r>
      <w:r>
        <w:rPr>
          <w:rFonts w:cs="Times New Roman"/>
          <w:bCs/>
          <w:szCs w:val="24"/>
          <w:lang w:val="es-EC"/>
        </w:rPr>
        <w:t xml:space="preserve">atos se define que también es necesario unificar el tipo de datos de las columnas, al encontrar datos tipo objeto y de tipo entero en la misma columna en las variables,   </w:t>
      </w:r>
      <w:r w:rsidRPr="00A64FAE">
        <w:rPr>
          <w:rFonts w:cs="Times New Roman"/>
          <w:bCs/>
          <w:szCs w:val="24"/>
          <w:lang w:val="es-EC"/>
        </w:rPr>
        <w:t>'Sector_Económico',</w:t>
      </w:r>
    </w:p>
    <w:p w14:paraId="2428A909" w14:textId="46E98C6B" w:rsidR="00A64FAE" w:rsidRDefault="00A64FAE" w:rsidP="0048467D">
      <w:pPr>
        <w:ind w:left="708" w:firstLine="708"/>
        <w:rPr>
          <w:rFonts w:cs="Times New Roman"/>
          <w:bCs/>
          <w:szCs w:val="24"/>
          <w:lang w:val="es-EC"/>
        </w:rPr>
      </w:pPr>
      <w:r w:rsidRPr="00A64FAE">
        <w:rPr>
          <w:rFonts w:cs="Times New Roman"/>
          <w:bCs/>
          <w:szCs w:val="24"/>
          <w:lang w:val="es-EC"/>
        </w:rPr>
        <w:t xml:space="preserve">'Tamaño_Empresa', </w:t>
      </w:r>
    </w:p>
    <w:p w14:paraId="3A208AE3" w14:textId="77777777" w:rsidR="00A64FAE" w:rsidRDefault="00A64FAE" w:rsidP="0048467D">
      <w:pPr>
        <w:ind w:left="708" w:firstLine="708"/>
        <w:rPr>
          <w:rFonts w:cs="Times New Roman"/>
          <w:bCs/>
          <w:szCs w:val="24"/>
          <w:lang w:val="es-EC"/>
        </w:rPr>
      </w:pPr>
      <w:r w:rsidRPr="00A64FAE">
        <w:rPr>
          <w:rFonts w:cs="Times New Roman"/>
          <w:bCs/>
          <w:szCs w:val="24"/>
          <w:lang w:val="es-EC"/>
        </w:rPr>
        <w:t>'Provincia',</w:t>
      </w:r>
    </w:p>
    <w:p w14:paraId="7C6C1399" w14:textId="77777777" w:rsidR="00885EC1" w:rsidRDefault="00A64FAE" w:rsidP="0048467D">
      <w:pPr>
        <w:ind w:left="708" w:firstLine="708"/>
        <w:rPr>
          <w:rFonts w:cs="Times New Roman"/>
          <w:bCs/>
          <w:szCs w:val="24"/>
          <w:lang w:val="es-EC"/>
        </w:rPr>
      </w:pPr>
      <w:r w:rsidRPr="00A64FAE">
        <w:rPr>
          <w:rFonts w:cs="Times New Roman"/>
          <w:bCs/>
          <w:szCs w:val="24"/>
          <w:lang w:val="es-EC"/>
        </w:rPr>
        <w:t xml:space="preserve">'Inversion_Tic', </w:t>
      </w:r>
    </w:p>
    <w:p w14:paraId="37272BCE" w14:textId="77777777" w:rsidR="00885EC1" w:rsidRPr="00885EC1" w:rsidRDefault="00A64FAE" w:rsidP="0048467D">
      <w:pPr>
        <w:ind w:left="708" w:firstLine="708"/>
        <w:rPr>
          <w:rFonts w:cs="Times New Roman"/>
          <w:bCs/>
          <w:szCs w:val="24"/>
          <w:lang w:val="es-EC"/>
        </w:rPr>
      </w:pPr>
      <w:r w:rsidRPr="00885EC1">
        <w:rPr>
          <w:rFonts w:cs="Times New Roman"/>
          <w:bCs/>
          <w:szCs w:val="24"/>
          <w:lang w:val="es-EC"/>
        </w:rPr>
        <w:t>'Conexion_Internet',</w:t>
      </w:r>
    </w:p>
    <w:p w14:paraId="41FE3A5E" w14:textId="77777777" w:rsidR="00885EC1" w:rsidRDefault="00A64FAE" w:rsidP="0048467D">
      <w:pPr>
        <w:ind w:left="708" w:firstLine="708"/>
        <w:rPr>
          <w:rFonts w:cs="Times New Roman"/>
          <w:bCs/>
          <w:szCs w:val="24"/>
          <w:lang w:val="es-EC"/>
        </w:rPr>
      </w:pPr>
      <w:r w:rsidRPr="00A64FAE">
        <w:rPr>
          <w:rFonts w:cs="Times New Roman"/>
          <w:bCs/>
          <w:szCs w:val="24"/>
          <w:lang w:val="es-EC"/>
        </w:rPr>
        <w:t xml:space="preserve">'Internet_ba_Fija', </w:t>
      </w:r>
    </w:p>
    <w:p w14:paraId="03B4CE37" w14:textId="77777777" w:rsidR="00885EC1" w:rsidRDefault="00A64FAE" w:rsidP="0048467D">
      <w:pPr>
        <w:ind w:left="708" w:firstLine="708"/>
        <w:rPr>
          <w:rFonts w:cs="Times New Roman"/>
          <w:bCs/>
          <w:szCs w:val="24"/>
          <w:lang w:val="es-EC"/>
        </w:rPr>
      </w:pPr>
      <w:r w:rsidRPr="00A64FAE">
        <w:rPr>
          <w:rFonts w:cs="Times New Roman"/>
          <w:bCs/>
          <w:szCs w:val="24"/>
          <w:lang w:val="es-EC"/>
        </w:rPr>
        <w:t>'Internet_ba_Movil',</w:t>
      </w:r>
    </w:p>
    <w:p w14:paraId="66308C68" w14:textId="77777777" w:rsidR="00885EC1" w:rsidRDefault="00A64FAE" w:rsidP="0048467D">
      <w:pPr>
        <w:ind w:left="708" w:firstLine="708"/>
        <w:rPr>
          <w:rFonts w:cs="Times New Roman"/>
          <w:bCs/>
          <w:szCs w:val="24"/>
          <w:lang w:val="es-EC"/>
        </w:rPr>
      </w:pPr>
      <w:r w:rsidRPr="00A64FAE">
        <w:rPr>
          <w:rFonts w:cs="Times New Roman"/>
          <w:bCs/>
          <w:szCs w:val="24"/>
          <w:lang w:val="es-EC"/>
        </w:rPr>
        <w:t xml:space="preserve">'Pag_Web', </w:t>
      </w:r>
    </w:p>
    <w:p w14:paraId="39550BEB" w14:textId="77777777" w:rsidR="00885EC1" w:rsidRDefault="00A64FAE" w:rsidP="0048467D">
      <w:pPr>
        <w:ind w:left="708" w:firstLine="708"/>
        <w:rPr>
          <w:rFonts w:cs="Times New Roman"/>
          <w:bCs/>
          <w:szCs w:val="24"/>
          <w:lang w:val="es-EC"/>
        </w:rPr>
      </w:pPr>
      <w:r w:rsidRPr="00A64FAE">
        <w:rPr>
          <w:rFonts w:cs="Times New Roman"/>
          <w:bCs/>
          <w:szCs w:val="24"/>
          <w:lang w:val="es-EC"/>
        </w:rPr>
        <w:t xml:space="preserve">'Uso_Celular', </w:t>
      </w:r>
    </w:p>
    <w:p w14:paraId="203AB630" w14:textId="77777777" w:rsidR="00885EC1" w:rsidRDefault="00A64FAE" w:rsidP="0048467D">
      <w:pPr>
        <w:ind w:left="708" w:firstLine="708"/>
        <w:rPr>
          <w:rFonts w:cs="Times New Roman"/>
          <w:bCs/>
          <w:szCs w:val="24"/>
          <w:lang w:val="es-EC"/>
        </w:rPr>
      </w:pPr>
      <w:r w:rsidRPr="00A64FAE">
        <w:rPr>
          <w:rFonts w:cs="Times New Roman"/>
          <w:bCs/>
          <w:szCs w:val="24"/>
          <w:lang w:val="es-EC"/>
        </w:rPr>
        <w:t xml:space="preserve">'Uso_Email', </w:t>
      </w:r>
    </w:p>
    <w:p w14:paraId="1C2275A4" w14:textId="77777777" w:rsidR="00885EC1" w:rsidRDefault="00A64FAE" w:rsidP="0048467D">
      <w:pPr>
        <w:ind w:left="708" w:firstLine="708"/>
        <w:rPr>
          <w:rFonts w:cs="Times New Roman"/>
          <w:bCs/>
          <w:szCs w:val="24"/>
          <w:lang w:val="es-EC"/>
        </w:rPr>
      </w:pPr>
      <w:r w:rsidRPr="00A64FAE">
        <w:rPr>
          <w:rFonts w:cs="Times New Roman"/>
          <w:bCs/>
          <w:szCs w:val="24"/>
          <w:lang w:val="es-EC"/>
        </w:rPr>
        <w:t>'Uso_R_Sociales',</w:t>
      </w:r>
    </w:p>
    <w:p w14:paraId="71F1B4F9" w14:textId="2FB3EA85" w:rsidR="00885EC1" w:rsidRDefault="00A64FAE" w:rsidP="0048467D">
      <w:pPr>
        <w:ind w:left="708" w:firstLine="708"/>
        <w:rPr>
          <w:rFonts w:cs="Times New Roman"/>
          <w:bCs/>
          <w:szCs w:val="24"/>
          <w:lang w:val="es-EC"/>
        </w:rPr>
      </w:pPr>
      <w:r w:rsidRPr="00A64FAE">
        <w:rPr>
          <w:rFonts w:cs="Times New Roman"/>
          <w:bCs/>
          <w:szCs w:val="24"/>
          <w:lang w:val="es-EC"/>
        </w:rPr>
        <w:t>'Especialistas_tic',</w:t>
      </w:r>
    </w:p>
    <w:p w14:paraId="2E071C5D" w14:textId="35024C48" w:rsidR="00885EC1" w:rsidRDefault="00885EC1" w:rsidP="0048467D">
      <w:pPr>
        <w:ind w:left="708" w:firstLine="708"/>
        <w:rPr>
          <w:rFonts w:cs="Times New Roman"/>
          <w:bCs/>
          <w:szCs w:val="24"/>
          <w:lang w:val="es-EC"/>
        </w:rPr>
      </w:pPr>
      <w:r w:rsidRPr="00885EC1">
        <w:rPr>
          <w:rFonts w:cs="Times New Roman"/>
          <w:bCs/>
          <w:szCs w:val="24"/>
          <w:lang w:val="es-EC"/>
        </w:rPr>
        <w:t>'Intranet'</w:t>
      </w:r>
    </w:p>
    <w:p w14:paraId="38AE0437" w14:textId="77777777" w:rsidR="007C73FA" w:rsidRDefault="00A64FAE" w:rsidP="0048467D">
      <w:pPr>
        <w:ind w:firstLine="708"/>
        <w:rPr>
          <w:rFonts w:cs="Times New Roman"/>
          <w:bCs/>
          <w:szCs w:val="24"/>
          <w:lang w:val="es-EC"/>
        </w:rPr>
      </w:pPr>
      <w:r>
        <w:rPr>
          <w:rFonts w:cs="Times New Roman"/>
          <w:bCs/>
          <w:szCs w:val="24"/>
          <w:lang w:val="es-EC"/>
        </w:rPr>
        <w:t xml:space="preserve">   </w:t>
      </w:r>
      <w:r w:rsidR="00885EC1">
        <w:rPr>
          <w:rFonts w:cs="Times New Roman"/>
          <w:bCs/>
          <w:szCs w:val="24"/>
          <w:lang w:val="es-EC"/>
        </w:rPr>
        <w:t>Esta unificación de datos se realiza con la función .replace que tiene la siguiente estructura: “nombre_df”</w:t>
      </w:r>
      <w:r w:rsidR="00885EC1" w:rsidRPr="00885EC1">
        <w:rPr>
          <w:rFonts w:cs="Times New Roman"/>
          <w:bCs/>
          <w:szCs w:val="24"/>
          <w:lang w:val="es-EC"/>
        </w:rPr>
        <w:t>[</w:t>
      </w:r>
      <w:r w:rsidR="00885EC1">
        <w:rPr>
          <w:rFonts w:cs="Times New Roman"/>
          <w:bCs/>
          <w:szCs w:val="24"/>
          <w:lang w:val="es-EC"/>
        </w:rPr>
        <w:t>“columna”</w:t>
      </w:r>
      <w:r w:rsidR="00885EC1" w:rsidRPr="00885EC1">
        <w:rPr>
          <w:rFonts w:cs="Times New Roman"/>
          <w:bCs/>
          <w:szCs w:val="24"/>
          <w:lang w:val="es-EC"/>
        </w:rPr>
        <w:t xml:space="preserve">] = </w:t>
      </w:r>
      <w:r w:rsidR="00885EC1">
        <w:rPr>
          <w:rFonts w:cs="Times New Roman"/>
          <w:bCs/>
          <w:szCs w:val="24"/>
          <w:lang w:val="es-EC"/>
        </w:rPr>
        <w:t>“nombre_df”</w:t>
      </w:r>
      <w:r w:rsidR="00885EC1" w:rsidRPr="00885EC1">
        <w:rPr>
          <w:rFonts w:cs="Times New Roman"/>
          <w:bCs/>
          <w:szCs w:val="24"/>
          <w:lang w:val="es-EC"/>
        </w:rPr>
        <w:t xml:space="preserve"> ['</w:t>
      </w:r>
      <w:r w:rsidR="00885EC1">
        <w:rPr>
          <w:rFonts w:cs="Times New Roman"/>
          <w:bCs/>
          <w:szCs w:val="24"/>
          <w:lang w:val="es-EC"/>
        </w:rPr>
        <w:t>columna</w:t>
      </w:r>
      <w:r w:rsidR="00885EC1" w:rsidRPr="00885EC1">
        <w:rPr>
          <w:rFonts w:cs="Times New Roman"/>
          <w:bCs/>
          <w:szCs w:val="24"/>
          <w:lang w:val="es-EC"/>
        </w:rPr>
        <w:t>'].replace({</w:t>
      </w:r>
      <w:r w:rsidR="00885EC1">
        <w:rPr>
          <w:rFonts w:cs="Times New Roman"/>
          <w:bCs/>
          <w:szCs w:val="24"/>
          <w:lang w:val="es-EC"/>
        </w:rPr>
        <w:t>“v_1”</w:t>
      </w:r>
      <w:r w:rsidR="00885EC1" w:rsidRPr="00885EC1">
        <w:rPr>
          <w:rFonts w:cs="Times New Roman"/>
          <w:bCs/>
          <w:szCs w:val="24"/>
          <w:lang w:val="es-EC"/>
        </w:rPr>
        <w:t xml:space="preserve">: </w:t>
      </w:r>
      <w:r w:rsidR="00885EC1">
        <w:rPr>
          <w:rFonts w:cs="Times New Roman"/>
          <w:bCs/>
          <w:szCs w:val="24"/>
          <w:lang w:val="es-EC"/>
        </w:rPr>
        <w:t>“v_2”</w:t>
      </w:r>
      <w:r w:rsidR="00885EC1" w:rsidRPr="00885EC1">
        <w:rPr>
          <w:rFonts w:cs="Times New Roman"/>
          <w:bCs/>
          <w:szCs w:val="24"/>
          <w:lang w:val="es-EC"/>
        </w:rPr>
        <w:t>, })</w:t>
      </w:r>
      <w:r w:rsidR="00885EC1">
        <w:rPr>
          <w:rFonts w:cs="Times New Roman"/>
          <w:bCs/>
          <w:szCs w:val="24"/>
          <w:lang w:val="es-EC"/>
        </w:rPr>
        <w:t xml:space="preserve">, </w:t>
      </w:r>
      <w:r w:rsidR="00885EC1">
        <w:rPr>
          <w:rFonts w:cs="Times New Roman"/>
          <w:bCs/>
          <w:szCs w:val="24"/>
          <w:lang w:val="es-EC"/>
        </w:rPr>
        <w:lastRenderedPageBreak/>
        <w:t xml:space="preserve">según sea necesario como por  ejemplo en la variable </w:t>
      </w:r>
      <w:r w:rsidR="00885EC1" w:rsidRPr="00885EC1">
        <w:rPr>
          <w:rFonts w:cs="Times New Roman"/>
          <w:bCs/>
          <w:szCs w:val="24"/>
          <w:lang w:val="es-EC"/>
        </w:rPr>
        <w:t>'Inversion_Tic'</w:t>
      </w:r>
      <w:r w:rsidR="00885EC1">
        <w:rPr>
          <w:rFonts w:cs="Times New Roman"/>
          <w:bCs/>
          <w:szCs w:val="24"/>
          <w:lang w:val="es-EC"/>
        </w:rPr>
        <w:t xml:space="preserve"> que su código es </w:t>
      </w:r>
      <w:r w:rsidR="00885EC1" w:rsidRPr="00885EC1">
        <w:rPr>
          <w:rFonts w:cs="Times New Roman"/>
          <w:bCs/>
          <w:szCs w:val="24"/>
          <w:lang w:val="es-EC"/>
        </w:rPr>
        <w:t>tesis_df['Inversion_Tic'] = tesis_df['Inversion_Tic'].replace({2: 0, 'Si': 1, 'No': 0})</w:t>
      </w:r>
      <w:r w:rsidR="00885EC1">
        <w:rPr>
          <w:rFonts w:cs="Times New Roman"/>
          <w:bCs/>
          <w:szCs w:val="24"/>
          <w:lang w:val="es-EC"/>
        </w:rPr>
        <w:t>. Teniendo que reemplazamos el valor 2 por 0 y las palabras si por 1 y no por 0, obteniendo como resultado datos enteros de 0 y 1 que corresponde a falso y verdadero respectivamente.</w:t>
      </w:r>
    </w:p>
    <w:p w14:paraId="7BB30963" w14:textId="749DC7BA" w:rsidR="0043009D" w:rsidRDefault="00885EC1" w:rsidP="0048467D">
      <w:pPr>
        <w:ind w:firstLine="708"/>
        <w:rPr>
          <w:rFonts w:cs="Times New Roman"/>
          <w:bCs/>
          <w:szCs w:val="24"/>
          <w:lang w:val="es-EC"/>
        </w:rPr>
      </w:pPr>
      <w:r>
        <w:rPr>
          <w:rFonts w:cs="Times New Roman"/>
          <w:bCs/>
          <w:szCs w:val="24"/>
          <w:lang w:val="es-EC"/>
        </w:rPr>
        <w:t xml:space="preserve"> </w:t>
      </w:r>
      <w:r w:rsidR="007C73FA">
        <w:rPr>
          <w:rFonts w:cs="Times New Roman"/>
          <w:bCs/>
          <w:szCs w:val="24"/>
          <w:lang w:val="es-EC"/>
        </w:rPr>
        <w:t xml:space="preserve">Después de reemplazar datos para unificarlos, completamos los datos de los registros faltantes ya que en el análisis de la data se observa que dicho registros faltantes se puede complementar en base al dato de otra columna, ejemplo si no tiene internet por ende no tiene conexión de banda ancha fija, para realizar esta actividad creamos una función y su código es:   </w:t>
      </w:r>
    </w:p>
    <w:p w14:paraId="0AC2854D" w14:textId="77777777" w:rsidR="007C73FA" w:rsidRPr="007C73FA" w:rsidRDefault="007C73FA" w:rsidP="0048467D">
      <w:pPr>
        <w:ind w:firstLine="708"/>
        <w:rPr>
          <w:rFonts w:cs="Times New Roman"/>
          <w:bCs/>
          <w:szCs w:val="24"/>
          <w:lang w:val="es-EC"/>
        </w:rPr>
      </w:pPr>
      <w:r w:rsidRPr="007C73FA">
        <w:rPr>
          <w:rFonts w:cs="Times New Roman"/>
          <w:bCs/>
          <w:szCs w:val="24"/>
          <w:lang w:val="es-EC"/>
        </w:rPr>
        <w:t>def sin_internet(columnas): # columnas Conexion_Internet y Internet_ba_Fija</w:t>
      </w:r>
    </w:p>
    <w:p w14:paraId="63808ADA" w14:textId="77777777" w:rsidR="007C73FA" w:rsidRPr="007C73FA" w:rsidRDefault="007C73FA" w:rsidP="0048467D">
      <w:pPr>
        <w:ind w:firstLine="708"/>
        <w:rPr>
          <w:rFonts w:cs="Times New Roman"/>
          <w:bCs/>
          <w:szCs w:val="24"/>
          <w:lang w:val="es-EC"/>
        </w:rPr>
      </w:pPr>
      <w:r w:rsidRPr="007C73FA">
        <w:rPr>
          <w:rFonts w:cs="Times New Roman"/>
          <w:bCs/>
          <w:szCs w:val="24"/>
          <w:lang w:val="es-EC"/>
        </w:rPr>
        <w:t xml:space="preserve">    ba_fija = columnas[0]</w:t>
      </w:r>
    </w:p>
    <w:p w14:paraId="555BA9A8" w14:textId="77777777" w:rsidR="007C73FA" w:rsidRPr="007C73FA" w:rsidRDefault="007C73FA" w:rsidP="0048467D">
      <w:pPr>
        <w:ind w:firstLine="708"/>
        <w:rPr>
          <w:rFonts w:cs="Times New Roman"/>
          <w:bCs/>
          <w:szCs w:val="24"/>
          <w:lang w:val="es-EC"/>
        </w:rPr>
      </w:pPr>
      <w:r w:rsidRPr="007C73FA">
        <w:rPr>
          <w:rFonts w:cs="Times New Roman"/>
          <w:bCs/>
          <w:szCs w:val="24"/>
          <w:lang w:val="es-EC"/>
        </w:rPr>
        <w:t xml:space="preserve">    internet = columnas[1]</w:t>
      </w:r>
    </w:p>
    <w:p w14:paraId="3888716A" w14:textId="77777777" w:rsidR="007C73FA" w:rsidRPr="007C73FA" w:rsidRDefault="007C73FA" w:rsidP="0048467D">
      <w:pPr>
        <w:ind w:firstLine="708"/>
        <w:rPr>
          <w:rFonts w:cs="Times New Roman"/>
          <w:bCs/>
          <w:szCs w:val="24"/>
          <w:lang w:val="en-US"/>
        </w:rPr>
      </w:pPr>
      <w:r w:rsidRPr="007C73FA">
        <w:rPr>
          <w:rFonts w:cs="Times New Roman"/>
          <w:bCs/>
          <w:szCs w:val="24"/>
          <w:lang w:val="es-EC"/>
        </w:rPr>
        <w:t xml:space="preserve">    </w:t>
      </w:r>
      <w:r w:rsidRPr="007C73FA">
        <w:rPr>
          <w:rFonts w:cs="Times New Roman"/>
          <w:bCs/>
          <w:szCs w:val="24"/>
          <w:lang w:val="en-US"/>
        </w:rPr>
        <w:t>if pd.isnull(ba_fija):</w:t>
      </w:r>
    </w:p>
    <w:p w14:paraId="6573D21D" w14:textId="77777777" w:rsidR="007C73FA" w:rsidRPr="007C73FA" w:rsidRDefault="007C73FA" w:rsidP="0048467D">
      <w:pPr>
        <w:ind w:firstLine="708"/>
        <w:rPr>
          <w:rFonts w:cs="Times New Roman"/>
          <w:bCs/>
          <w:szCs w:val="24"/>
          <w:lang w:val="en-US"/>
        </w:rPr>
      </w:pPr>
      <w:r w:rsidRPr="007C73FA">
        <w:rPr>
          <w:rFonts w:cs="Times New Roman"/>
          <w:bCs/>
          <w:szCs w:val="24"/>
          <w:lang w:val="en-US"/>
        </w:rPr>
        <w:t xml:space="preserve">        if internet == 0:</w:t>
      </w:r>
    </w:p>
    <w:p w14:paraId="27507DE0" w14:textId="77777777" w:rsidR="007C73FA" w:rsidRPr="007C73FA" w:rsidRDefault="007C73FA" w:rsidP="0048467D">
      <w:pPr>
        <w:ind w:firstLine="708"/>
        <w:rPr>
          <w:rFonts w:cs="Times New Roman"/>
          <w:bCs/>
          <w:szCs w:val="24"/>
          <w:lang w:val="en-US"/>
        </w:rPr>
      </w:pPr>
      <w:r w:rsidRPr="007C73FA">
        <w:rPr>
          <w:rFonts w:cs="Times New Roman"/>
          <w:bCs/>
          <w:szCs w:val="24"/>
          <w:lang w:val="en-US"/>
        </w:rPr>
        <w:t xml:space="preserve">            return 0</w:t>
      </w:r>
    </w:p>
    <w:p w14:paraId="55F9BDF6" w14:textId="77777777" w:rsidR="007C73FA" w:rsidRPr="007C73FA" w:rsidRDefault="007C73FA" w:rsidP="0048467D">
      <w:pPr>
        <w:ind w:firstLine="708"/>
        <w:rPr>
          <w:rFonts w:cs="Times New Roman"/>
          <w:bCs/>
          <w:szCs w:val="24"/>
          <w:lang w:val="en-US"/>
        </w:rPr>
      </w:pPr>
      <w:r w:rsidRPr="007C73FA">
        <w:rPr>
          <w:rFonts w:cs="Times New Roman"/>
          <w:bCs/>
          <w:szCs w:val="24"/>
          <w:lang w:val="en-US"/>
        </w:rPr>
        <w:t xml:space="preserve">    else:</w:t>
      </w:r>
    </w:p>
    <w:p w14:paraId="68F95A0F" w14:textId="77777777" w:rsidR="007C73FA" w:rsidRPr="00520B4C" w:rsidRDefault="007C73FA" w:rsidP="0048467D">
      <w:pPr>
        <w:ind w:firstLine="708"/>
        <w:rPr>
          <w:rFonts w:cs="Times New Roman"/>
          <w:bCs/>
          <w:szCs w:val="24"/>
          <w:lang w:val="en-US"/>
        </w:rPr>
      </w:pPr>
      <w:r w:rsidRPr="007C73FA">
        <w:rPr>
          <w:rFonts w:cs="Times New Roman"/>
          <w:bCs/>
          <w:szCs w:val="24"/>
          <w:lang w:val="en-US"/>
        </w:rPr>
        <w:t xml:space="preserve">        </w:t>
      </w:r>
      <w:r w:rsidRPr="00520B4C">
        <w:rPr>
          <w:rFonts w:cs="Times New Roman"/>
          <w:bCs/>
          <w:szCs w:val="24"/>
          <w:lang w:val="en-US"/>
        </w:rPr>
        <w:t>return ba_fija</w:t>
      </w:r>
    </w:p>
    <w:p w14:paraId="5BA54C74" w14:textId="6F6E422A" w:rsidR="007C73FA" w:rsidRPr="007C73FA" w:rsidRDefault="007C73FA" w:rsidP="0048467D">
      <w:pPr>
        <w:ind w:firstLine="708"/>
        <w:rPr>
          <w:rFonts w:cs="Times New Roman"/>
          <w:bCs/>
          <w:szCs w:val="24"/>
          <w:lang w:val="es-EC"/>
        </w:rPr>
      </w:pPr>
      <w:r w:rsidRPr="007C73FA">
        <w:rPr>
          <w:rFonts w:cs="Times New Roman"/>
          <w:bCs/>
          <w:szCs w:val="24"/>
          <w:lang w:val="es-EC"/>
        </w:rPr>
        <w:t xml:space="preserve"># invocar la </w:t>
      </w:r>
      <w:r w:rsidR="004221E3" w:rsidRPr="007C73FA">
        <w:rPr>
          <w:rFonts w:cs="Times New Roman"/>
          <w:bCs/>
          <w:szCs w:val="24"/>
          <w:lang w:val="es-EC"/>
        </w:rPr>
        <w:t>función</w:t>
      </w:r>
      <w:r w:rsidRPr="007C73FA">
        <w:rPr>
          <w:rFonts w:cs="Times New Roman"/>
          <w:bCs/>
          <w:szCs w:val="24"/>
          <w:lang w:val="es-EC"/>
        </w:rPr>
        <w:t xml:space="preserve"> sin_internet</w:t>
      </w:r>
    </w:p>
    <w:p w14:paraId="5910D53C" w14:textId="77777777" w:rsidR="007C73FA" w:rsidRDefault="007C73FA" w:rsidP="0048467D">
      <w:pPr>
        <w:ind w:firstLine="708"/>
        <w:rPr>
          <w:rFonts w:cs="Times New Roman"/>
          <w:bCs/>
          <w:szCs w:val="24"/>
          <w:lang w:val="es-EC"/>
        </w:rPr>
      </w:pPr>
      <w:r w:rsidRPr="007C73FA">
        <w:rPr>
          <w:rFonts w:cs="Times New Roman"/>
          <w:bCs/>
          <w:szCs w:val="24"/>
          <w:lang w:val="es-EC"/>
        </w:rPr>
        <w:t>tesis_df["Internet_ba_Fija"]=tesis_df[[</w:t>
      </w:r>
    </w:p>
    <w:p w14:paraId="389DCE71" w14:textId="77777777" w:rsidR="005F7C79" w:rsidRDefault="007C73FA" w:rsidP="0048467D">
      <w:pPr>
        <w:ind w:firstLine="708"/>
        <w:rPr>
          <w:rFonts w:cs="Times New Roman"/>
          <w:bCs/>
          <w:szCs w:val="24"/>
          <w:lang w:val="es-EC"/>
        </w:rPr>
      </w:pPr>
      <w:r w:rsidRPr="007C73FA">
        <w:rPr>
          <w:rFonts w:cs="Times New Roman"/>
          <w:bCs/>
          <w:szCs w:val="24"/>
          <w:lang w:val="es-EC"/>
        </w:rPr>
        <w:t>"Internet_ba_Fija","Conexion_Internet"]].apply(sin_internet, axis=1)</w:t>
      </w:r>
    </w:p>
    <w:p w14:paraId="009948BD" w14:textId="37B1BC9E" w:rsidR="00597473" w:rsidRDefault="00597473" w:rsidP="0048467D">
      <w:pPr>
        <w:ind w:firstLine="708"/>
        <w:rPr>
          <w:rFonts w:cs="Times New Roman"/>
          <w:bCs/>
          <w:szCs w:val="24"/>
          <w:lang w:val="es-EC"/>
        </w:rPr>
      </w:pPr>
      <w:r>
        <w:rPr>
          <w:rFonts w:cs="Times New Roman"/>
          <w:bCs/>
          <w:szCs w:val="24"/>
          <w:lang w:val="es-EC"/>
        </w:rPr>
        <w:t>Para corroborar que todo el proceso de limpieza de datos se realizado correctamente vamos a mostrar unas imágenes en las cuales podemos observar uniformidad en el tipo de dato y que ya no existen datos nulos.</w:t>
      </w:r>
    </w:p>
    <w:p w14:paraId="78E09863" w14:textId="77777777" w:rsidR="00597473" w:rsidRPr="00597473" w:rsidRDefault="00597473" w:rsidP="0048388D">
      <w:pPr>
        <w:keepNext/>
        <w:ind w:firstLine="708"/>
        <w:jc w:val="center"/>
        <w:rPr>
          <w:sz w:val="20"/>
          <w:szCs w:val="20"/>
        </w:rPr>
      </w:pPr>
      <w:r w:rsidRPr="00597473">
        <w:rPr>
          <w:rFonts w:cs="Times New Roman"/>
          <w:bCs/>
          <w:noProof/>
          <w:szCs w:val="24"/>
          <w:lang w:val="en-US"/>
        </w:rPr>
        <w:lastRenderedPageBreak/>
        <w:drawing>
          <wp:inline distT="0" distB="0" distL="0" distR="0" wp14:anchorId="6D6AB192" wp14:editId="7EAA700E">
            <wp:extent cx="3829050" cy="4578739"/>
            <wp:effectExtent l="0" t="0" r="0" b="0"/>
            <wp:docPr id="1428574378" name="Imagen 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574378" name="Imagen 1" descr="Tabla&#10;&#10;Descripción generada automáticamente con confianza media"/>
                    <pic:cNvPicPr/>
                  </pic:nvPicPr>
                  <pic:blipFill>
                    <a:blip r:embed="rId22"/>
                    <a:stretch>
                      <a:fillRect/>
                    </a:stretch>
                  </pic:blipFill>
                  <pic:spPr>
                    <a:xfrm>
                      <a:off x="0" y="0"/>
                      <a:ext cx="3841139" cy="4593195"/>
                    </a:xfrm>
                    <a:prstGeom prst="rect">
                      <a:avLst/>
                    </a:prstGeom>
                  </pic:spPr>
                </pic:pic>
              </a:graphicData>
            </a:graphic>
          </wp:inline>
        </w:drawing>
      </w:r>
    </w:p>
    <w:p w14:paraId="7681F9D7" w14:textId="6BCB3021" w:rsidR="00597473" w:rsidRDefault="00597473" w:rsidP="0048388D">
      <w:pPr>
        <w:pStyle w:val="Descripcin"/>
        <w:spacing w:line="480" w:lineRule="auto"/>
        <w:jc w:val="center"/>
        <w:rPr>
          <w:i w:val="0"/>
          <w:iCs w:val="0"/>
          <w:color w:val="auto"/>
          <w:sz w:val="20"/>
          <w:szCs w:val="20"/>
        </w:rPr>
      </w:pPr>
      <w:bookmarkStart w:id="1059" w:name="_Toc144381442"/>
      <w:r w:rsidRPr="00597473">
        <w:rPr>
          <w:b/>
          <w:bCs/>
          <w:i w:val="0"/>
          <w:iCs w:val="0"/>
          <w:color w:val="auto"/>
          <w:sz w:val="20"/>
          <w:szCs w:val="20"/>
        </w:rPr>
        <w:t xml:space="preserve">Figura </w:t>
      </w:r>
      <w:r w:rsidRPr="00597473">
        <w:rPr>
          <w:b/>
          <w:bCs/>
          <w:i w:val="0"/>
          <w:iCs w:val="0"/>
          <w:color w:val="auto"/>
          <w:sz w:val="20"/>
          <w:szCs w:val="20"/>
        </w:rPr>
        <w:fldChar w:fldCharType="begin"/>
      </w:r>
      <w:r w:rsidRPr="00597473">
        <w:rPr>
          <w:b/>
          <w:bCs/>
          <w:i w:val="0"/>
          <w:iCs w:val="0"/>
          <w:color w:val="auto"/>
          <w:sz w:val="20"/>
          <w:szCs w:val="20"/>
        </w:rPr>
        <w:instrText xml:space="preserve"> SEQ Figura \* ARABIC </w:instrText>
      </w:r>
      <w:r w:rsidRPr="00597473">
        <w:rPr>
          <w:b/>
          <w:bCs/>
          <w:i w:val="0"/>
          <w:iCs w:val="0"/>
          <w:color w:val="auto"/>
          <w:sz w:val="20"/>
          <w:szCs w:val="20"/>
        </w:rPr>
        <w:fldChar w:fldCharType="separate"/>
      </w:r>
      <w:r w:rsidR="00260299">
        <w:rPr>
          <w:b/>
          <w:bCs/>
          <w:i w:val="0"/>
          <w:iCs w:val="0"/>
          <w:noProof/>
          <w:color w:val="auto"/>
          <w:sz w:val="20"/>
          <w:szCs w:val="20"/>
        </w:rPr>
        <w:t>9</w:t>
      </w:r>
      <w:r w:rsidRPr="00597473">
        <w:rPr>
          <w:b/>
          <w:bCs/>
          <w:i w:val="0"/>
          <w:iCs w:val="0"/>
          <w:color w:val="auto"/>
          <w:sz w:val="20"/>
          <w:szCs w:val="20"/>
        </w:rPr>
        <w:fldChar w:fldCharType="end"/>
      </w:r>
      <w:r w:rsidRPr="00597473">
        <w:rPr>
          <w:b/>
          <w:bCs/>
          <w:i w:val="0"/>
          <w:iCs w:val="0"/>
          <w:color w:val="auto"/>
          <w:sz w:val="20"/>
          <w:szCs w:val="20"/>
        </w:rPr>
        <w:t>.</w:t>
      </w:r>
      <w:r w:rsidRPr="00597473">
        <w:rPr>
          <w:i w:val="0"/>
          <w:iCs w:val="0"/>
          <w:color w:val="auto"/>
          <w:sz w:val="20"/>
          <w:szCs w:val="20"/>
        </w:rPr>
        <w:t xml:space="preserve"> </w:t>
      </w:r>
      <w:r>
        <w:rPr>
          <w:i w:val="0"/>
          <w:iCs w:val="0"/>
          <w:color w:val="auto"/>
          <w:sz w:val="20"/>
          <w:szCs w:val="20"/>
        </w:rPr>
        <w:t>Información detallada de la d</w:t>
      </w:r>
      <w:r w:rsidRPr="00597473">
        <w:rPr>
          <w:i w:val="0"/>
          <w:iCs w:val="0"/>
          <w:color w:val="auto"/>
          <w:sz w:val="20"/>
          <w:szCs w:val="20"/>
        </w:rPr>
        <w:t>ata</w:t>
      </w:r>
      <w:bookmarkEnd w:id="1059"/>
    </w:p>
    <w:p w14:paraId="1A919388" w14:textId="77777777" w:rsidR="00597473" w:rsidRDefault="00597473" w:rsidP="0048467D">
      <w:pPr>
        <w:keepNext/>
      </w:pPr>
      <w:r w:rsidRPr="00597473">
        <w:rPr>
          <w:noProof/>
          <w:lang w:val="en-US"/>
        </w:rPr>
        <w:drawing>
          <wp:inline distT="0" distB="0" distL="0" distR="0" wp14:anchorId="3EF7C777" wp14:editId="2A956864">
            <wp:extent cx="3851236" cy="3324225"/>
            <wp:effectExtent l="0" t="0" r="0" b="0"/>
            <wp:docPr id="314238226"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38226" name="Imagen 1" descr="Gráfico, Gráfico de barras&#10;&#10;Descripción generada automáticamente"/>
                    <pic:cNvPicPr/>
                  </pic:nvPicPr>
                  <pic:blipFill>
                    <a:blip r:embed="rId23"/>
                    <a:stretch>
                      <a:fillRect/>
                    </a:stretch>
                  </pic:blipFill>
                  <pic:spPr>
                    <a:xfrm>
                      <a:off x="0" y="0"/>
                      <a:ext cx="3855944" cy="3328289"/>
                    </a:xfrm>
                    <a:prstGeom prst="rect">
                      <a:avLst/>
                    </a:prstGeom>
                  </pic:spPr>
                </pic:pic>
              </a:graphicData>
            </a:graphic>
          </wp:inline>
        </w:drawing>
      </w:r>
    </w:p>
    <w:p w14:paraId="58C18085" w14:textId="6D616EBD" w:rsidR="00597473" w:rsidRPr="00EA4130" w:rsidRDefault="00597473" w:rsidP="0048388D">
      <w:pPr>
        <w:pStyle w:val="Descripcin"/>
        <w:spacing w:line="480" w:lineRule="auto"/>
        <w:jc w:val="center"/>
        <w:rPr>
          <w:i w:val="0"/>
          <w:iCs w:val="0"/>
          <w:color w:val="auto"/>
          <w:sz w:val="20"/>
          <w:szCs w:val="20"/>
        </w:rPr>
      </w:pPr>
      <w:bookmarkStart w:id="1060" w:name="_Toc144381443"/>
      <w:r w:rsidRPr="00EA4130">
        <w:rPr>
          <w:b/>
          <w:bCs/>
          <w:i w:val="0"/>
          <w:iCs w:val="0"/>
          <w:color w:val="auto"/>
          <w:sz w:val="20"/>
          <w:szCs w:val="20"/>
        </w:rPr>
        <w:t xml:space="preserve">Figura </w:t>
      </w:r>
      <w:r w:rsidRPr="00EA4130">
        <w:rPr>
          <w:b/>
          <w:bCs/>
          <w:i w:val="0"/>
          <w:iCs w:val="0"/>
          <w:color w:val="auto"/>
          <w:sz w:val="20"/>
          <w:szCs w:val="20"/>
        </w:rPr>
        <w:fldChar w:fldCharType="begin"/>
      </w:r>
      <w:r w:rsidRPr="00EA4130">
        <w:rPr>
          <w:b/>
          <w:bCs/>
          <w:i w:val="0"/>
          <w:iCs w:val="0"/>
          <w:color w:val="auto"/>
          <w:sz w:val="20"/>
          <w:szCs w:val="20"/>
        </w:rPr>
        <w:instrText xml:space="preserve"> SEQ Figura \* ARABIC </w:instrText>
      </w:r>
      <w:r w:rsidRPr="00EA4130">
        <w:rPr>
          <w:b/>
          <w:bCs/>
          <w:i w:val="0"/>
          <w:iCs w:val="0"/>
          <w:color w:val="auto"/>
          <w:sz w:val="20"/>
          <w:szCs w:val="20"/>
        </w:rPr>
        <w:fldChar w:fldCharType="separate"/>
      </w:r>
      <w:r w:rsidR="00260299">
        <w:rPr>
          <w:b/>
          <w:bCs/>
          <w:i w:val="0"/>
          <w:iCs w:val="0"/>
          <w:noProof/>
          <w:color w:val="auto"/>
          <w:sz w:val="20"/>
          <w:szCs w:val="20"/>
        </w:rPr>
        <w:t>10</w:t>
      </w:r>
      <w:r w:rsidRPr="00EA4130">
        <w:rPr>
          <w:b/>
          <w:bCs/>
          <w:i w:val="0"/>
          <w:iCs w:val="0"/>
          <w:color w:val="auto"/>
          <w:sz w:val="20"/>
          <w:szCs w:val="20"/>
        </w:rPr>
        <w:fldChar w:fldCharType="end"/>
      </w:r>
      <w:r w:rsidRPr="00EA4130">
        <w:rPr>
          <w:b/>
          <w:bCs/>
          <w:i w:val="0"/>
          <w:iCs w:val="0"/>
          <w:color w:val="auto"/>
          <w:sz w:val="20"/>
          <w:szCs w:val="20"/>
        </w:rPr>
        <w:t>.</w:t>
      </w:r>
      <w:r w:rsidRPr="00EA4130">
        <w:rPr>
          <w:i w:val="0"/>
          <w:iCs w:val="0"/>
          <w:color w:val="auto"/>
          <w:sz w:val="20"/>
          <w:szCs w:val="20"/>
        </w:rPr>
        <w:t xml:space="preserve"> Variable tamaño de empresa</w:t>
      </w:r>
      <w:bookmarkEnd w:id="1060"/>
    </w:p>
    <w:p w14:paraId="50B5D056" w14:textId="77777777" w:rsidR="00EA4130" w:rsidRPr="00EA4130" w:rsidRDefault="00597473" w:rsidP="0048388D">
      <w:pPr>
        <w:keepNext/>
        <w:jc w:val="center"/>
        <w:rPr>
          <w:sz w:val="20"/>
          <w:szCs w:val="20"/>
        </w:rPr>
      </w:pPr>
      <w:r w:rsidRPr="00EA4130">
        <w:rPr>
          <w:noProof/>
          <w:sz w:val="20"/>
          <w:szCs w:val="20"/>
          <w:lang w:val="en-US"/>
        </w:rPr>
        <w:lastRenderedPageBreak/>
        <w:drawing>
          <wp:inline distT="0" distB="0" distL="0" distR="0" wp14:anchorId="72CDBC74" wp14:editId="50267CF6">
            <wp:extent cx="3857625" cy="4233498"/>
            <wp:effectExtent l="0" t="0" r="0" b="0"/>
            <wp:docPr id="1872972282"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72282" name="Imagen 1" descr="Gráfico, Histograma&#10;&#10;Descripción generada automáticamente"/>
                    <pic:cNvPicPr/>
                  </pic:nvPicPr>
                  <pic:blipFill>
                    <a:blip r:embed="rId24"/>
                    <a:stretch>
                      <a:fillRect/>
                    </a:stretch>
                  </pic:blipFill>
                  <pic:spPr>
                    <a:xfrm>
                      <a:off x="0" y="0"/>
                      <a:ext cx="3874121" cy="4251602"/>
                    </a:xfrm>
                    <a:prstGeom prst="rect">
                      <a:avLst/>
                    </a:prstGeom>
                  </pic:spPr>
                </pic:pic>
              </a:graphicData>
            </a:graphic>
          </wp:inline>
        </w:drawing>
      </w:r>
    </w:p>
    <w:p w14:paraId="5AB06A56" w14:textId="6511A5E2" w:rsidR="00597473" w:rsidRPr="00EA4130" w:rsidRDefault="00EA4130" w:rsidP="0048388D">
      <w:pPr>
        <w:pStyle w:val="Descripcin"/>
        <w:spacing w:line="480" w:lineRule="auto"/>
        <w:jc w:val="center"/>
        <w:rPr>
          <w:i w:val="0"/>
          <w:iCs w:val="0"/>
          <w:color w:val="auto"/>
          <w:sz w:val="20"/>
          <w:szCs w:val="20"/>
        </w:rPr>
      </w:pPr>
      <w:bookmarkStart w:id="1061" w:name="_Toc144381444"/>
      <w:r w:rsidRPr="00EA4130">
        <w:rPr>
          <w:b/>
          <w:bCs/>
          <w:i w:val="0"/>
          <w:iCs w:val="0"/>
          <w:color w:val="auto"/>
          <w:sz w:val="20"/>
          <w:szCs w:val="20"/>
        </w:rPr>
        <w:t xml:space="preserve">Figura </w:t>
      </w:r>
      <w:r w:rsidRPr="00EA4130">
        <w:rPr>
          <w:b/>
          <w:bCs/>
          <w:i w:val="0"/>
          <w:iCs w:val="0"/>
          <w:color w:val="auto"/>
          <w:sz w:val="20"/>
          <w:szCs w:val="20"/>
        </w:rPr>
        <w:fldChar w:fldCharType="begin"/>
      </w:r>
      <w:r w:rsidRPr="00EA4130">
        <w:rPr>
          <w:b/>
          <w:bCs/>
          <w:i w:val="0"/>
          <w:iCs w:val="0"/>
          <w:color w:val="auto"/>
          <w:sz w:val="20"/>
          <w:szCs w:val="20"/>
        </w:rPr>
        <w:instrText xml:space="preserve"> SEQ Figura \* ARABIC </w:instrText>
      </w:r>
      <w:r w:rsidRPr="00EA4130">
        <w:rPr>
          <w:b/>
          <w:bCs/>
          <w:i w:val="0"/>
          <w:iCs w:val="0"/>
          <w:color w:val="auto"/>
          <w:sz w:val="20"/>
          <w:szCs w:val="20"/>
        </w:rPr>
        <w:fldChar w:fldCharType="separate"/>
      </w:r>
      <w:r w:rsidR="00260299">
        <w:rPr>
          <w:b/>
          <w:bCs/>
          <w:i w:val="0"/>
          <w:iCs w:val="0"/>
          <w:noProof/>
          <w:color w:val="auto"/>
          <w:sz w:val="20"/>
          <w:szCs w:val="20"/>
        </w:rPr>
        <w:t>11</w:t>
      </w:r>
      <w:r w:rsidRPr="00EA4130">
        <w:rPr>
          <w:b/>
          <w:bCs/>
          <w:i w:val="0"/>
          <w:iCs w:val="0"/>
          <w:color w:val="auto"/>
          <w:sz w:val="20"/>
          <w:szCs w:val="20"/>
        </w:rPr>
        <w:fldChar w:fldCharType="end"/>
      </w:r>
      <w:r w:rsidRPr="00EA4130">
        <w:rPr>
          <w:b/>
          <w:bCs/>
          <w:i w:val="0"/>
          <w:iCs w:val="0"/>
          <w:color w:val="auto"/>
          <w:sz w:val="20"/>
          <w:szCs w:val="20"/>
        </w:rPr>
        <w:t xml:space="preserve">. </w:t>
      </w:r>
      <w:r w:rsidRPr="00EA4130">
        <w:rPr>
          <w:i w:val="0"/>
          <w:iCs w:val="0"/>
          <w:color w:val="auto"/>
          <w:sz w:val="20"/>
          <w:szCs w:val="20"/>
        </w:rPr>
        <w:t>Variable provincias</w:t>
      </w:r>
      <w:bookmarkEnd w:id="1061"/>
    </w:p>
    <w:p w14:paraId="35FE3016" w14:textId="28E88BEC" w:rsidR="005F7C79" w:rsidRPr="004A47A5" w:rsidRDefault="005F7C79" w:rsidP="0048388D">
      <w:pPr>
        <w:pStyle w:val="Descripcin"/>
        <w:keepNext/>
        <w:spacing w:line="480" w:lineRule="auto"/>
        <w:jc w:val="center"/>
        <w:rPr>
          <w:i w:val="0"/>
          <w:iCs w:val="0"/>
          <w:color w:val="auto"/>
          <w:sz w:val="20"/>
          <w:szCs w:val="20"/>
        </w:rPr>
      </w:pPr>
      <w:r w:rsidRPr="004A47A5">
        <w:rPr>
          <w:i w:val="0"/>
          <w:iCs w:val="0"/>
          <w:noProof/>
          <w:color w:val="auto"/>
          <w:sz w:val="20"/>
          <w:szCs w:val="20"/>
          <w:lang w:val="en-US"/>
        </w:rPr>
        <w:drawing>
          <wp:inline distT="0" distB="0" distL="0" distR="0" wp14:anchorId="1CB02316" wp14:editId="4DDE45C7">
            <wp:extent cx="3679425" cy="3619500"/>
            <wp:effectExtent l="0" t="0" r="0" b="0"/>
            <wp:docPr id="125812361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123618" name="Imagen 1" descr="Gráfico&#10;&#10;Descripción generada automáticamente"/>
                    <pic:cNvPicPr/>
                  </pic:nvPicPr>
                  <pic:blipFill>
                    <a:blip r:embed="rId25"/>
                    <a:stretch>
                      <a:fillRect/>
                    </a:stretch>
                  </pic:blipFill>
                  <pic:spPr>
                    <a:xfrm>
                      <a:off x="0" y="0"/>
                      <a:ext cx="3703239" cy="3642926"/>
                    </a:xfrm>
                    <a:prstGeom prst="rect">
                      <a:avLst/>
                    </a:prstGeom>
                  </pic:spPr>
                </pic:pic>
              </a:graphicData>
            </a:graphic>
          </wp:inline>
        </w:drawing>
      </w:r>
    </w:p>
    <w:p w14:paraId="7387850B" w14:textId="389D0A3A" w:rsidR="005F7C79" w:rsidRDefault="005F7C79" w:rsidP="0048388D">
      <w:pPr>
        <w:pStyle w:val="Descripcin"/>
        <w:spacing w:line="480" w:lineRule="auto"/>
        <w:jc w:val="center"/>
        <w:rPr>
          <w:i w:val="0"/>
          <w:iCs w:val="0"/>
          <w:color w:val="auto"/>
          <w:sz w:val="20"/>
          <w:szCs w:val="20"/>
        </w:rPr>
      </w:pPr>
      <w:bookmarkStart w:id="1062" w:name="_Toc144381445"/>
      <w:r w:rsidRPr="004A47A5">
        <w:rPr>
          <w:b/>
          <w:bCs/>
          <w:i w:val="0"/>
          <w:iCs w:val="0"/>
          <w:color w:val="auto"/>
          <w:sz w:val="20"/>
          <w:szCs w:val="20"/>
        </w:rPr>
        <w:t xml:space="preserve">Figura </w:t>
      </w:r>
      <w:r w:rsidRPr="004A47A5">
        <w:rPr>
          <w:b/>
          <w:bCs/>
          <w:i w:val="0"/>
          <w:iCs w:val="0"/>
          <w:color w:val="auto"/>
          <w:sz w:val="20"/>
          <w:szCs w:val="20"/>
        </w:rPr>
        <w:fldChar w:fldCharType="begin"/>
      </w:r>
      <w:r w:rsidRPr="004A47A5">
        <w:rPr>
          <w:b/>
          <w:bCs/>
          <w:i w:val="0"/>
          <w:iCs w:val="0"/>
          <w:color w:val="auto"/>
          <w:sz w:val="20"/>
          <w:szCs w:val="20"/>
        </w:rPr>
        <w:instrText xml:space="preserve"> SEQ Figura \* ARABIC </w:instrText>
      </w:r>
      <w:r w:rsidRPr="004A47A5">
        <w:rPr>
          <w:b/>
          <w:bCs/>
          <w:i w:val="0"/>
          <w:iCs w:val="0"/>
          <w:color w:val="auto"/>
          <w:sz w:val="20"/>
          <w:szCs w:val="20"/>
        </w:rPr>
        <w:fldChar w:fldCharType="separate"/>
      </w:r>
      <w:r w:rsidR="00260299">
        <w:rPr>
          <w:b/>
          <w:bCs/>
          <w:i w:val="0"/>
          <w:iCs w:val="0"/>
          <w:noProof/>
          <w:color w:val="auto"/>
          <w:sz w:val="20"/>
          <w:szCs w:val="20"/>
        </w:rPr>
        <w:t>12</w:t>
      </w:r>
      <w:r w:rsidRPr="004A47A5">
        <w:rPr>
          <w:b/>
          <w:bCs/>
          <w:i w:val="0"/>
          <w:iCs w:val="0"/>
          <w:color w:val="auto"/>
          <w:sz w:val="20"/>
          <w:szCs w:val="20"/>
        </w:rPr>
        <w:fldChar w:fldCharType="end"/>
      </w:r>
      <w:r w:rsidRPr="004A47A5">
        <w:rPr>
          <w:b/>
          <w:bCs/>
          <w:i w:val="0"/>
          <w:iCs w:val="0"/>
          <w:color w:val="auto"/>
          <w:sz w:val="20"/>
          <w:szCs w:val="20"/>
        </w:rPr>
        <w:t>.</w:t>
      </w:r>
      <w:r w:rsidRPr="004A47A5">
        <w:rPr>
          <w:i w:val="0"/>
          <w:iCs w:val="0"/>
          <w:color w:val="auto"/>
          <w:sz w:val="20"/>
          <w:szCs w:val="20"/>
        </w:rPr>
        <w:t xml:space="preserve"> Verificación de datos nulos</w:t>
      </w:r>
      <w:bookmarkEnd w:id="1062"/>
    </w:p>
    <w:p w14:paraId="3107FB05" w14:textId="0869DDB0" w:rsidR="005F7C79" w:rsidRPr="004A47A5" w:rsidRDefault="005F7C79" w:rsidP="0048467D">
      <w:r>
        <w:lastRenderedPageBreak/>
        <w:t xml:space="preserve">Como </w:t>
      </w:r>
      <w:r w:rsidR="0048467D">
        <w:t>última</w:t>
      </w:r>
      <w:r>
        <w:t xml:space="preserve"> parte de esta fase de limpieza, después de limpiar, construir</w:t>
      </w:r>
      <w:r w:rsidR="00AB3060">
        <w:t>,</w:t>
      </w:r>
      <w:r>
        <w:t xml:space="preserve"> integrar y formatear datos; guardamos la data resultante en formato Excel ya que nos servirá de base para la creación del dashboard en PowerBI; utilizamos el código: </w:t>
      </w:r>
      <w:r w:rsidRPr="004A47A5">
        <w:t>tesis_df.to_excel('data_BI.xlsx', index=False)</w:t>
      </w:r>
    </w:p>
    <w:p w14:paraId="7B5F3CDE" w14:textId="005CF63D" w:rsidR="00453BBC" w:rsidRPr="00644285" w:rsidRDefault="00453BBC" w:rsidP="0048467D">
      <w:pPr>
        <w:pStyle w:val="Prrafodelista"/>
        <w:numPr>
          <w:ilvl w:val="1"/>
          <w:numId w:val="8"/>
        </w:numPr>
        <w:outlineLvl w:val="0"/>
        <w:rPr>
          <w:rFonts w:cs="Times New Roman"/>
          <w:b/>
          <w:szCs w:val="24"/>
        </w:rPr>
      </w:pPr>
      <w:bookmarkStart w:id="1063" w:name="_Toc144815957"/>
      <w:r w:rsidRPr="003474C0">
        <w:rPr>
          <w:rFonts w:cs="Times New Roman"/>
          <w:b/>
          <w:szCs w:val="24"/>
        </w:rPr>
        <w:t>Fase 4</w:t>
      </w:r>
      <w:bookmarkEnd w:id="1063"/>
    </w:p>
    <w:p w14:paraId="37895ABF" w14:textId="675CD41D" w:rsidR="00644285" w:rsidRDefault="005F7C79" w:rsidP="0048467D">
      <w:pPr>
        <w:ind w:firstLine="708"/>
      </w:pPr>
      <w:r>
        <w:t>El modelado</w:t>
      </w:r>
      <w:r w:rsidR="00211A9B">
        <w:t xml:space="preserve"> parte con la selección de la técnica que en este caso usamos algoritmos de predicción con entrenamiento supervisado para los modelos de Machine Learning, por otra parte, usamos la herramienta </w:t>
      </w:r>
      <w:r w:rsidR="00DA46C0">
        <w:t>PowerBI</w:t>
      </w:r>
      <w:r w:rsidR="00211A9B">
        <w:t xml:space="preserve"> para el análisis de data y para crear un dashboard de las etiquetas categóricas que no se pudieron modelar en ML.</w:t>
      </w:r>
    </w:p>
    <w:p w14:paraId="54FA8FDD" w14:textId="6F095B77" w:rsidR="0061439F" w:rsidRDefault="0061439F" w:rsidP="0048467D">
      <w:pPr>
        <w:ind w:firstLine="708"/>
        <w:rPr>
          <w:rFonts w:cs="Times New Roman"/>
          <w:bCs/>
          <w:szCs w:val="24"/>
        </w:rPr>
      </w:pPr>
      <w:r>
        <w:rPr>
          <w:rFonts w:cs="Times New Roman"/>
          <w:bCs/>
          <w:szCs w:val="24"/>
        </w:rPr>
        <w:t>En primera instancia declaramos las variables etiqueta y las variables características, para continuar con la división de la data y terminar con el entrenamiento del modelo.</w:t>
      </w:r>
    </w:p>
    <w:p w14:paraId="0D9B069E" w14:textId="058E58BC" w:rsidR="00211A9B" w:rsidRDefault="0061439F" w:rsidP="0048467D">
      <w:pPr>
        <w:ind w:firstLine="708"/>
        <w:rPr>
          <w:rFonts w:cs="Times New Roman"/>
          <w:bCs/>
          <w:szCs w:val="24"/>
        </w:rPr>
      </w:pPr>
      <w:r>
        <w:rPr>
          <w:rFonts w:cs="Times New Roman"/>
          <w:bCs/>
          <w:szCs w:val="24"/>
        </w:rPr>
        <w:t xml:space="preserve">Nuestro primer modelo es un algoritmo de regresión logística que tiene como objetivo predecir el resultado de la variable categórica </w:t>
      </w:r>
      <w:r w:rsidRPr="0061439F">
        <w:rPr>
          <w:rFonts w:cs="Times New Roman"/>
          <w:bCs/>
          <w:szCs w:val="24"/>
        </w:rPr>
        <w:t>'Conexion_Internet'</w:t>
      </w:r>
      <w:r>
        <w:rPr>
          <w:rFonts w:cs="Times New Roman"/>
          <w:bCs/>
          <w:szCs w:val="24"/>
        </w:rPr>
        <w:t xml:space="preserve">, donde el resultado será si la empresa tiene o no conexión a internet.     </w:t>
      </w:r>
    </w:p>
    <w:p w14:paraId="715CAC78" w14:textId="77777777" w:rsidR="005016D5" w:rsidRDefault="005016D5" w:rsidP="0048467D">
      <w:pPr>
        <w:ind w:firstLine="708"/>
        <w:rPr>
          <w:rFonts w:cs="Times New Roman"/>
          <w:bCs/>
          <w:szCs w:val="24"/>
        </w:rPr>
      </w:pPr>
      <w:r>
        <w:rPr>
          <w:rFonts w:cs="Times New Roman"/>
          <w:bCs/>
          <w:szCs w:val="24"/>
        </w:rPr>
        <w:t>Declaramos la etiquetas (Y), y las características (X)</w:t>
      </w:r>
    </w:p>
    <w:p w14:paraId="30D42728" w14:textId="77777777" w:rsidR="005016D5" w:rsidRPr="005016D5" w:rsidRDefault="005016D5" w:rsidP="0048467D">
      <w:pPr>
        <w:ind w:firstLine="708"/>
        <w:rPr>
          <w:rFonts w:cs="Times New Roman"/>
          <w:bCs/>
          <w:szCs w:val="24"/>
        </w:rPr>
      </w:pPr>
      <w:r w:rsidRPr="005016D5">
        <w:rPr>
          <w:rFonts w:cs="Times New Roman"/>
          <w:bCs/>
          <w:szCs w:val="24"/>
        </w:rPr>
        <w:t>X = tesis_df[['Computador_cant', 'Pda_cant',</w:t>
      </w:r>
    </w:p>
    <w:p w14:paraId="55EEEC37" w14:textId="77777777" w:rsidR="005016D5" w:rsidRPr="005016D5" w:rsidRDefault="005016D5" w:rsidP="0048467D">
      <w:pPr>
        <w:ind w:firstLine="708"/>
        <w:rPr>
          <w:rFonts w:cs="Times New Roman"/>
          <w:bCs/>
          <w:szCs w:val="24"/>
          <w:lang w:val="en-US"/>
        </w:rPr>
      </w:pPr>
      <w:r w:rsidRPr="005016D5">
        <w:rPr>
          <w:rFonts w:cs="Times New Roman"/>
          <w:bCs/>
          <w:szCs w:val="24"/>
        </w:rPr>
        <w:t xml:space="preserve">       </w:t>
      </w:r>
      <w:r w:rsidRPr="005016D5">
        <w:rPr>
          <w:rFonts w:cs="Times New Roman"/>
          <w:bCs/>
          <w:szCs w:val="24"/>
          <w:lang w:val="en-US"/>
        </w:rPr>
        <w:t xml:space="preserve">'Celular_cant', 'Notebooks_cant', 'Tablet_cant', </w:t>
      </w:r>
    </w:p>
    <w:p w14:paraId="49E8ED25" w14:textId="77777777" w:rsidR="005016D5" w:rsidRPr="005016D5" w:rsidRDefault="005016D5" w:rsidP="0048467D">
      <w:pPr>
        <w:ind w:firstLine="708"/>
        <w:rPr>
          <w:rFonts w:cs="Times New Roman"/>
          <w:bCs/>
          <w:szCs w:val="24"/>
        </w:rPr>
      </w:pPr>
      <w:r w:rsidRPr="005016D5">
        <w:rPr>
          <w:rFonts w:cs="Times New Roman"/>
          <w:bCs/>
          <w:szCs w:val="24"/>
          <w:lang w:val="en-US"/>
        </w:rPr>
        <w:t xml:space="preserve">       </w:t>
      </w:r>
      <w:r w:rsidRPr="005016D5">
        <w:rPr>
          <w:rFonts w:cs="Times New Roman"/>
          <w:bCs/>
          <w:szCs w:val="24"/>
        </w:rPr>
        <w:t>'Pag_Web', 'Uso_Celular', 'Uso_Email', 'Uso_R_Sociales',</w:t>
      </w:r>
    </w:p>
    <w:p w14:paraId="07DE8541" w14:textId="760D533C" w:rsidR="005016D5" w:rsidRPr="005016D5" w:rsidRDefault="005016D5" w:rsidP="0048467D">
      <w:pPr>
        <w:ind w:firstLine="708"/>
        <w:rPr>
          <w:rFonts w:cs="Times New Roman"/>
          <w:bCs/>
          <w:szCs w:val="24"/>
        </w:rPr>
      </w:pPr>
      <w:r w:rsidRPr="005016D5">
        <w:rPr>
          <w:rFonts w:cs="Times New Roman"/>
          <w:bCs/>
          <w:szCs w:val="24"/>
        </w:rPr>
        <w:t xml:space="preserve">       'Especialistas_tic', 'Personal_Conocimiento_tic','Intranet']] </w:t>
      </w:r>
    </w:p>
    <w:p w14:paraId="644C8D0D" w14:textId="77777777" w:rsidR="005016D5" w:rsidRDefault="005016D5" w:rsidP="0048467D">
      <w:pPr>
        <w:ind w:firstLine="708"/>
        <w:rPr>
          <w:rFonts w:cs="Times New Roman"/>
          <w:bCs/>
          <w:szCs w:val="24"/>
        </w:rPr>
      </w:pPr>
      <w:r w:rsidRPr="005016D5">
        <w:rPr>
          <w:rFonts w:cs="Times New Roman"/>
          <w:bCs/>
          <w:szCs w:val="24"/>
        </w:rPr>
        <w:t>y = tesis_df['Conexion_Internet']</w:t>
      </w:r>
    </w:p>
    <w:p w14:paraId="78823E96" w14:textId="7A58FB49" w:rsidR="0033434E" w:rsidRDefault="005016D5" w:rsidP="0048467D">
      <w:pPr>
        <w:ind w:firstLine="708"/>
        <w:rPr>
          <w:rFonts w:cs="Times New Roman"/>
          <w:bCs/>
          <w:szCs w:val="24"/>
        </w:rPr>
      </w:pPr>
      <w:r>
        <w:rPr>
          <w:rFonts w:cs="Times New Roman"/>
          <w:bCs/>
          <w:szCs w:val="24"/>
        </w:rPr>
        <w:t>Continuamos</w:t>
      </w:r>
      <w:r w:rsidR="0033434E">
        <w:rPr>
          <w:rFonts w:cs="Times New Roman"/>
          <w:bCs/>
          <w:szCs w:val="24"/>
        </w:rPr>
        <w:t xml:space="preserve"> con la división de datos para el entrenamiento del modelo, lo recomendable es una división de 70/30 u 80/20 para la aplicación usaremos 70/30 y tenemos el siguiente código: </w:t>
      </w:r>
      <w:r w:rsidR="0033434E" w:rsidRPr="0033434E">
        <w:rPr>
          <w:rFonts w:cs="Times New Roman"/>
          <w:bCs/>
          <w:szCs w:val="24"/>
        </w:rPr>
        <w:t>X_train, X_test, y_train, y_test = train_test_split(X, y, test_size=0.3, random_state = 42)</w:t>
      </w:r>
      <w:r w:rsidR="0033434E">
        <w:rPr>
          <w:rFonts w:cs="Times New Roman"/>
          <w:bCs/>
          <w:szCs w:val="24"/>
        </w:rPr>
        <w:t xml:space="preserve">; el </w:t>
      </w:r>
      <w:r w:rsidR="00DA46C0">
        <w:rPr>
          <w:rFonts w:cs="Times New Roman"/>
          <w:bCs/>
          <w:szCs w:val="24"/>
        </w:rPr>
        <w:t>entrenamiento</w:t>
      </w:r>
      <w:r w:rsidR="0033434E">
        <w:rPr>
          <w:rFonts w:cs="Times New Roman"/>
          <w:bCs/>
          <w:szCs w:val="24"/>
        </w:rPr>
        <w:t xml:space="preserve"> del modelo lo conseguimos creando el modelo y entrenándolo de la siguiente manera:</w:t>
      </w:r>
      <w:r w:rsidR="0033434E" w:rsidRPr="0033434E">
        <w:rPr>
          <w:rFonts w:cs="Times New Roman"/>
          <w:bCs/>
          <w:szCs w:val="24"/>
        </w:rPr>
        <w:t xml:space="preserve"> </w:t>
      </w:r>
    </w:p>
    <w:p w14:paraId="441853DC" w14:textId="77777777" w:rsidR="0033434E" w:rsidRDefault="0033434E" w:rsidP="0048467D">
      <w:pPr>
        <w:ind w:left="708" w:firstLine="708"/>
        <w:rPr>
          <w:rFonts w:cs="Times New Roman"/>
          <w:bCs/>
          <w:szCs w:val="24"/>
          <w:lang w:val="en-US"/>
        </w:rPr>
      </w:pPr>
      <w:r w:rsidRPr="0033434E">
        <w:rPr>
          <w:rFonts w:cs="Times New Roman"/>
          <w:bCs/>
          <w:szCs w:val="24"/>
          <w:lang w:val="en-US"/>
        </w:rPr>
        <w:lastRenderedPageBreak/>
        <w:t xml:space="preserve">lrm = LogisticRegression() </w:t>
      </w:r>
    </w:p>
    <w:p w14:paraId="51B9BFB0" w14:textId="37A806C4" w:rsidR="005016D5" w:rsidRPr="0033434E" w:rsidRDefault="0033434E" w:rsidP="0048467D">
      <w:pPr>
        <w:ind w:left="708" w:firstLine="708"/>
        <w:rPr>
          <w:rFonts w:cs="Times New Roman"/>
          <w:bCs/>
          <w:szCs w:val="24"/>
          <w:lang w:val="en-US"/>
        </w:rPr>
      </w:pPr>
      <w:r w:rsidRPr="0033434E">
        <w:rPr>
          <w:rFonts w:cs="Times New Roman"/>
          <w:bCs/>
          <w:szCs w:val="24"/>
          <w:lang w:val="en-US"/>
        </w:rPr>
        <w:t xml:space="preserve">lrm.fit(X_train, y_train)  </w:t>
      </w:r>
      <w:r w:rsidR="005016D5" w:rsidRPr="0033434E">
        <w:rPr>
          <w:rFonts w:cs="Times New Roman"/>
          <w:bCs/>
          <w:szCs w:val="24"/>
          <w:lang w:val="en-US"/>
        </w:rPr>
        <w:t xml:space="preserve">   </w:t>
      </w:r>
    </w:p>
    <w:p w14:paraId="3FA1DFD4" w14:textId="7B43BE6C" w:rsidR="0033434E" w:rsidRDefault="0033434E" w:rsidP="0048467D">
      <w:pPr>
        <w:ind w:firstLine="0"/>
        <w:rPr>
          <w:rFonts w:cs="Times New Roman"/>
          <w:bCs/>
          <w:szCs w:val="24"/>
          <w:lang w:val="es-EC"/>
        </w:rPr>
      </w:pPr>
      <w:r>
        <w:rPr>
          <w:rFonts w:cs="Times New Roman"/>
          <w:bCs/>
          <w:szCs w:val="24"/>
          <w:lang w:val="en-US"/>
        </w:rPr>
        <w:tab/>
      </w:r>
      <w:r w:rsidRPr="0033434E">
        <w:rPr>
          <w:rFonts w:cs="Times New Roman"/>
          <w:bCs/>
          <w:szCs w:val="24"/>
          <w:lang w:val="es-EC"/>
        </w:rPr>
        <w:t>De esta manera cumplimos con la fase 4 y demos aplicar para para</w:t>
      </w:r>
      <w:r>
        <w:rPr>
          <w:rFonts w:cs="Times New Roman"/>
          <w:bCs/>
          <w:szCs w:val="24"/>
          <w:lang w:val="es-EC"/>
        </w:rPr>
        <w:t xml:space="preserve"> los siguientes modelos que son algoritmo bayesiano y regresión lineal</w:t>
      </w:r>
      <w:r w:rsidR="00BF33E2">
        <w:rPr>
          <w:rFonts w:cs="Times New Roman"/>
          <w:bCs/>
          <w:szCs w:val="24"/>
          <w:lang w:val="es-EC"/>
        </w:rPr>
        <w:t>, donde cambia la creación del modelo y el entrenamiento</w:t>
      </w:r>
      <w:r>
        <w:rPr>
          <w:rFonts w:cs="Times New Roman"/>
          <w:bCs/>
          <w:szCs w:val="24"/>
          <w:lang w:val="es-EC"/>
        </w:rPr>
        <w:t>.</w:t>
      </w:r>
    </w:p>
    <w:p w14:paraId="57A09600" w14:textId="1455E6B3" w:rsidR="00BF33E2" w:rsidRPr="007F4508" w:rsidRDefault="00BF33E2" w:rsidP="0048467D">
      <w:pPr>
        <w:ind w:firstLine="0"/>
        <w:rPr>
          <w:rFonts w:cs="Times New Roman"/>
          <w:bCs/>
          <w:szCs w:val="24"/>
          <w:lang w:val="en-US"/>
        </w:rPr>
      </w:pPr>
      <w:r>
        <w:rPr>
          <w:rFonts w:cs="Times New Roman"/>
          <w:bCs/>
          <w:szCs w:val="24"/>
          <w:lang w:val="es-EC"/>
        </w:rPr>
        <w:tab/>
      </w:r>
      <w:r w:rsidRPr="007F4508">
        <w:rPr>
          <w:rFonts w:cs="Times New Roman"/>
          <w:bCs/>
          <w:szCs w:val="24"/>
          <w:lang w:val="en-US"/>
        </w:rPr>
        <w:t xml:space="preserve">Regresión lineal, </w:t>
      </w:r>
      <w:r w:rsidRPr="0033434E">
        <w:rPr>
          <w:rFonts w:cs="Times New Roman"/>
          <w:bCs/>
          <w:szCs w:val="24"/>
          <w:lang w:val="en-US"/>
        </w:rPr>
        <w:t xml:space="preserve">lrm = </w:t>
      </w:r>
      <w:r w:rsidRPr="007F4508">
        <w:rPr>
          <w:rFonts w:cs="Times New Roman"/>
          <w:bCs/>
          <w:szCs w:val="24"/>
          <w:lang w:val="en-US"/>
        </w:rPr>
        <w:t>LinearRegression()</w:t>
      </w:r>
    </w:p>
    <w:p w14:paraId="41E95416" w14:textId="31A16421" w:rsidR="00BF33E2" w:rsidRDefault="00BF33E2" w:rsidP="0048467D">
      <w:pPr>
        <w:ind w:firstLine="0"/>
        <w:rPr>
          <w:rFonts w:cs="Times New Roman"/>
          <w:bCs/>
          <w:szCs w:val="24"/>
          <w:lang w:val="en-US"/>
        </w:rPr>
      </w:pPr>
      <w:r w:rsidRPr="00BF33E2">
        <w:rPr>
          <w:rFonts w:cs="Times New Roman"/>
          <w:bCs/>
          <w:szCs w:val="24"/>
          <w:lang w:val="en-US"/>
        </w:rPr>
        <w:tab/>
      </w:r>
      <w:r w:rsidRPr="00BF33E2">
        <w:rPr>
          <w:rFonts w:cs="Times New Roman"/>
          <w:bCs/>
          <w:szCs w:val="24"/>
          <w:lang w:val="en-US"/>
        </w:rPr>
        <w:tab/>
      </w:r>
      <w:r w:rsidRPr="00BF33E2">
        <w:rPr>
          <w:rFonts w:cs="Times New Roman"/>
          <w:bCs/>
          <w:szCs w:val="24"/>
          <w:lang w:val="en-US"/>
        </w:rPr>
        <w:tab/>
        <w:t xml:space="preserve">    </w:t>
      </w:r>
      <w:r w:rsidRPr="0033434E">
        <w:rPr>
          <w:rFonts w:cs="Times New Roman"/>
          <w:bCs/>
          <w:szCs w:val="24"/>
          <w:lang w:val="en-US"/>
        </w:rPr>
        <w:t>lrm.fit(X_train, y_train)</w:t>
      </w:r>
    </w:p>
    <w:p w14:paraId="40C3067C" w14:textId="055E245F" w:rsidR="00BF33E2" w:rsidRDefault="00BF33E2" w:rsidP="0048467D">
      <w:pPr>
        <w:ind w:firstLine="0"/>
        <w:rPr>
          <w:rFonts w:cs="Times New Roman"/>
          <w:bCs/>
          <w:szCs w:val="24"/>
          <w:lang w:val="en-US"/>
        </w:rPr>
      </w:pPr>
      <w:r>
        <w:rPr>
          <w:rFonts w:cs="Times New Roman"/>
          <w:bCs/>
          <w:szCs w:val="24"/>
          <w:lang w:val="en-US"/>
        </w:rPr>
        <w:tab/>
        <w:t xml:space="preserve">Bayesiano , </w:t>
      </w:r>
      <w:r w:rsidRPr="00BF33E2">
        <w:rPr>
          <w:rFonts w:cs="Times New Roman"/>
          <w:bCs/>
          <w:szCs w:val="24"/>
          <w:lang w:val="en-US"/>
        </w:rPr>
        <w:t>gnb = GaussianNB()</w:t>
      </w:r>
    </w:p>
    <w:p w14:paraId="247B0E81" w14:textId="1F22BE0E" w:rsidR="00BF33E2" w:rsidRPr="00BF33E2" w:rsidRDefault="00BF33E2" w:rsidP="0048467D">
      <w:pPr>
        <w:ind w:firstLine="0"/>
        <w:rPr>
          <w:rFonts w:cs="Times New Roman"/>
          <w:bCs/>
          <w:szCs w:val="24"/>
          <w:lang w:val="en-US"/>
        </w:rPr>
      </w:pPr>
      <w:r>
        <w:rPr>
          <w:rFonts w:cs="Times New Roman"/>
          <w:bCs/>
          <w:szCs w:val="24"/>
          <w:lang w:val="en-US"/>
        </w:rPr>
        <w:tab/>
      </w:r>
      <w:r>
        <w:rPr>
          <w:rFonts w:cs="Times New Roman"/>
          <w:bCs/>
          <w:szCs w:val="24"/>
          <w:lang w:val="en-US"/>
        </w:rPr>
        <w:tab/>
        <w:t xml:space="preserve">        </w:t>
      </w:r>
      <w:r w:rsidRPr="00BF33E2">
        <w:rPr>
          <w:rFonts w:cs="Times New Roman"/>
          <w:bCs/>
          <w:szCs w:val="24"/>
          <w:lang w:val="en-US"/>
        </w:rPr>
        <w:t>gnb.fit(X_train, y_train)</w:t>
      </w:r>
    </w:p>
    <w:p w14:paraId="105F118A" w14:textId="31916578" w:rsidR="00453BBC" w:rsidRPr="00644285" w:rsidRDefault="00453BBC" w:rsidP="0048467D">
      <w:pPr>
        <w:pStyle w:val="Prrafodelista"/>
        <w:numPr>
          <w:ilvl w:val="1"/>
          <w:numId w:val="8"/>
        </w:numPr>
        <w:outlineLvl w:val="0"/>
        <w:rPr>
          <w:rFonts w:cs="Times New Roman"/>
          <w:b/>
          <w:szCs w:val="24"/>
        </w:rPr>
      </w:pPr>
      <w:bookmarkStart w:id="1064" w:name="_Toc144815958"/>
      <w:r w:rsidRPr="003474C0">
        <w:rPr>
          <w:rFonts w:cs="Times New Roman"/>
          <w:b/>
          <w:szCs w:val="24"/>
        </w:rPr>
        <w:t>Fase 5</w:t>
      </w:r>
      <w:bookmarkEnd w:id="1064"/>
    </w:p>
    <w:p w14:paraId="095F2CF3" w14:textId="68EACBD6" w:rsidR="00644285" w:rsidRDefault="00BF33E2" w:rsidP="0048467D">
      <w:pPr>
        <w:ind w:firstLine="708"/>
      </w:pPr>
      <w:r>
        <w:t>Finalmente llegamos a la evaluación del modelo, gracias a las librerías de sklearn tenemos varias métricas que no</w:t>
      </w:r>
      <w:r w:rsidR="0038073D">
        <w:t>s</w:t>
      </w:r>
      <w:r>
        <w:t xml:space="preserve"> dan la posibilidad de medir los resultados del modelo como por ejemplo el coeficiente de determinación, acurrancy, </w:t>
      </w:r>
      <w:r w:rsidR="00DA46C0">
        <w:t>matriz</w:t>
      </w:r>
      <w:r>
        <w:t xml:space="preserve"> de confusión, reporte de clasificación entre otros, como podemos evidenciar a continuación en los gráficos</w:t>
      </w:r>
      <w:r w:rsidR="00CE136E">
        <w:t xml:space="preserve"> de los resultados de nuestro modelo ejemplo Regresión </w:t>
      </w:r>
      <w:r w:rsidR="00DA46C0">
        <w:t>Logística</w:t>
      </w:r>
      <w:r w:rsidR="00CE136E">
        <w:t>(Internet)</w:t>
      </w:r>
      <w:r>
        <w:t xml:space="preserve">. </w:t>
      </w:r>
    </w:p>
    <w:p w14:paraId="687820E2" w14:textId="5F61328C" w:rsidR="0034240F" w:rsidRDefault="00E96D77" w:rsidP="0048388D">
      <w:pPr>
        <w:keepNext/>
        <w:ind w:firstLine="708"/>
        <w:jc w:val="center"/>
      </w:pPr>
      <w:r w:rsidRPr="00E96D77">
        <w:rPr>
          <w:noProof/>
          <w:lang w:val="en-US"/>
        </w:rPr>
        <w:drawing>
          <wp:inline distT="0" distB="0" distL="0" distR="0" wp14:anchorId="2EDD1E05" wp14:editId="21290088">
            <wp:extent cx="2616922" cy="781050"/>
            <wp:effectExtent l="0" t="0" r="0" b="0"/>
            <wp:docPr id="1336016421"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016421" name="Imagen 1" descr="Interfaz de usuario gráfica, Texto, Aplicación&#10;&#10;Descripción generada automáticamente"/>
                    <pic:cNvPicPr/>
                  </pic:nvPicPr>
                  <pic:blipFill>
                    <a:blip r:embed="rId26"/>
                    <a:stretch>
                      <a:fillRect/>
                    </a:stretch>
                  </pic:blipFill>
                  <pic:spPr>
                    <a:xfrm>
                      <a:off x="0" y="0"/>
                      <a:ext cx="2622815" cy="782809"/>
                    </a:xfrm>
                    <a:prstGeom prst="rect">
                      <a:avLst/>
                    </a:prstGeom>
                  </pic:spPr>
                </pic:pic>
              </a:graphicData>
            </a:graphic>
          </wp:inline>
        </w:drawing>
      </w:r>
    </w:p>
    <w:p w14:paraId="26738C6C" w14:textId="0D411081" w:rsidR="00BF33E2" w:rsidRDefault="0034240F" w:rsidP="0048388D">
      <w:pPr>
        <w:pStyle w:val="Descripcin"/>
        <w:jc w:val="center"/>
        <w:rPr>
          <w:i w:val="0"/>
          <w:iCs w:val="0"/>
          <w:color w:val="auto"/>
          <w:sz w:val="20"/>
          <w:szCs w:val="20"/>
        </w:rPr>
      </w:pPr>
      <w:bookmarkStart w:id="1065" w:name="_Toc144381446"/>
      <w:r w:rsidRPr="0034240F">
        <w:rPr>
          <w:b/>
          <w:bCs/>
          <w:i w:val="0"/>
          <w:iCs w:val="0"/>
          <w:color w:val="auto"/>
          <w:sz w:val="20"/>
          <w:szCs w:val="20"/>
        </w:rPr>
        <w:t xml:space="preserve">Figura </w:t>
      </w:r>
      <w:r w:rsidRPr="0034240F">
        <w:rPr>
          <w:b/>
          <w:bCs/>
          <w:i w:val="0"/>
          <w:iCs w:val="0"/>
          <w:color w:val="auto"/>
          <w:sz w:val="20"/>
          <w:szCs w:val="20"/>
        </w:rPr>
        <w:fldChar w:fldCharType="begin"/>
      </w:r>
      <w:r w:rsidRPr="0034240F">
        <w:rPr>
          <w:b/>
          <w:bCs/>
          <w:i w:val="0"/>
          <w:iCs w:val="0"/>
          <w:color w:val="auto"/>
          <w:sz w:val="20"/>
          <w:szCs w:val="20"/>
        </w:rPr>
        <w:instrText xml:space="preserve"> SEQ Figura \* ARABIC </w:instrText>
      </w:r>
      <w:r w:rsidRPr="0034240F">
        <w:rPr>
          <w:b/>
          <w:bCs/>
          <w:i w:val="0"/>
          <w:iCs w:val="0"/>
          <w:color w:val="auto"/>
          <w:sz w:val="20"/>
          <w:szCs w:val="20"/>
        </w:rPr>
        <w:fldChar w:fldCharType="separate"/>
      </w:r>
      <w:r w:rsidR="00260299">
        <w:rPr>
          <w:b/>
          <w:bCs/>
          <w:i w:val="0"/>
          <w:iCs w:val="0"/>
          <w:noProof/>
          <w:color w:val="auto"/>
          <w:sz w:val="20"/>
          <w:szCs w:val="20"/>
        </w:rPr>
        <w:t>13</w:t>
      </w:r>
      <w:r w:rsidRPr="0034240F">
        <w:rPr>
          <w:b/>
          <w:bCs/>
          <w:i w:val="0"/>
          <w:iCs w:val="0"/>
          <w:color w:val="auto"/>
          <w:sz w:val="20"/>
          <w:szCs w:val="20"/>
        </w:rPr>
        <w:fldChar w:fldCharType="end"/>
      </w:r>
      <w:r w:rsidRPr="0034240F">
        <w:rPr>
          <w:b/>
          <w:bCs/>
          <w:i w:val="0"/>
          <w:iCs w:val="0"/>
          <w:color w:val="auto"/>
          <w:sz w:val="20"/>
          <w:szCs w:val="20"/>
        </w:rPr>
        <w:t>.</w:t>
      </w:r>
      <w:r w:rsidRPr="0034240F">
        <w:rPr>
          <w:i w:val="0"/>
          <w:iCs w:val="0"/>
          <w:color w:val="auto"/>
          <w:sz w:val="20"/>
          <w:szCs w:val="20"/>
        </w:rPr>
        <w:t xml:space="preserve"> Resultado score</w:t>
      </w:r>
      <w:bookmarkEnd w:id="1065"/>
    </w:p>
    <w:p w14:paraId="6CAB6C21" w14:textId="64F69C85" w:rsidR="0038073D" w:rsidRPr="0038073D" w:rsidRDefault="00E96D77" w:rsidP="0038073D">
      <w:r>
        <w:t>En la figura anterior tenemos e</w:t>
      </w:r>
      <w:r w:rsidR="0038073D">
        <w:t xml:space="preserve">l </w:t>
      </w:r>
      <w:r>
        <w:t xml:space="preserve">resultado </w:t>
      </w:r>
      <w:r w:rsidR="0038073D">
        <w:t>del 98</w:t>
      </w:r>
      <w:r>
        <w:t>.54</w:t>
      </w:r>
      <w:r w:rsidR="0038073D">
        <w:t xml:space="preserve">% de valores clasificados correctamente </w:t>
      </w:r>
      <w:r>
        <w:t>y por otra parte en la siguiente figura tenemos el resultado de R2 que también es del 98.20% lo cual le convierte en un modelo confiable para ponerlo en producción.</w:t>
      </w:r>
    </w:p>
    <w:p w14:paraId="1688A3E9" w14:textId="77777777" w:rsidR="0034240F" w:rsidRPr="0034240F" w:rsidRDefault="0034240F" w:rsidP="0034240F">
      <w:pPr>
        <w:keepNext/>
        <w:ind w:firstLine="708"/>
        <w:rPr>
          <w:sz w:val="20"/>
          <w:szCs w:val="20"/>
        </w:rPr>
      </w:pPr>
      <w:r w:rsidRPr="0034240F">
        <w:rPr>
          <w:rFonts w:cs="Times New Roman"/>
          <w:bCs/>
          <w:noProof/>
          <w:sz w:val="20"/>
          <w:szCs w:val="20"/>
          <w:lang w:val="en-US"/>
        </w:rPr>
        <w:drawing>
          <wp:inline distT="0" distB="0" distL="0" distR="0" wp14:anchorId="48C41086" wp14:editId="4BC8C2FB">
            <wp:extent cx="4565388" cy="771488"/>
            <wp:effectExtent l="0" t="0" r="0" b="0"/>
            <wp:docPr id="1190030408"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30408" name="Imagen 1" descr="Interfaz de usuario gráfica, Texto, Aplicación&#10;&#10;Descripción generada automáticamente"/>
                    <pic:cNvPicPr/>
                  </pic:nvPicPr>
                  <pic:blipFill>
                    <a:blip r:embed="rId27"/>
                    <a:stretch>
                      <a:fillRect/>
                    </a:stretch>
                  </pic:blipFill>
                  <pic:spPr>
                    <a:xfrm>
                      <a:off x="0" y="0"/>
                      <a:ext cx="4597107" cy="776848"/>
                    </a:xfrm>
                    <a:prstGeom prst="rect">
                      <a:avLst/>
                    </a:prstGeom>
                  </pic:spPr>
                </pic:pic>
              </a:graphicData>
            </a:graphic>
          </wp:inline>
        </w:drawing>
      </w:r>
    </w:p>
    <w:p w14:paraId="0EED7042" w14:textId="15FCDC3D" w:rsidR="0034240F" w:rsidRDefault="0034240F" w:rsidP="0048388D">
      <w:pPr>
        <w:pStyle w:val="Descripcin"/>
        <w:jc w:val="center"/>
        <w:rPr>
          <w:i w:val="0"/>
          <w:iCs w:val="0"/>
          <w:color w:val="auto"/>
          <w:sz w:val="20"/>
          <w:szCs w:val="20"/>
        </w:rPr>
      </w:pPr>
      <w:bookmarkStart w:id="1066" w:name="_Toc144381447"/>
      <w:r w:rsidRPr="0034240F">
        <w:rPr>
          <w:b/>
          <w:bCs/>
          <w:i w:val="0"/>
          <w:iCs w:val="0"/>
          <w:color w:val="auto"/>
          <w:sz w:val="20"/>
          <w:szCs w:val="20"/>
        </w:rPr>
        <w:t xml:space="preserve">Figura </w:t>
      </w:r>
      <w:r w:rsidRPr="0034240F">
        <w:rPr>
          <w:b/>
          <w:bCs/>
          <w:i w:val="0"/>
          <w:iCs w:val="0"/>
          <w:color w:val="auto"/>
          <w:sz w:val="20"/>
          <w:szCs w:val="20"/>
        </w:rPr>
        <w:fldChar w:fldCharType="begin"/>
      </w:r>
      <w:r w:rsidRPr="0034240F">
        <w:rPr>
          <w:b/>
          <w:bCs/>
          <w:i w:val="0"/>
          <w:iCs w:val="0"/>
          <w:color w:val="auto"/>
          <w:sz w:val="20"/>
          <w:szCs w:val="20"/>
        </w:rPr>
        <w:instrText xml:space="preserve"> SEQ Figura \* ARABIC </w:instrText>
      </w:r>
      <w:r w:rsidRPr="0034240F">
        <w:rPr>
          <w:b/>
          <w:bCs/>
          <w:i w:val="0"/>
          <w:iCs w:val="0"/>
          <w:color w:val="auto"/>
          <w:sz w:val="20"/>
          <w:szCs w:val="20"/>
        </w:rPr>
        <w:fldChar w:fldCharType="separate"/>
      </w:r>
      <w:r w:rsidR="00260299">
        <w:rPr>
          <w:b/>
          <w:bCs/>
          <w:i w:val="0"/>
          <w:iCs w:val="0"/>
          <w:noProof/>
          <w:color w:val="auto"/>
          <w:sz w:val="20"/>
          <w:szCs w:val="20"/>
        </w:rPr>
        <w:t>14</w:t>
      </w:r>
      <w:r w:rsidRPr="0034240F">
        <w:rPr>
          <w:b/>
          <w:bCs/>
          <w:i w:val="0"/>
          <w:iCs w:val="0"/>
          <w:color w:val="auto"/>
          <w:sz w:val="20"/>
          <w:szCs w:val="20"/>
        </w:rPr>
        <w:fldChar w:fldCharType="end"/>
      </w:r>
      <w:r w:rsidRPr="0034240F">
        <w:rPr>
          <w:b/>
          <w:bCs/>
          <w:i w:val="0"/>
          <w:iCs w:val="0"/>
          <w:color w:val="auto"/>
          <w:sz w:val="20"/>
          <w:szCs w:val="20"/>
        </w:rPr>
        <w:t>.</w:t>
      </w:r>
      <w:r w:rsidRPr="0034240F">
        <w:rPr>
          <w:i w:val="0"/>
          <w:iCs w:val="0"/>
          <w:color w:val="auto"/>
          <w:sz w:val="20"/>
          <w:szCs w:val="20"/>
        </w:rPr>
        <w:t xml:space="preserve"> R2</w:t>
      </w:r>
      <w:bookmarkEnd w:id="1066"/>
    </w:p>
    <w:p w14:paraId="6C0E5851" w14:textId="55662715" w:rsidR="00E96D77" w:rsidRPr="00E96D77" w:rsidRDefault="00E96D77" w:rsidP="00E96D77">
      <w:r>
        <w:lastRenderedPageBreak/>
        <w:t xml:space="preserve">La función de </w:t>
      </w:r>
      <w:r w:rsidR="00DA46C0">
        <w:t>predicción</w:t>
      </w:r>
      <w:r>
        <w:t xml:space="preserve"> nos ayuda a visualizar los resultado que arroja el modelo después de su entrenamiento. </w:t>
      </w:r>
    </w:p>
    <w:p w14:paraId="64C43E6D" w14:textId="77777777" w:rsidR="0034240F" w:rsidRPr="0034240F" w:rsidRDefault="0034240F" w:rsidP="0048388D">
      <w:pPr>
        <w:keepNext/>
        <w:ind w:firstLine="708"/>
        <w:jc w:val="center"/>
        <w:rPr>
          <w:sz w:val="20"/>
          <w:szCs w:val="20"/>
        </w:rPr>
      </w:pPr>
      <w:r w:rsidRPr="0034240F">
        <w:rPr>
          <w:rFonts w:cs="Times New Roman"/>
          <w:bCs/>
          <w:noProof/>
          <w:sz w:val="20"/>
          <w:szCs w:val="20"/>
          <w:lang w:val="en-US"/>
        </w:rPr>
        <w:drawing>
          <wp:inline distT="0" distB="0" distL="0" distR="0" wp14:anchorId="13D7568A" wp14:editId="471FAB13">
            <wp:extent cx="4172532" cy="1066949"/>
            <wp:effectExtent l="0" t="0" r="0" b="0"/>
            <wp:docPr id="1118834129"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34129" name="Imagen 1" descr="Interfaz de usuario gráfica, Texto, Aplicación&#10;&#10;Descripción generada automáticamente"/>
                    <pic:cNvPicPr/>
                  </pic:nvPicPr>
                  <pic:blipFill>
                    <a:blip r:embed="rId28"/>
                    <a:stretch>
                      <a:fillRect/>
                    </a:stretch>
                  </pic:blipFill>
                  <pic:spPr>
                    <a:xfrm>
                      <a:off x="0" y="0"/>
                      <a:ext cx="4172532" cy="1066949"/>
                    </a:xfrm>
                    <a:prstGeom prst="rect">
                      <a:avLst/>
                    </a:prstGeom>
                  </pic:spPr>
                </pic:pic>
              </a:graphicData>
            </a:graphic>
          </wp:inline>
        </w:drawing>
      </w:r>
    </w:p>
    <w:p w14:paraId="6E8DD262" w14:textId="342E1C20" w:rsidR="0034240F" w:rsidRDefault="0034240F" w:rsidP="0048388D">
      <w:pPr>
        <w:pStyle w:val="Descripcin"/>
        <w:jc w:val="center"/>
        <w:rPr>
          <w:i w:val="0"/>
          <w:iCs w:val="0"/>
          <w:color w:val="auto"/>
          <w:sz w:val="20"/>
          <w:szCs w:val="20"/>
        </w:rPr>
      </w:pPr>
      <w:bookmarkStart w:id="1067" w:name="_Toc144381448"/>
      <w:r w:rsidRPr="0034240F">
        <w:rPr>
          <w:b/>
          <w:bCs/>
          <w:i w:val="0"/>
          <w:iCs w:val="0"/>
          <w:color w:val="auto"/>
          <w:sz w:val="20"/>
          <w:szCs w:val="20"/>
        </w:rPr>
        <w:t xml:space="preserve">Figura </w:t>
      </w:r>
      <w:r w:rsidRPr="0034240F">
        <w:rPr>
          <w:b/>
          <w:bCs/>
          <w:i w:val="0"/>
          <w:iCs w:val="0"/>
          <w:color w:val="auto"/>
          <w:sz w:val="20"/>
          <w:szCs w:val="20"/>
        </w:rPr>
        <w:fldChar w:fldCharType="begin"/>
      </w:r>
      <w:r w:rsidRPr="0034240F">
        <w:rPr>
          <w:b/>
          <w:bCs/>
          <w:i w:val="0"/>
          <w:iCs w:val="0"/>
          <w:color w:val="auto"/>
          <w:sz w:val="20"/>
          <w:szCs w:val="20"/>
        </w:rPr>
        <w:instrText xml:space="preserve"> SEQ Figura \* ARABIC </w:instrText>
      </w:r>
      <w:r w:rsidRPr="0034240F">
        <w:rPr>
          <w:b/>
          <w:bCs/>
          <w:i w:val="0"/>
          <w:iCs w:val="0"/>
          <w:color w:val="auto"/>
          <w:sz w:val="20"/>
          <w:szCs w:val="20"/>
        </w:rPr>
        <w:fldChar w:fldCharType="separate"/>
      </w:r>
      <w:r w:rsidR="00260299">
        <w:rPr>
          <w:b/>
          <w:bCs/>
          <w:i w:val="0"/>
          <w:iCs w:val="0"/>
          <w:noProof/>
          <w:color w:val="auto"/>
          <w:sz w:val="20"/>
          <w:szCs w:val="20"/>
        </w:rPr>
        <w:t>15</w:t>
      </w:r>
      <w:r w:rsidRPr="0034240F">
        <w:rPr>
          <w:b/>
          <w:bCs/>
          <w:i w:val="0"/>
          <w:iCs w:val="0"/>
          <w:color w:val="auto"/>
          <w:sz w:val="20"/>
          <w:szCs w:val="20"/>
        </w:rPr>
        <w:fldChar w:fldCharType="end"/>
      </w:r>
      <w:r w:rsidRPr="0034240F">
        <w:rPr>
          <w:b/>
          <w:bCs/>
          <w:i w:val="0"/>
          <w:iCs w:val="0"/>
          <w:color w:val="auto"/>
          <w:sz w:val="20"/>
          <w:szCs w:val="20"/>
        </w:rPr>
        <w:t>.</w:t>
      </w:r>
      <w:r w:rsidRPr="0034240F">
        <w:rPr>
          <w:i w:val="0"/>
          <w:iCs w:val="0"/>
          <w:color w:val="auto"/>
          <w:sz w:val="20"/>
          <w:szCs w:val="20"/>
        </w:rPr>
        <w:t xml:space="preserve"> Función predicción</w:t>
      </w:r>
      <w:bookmarkEnd w:id="1067"/>
    </w:p>
    <w:p w14:paraId="24942C6A" w14:textId="0D343E71" w:rsidR="00E96D77" w:rsidRPr="00E96D77" w:rsidRDefault="00E96D77" w:rsidP="00E96D77">
      <w:r>
        <w:t>Tenemos el reporte de clasificación donde podemos visualizar el porcentaje y medidas de precisión de nuestro modelo.</w:t>
      </w:r>
    </w:p>
    <w:p w14:paraId="06F807A7" w14:textId="77777777" w:rsidR="0034240F" w:rsidRPr="0034240F" w:rsidRDefault="0034240F" w:rsidP="0048388D">
      <w:pPr>
        <w:keepNext/>
        <w:ind w:firstLine="708"/>
        <w:jc w:val="center"/>
        <w:rPr>
          <w:sz w:val="20"/>
          <w:szCs w:val="20"/>
        </w:rPr>
      </w:pPr>
      <w:r w:rsidRPr="0034240F">
        <w:rPr>
          <w:rFonts w:cs="Times New Roman"/>
          <w:bCs/>
          <w:noProof/>
          <w:sz w:val="20"/>
          <w:szCs w:val="20"/>
          <w:lang w:val="en-US"/>
        </w:rPr>
        <w:drawing>
          <wp:inline distT="0" distB="0" distL="0" distR="0" wp14:anchorId="48CF9270" wp14:editId="5E31C148">
            <wp:extent cx="4220164" cy="1848108"/>
            <wp:effectExtent l="0" t="0" r="9525" b="0"/>
            <wp:docPr id="1720740799"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740799" name="Imagen 1" descr="Tabla&#10;&#10;Descripción generada automáticamente"/>
                    <pic:cNvPicPr/>
                  </pic:nvPicPr>
                  <pic:blipFill>
                    <a:blip r:embed="rId29"/>
                    <a:stretch>
                      <a:fillRect/>
                    </a:stretch>
                  </pic:blipFill>
                  <pic:spPr>
                    <a:xfrm>
                      <a:off x="0" y="0"/>
                      <a:ext cx="4220164" cy="1848108"/>
                    </a:xfrm>
                    <a:prstGeom prst="rect">
                      <a:avLst/>
                    </a:prstGeom>
                  </pic:spPr>
                </pic:pic>
              </a:graphicData>
            </a:graphic>
          </wp:inline>
        </w:drawing>
      </w:r>
    </w:p>
    <w:p w14:paraId="0FF853A2" w14:textId="5BFA9AAC" w:rsidR="0034240F" w:rsidRDefault="0034240F" w:rsidP="0048388D">
      <w:pPr>
        <w:pStyle w:val="Descripcin"/>
        <w:jc w:val="center"/>
        <w:rPr>
          <w:i w:val="0"/>
          <w:iCs w:val="0"/>
          <w:color w:val="auto"/>
          <w:sz w:val="20"/>
          <w:szCs w:val="20"/>
        </w:rPr>
      </w:pPr>
      <w:bookmarkStart w:id="1068" w:name="_Toc144381449"/>
      <w:r w:rsidRPr="0034240F">
        <w:rPr>
          <w:b/>
          <w:bCs/>
          <w:i w:val="0"/>
          <w:iCs w:val="0"/>
          <w:color w:val="auto"/>
          <w:sz w:val="20"/>
          <w:szCs w:val="20"/>
        </w:rPr>
        <w:t xml:space="preserve">Figura </w:t>
      </w:r>
      <w:r w:rsidRPr="0034240F">
        <w:rPr>
          <w:b/>
          <w:bCs/>
          <w:i w:val="0"/>
          <w:iCs w:val="0"/>
          <w:color w:val="auto"/>
          <w:sz w:val="20"/>
          <w:szCs w:val="20"/>
        </w:rPr>
        <w:fldChar w:fldCharType="begin"/>
      </w:r>
      <w:r w:rsidRPr="0034240F">
        <w:rPr>
          <w:b/>
          <w:bCs/>
          <w:i w:val="0"/>
          <w:iCs w:val="0"/>
          <w:color w:val="auto"/>
          <w:sz w:val="20"/>
          <w:szCs w:val="20"/>
        </w:rPr>
        <w:instrText xml:space="preserve"> SEQ Figura \* ARABIC </w:instrText>
      </w:r>
      <w:r w:rsidRPr="0034240F">
        <w:rPr>
          <w:b/>
          <w:bCs/>
          <w:i w:val="0"/>
          <w:iCs w:val="0"/>
          <w:color w:val="auto"/>
          <w:sz w:val="20"/>
          <w:szCs w:val="20"/>
        </w:rPr>
        <w:fldChar w:fldCharType="separate"/>
      </w:r>
      <w:r w:rsidR="00260299">
        <w:rPr>
          <w:b/>
          <w:bCs/>
          <w:i w:val="0"/>
          <w:iCs w:val="0"/>
          <w:noProof/>
          <w:color w:val="auto"/>
          <w:sz w:val="20"/>
          <w:szCs w:val="20"/>
        </w:rPr>
        <w:t>16</w:t>
      </w:r>
      <w:r w:rsidRPr="0034240F">
        <w:rPr>
          <w:b/>
          <w:bCs/>
          <w:i w:val="0"/>
          <w:iCs w:val="0"/>
          <w:color w:val="auto"/>
          <w:sz w:val="20"/>
          <w:szCs w:val="20"/>
        </w:rPr>
        <w:fldChar w:fldCharType="end"/>
      </w:r>
      <w:r w:rsidRPr="0034240F">
        <w:rPr>
          <w:b/>
          <w:bCs/>
          <w:i w:val="0"/>
          <w:iCs w:val="0"/>
          <w:color w:val="auto"/>
          <w:sz w:val="20"/>
          <w:szCs w:val="20"/>
        </w:rPr>
        <w:t>.</w:t>
      </w:r>
      <w:r w:rsidRPr="0034240F">
        <w:rPr>
          <w:i w:val="0"/>
          <w:iCs w:val="0"/>
          <w:color w:val="auto"/>
          <w:sz w:val="20"/>
          <w:szCs w:val="20"/>
        </w:rPr>
        <w:t xml:space="preserve"> Reporte de clasificación</w:t>
      </w:r>
      <w:bookmarkEnd w:id="1068"/>
    </w:p>
    <w:p w14:paraId="2779037E" w14:textId="57929122" w:rsidR="00E96D77" w:rsidRPr="00E96D77" w:rsidRDefault="00E96D77" w:rsidP="00E96D77">
      <w:r>
        <w:t xml:space="preserve">Dentro de la evaluación también es un indicador bastante confiable la matriz de confusión donde nos indica los positivos y negativos correctos como también falsos negativos y positivos.  </w:t>
      </w:r>
    </w:p>
    <w:p w14:paraId="05CFB58A" w14:textId="77777777" w:rsidR="0034240F" w:rsidRPr="0034240F" w:rsidRDefault="0034240F" w:rsidP="0048388D">
      <w:pPr>
        <w:keepNext/>
        <w:ind w:firstLine="708"/>
        <w:jc w:val="center"/>
        <w:rPr>
          <w:b/>
          <w:bCs/>
          <w:sz w:val="20"/>
          <w:szCs w:val="20"/>
        </w:rPr>
      </w:pPr>
      <w:r w:rsidRPr="0034240F">
        <w:rPr>
          <w:rFonts w:cs="Times New Roman"/>
          <w:b/>
          <w:bCs/>
          <w:noProof/>
          <w:sz w:val="20"/>
          <w:szCs w:val="20"/>
          <w:lang w:val="en-US"/>
        </w:rPr>
        <w:drawing>
          <wp:inline distT="0" distB="0" distL="0" distR="0" wp14:anchorId="08173952" wp14:editId="7DFEBBC7">
            <wp:extent cx="2819794" cy="933580"/>
            <wp:effectExtent l="0" t="0" r="0" b="0"/>
            <wp:docPr id="63018062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180627" name="Imagen 1" descr="Interfaz de usuario gráfica, Texto, Aplicación&#10;&#10;Descripción generada automáticamente"/>
                    <pic:cNvPicPr/>
                  </pic:nvPicPr>
                  <pic:blipFill>
                    <a:blip r:embed="rId30"/>
                    <a:stretch>
                      <a:fillRect/>
                    </a:stretch>
                  </pic:blipFill>
                  <pic:spPr>
                    <a:xfrm>
                      <a:off x="0" y="0"/>
                      <a:ext cx="2819794" cy="933580"/>
                    </a:xfrm>
                    <a:prstGeom prst="rect">
                      <a:avLst/>
                    </a:prstGeom>
                  </pic:spPr>
                </pic:pic>
              </a:graphicData>
            </a:graphic>
          </wp:inline>
        </w:drawing>
      </w:r>
    </w:p>
    <w:p w14:paraId="251E4196" w14:textId="6D53A33F" w:rsidR="0034240F" w:rsidRDefault="0034240F" w:rsidP="0048388D">
      <w:pPr>
        <w:pStyle w:val="Descripcin"/>
        <w:jc w:val="center"/>
        <w:rPr>
          <w:i w:val="0"/>
          <w:iCs w:val="0"/>
          <w:color w:val="auto"/>
          <w:sz w:val="20"/>
          <w:szCs w:val="20"/>
        </w:rPr>
      </w:pPr>
      <w:bookmarkStart w:id="1069" w:name="_Toc144381450"/>
      <w:r w:rsidRPr="0034240F">
        <w:rPr>
          <w:b/>
          <w:bCs/>
          <w:i w:val="0"/>
          <w:iCs w:val="0"/>
          <w:color w:val="auto"/>
          <w:sz w:val="20"/>
          <w:szCs w:val="20"/>
        </w:rPr>
        <w:t xml:space="preserve">Figura </w:t>
      </w:r>
      <w:r w:rsidRPr="0034240F">
        <w:rPr>
          <w:b/>
          <w:bCs/>
          <w:i w:val="0"/>
          <w:iCs w:val="0"/>
          <w:color w:val="auto"/>
          <w:sz w:val="20"/>
          <w:szCs w:val="20"/>
        </w:rPr>
        <w:fldChar w:fldCharType="begin"/>
      </w:r>
      <w:r w:rsidRPr="0034240F">
        <w:rPr>
          <w:b/>
          <w:bCs/>
          <w:i w:val="0"/>
          <w:iCs w:val="0"/>
          <w:color w:val="auto"/>
          <w:sz w:val="20"/>
          <w:szCs w:val="20"/>
        </w:rPr>
        <w:instrText xml:space="preserve"> SEQ Figura \* ARABIC </w:instrText>
      </w:r>
      <w:r w:rsidRPr="0034240F">
        <w:rPr>
          <w:b/>
          <w:bCs/>
          <w:i w:val="0"/>
          <w:iCs w:val="0"/>
          <w:color w:val="auto"/>
          <w:sz w:val="20"/>
          <w:szCs w:val="20"/>
        </w:rPr>
        <w:fldChar w:fldCharType="separate"/>
      </w:r>
      <w:r w:rsidR="00260299">
        <w:rPr>
          <w:b/>
          <w:bCs/>
          <w:i w:val="0"/>
          <w:iCs w:val="0"/>
          <w:noProof/>
          <w:color w:val="auto"/>
          <w:sz w:val="20"/>
          <w:szCs w:val="20"/>
        </w:rPr>
        <w:t>17</w:t>
      </w:r>
      <w:r w:rsidRPr="0034240F">
        <w:rPr>
          <w:b/>
          <w:bCs/>
          <w:i w:val="0"/>
          <w:iCs w:val="0"/>
          <w:color w:val="auto"/>
          <w:sz w:val="20"/>
          <w:szCs w:val="20"/>
        </w:rPr>
        <w:fldChar w:fldCharType="end"/>
      </w:r>
      <w:r w:rsidRPr="0034240F">
        <w:rPr>
          <w:b/>
          <w:bCs/>
          <w:i w:val="0"/>
          <w:iCs w:val="0"/>
          <w:color w:val="auto"/>
          <w:sz w:val="20"/>
          <w:szCs w:val="20"/>
        </w:rPr>
        <w:t>.</w:t>
      </w:r>
      <w:r w:rsidRPr="0034240F">
        <w:rPr>
          <w:i w:val="0"/>
          <w:iCs w:val="0"/>
          <w:color w:val="auto"/>
          <w:sz w:val="20"/>
          <w:szCs w:val="20"/>
        </w:rPr>
        <w:t xml:space="preserve"> Matriz de confusión</w:t>
      </w:r>
      <w:bookmarkEnd w:id="1069"/>
    </w:p>
    <w:p w14:paraId="45041A2A" w14:textId="332EA916" w:rsidR="00E96D77" w:rsidRPr="00E96D77" w:rsidRDefault="00C47311" w:rsidP="00E96D77">
      <w:r>
        <w:t>Los resultados mostrados en la imagen nos dicen</w:t>
      </w:r>
      <w:r w:rsidR="00E96D77">
        <w:t xml:space="preserve"> que la tasa de precisión es </w:t>
      </w:r>
      <w:r>
        <w:t>((179+4277)/4522) corresponde al</w:t>
      </w:r>
      <w:r w:rsidR="00E96D77">
        <w:t xml:space="preserve"> </w:t>
      </w:r>
      <w:r>
        <w:t xml:space="preserve">98.54% y la tasa de error ((56+10)/4522) dando el 1.46%. </w:t>
      </w:r>
    </w:p>
    <w:p w14:paraId="16309325" w14:textId="44E6D883" w:rsidR="0034240F" w:rsidRPr="00644285" w:rsidRDefault="00AB3AF2" w:rsidP="0048467D">
      <w:pPr>
        <w:ind w:firstLine="708"/>
        <w:rPr>
          <w:rFonts w:cs="Times New Roman"/>
          <w:bCs/>
          <w:szCs w:val="24"/>
        </w:rPr>
      </w:pPr>
      <w:r>
        <w:rPr>
          <w:rFonts w:cs="Times New Roman"/>
          <w:bCs/>
          <w:szCs w:val="24"/>
        </w:rPr>
        <w:t xml:space="preserve">Una vez evaluado el modelo debemos guardarlo para </w:t>
      </w:r>
      <w:r w:rsidR="00A8711B">
        <w:rPr>
          <w:rFonts w:cs="Times New Roman"/>
          <w:bCs/>
          <w:szCs w:val="24"/>
        </w:rPr>
        <w:t>posterior despliegue para guardar el modelo usamos la librería pickle.</w:t>
      </w:r>
      <w:r>
        <w:rPr>
          <w:rFonts w:cs="Times New Roman"/>
          <w:bCs/>
          <w:szCs w:val="24"/>
        </w:rPr>
        <w:t xml:space="preserve"> </w:t>
      </w:r>
    </w:p>
    <w:p w14:paraId="0AAE2164" w14:textId="3764795B" w:rsidR="008C6B8C" w:rsidRPr="003474C0" w:rsidRDefault="008C6B8C" w:rsidP="0048467D">
      <w:pPr>
        <w:pStyle w:val="Prrafodelista"/>
        <w:numPr>
          <w:ilvl w:val="0"/>
          <w:numId w:val="8"/>
        </w:numPr>
        <w:ind w:left="426" w:hanging="426"/>
        <w:outlineLvl w:val="0"/>
        <w:rPr>
          <w:rFonts w:cs="Times New Roman"/>
          <w:b/>
          <w:szCs w:val="24"/>
        </w:rPr>
      </w:pPr>
      <w:bookmarkStart w:id="1070" w:name="_Toc140752467"/>
      <w:bookmarkStart w:id="1071" w:name="_Toc140758641"/>
      <w:bookmarkStart w:id="1072" w:name="_Toc144815959"/>
      <w:r w:rsidRPr="003474C0">
        <w:rPr>
          <w:rFonts w:cs="Times New Roman"/>
          <w:b/>
          <w:szCs w:val="24"/>
        </w:rPr>
        <w:lastRenderedPageBreak/>
        <w:t>VISUALIZACIÓN Y ANÁLISIS DE DATOS</w:t>
      </w:r>
      <w:bookmarkEnd w:id="1070"/>
      <w:bookmarkEnd w:id="1071"/>
      <w:bookmarkEnd w:id="1072"/>
    </w:p>
    <w:p w14:paraId="680FF0CD" w14:textId="2C401BAA" w:rsidR="007576BD" w:rsidRPr="00C47311" w:rsidRDefault="00A8711B" w:rsidP="00C47311">
      <w:pPr>
        <w:rPr>
          <w:rFonts w:cs="Times New Roman"/>
          <w:b/>
          <w:szCs w:val="24"/>
        </w:rPr>
      </w:pPr>
      <w:r>
        <w:t xml:space="preserve">La información que presentamos </w:t>
      </w:r>
      <w:r w:rsidR="000D63D0">
        <w:t xml:space="preserve">en este apartado nos ayuda a observar de mejor manera los resultados de los modelos de Machine Learning y Bigdata, este tipo de información </w:t>
      </w:r>
      <w:r w:rsidR="00427C59">
        <w:t>está</w:t>
      </w:r>
      <w:r w:rsidR="000D63D0">
        <w:t xml:space="preserve"> orientada a la compresión de los resultados y nos ayuda a tomar decisiones. </w:t>
      </w:r>
    </w:p>
    <w:p w14:paraId="60CCFC39" w14:textId="5A0F1EC1" w:rsidR="008C6B8C" w:rsidRPr="003474C0" w:rsidRDefault="008C6B8C" w:rsidP="0048467D">
      <w:pPr>
        <w:pStyle w:val="Prrafodelista"/>
        <w:numPr>
          <w:ilvl w:val="1"/>
          <w:numId w:val="8"/>
        </w:numPr>
        <w:outlineLvl w:val="1"/>
        <w:rPr>
          <w:rFonts w:cs="Times New Roman"/>
          <w:b/>
          <w:szCs w:val="24"/>
        </w:rPr>
      </w:pPr>
      <w:bookmarkStart w:id="1073" w:name="_Toc140752468"/>
      <w:bookmarkStart w:id="1074" w:name="_Toc140758642"/>
      <w:bookmarkStart w:id="1075" w:name="_Toc144815960"/>
      <w:r w:rsidRPr="003474C0">
        <w:rPr>
          <w:rFonts w:cs="Times New Roman"/>
          <w:b/>
          <w:szCs w:val="24"/>
        </w:rPr>
        <w:t>Visualizaci</w:t>
      </w:r>
      <w:r w:rsidR="0000130F" w:rsidRPr="003474C0">
        <w:rPr>
          <w:rFonts w:cs="Times New Roman"/>
          <w:b/>
          <w:szCs w:val="24"/>
        </w:rPr>
        <w:t>ó</w:t>
      </w:r>
      <w:r w:rsidRPr="003474C0">
        <w:rPr>
          <w:rFonts w:cs="Times New Roman"/>
          <w:b/>
          <w:szCs w:val="24"/>
        </w:rPr>
        <w:t>n</w:t>
      </w:r>
      <w:r w:rsidR="001C341F" w:rsidRPr="003474C0">
        <w:rPr>
          <w:rFonts w:cs="Times New Roman"/>
          <w:b/>
          <w:szCs w:val="24"/>
        </w:rPr>
        <w:t xml:space="preserve"> </w:t>
      </w:r>
      <w:r w:rsidRPr="003474C0">
        <w:rPr>
          <w:rFonts w:cs="Times New Roman"/>
          <w:b/>
          <w:szCs w:val="24"/>
        </w:rPr>
        <w:t>de datos</w:t>
      </w:r>
      <w:bookmarkEnd w:id="1073"/>
      <w:bookmarkEnd w:id="1074"/>
      <w:bookmarkEnd w:id="1075"/>
      <w:r w:rsidR="001C341F" w:rsidRPr="003474C0">
        <w:rPr>
          <w:rFonts w:cs="Times New Roman"/>
          <w:b/>
          <w:szCs w:val="24"/>
        </w:rPr>
        <w:t xml:space="preserve"> </w:t>
      </w:r>
    </w:p>
    <w:p w14:paraId="2190C0A5" w14:textId="17CD0EDC" w:rsidR="00223318" w:rsidRDefault="00377791" w:rsidP="00C47311">
      <w:r>
        <w:t xml:space="preserve">Después de realizar varias pruebas con diferentes tipos de algoritmos </w:t>
      </w:r>
      <w:r w:rsidR="00223318">
        <w:t xml:space="preserve">tanto de regresión lineal, logística, bayesianos, K-NN y SVM aplicando a </w:t>
      </w:r>
      <w:r>
        <w:t xml:space="preserve">diferentes etiquetas </w:t>
      </w:r>
      <w:r w:rsidR="00223318">
        <w:t xml:space="preserve">se obtiene resultado con % muy bajos e incluso negativos por tal razón </w:t>
      </w:r>
      <w:r>
        <w:t>se define trabajar con los modelos que mejor resultado nos dio como podemos observar en la siguiente ilustración.</w:t>
      </w:r>
    </w:p>
    <w:p w14:paraId="3945B62B" w14:textId="77777777" w:rsidR="00223318" w:rsidRDefault="00223318" w:rsidP="00223318">
      <w:pPr>
        <w:keepNext/>
        <w:ind w:firstLine="0"/>
      </w:pPr>
      <w:r w:rsidRPr="00223318">
        <w:rPr>
          <w:noProof/>
          <w:lang w:val="en-US"/>
        </w:rPr>
        <w:drawing>
          <wp:inline distT="0" distB="0" distL="0" distR="0" wp14:anchorId="684264B6" wp14:editId="6D3B7702">
            <wp:extent cx="5731510" cy="2171700"/>
            <wp:effectExtent l="0" t="0" r="2540" b="0"/>
            <wp:docPr id="1513635791"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635791" name="Imagen 1" descr="Tabla&#10;&#10;Descripción generada automáticamente"/>
                    <pic:cNvPicPr/>
                  </pic:nvPicPr>
                  <pic:blipFill>
                    <a:blip r:embed="rId31"/>
                    <a:stretch>
                      <a:fillRect/>
                    </a:stretch>
                  </pic:blipFill>
                  <pic:spPr>
                    <a:xfrm>
                      <a:off x="0" y="0"/>
                      <a:ext cx="5731510" cy="2171700"/>
                    </a:xfrm>
                    <a:prstGeom prst="rect">
                      <a:avLst/>
                    </a:prstGeom>
                  </pic:spPr>
                </pic:pic>
              </a:graphicData>
            </a:graphic>
          </wp:inline>
        </w:drawing>
      </w:r>
    </w:p>
    <w:p w14:paraId="46052868" w14:textId="3B76ED1F" w:rsidR="00377791" w:rsidRPr="00223318" w:rsidRDefault="00223318" w:rsidP="0048388D">
      <w:pPr>
        <w:pStyle w:val="Descripcin"/>
        <w:spacing w:after="360"/>
        <w:jc w:val="center"/>
        <w:rPr>
          <w:i w:val="0"/>
          <w:iCs w:val="0"/>
          <w:color w:val="auto"/>
          <w:sz w:val="20"/>
          <w:szCs w:val="20"/>
        </w:rPr>
      </w:pPr>
      <w:bookmarkStart w:id="1076" w:name="_Ref144397003"/>
      <w:r w:rsidRPr="00223318">
        <w:rPr>
          <w:b/>
          <w:bCs/>
          <w:i w:val="0"/>
          <w:iCs w:val="0"/>
          <w:color w:val="auto"/>
          <w:sz w:val="20"/>
          <w:szCs w:val="20"/>
        </w:rPr>
        <w:t xml:space="preserve">Figura </w:t>
      </w:r>
      <w:r w:rsidRPr="00223318">
        <w:rPr>
          <w:b/>
          <w:bCs/>
          <w:i w:val="0"/>
          <w:iCs w:val="0"/>
          <w:color w:val="auto"/>
          <w:sz w:val="20"/>
          <w:szCs w:val="20"/>
        </w:rPr>
        <w:fldChar w:fldCharType="begin"/>
      </w:r>
      <w:r w:rsidRPr="00223318">
        <w:rPr>
          <w:b/>
          <w:bCs/>
          <w:i w:val="0"/>
          <w:iCs w:val="0"/>
          <w:color w:val="auto"/>
          <w:sz w:val="20"/>
          <w:szCs w:val="20"/>
        </w:rPr>
        <w:instrText xml:space="preserve"> SEQ Figura \* ARABIC </w:instrText>
      </w:r>
      <w:r w:rsidRPr="00223318">
        <w:rPr>
          <w:b/>
          <w:bCs/>
          <w:i w:val="0"/>
          <w:iCs w:val="0"/>
          <w:color w:val="auto"/>
          <w:sz w:val="20"/>
          <w:szCs w:val="20"/>
        </w:rPr>
        <w:fldChar w:fldCharType="separate"/>
      </w:r>
      <w:r w:rsidR="00260299">
        <w:rPr>
          <w:b/>
          <w:bCs/>
          <w:i w:val="0"/>
          <w:iCs w:val="0"/>
          <w:noProof/>
          <w:color w:val="auto"/>
          <w:sz w:val="20"/>
          <w:szCs w:val="20"/>
        </w:rPr>
        <w:t>18</w:t>
      </w:r>
      <w:r w:rsidRPr="00223318">
        <w:rPr>
          <w:b/>
          <w:bCs/>
          <w:i w:val="0"/>
          <w:iCs w:val="0"/>
          <w:color w:val="auto"/>
          <w:sz w:val="20"/>
          <w:szCs w:val="20"/>
        </w:rPr>
        <w:fldChar w:fldCharType="end"/>
      </w:r>
      <w:bookmarkEnd w:id="1076"/>
      <w:r w:rsidRPr="00223318">
        <w:rPr>
          <w:b/>
          <w:bCs/>
          <w:i w:val="0"/>
          <w:iCs w:val="0"/>
          <w:color w:val="auto"/>
          <w:sz w:val="20"/>
          <w:szCs w:val="20"/>
        </w:rPr>
        <w:t>.</w:t>
      </w:r>
      <w:r w:rsidRPr="00223318">
        <w:rPr>
          <w:i w:val="0"/>
          <w:iCs w:val="0"/>
          <w:color w:val="auto"/>
          <w:sz w:val="20"/>
          <w:szCs w:val="20"/>
        </w:rPr>
        <w:t xml:space="preserve"> Resultados pruebas de algoritmos</w:t>
      </w:r>
    </w:p>
    <w:p w14:paraId="3DD57750" w14:textId="31AFF2DF" w:rsidR="00AB72B3" w:rsidRDefault="000D63D0" w:rsidP="00C47311">
      <w:r>
        <w:t xml:space="preserve">En el despliegue de los modelos evaluamos varias opciones iniciando por la </w:t>
      </w:r>
      <w:r w:rsidR="00427C59">
        <w:t>más</w:t>
      </w:r>
      <w:r>
        <w:t xml:space="preserve"> sencilla que es poner en producción el modelo en un servidor en entorno local, para este fin  utilizamos un editor de código que es Visual </w:t>
      </w:r>
      <w:r w:rsidR="00427C59">
        <w:t>Studio</w:t>
      </w:r>
      <w:r>
        <w:t xml:space="preserve"> </w:t>
      </w:r>
      <w:r w:rsidR="00427C59">
        <w:t>C</w:t>
      </w:r>
      <w:r>
        <w:t xml:space="preserve">ode y el lenguaje de programación </w:t>
      </w:r>
      <w:r w:rsidR="00427C59">
        <w:t>Python</w:t>
      </w:r>
      <w:r w:rsidR="00AB72B3">
        <w:t xml:space="preserve">, dentro del mismo importamos la librería streamlit que nos permite crear aplicaciones web interactivas. </w:t>
      </w:r>
    </w:p>
    <w:p w14:paraId="1FA46027" w14:textId="2FD51EDC" w:rsidR="00AB72B3" w:rsidRPr="00AB72B3" w:rsidRDefault="00955080" w:rsidP="00AB72B3">
      <w:pPr>
        <w:keepNext/>
        <w:ind w:firstLine="0"/>
        <w:rPr>
          <w:sz w:val="20"/>
          <w:szCs w:val="20"/>
        </w:rPr>
      </w:pPr>
      <w:r w:rsidRPr="00955080">
        <w:rPr>
          <w:noProof/>
          <w:sz w:val="20"/>
          <w:szCs w:val="20"/>
          <w:lang w:val="en-US"/>
        </w:rPr>
        <w:lastRenderedPageBreak/>
        <w:drawing>
          <wp:inline distT="0" distB="0" distL="0" distR="0" wp14:anchorId="1E0DBD75" wp14:editId="4816B9F1">
            <wp:extent cx="5731510" cy="4685030"/>
            <wp:effectExtent l="0" t="0" r="2540" b="1270"/>
            <wp:docPr id="1533594132" name="Imagen 1" descr="Captura de pantalla de computado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594132" name="Imagen 1" descr="Captura de pantalla de computadora&#10;&#10;Descripción generada automáticamente con confianza media"/>
                    <pic:cNvPicPr/>
                  </pic:nvPicPr>
                  <pic:blipFill>
                    <a:blip r:embed="rId32"/>
                    <a:stretch>
                      <a:fillRect/>
                    </a:stretch>
                  </pic:blipFill>
                  <pic:spPr>
                    <a:xfrm>
                      <a:off x="0" y="0"/>
                      <a:ext cx="5731510" cy="4685030"/>
                    </a:xfrm>
                    <a:prstGeom prst="rect">
                      <a:avLst/>
                    </a:prstGeom>
                  </pic:spPr>
                </pic:pic>
              </a:graphicData>
            </a:graphic>
          </wp:inline>
        </w:drawing>
      </w:r>
    </w:p>
    <w:p w14:paraId="00098B31" w14:textId="3E94FFB2" w:rsidR="00AB72B3" w:rsidRDefault="00AB72B3" w:rsidP="0048388D">
      <w:pPr>
        <w:pStyle w:val="Descripcin"/>
        <w:spacing w:after="360"/>
        <w:jc w:val="center"/>
        <w:rPr>
          <w:i w:val="0"/>
          <w:iCs w:val="0"/>
          <w:color w:val="auto"/>
          <w:sz w:val="20"/>
          <w:szCs w:val="20"/>
        </w:rPr>
      </w:pPr>
      <w:r w:rsidRPr="00AB72B3">
        <w:rPr>
          <w:b/>
          <w:bCs/>
          <w:i w:val="0"/>
          <w:iCs w:val="0"/>
          <w:color w:val="auto"/>
          <w:sz w:val="20"/>
          <w:szCs w:val="20"/>
        </w:rPr>
        <w:t xml:space="preserve">Figura </w:t>
      </w:r>
      <w:r w:rsidRPr="00AB72B3">
        <w:rPr>
          <w:b/>
          <w:bCs/>
          <w:i w:val="0"/>
          <w:iCs w:val="0"/>
          <w:color w:val="auto"/>
          <w:sz w:val="20"/>
          <w:szCs w:val="20"/>
        </w:rPr>
        <w:fldChar w:fldCharType="begin"/>
      </w:r>
      <w:r w:rsidRPr="00AB72B3">
        <w:rPr>
          <w:b/>
          <w:bCs/>
          <w:i w:val="0"/>
          <w:iCs w:val="0"/>
          <w:color w:val="auto"/>
          <w:sz w:val="20"/>
          <w:szCs w:val="20"/>
        </w:rPr>
        <w:instrText xml:space="preserve"> SEQ Figura \* ARABIC </w:instrText>
      </w:r>
      <w:r w:rsidRPr="00AB72B3">
        <w:rPr>
          <w:b/>
          <w:bCs/>
          <w:i w:val="0"/>
          <w:iCs w:val="0"/>
          <w:color w:val="auto"/>
          <w:sz w:val="20"/>
          <w:szCs w:val="20"/>
        </w:rPr>
        <w:fldChar w:fldCharType="separate"/>
      </w:r>
      <w:r w:rsidR="00260299">
        <w:rPr>
          <w:b/>
          <w:bCs/>
          <w:i w:val="0"/>
          <w:iCs w:val="0"/>
          <w:noProof/>
          <w:color w:val="auto"/>
          <w:sz w:val="20"/>
          <w:szCs w:val="20"/>
        </w:rPr>
        <w:t>19</w:t>
      </w:r>
      <w:r w:rsidRPr="00AB72B3">
        <w:rPr>
          <w:b/>
          <w:bCs/>
          <w:i w:val="0"/>
          <w:iCs w:val="0"/>
          <w:color w:val="auto"/>
          <w:sz w:val="20"/>
          <w:szCs w:val="20"/>
        </w:rPr>
        <w:fldChar w:fldCharType="end"/>
      </w:r>
      <w:r w:rsidRPr="00AB72B3">
        <w:rPr>
          <w:b/>
          <w:bCs/>
          <w:i w:val="0"/>
          <w:iCs w:val="0"/>
          <w:color w:val="auto"/>
          <w:sz w:val="20"/>
          <w:szCs w:val="20"/>
        </w:rPr>
        <w:t>.</w:t>
      </w:r>
      <w:r w:rsidRPr="00AB72B3">
        <w:rPr>
          <w:i w:val="0"/>
          <w:iCs w:val="0"/>
          <w:color w:val="auto"/>
          <w:sz w:val="20"/>
          <w:szCs w:val="20"/>
        </w:rPr>
        <w:t xml:space="preserve"> Entorno de Visual </w:t>
      </w:r>
      <w:r w:rsidR="00427C59">
        <w:rPr>
          <w:i w:val="0"/>
          <w:iCs w:val="0"/>
          <w:color w:val="auto"/>
          <w:sz w:val="20"/>
          <w:szCs w:val="20"/>
        </w:rPr>
        <w:t>S</w:t>
      </w:r>
      <w:r w:rsidRPr="00AB72B3">
        <w:rPr>
          <w:i w:val="0"/>
          <w:iCs w:val="0"/>
          <w:color w:val="auto"/>
          <w:sz w:val="20"/>
          <w:szCs w:val="20"/>
        </w:rPr>
        <w:t xml:space="preserve">tudio </w:t>
      </w:r>
      <w:r w:rsidR="00427C59">
        <w:rPr>
          <w:i w:val="0"/>
          <w:iCs w:val="0"/>
          <w:color w:val="auto"/>
          <w:sz w:val="20"/>
          <w:szCs w:val="20"/>
        </w:rPr>
        <w:t>C</w:t>
      </w:r>
      <w:r w:rsidRPr="00AB72B3">
        <w:rPr>
          <w:i w:val="0"/>
          <w:iCs w:val="0"/>
          <w:color w:val="auto"/>
          <w:sz w:val="20"/>
          <w:szCs w:val="20"/>
        </w:rPr>
        <w:t>ode</w:t>
      </w:r>
    </w:p>
    <w:p w14:paraId="0F94757D" w14:textId="2FF76037" w:rsidR="000D63D0" w:rsidRDefault="00AB72B3" w:rsidP="00AB72B3">
      <w:pPr>
        <w:ind w:firstLine="0"/>
      </w:pPr>
      <w:r>
        <w:t xml:space="preserve"> </w:t>
      </w:r>
      <w:r>
        <w:tab/>
        <w:t xml:space="preserve">Con Python tenemos la facilidad de implementar servidores virtuales para realizar las pruebas necesarias de nuestros modelos antes de ponerlos en producción, la manera de crear </w:t>
      </w:r>
      <w:r w:rsidR="00955080">
        <w:t>y usar es</w:t>
      </w:r>
      <w:r>
        <w:t>tos entornos es con los siguientes pasos:</w:t>
      </w:r>
    </w:p>
    <w:p w14:paraId="26C8FCE1" w14:textId="7FC59E77" w:rsidR="00AB72B3" w:rsidRDefault="00AB72B3" w:rsidP="00AB72B3">
      <w:pPr>
        <w:ind w:firstLine="0"/>
      </w:pPr>
      <w:r>
        <w:tab/>
      </w:r>
      <w:r>
        <w:tab/>
        <w:t>Abrir cmd</w:t>
      </w:r>
      <w:r w:rsidR="00955080">
        <w:t>: d</w:t>
      </w:r>
      <w:r>
        <w:t>irigirnos al directorio raíz de nuestra app</w:t>
      </w:r>
    </w:p>
    <w:p w14:paraId="2189346B" w14:textId="1DD4BB32" w:rsidR="00AB72B3" w:rsidRDefault="00AB72B3" w:rsidP="00AB72B3">
      <w:pPr>
        <w:ind w:firstLine="0"/>
      </w:pPr>
      <w:r>
        <w:tab/>
      </w:r>
      <w:r>
        <w:tab/>
        <w:t xml:space="preserve">Crear </w:t>
      </w:r>
      <w:r w:rsidR="00955080">
        <w:t>entor</w:t>
      </w:r>
      <w:r w:rsidR="00427C59">
        <w:t>n</w:t>
      </w:r>
      <w:r w:rsidR="00955080">
        <w:t>o virtu</w:t>
      </w:r>
      <w:r w:rsidR="00427C59">
        <w:t>a</w:t>
      </w:r>
      <w:r w:rsidR="00955080">
        <w:t>l</w:t>
      </w:r>
      <w:r>
        <w:t>: python -m venv env</w:t>
      </w:r>
    </w:p>
    <w:p w14:paraId="448ECA49" w14:textId="6B0BD523" w:rsidR="00955080" w:rsidRDefault="00955080" w:rsidP="00AB72B3">
      <w:pPr>
        <w:ind w:firstLine="0"/>
      </w:pPr>
      <w:r>
        <w:tab/>
      </w:r>
      <w:r>
        <w:tab/>
        <w:t>Ingresamos al entorno: .\env\Scripts\activate</w:t>
      </w:r>
    </w:p>
    <w:p w14:paraId="7AE1CCEB" w14:textId="24AEDF44" w:rsidR="00955080" w:rsidRPr="007F4508" w:rsidRDefault="00955080" w:rsidP="00AB72B3">
      <w:pPr>
        <w:ind w:firstLine="0"/>
        <w:rPr>
          <w:lang w:val="es-EC"/>
        </w:rPr>
      </w:pPr>
      <w:r>
        <w:tab/>
      </w:r>
      <w:r>
        <w:tab/>
      </w:r>
      <w:r w:rsidRPr="007F4508">
        <w:rPr>
          <w:lang w:val="es-EC"/>
        </w:rPr>
        <w:t>Instalamos</w:t>
      </w:r>
      <w:r w:rsidR="00427C59" w:rsidRPr="007F4508">
        <w:rPr>
          <w:lang w:val="es-EC"/>
        </w:rPr>
        <w:t xml:space="preserve"> streamlit</w:t>
      </w:r>
      <w:r w:rsidRPr="007F4508">
        <w:rPr>
          <w:lang w:val="es-EC"/>
        </w:rPr>
        <w:t>: pip install streamlit</w:t>
      </w:r>
    </w:p>
    <w:p w14:paraId="0938AA16" w14:textId="0992A296" w:rsidR="00955080" w:rsidRPr="00955080" w:rsidRDefault="00427C59" w:rsidP="00AB72B3">
      <w:pPr>
        <w:ind w:firstLine="0"/>
        <w:rPr>
          <w:lang w:val="es-EC"/>
        </w:rPr>
      </w:pPr>
      <w:r>
        <w:rPr>
          <w:lang w:val="es-EC"/>
        </w:rPr>
        <w:t>D</w:t>
      </w:r>
      <w:r w:rsidRPr="00955080">
        <w:rPr>
          <w:lang w:val="es-EC"/>
        </w:rPr>
        <w:t>espués</w:t>
      </w:r>
      <w:r w:rsidR="00955080" w:rsidRPr="00955080">
        <w:rPr>
          <w:lang w:val="es-EC"/>
        </w:rPr>
        <w:t xml:space="preserve"> de eso paso n</w:t>
      </w:r>
      <w:r w:rsidR="00955080">
        <w:rPr>
          <w:lang w:val="es-EC"/>
        </w:rPr>
        <w:t xml:space="preserve">os dirigimos a Visual </w:t>
      </w:r>
      <w:r>
        <w:rPr>
          <w:lang w:val="es-EC"/>
        </w:rPr>
        <w:t>S</w:t>
      </w:r>
      <w:r w:rsidR="00955080">
        <w:rPr>
          <w:lang w:val="es-EC"/>
        </w:rPr>
        <w:t xml:space="preserve">tudio </w:t>
      </w:r>
      <w:r>
        <w:rPr>
          <w:lang w:val="es-EC"/>
        </w:rPr>
        <w:t>C</w:t>
      </w:r>
      <w:r w:rsidR="00955080">
        <w:rPr>
          <w:lang w:val="es-EC"/>
        </w:rPr>
        <w:t>ode, para desarrollar nuestra interfaz que consumirá nuestro modelo .pkl.</w:t>
      </w:r>
    </w:p>
    <w:p w14:paraId="30769977" w14:textId="67B124CA" w:rsidR="00955080" w:rsidRDefault="00955080" w:rsidP="00955080">
      <w:pPr>
        <w:keepNext/>
        <w:ind w:firstLine="0"/>
      </w:pPr>
      <w:r w:rsidRPr="00955080">
        <w:rPr>
          <w:noProof/>
          <w:lang w:val="en-US"/>
        </w:rPr>
        <w:lastRenderedPageBreak/>
        <w:drawing>
          <wp:inline distT="0" distB="0" distL="0" distR="0" wp14:anchorId="34B05C46" wp14:editId="43DFC137">
            <wp:extent cx="5836427" cy="5334000"/>
            <wp:effectExtent l="0" t="0" r="0" b="0"/>
            <wp:docPr id="1794218168"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18168" name="Imagen 1" descr="Texto&#10;&#10;Descripción generada automáticamente"/>
                    <pic:cNvPicPr/>
                  </pic:nvPicPr>
                  <pic:blipFill>
                    <a:blip r:embed="rId33"/>
                    <a:stretch>
                      <a:fillRect/>
                    </a:stretch>
                  </pic:blipFill>
                  <pic:spPr>
                    <a:xfrm>
                      <a:off x="0" y="0"/>
                      <a:ext cx="5863931" cy="5359136"/>
                    </a:xfrm>
                    <a:prstGeom prst="rect">
                      <a:avLst/>
                    </a:prstGeom>
                  </pic:spPr>
                </pic:pic>
              </a:graphicData>
            </a:graphic>
          </wp:inline>
        </w:drawing>
      </w:r>
    </w:p>
    <w:p w14:paraId="5490A5BE" w14:textId="56DD473F" w:rsidR="00955080" w:rsidRPr="00955080" w:rsidRDefault="00955080" w:rsidP="0048388D">
      <w:pPr>
        <w:pStyle w:val="Descripcin"/>
        <w:spacing w:after="360"/>
        <w:jc w:val="center"/>
        <w:rPr>
          <w:i w:val="0"/>
          <w:iCs w:val="0"/>
          <w:color w:val="auto"/>
          <w:sz w:val="20"/>
          <w:szCs w:val="20"/>
          <w:lang w:val="es-EC"/>
        </w:rPr>
      </w:pPr>
      <w:r w:rsidRPr="00955080">
        <w:rPr>
          <w:b/>
          <w:bCs/>
          <w:i w:val="0"/>
          <w:iCs w:val="0"/>
          <w:color w:val="auto"/>
          <w:sz w:val="20"/>
          <w:szCs w:val="20"/>
        </w:rPr>
        <w:t xml:space="preserve">Figura </w:t>
      </w:r>
      <w:r w:rsidRPr="00955080">
        <w:rPr>
          <w:b/>
          <w:bCs/>
          <w:i w:val="0"/>
          <w:iCs w:val="0"/>
          <w:color w:val="auto"/>
          <w:sz w:val="20"/>
          <w:szCs w:val="20"/>
        </w:rPr>
        <w:fldChar w:fldCharType="begin"/>
      </w:r>
      <w:r w:rsidRPr="00955080">
        <w:rPr>
          <w:b/>
          <w:bCs/>
          <w:i w:val="0"/>
          <w:iCs w:val="0"/>
          <w:color w:val="auto"/>
          <w:sz w:val="20"/>
          <w:szCs w:val="20"/>
        </w:rPr>
        <w:instrText xml:space="preserve"> SEQ Figura \* ARABIC </w:instrText>
      </w:r>
      <w:r w:rsidRPr="00955080">
        <w:rPr>
          <w:b/>
          <w:bCs/>
          <w:i w:val="0"/>
          <w:iCs w:val="0"/>
          <w:color w:val="auto"/>
          <w:sz w:val="20"/>
          <w:szCs w:val="20"/>
        </w:rPr>
        <w:fldChar w:fldCharType="separate"/>
      </w:r>
      <w:r w:rsidR="00260299">
        <w:rPr>
          <w:b/>
          <w:bCs/>
          <w:i w:val="0"/>
          <w:iCs w:val="0"/>
          <w:noProof/>
          <w:color w:val="auto"/>
          <w:sz w:val="20"/>
          <w:szCs w:val="20"/>
        </w:rPr>
        <w:t>20</w:t>
      </w:r>
      <w:r w:rsidRPr="00955080">
        <w:rPr>
          <w:b/>
          <w:bCs/>
          <w:i w:val="0"/>
          <w:iCs w:val="0"/>
          <w:color w:val="auto"/>
          <w:sz w:val="20"/>
          <w:szCs w:val="20"/>
        </w:rPr>
        <w:fldChar w:fldCharType="end"/>
      </w:r>
      <w:r w:rsidRPr="00955080">
        <w:rPr>
          <w:b/>
          <w:bCs/>
          <w:i w:val="0"/>
          <w:iCs w:val="0"/>
          <w:color w:val="auto"/>
          <w:sz w:val="20"/>
          <w:szCs w:val="20"/>
        </w:rPr>
        <w:t>.</w:t>
      </w:r>
      <w:r w:rsidRPr="00955080">
        <w:rPr>
          <w:i w:val="0"/>
          <w:iCs w:val="0"/>
          <w:color w:val="auto"/>
          <w:sz w:val="20"/>
          <w:szCs w:val="20"/>
        </w:rPr>
        <w:t xml:space="preserve"> Desarrollo del app</w:t>
      </w:r>
    </w:p>
    <w:p w14:paraId="70DAAA12" w14:textId="32DC2E33" w:rsidR="009337E8" w:rsidRPr="009337E8" w:rsidRDefault="00955080" w:rsidP="009337E8">
      <w:pPr>
        <w:ind w:firstLine="708"/>
        <w:rPr>
          <w:lang w:val="es-EC"/>
        </w:rPr>
      </w:pPr>
      <w:r>
        <w:rPr>
          <w:lang w:val="es-EC"/>
        </w:rPr>
        <w:t>Una vez desarrollada app ponemos a prueba y desplegamos el modelo en el entorno local con los siguientes comando</w:t>
      </w:r>
      <w:r w:rsidR="009337E8">
        <w:rPr>
          <w:lang w:val="es-EC"/>
        </w:rPr>
        <w:t>s</w:t>
      </w:r>
      <w:r>
        <w:rPr>
          <w:lang w:val="es-EC"/>
        </w:rPr>
        <w:t xml:space="preserve"> </w:t>
      </w:r>
      <w:r w:rsidRPr="009337E8">
        <w:rPr>
          <w:lang w:val="es-EC"/>
        </w:rPr>
        <w:t xml:space="preserve"> </w:t>
      </w:r>
    </w:p>
    <w:p w14:paraId="0FBB6F33" w14:textId="47D81132" w:rsidR="009337E8" w:rsidRPr="009337E8" w:rsidRDefault="009337E8" w:rsidP="009337E8">
      <w:pPr>
        <w:ind w:left="708" w:firstLine="708"/>
        <w:rPr>
          <w:lang w:val="en-US"/>
        </w:rPr>
      </w:pPr>
      <w:r w:rsidRPr="009337E8">
        <w:rPr>
          <w:lang w:val="en-US"/>
        </w:rPr>
        <w:t>.\env\Scripts\activate</w:t>
      </w:r>
    </w:p>
    <w:p w14:paraId="6D57752A" w14:textId="43E51EB6" w:rsidR="00AB72B3" w:rsidRDefault="009337E8" w:rsidP="009337E8">
      <w:pPr>
        <w:ind w:left="708" w:firstLine="708"/>
        <w:rPr>
          <w:lang w:val="en-US"/>
        </w:rPr>
      </w:pPr>
      <w:r w:rsidRPr="009337E8">
        <w:rPr>
          <w:lang w:val="en-US"/>
        </w:rPr>
        <w:t>streamlit run app.py</w:t>
      </w:r>
    </w:p>
    <w:p w14:paraId="23271491" w14:textId="77777777" w:rsidR="009337E8" w:rsidRDefault="009337E8" w:rsidP="009337E8">
      <w:pPr>
        <w:keepNext/>
        <w:ind w:firstLine="0"/>
      </w:pPr>
      <w:r w:rsidRPr="009337E8">
        <w:rPr>
          <w:noProof/>
          <w:lang w:val="en-US"/>
        </w:rPr>
        <w:lastRenderedPageBreak/>
        <w:drawing>
          <wp:inline distT="0" distB="0" distL="0" distR="0" wp14:anchorId="6087B8DB" wp14:editId="51CBA497">
            <wp:extent cx="5731510" cy="4467860"/>
            <wp:effectExtent l="0" t="0" r="2540" b="8890"/>
            <wp:docPr id="1898720081"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720081" name="Imagen 1" descr="Interfaz de usuario gráfica, Texto, Aplicación&#10;&#10;Descripción generada automáticamente"/>
                    <pic:cNvPicPr/>
                  </pic:nvPicPr>
                  <pic:blipFill>
                    <a:blip r:embed="rId34"/>
                    <a:stretch>
                      <a:fillRect/>
                    </a:stretch>
                  </pic:blipFill>
                  <pic:spPr>
                    <a:xfrm>
                      <a:off x="0" y="0"/>
                      <a:ext cx="5731510" cy="4467860"/>
                    </a:xfrm>
                    <a:prstGeom prst="rect">
                      <a:avLst/>
                    </a:prstGeom>
                  </pic:spPr>
                </pic:pic>
              </a:graphicData>
            </a:graphic>
          </wp:inline>
        </w:drawing>
      </w:r>
    </w:p>
    <w:p w14:paraId="2D4CC170" w14:textId="5ABBED48" w:rsidR="009337E8" w:rsidRPr="009337E8" w:rsidRDefault="009337E8" w:rsidP="0048388D">
      <w:pPr>
        <w:pStyle w:val="Descripcin"/>
        <w:spacing w:after="360"/>
        <w:jc w:val="center"/>
        <w:rPr>
          <w:i w:val="0"/>
          <w:iCs w:val="0"/>
          <w:sz w:val="20"/>
          <w:szCs w:val="20"/>
        </w:rPr>
      </w:pPr>
      <w:r w:rsidRPr="009337E8">
        <w:rPr>
          <w:b/>
          <w:bCs/>
          <w:i w:val="0"/>
          <w:iCs w:val="0"/>
          <w:color w:val="auto"/>
          <w:sz w:val="20"/>
          <w:szCs w:val="20"/>
        </w:rPr>
        <w:t xml:space="preserve">Figura </w:t>
      </w:r>
      <w:r w:rsidRPr="009337E8">
        <w:rPr>
          <w:b/>
          <w:bCs/>
          <w:i w:val="0"/>
          <w:iCs w:val="0"/>
          <w:color w:val="auto"/>
          <w:sz w:val="20"/>
          <w:szCs w:val="20"/>
        </w:rPr>
        <w:fldChar w:fldCharType="begin"/>
      </w:r>
      <w:r w:rsidRPr="009337E8">
        <w:rPr>
          <w:b/>
          <w:bCs/>
          <w:i w:val="0"/>
          <w:iCs w:val="0"/>
          <w:color w:val="auto"/>
          <w:sz w:val="20"/>
          <w:szCs w:val="20"/>
        </w:rPr>
        <w:instrText xml:space="preserve"> SEQ Figura \* ARABIC </w:instrText>
      </w:r>
      <w:r w:rsidRPr="009337E8">
        <w:rPr>
          <w:b/>
          <w:bCs/>
          <w:i w:val="0"/>
          <w:iCs w:val="0"/>
          <w:color w:val="auto"/>
          <w:sz w:val="20"/>
          <w:szCs w:val="20"/>
        </w:rPr>
        <w:fldChar w:fldCharType="separate"/>
      </w:r>
      <w:r w:rsidR="00260299">
        <w:rPr>
          <w:b/>
          <w:bCs/>
          <w:i w:val="0"/>
          <w:iCs w:val="0"/>
          <w:noProof/>
          <w:color w:val="auto"/>
          <w:sz w:val="20"/>
          <w:szCs w:val="20"/>
        </w:rPr>
        <w:t>21</w:t>
      </w:r>
      <w:r w:rsidRPr="009337E8">
        <w:rPr>
          <w:b/>
          <w:bCs/>
          <w:i w:val="0"/>
          <w:iCs w:val="0"/>
          <w:color w:val="auto"/>
          <w:sz w:val="20"/>
          <w:szCs w:val="20"/>
        </w:rPr>
        <w:fldChar w:fldCharType="end"/>
      </w:r>
      <w:r w:rsidRPr="009337E8">
        <w:rPr>
          <w:b/>
          <w:bCs/>
          <w:i w:val="0"/>
          <w:iCs w:val="0"/>
          <w:color w:val="auto"/>
          <w:sz w:val="20"/>
          <w:szCs w:val="20"/>
        </w:rPr>
        <w:t>.</w:t>
      </w:r>
      <w:r w:rsidRPr="009337E8">
        <w:rPr>
          <w:i w:val="0"/>
          <w:iCs w:val="0"/>
          <w:color w:val="auto"/>
          <w:sz w:val="20"/>
          <w:szCs w:val="20"/>
        </w:rPr>
        <w:t xml:space="preserve"> Despliegue entorno local</w:t>
      </w:r>
    </w:p>
    <w:p w14:paraId="389DCD74" w14:textId="61FCDE89" w:rsidR="009337E8" w:rsidRPr="00427C59" w:rsidRDefault="009337E8" w:rsidP="009337E8">
      <w:pPr>
        <w:ind w:firstLine="0"/>
        <w:rPr>
          <w:lang w:val="es-EC"/>
        </w:rPr>
      </w:pPr>
      <w:r w:rsidRPr="009337E8">
        <w:rPr>
          <w:lang w:val="es-EC"/>
        </w:rPr>
        <w:t xml:space="preserve"> </w:t>
      </w:r>
      <w:r w:rsidRPr="009337E8">
        <w:rPr>
          <w:lang w:val="es-EC"/>
        </w:rPr>
        <w:tab/>
        <w:t xml:space="preserve">Como podemos mirar está corriendo el localhost:8501 </w:t>
      </w:r>
      <w:r>
        <w:rPr>
          <w:lang w:val="es-EC"/>
        </w:rPr>
        <w:t xml:space="preserve">aquí ya podemos </w:t>
      </w:r>
      <w:r w:rsidRPr="009337E8">
        <w:rPr>
          <w:lang w:val="es-EC"/>
        </w:rPr>
        <w:t>ingresa</w:t>
      </w:r>
      <w:r>
        <w:rPr>
          <w:lang w:val="es-EC"/>
        </w:rPr>
        <w:t xml:space="preserve">r los datos para calcular el resultado del modelo y poder evaluar; una vez realizado las pruebas se toma la decisión de subir la app a la nube para facilidad del usuario, se realiza investiga las opciones de subir a la nube de </w:t>
      </w:r>
      <w:r w:rsidR="00427C59">
        <w:rPr>
          <w:lang w:val="es-EC"/>
        </w:rPr>
        <w:t>GitHub</w:t>
      </w:r>
      <w:r>
        <w:rPr>
          <w:lang w:val="es-EC"/>
        </w:rPr>
        <w:t xml:space="preserve">, a un VPS de Hostinger y a la nube de Google Cloud siendo este ultimo la mejor opción ya que es </w:t>
      </w:r>
      <w:r w:rsidR="00427C59">
        <w:rPr>
          <w:lang w:val="es-EC"/>
        </w:rPr>
        <w:t>más</w:t>
      </w:r>
      <w:r>
        <w:rPr>
          <w:lang w:val="es-EC"/>
        </w:rPr>
        <w:t xml:space="preserve"> fácil y hay manera de realizar de forma gratuita. Por otro </w:t>
      </w:r>
      <w:r w:rsidR="00427C59">
        <w:rPr>
          <w:lang w:val="es-EC"/>
        </w:rPr>
        <w:t>lado,</w:t>
      </w:r>
      <w:r>
        <w:rPr>
          <w:lang w:val="es-EC"/>
        </w:rPr>
        <w:t xml:space="preserve"> </w:t>
      </w:r>
      <w:r w:rsidR="00427C59">
        <w:rPr>
          <w:lang w:val="es-EC"/>
        </w:rPr>
        <w:t>GitHub</w:t>
      </w:r>
      <w:r>
        <w:rPr>
          <w:lang w:val="es-EC"/>
        </w:rPr>
        <w:t xml:space="preserve"> no permite correr aplicaciones web de python y Hostinger también se </w:t>
      </w:r>
      <w:r w:rsidRPr="00427C59">
        <w:rPr>
          <w:lang w:val="es-EC"/>
        </w:rPr>
        <w:t>consider</w:t>
      </w:r>
      <w:r w:rsidR="00427C59" w:rsidRPr="00427C59">
        <w:rPr>
          <w:lang w:val="es-EC"/>
        </w:rPr>
        <w:t>a</w:t>
      </w:r>
      <w:r w:rsidRPr="00427C59">
        <w:rPr>
          <w:lang w:val="es-EC"/>
        </w:rPr>
        <w:t xml:space="preserve"> una muy buena </w:t>
      </w:r>
      <w:r w:rsidR="00427C59" w:rsidRPr="00427C59">
        <w:rPr>
          <w:lang w:val="es-EC"/>
        </w:rPr>
        <w:t>opción,</w:t>
      </w:r>
      <w:r w:rsidRPr="00427C59">
        <w:rPr>
          <w:lang w:val="es-EC"/>
        </w:rPr>
        <w:t xml:space="preserve"> pero </w:t>
      </w:r>
      <w:r w:rsidR="00427C59" w:rsidRPr="00427C59">
        <w:rPr>
          <w:lang w:val="es-EC"/>
        </w:rPr>
        <w:t>es de pago.</w:t>
      </w:r>
      <w:r w:rsidRPr="00427C59">
        <w:rPr>
          <w:lang w:val="es-EC"/>
        </w:rPr>
        <w:t xml:space="preserve">    </w:t>
      </w:r>
    </w:p>
    <w:p w14:paraId="4CA276AA" w14:textId="34129A86" w:rsidR="00427C59" w:rsidRDefault="00427C59" w:rsidP="00C47311">
      <w:r w:rsidRPr="00427C59">
        <w:rPr>
          <w:rFonts w:cs="Times New Roman"/>
          <w:szCs w:val="24"/>
          <w:lang w:val="es-EC"/>
        </w:rPr>
        <w:t>E</w:t>
      </w:r>
      <w:r>
        <w:rPr>
          <w:rFonts w:cs="Times New Roman"/>
          <w:szCs w:val="24"/>
          <w:lang w:val="es-EC"/>
        </w:rPr>
        <w:t xml:space="preserve">n Google Cloud, necesitamos iniciar sesión con una cuenta de Gmail o a su vez crear una cuenta nueva, creamos un nuevo proyecto y a la par instalamos el Cloud SDK en nuestro computador para enlazar nuestra cuenta y poder subir nuestra app después de este realizar varios pasos para completar este proceso, nos genera un url para poder acceder a la app y </w:t>
      </w:r>
      <w:r>
        <w:rPr>
          <w:rFonts w:cs="Times New Roman"/>
          <w:szCs w:val="24"/>
          <w:lang w:val="es-EC"/>
        </w:rPr>
        <w:lastRenderedPageBreak/>
        <w:t xml:space="preserve">utilizar los modelos desplegados que en este caso subimos 3 modelos de Machine Learn, nuestro link es </w:t>
      </w:r>
      <w:hyperlink r:id="rId35" w:history="1">
        <w:r w:rsidR="004A5CDD">
          <w:rPr>
            <w:rStyle w:val="Hipervnculo"/>
          </w:rPr>
          <w:t>app · Streamlit (despliegue-398320.uw.r.appspot.com)</w:t>
        </w:r>
      </w:hyperlink>
      <w:r>
        <w:t xml:space="preserve">. </w:t>
      </w:r>
    </w:p>
    <w:p w14:paraId="5FB1DDA5" w14:textId="77777777" w:rsidR="00727F77" w:rsidRPr="004A5CDD" w:rsidRDefault="00727F77" w:rsidP="00C47311">
      <w:pPr>
        <w:rPr>
          <w:lang w:val="es-EC"/>
        </w:rPr>
      </w:pPr>
    </w:p>
    <w:p w14:paraId="3E54D773" w14:textId="77777777" w:rsidR="00223318" w:rsidRDefault="00223318" w:rsidP="00223318">
      <w:pPr>
        <w:keepNext/>
        <w:ind w:firstLine="0"/>
      </w:pPr>
      <w:r w:rsidRPr="00223318">
        <w:rPr>
          <w:rFonts w:cs="Times New Roman"/>
          <w:noProof/>
          <w:szCs w:val="24"/>
          <w:lang w:val="en-US"/>
        </w:rPr>
        <w:drawing>
          <wp:inline distT="0" distB="0" distL="0" distR="0" wp14:anchorId="0ECA4BA6" wp14:editId="6B93A78E">
            <wp:extent cx="5731510" cy="5789930"/>
            <wp:effectExtent l="0" t="0" r="2540" b="1270"/>
            <wp:docPr id="402544953"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544953" name="Imagen 1" descr="Interfaz de usuario gráfica, Aplicación&#10;&#10;Descripción generada automáticamente"/>
                    <pic:cNvPicPr/>
                  </pic:nvPicPr>
                  <pic:blipFill>
                    <a:blip r:embed="rId36"/>
                    <a:stretch>
                      <a:fillRect/>
                    </a:stretch>
                  </pic:blipFill>
                  <pic:spPr>
                    <a:xfrm>
                      <a:off x="0" y="0"/>
                      <a:ext cx="5731510" cy="5789930"/>
                    </a:xfrm>
                    <a:prstGeom prst="rect">
                      <a:avLst/>
                    </a:prstGeom>
                  </pic:spPr>
                </pic:pic>
              </a:graphicData>
            </a:graphic>
          </wp:inline>
        </w:drawing>
      </w:r>
    </w:p>
    <w:p w14:paraId="6CB6575F" w14:textId="4A873449" w:rsidR="00377791" w:rsidRPr="00223318" w:rsidRDefault="00223318" w:rsidP="007A237C">
      <w:pPr>
        <w:pStyle w:val="Descripcin"/>
        <w:jc w:val="center"/>
        <w:rPr>
          <w:rFonts w:cs="Times New Roman"/>
          <w:i w:val="0"/>
          <w:iCs w:val="0"/>
          <w:color w:val="auto"/>
          <w:sz w:val="20"/>
          <w:szCs w:val="20"/>
          <w:lang w:val="es-EC"/>
        </w:rPr>
      </w:pPr>
      <w:r w:rsidRPr="00223318">
        <w:rPr>
          <w:b/>
          <w:bCs/>
          <w:i w:val="0"/>
          <w:iCs w:val="0"/>
          <w:color w:val="auto"/>
          <w:sz w:val="20"/>
          <w:szCs w:val="20"/>
        </w:rPr>
        <w:t xml:space="preserve">Figura </w:t>
      </w:r>
      <w:r w:rsidRPr="00223318">
        <w:rPr>
          <w:b/>
          <w:bCs/>
          <w:i w:val="0"/>
          <w:iCs w:val="0"/>
          <w:color w:val="auto"/>
          <w:sz w:val="20"/>
          <w:szCs w:val="20"/>
        </w:rPr>
        <w:fldChar w:fldCharType="begin"/>
      </w:r>
      <w:r w:rsidRPr="00223318">
        <w:rPr>
          <w:b/>
          <w:bCs/>
          <w:i w:val="0"/>
          <w:iCs w:val="0"/>
          <w:color w:val="auto"/>
          <w:sz w:val="20"/>
          <w:szCs w:val="20"/>
        </w:rPr>
        <w:instrText xml:space="preserve"> SEQ Figura \* ARABIC </w:instrText>
      </w:r>
      <w:r w:rsidRPr="00223318">
        <w:rPr>
          <w:b/>
          <w:bCs/>
          <w:i w:val="0"/>
          <w:iCs w:val="0"/>
          <w:color w:val="auto"/>
          <w:sz w:val="20"/>
          <w:szCs w:val="20"/>
        </w:rPr>
        <w:fldChar w:fldCharType="separate"/>
      </w:r>
      <w:r w:rsidR="00260299">
        <w:rPr>
          <w:b/>
          <w:bCs/>
          <w:i w:val="0"/>
          <w:iCs w:val="0"/>
          <w:noProof/>
          <w:color w:val="auto"/>
          <w:sz w:val="20"/>
          <w:szCs w:val="20"/>
        </w:rPr>
        <w:t>22</w:t>
      </w:r>
      <w:r w:rsidRPr="00223318">
        <w:rPr>
          <w:b/>
          <w:bCs/>
          <w:i w:val="0"/>
          <w:iCs w:val="0"/>
          <w:color w:val="auto"/>
          <w:sz w:val="20"/>
          <w:szCs w:val="20"/>
        </w:rPr>
        <w:fldChar w:fldCharType="end"/>
      </w:r>
      <w:r w:rsidRPr="00223318">
        <w:rPr>
          <w:b/>
          <w:bCs/>
          <w:i w:val="0"/>
          <w:iCs w:val="0"/>
          <w:color w:val="auto"/>
          <w:sz w:val="20"/>
          <w:szCs w:val="20"/>
        </w:rPr>
        <w:t>.</w:t>
      </w:r>
      <w:r w:rsidRPr="00223318">
        <w:rPr>
          <w:i w:val="0"/>
          <w:iCs w:val="0"/>
          <w:color w:val="auto"/>
          <w:sz w:val="20"/>
          <w:szCs w:val="20"/>
        </w:rPr>
        <w:t xml:space="preserve"> Modelo </w:t>
      </w:r>
      <w:r w:rsidR="00DA46C0" w:rsidRPr="00223318">
        <w:rPr>
          <w:i w:val="0"/>
          <w:iCs w:val="0"/>
          <w:color w:val="auto"/>
          <w:sz w:val="20"/>
          <w:szCs w:val="20"/>
        </w:rPr>
        <w:t>regresión</w:t>
      </w:r>
      <w:r w:rsidRPr="00223318">
        <w:rPr>
          <w:i w:val="0"/>
          <w:iCs w:val="0"/>
          <w:color w:val="auto"/>
          <w:sz w:val="20"/>
          <w:szCs w:val="20"/>
        </w:rPr>
        <w:t xml:space="preserve"> </w:t>
      </w:r>
      <w:r w:rsidR="00DA46C0" w:rsidRPr="00223318">
        <w:rPr>
          <w:i w:val="0"/>
          <w:iCs w:val="0"/>
          <w:color w:val="auto"/>
          <w:sz w:val="20"/>
          <w:szCs w:val="20"/>
        </w:rPr>
        <w:t>logística</w:t>
      </w:r>
    </w:p>
    <w:p w14:paraId="1F365B02" w14:textId="77777777" w:rsidR="00223318" w:rsidRDefault="00223318" w:rsidP="00223318">
      <w:pPr>
        <w:keepNext/>
        <w:ind w:firstLine="0"/>
      </w:pPr>
      <w:r w:rsidRPr="00223318">
        <w:rPr>
          <w:rFonts w:cs="Times New Roman"/>
          <w:noProof/>
          <w:szCs w:val="24"/>
          <w:lang w:val="en-US"/>
        </w:rPr>
        <w:lastRenderedPageBreak/>
        <w:drawing>
          <wp:inline distT="0" distB="0" distL="0" distR="0" wp14:anchorId="7C51C588" wp14:editId="193EB761">
            <wp:extent cx="5731510" cy="5789930"/>
            <wp:effectExtent l="0" t="0" r="2540" b="1270"/>
            <wp:docPr id="352096474"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096474" name="Imagen 1" descr="Interfaz de usuario gráfica, Aplicación&#10;&#10;Descripción generada automáticamente"/>
                    <pic:cNvPicPr/>
                  </pic:nvPicPr>
                  <pic:blipFill>
                    <a:blip r:embed="rId37"/>
                    <a:stretch>
                      <a:fillRect/>
                    </a:stretch>
                  </pic:blipFill>
                  <pic:spPr>
                    <a:xfrm>
                      <a:off x="0" y="0"/>
                      <a:ext cx="5731510" cy="5789930"/>
                    </a:xfrm>
                    <a:prstGeom prst="rect">
                      <a:avLst/>
                    </a:prstGeom>
                  </pic:spPr>
                </pic:pic>
              </a:graphicData>
            </a:graphic>
          </wp:inline>
        </w:drawing>
      </w:r>
    </w:p>
    <w:p w14:paraId="1DC6F38D" w14:textId="11C04F91" w:rsidR="00223318" w:rsidRPr="00223318" w:rsidRDefault="00223318" w:rsidP="007A237C">
      <w:pPr>
        <w:pStyle w:val="Descripcin"/>
        <w:jc w:val="center"/>
        <w:rPr>
          <w:rFonts w:cs="Times New Roman"/>
          <w:i w:val="0"/>
          <w:iCs w:val="0"/>
          <w:color w:val="auto"/>
          <w:sz w:val="20"/>
          <w:szCs w:val="20"/>
          <w:lang w:val="es-EC"/>
        </w:rPr>
      </w:pPr>
      <w:r w:rsidRPr="00223318">
        <w:rPr>
          <w:b/>
          <w:bCs/>
          <w:i w:val="0"/>
          <w:iCs w:val="0"/>
          <w:color w:val="auto"/>
          <w:sz w:val="20"/>
          <w:szCs w:val="20"/>
        </w:rPr>
        <w:t xml:space="preserve">Figura </w:t>
      </w:r>
      <w:r w:rsidRPr="00223318">
        <w:rPr>
          <w:b/>
          <w:bCs/>
          <w:i w:val="0"/>
          <w:iCs w:val="0"/>
          <w:color w:val="auto"/>
          <w:sz w:val="20"/>
          <w:szCs w:val="20"/>
        </w:rPr>
        <w:fldChar w:fldCharType="begin"/>
      </w:r>
      <w:r w:rsidRPr="00223318">
        <w:rPr>
          <w:b/>
          <w:bCs/>
          <w:i w:val="0"/>
          <w:iCs w:val="0"/>
          <w:color w:val="auto"/>
          <w:sz w:val="20"/>
          <w:szCs w:val="20"/>
        </w:rPr>
        <w:instrText xml:space="preserve"> SEQ Figura \* ARABIC </w:instrText>
      </w:r>
      <w:r w:rsidRPr="00223318">
        <w:rPr>
          <w:b/>
          <w:bCs/>
          <w:i w:val="0"/>
          <w:iCs w:val="0"/>
          <w:color w:val="auto"/>
          <w:sz w:val="20"/>
          <w:szCs w:val="20"/>
        </w:rPr>
        <w:fldChar w:fldCharType="separate"/>
      </w:r>
      <w:r w:rsidR="00260299">
        <w:rPr>
          <w:b/>
          <w:bCs/>
          <w:i w:val="0"/>
          <w:iCs w:val="0"/>
          <w:noProof/>
          <w:color w:val="auto"/>
          <w:sz w:val="20"/>
          <w:szCs w:val="20"/>
        </w:rPr>
        <w:t>23</w:t>
      </w:r>
      <w:r w:rsidRPr="00223318">
        <w:rPr>
          <w:b/>
          <w:bCs/>
          <w:i w:val="0"/>
          <w:iCs w:val="0"/>
          <w:color w:val="auto"/>
          <w:sz w:val="20"/>
          <w:szCs w:val="20"/>
        </w:rPr>
        <w:fldChar w:fldCharType="end"/>
      </w:r>
      <w:r w:rsidRPr="00223318">
        <w:rPr>
          <w:b/>
          <w:bCs/>
          <w:i w:val="0"/>
          <w:iCs w:val="0"/>
          <w:color w:val="auto"/>
          <w:sz w:val="20"/>
          <w:szCs w:val="20"/>
        </w:rPr>
        <w:t>.</w:t>
      </w:r>
      <w:r w:rsidRPr="00223318">
        <w:rPr>
          <w:i w:val="0"/>
          <w:iCs w:val="0"/>
          <w:color w:val="auto"/>
          <w:sz w:val="20"/>
          <w:szCs w:val="20"/>
        </w:rPr>
        <w:t xml:space="preserve"> Algoritmo bayesiano</w:t>
      </w:r>
    </w:p>
    <w:p w14:paraId="3D86582B" w14:textId="77777777" w:rsidR="00223318" w:rsidRDefault="00223318" w:rsidP="00223318">
      <w:pPr>
        <w:keepNext/>
        <w:ind w:firstLine="0"/>
      </w:pPr>
      <w:r w:rsidRPr="00223318">
        <w:rPr>
          <w:rFonts w:cs="Times New Roman"/>
          <w:noProof/>
          <w:szCs w:val="24"/>
          <w:lang w:val="en-US"/>
        </w:rPr>
        <w:lastRenderedPageBreak/>
        <w:drawing>
          <wp:inline distT="0" distB="0" distL="0" distR="0" wp14:anchorId="2AD84F5B" wp14:editId="260BE32B">
            <wp:extent cx="5731510" cy="5789930"/>
            <wp:effectExtent l="0" t="0" r="2540" b="1270"/>
            <wp:docPr id="337711083"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11083" name="Imagen 1" descr="Interfaz de usuario gráfica, Aplicación&#10;&#10;Descripción generada automáticamente"/>
                    <pic:cNvPicPr/>
                  </pic:nvPicPr>
                  <pic:blipFill>
                    <a:blip r:embed="rId38"/>
                    <a:stretch>
                      <a:fillRect/>
                    </a:stretch>
                  </pic:blipFill>
                  <pic:spPr>
                    <a:xfrm>
                      <a:off x="0" y="0"/>
                      <a:ext cx="5731510" cy="5789930"/>
                    </a:xfrm>
                    <a:prstGeom prst="rect">
                      <a:avLst/>
                    </a:prstGeom>
                  </pic:spPr>
                </pic:pic>
              </a:graphicData>
            </a:graphic>
          </wp:inline>
        </w:drawing>
      </w:r>
    </w:p>
    <w:p w14:paraId="26F49D2A" w14:textId="72EA6669" w:rsidR="00223318" w:rsidRDefault="00223318" w:rsidP="007A237C">
      <w:pPr>
        <w:pStyle w:val="Descripcin"/>
        <w:spacing w:after="360"/>
        <w:jc w:val="center"/>
        <w:rPr>
          <w:i w:val="0"/>
          <w:iCs w:val="0"/>
          <w:color w:val="auto"/>
          <w:sz w:val="20"/>
          <w:szCs w:val="20"/>
        </w:rPr>
      </w:pPr>
      <w:r w:rsidRPr="00223318">
        <w:rPr>
          <w:b/>
          <w:bCs/>
          <w:i w:val="0"/>
          <w:iCs w:val="0"/>
          <w:color w:val="auto"/>
          <w:sz w:val="20"/>
          <w:szCs w:val="20"/>
        </w:rPr>
        <w:t xml:space="preserve">Figura </w:t>
      </w:r>
      <w:r w:rsidRPr="00223318">
        <w:rPr>
          <w:b/>
          <w:bCs/>
          <w:i w:val="0"/>
          <w:iCs w:val="0"/>
          <w:color w:val="auto"/>
          <w:sz w:val="20"/>
          <w:szCs w:val="20"/>
        </w:rPr>
        <w:fldChar w:fldCharType="begin"/>
      </w:r>
      <w:r w:rsidRPr="00223318">
        <w:rPr>
          <w:b/>
          <w:bCs/>
          <w:i w:val="0"/>
          <w:iCs w:val="0"/>
          <w:color w:val="auto"/>
          <w:sz w:val="20"/>
          <w:szCs w:val="20"/>
        </w:rPr>
        <w:instrText xml:space="preserve"> SEQ Figura \* ARABIC </w:instrText>
      </w:r>
      <w:r w:rsidRPr="00223318">
        <w:rPr>
          <w:b/>
          <w:bCs/>
          <w:i w:val="0"/>
          <w:iCs w:val="0"/>
          <w:color w:val="auto"/>
          <w:sz w:val="20"/>
          <w:szCs w:val="20"/>
        </w:rPr>
        <w:fldChar w:fldCharType="separate"/>
      </w:r>
      <w:r w:rsidR="00260299">
        <w:rPr>
          <w:b/>
          <w:bCs/>
          <w:i w:val="0"/>
          <w:iCs w:val="0"/>
          <w:noProof/>
          <w:color w:val="auto"/>
          <w:sz w:val="20"/>
          <w:szCs w:val="20"/>
        </w:rPr>
        <w:t>24</w:t>
      </w:r>
      <w:r w:rsidRPr="00223318">
        <w:rPr>
          <w:b/>
          <w:bCs/>
          <w:i w:val="0"/>
          <w:iCs w:val="0"/>
          <w:color w:val="auto"/>
          <w:sz w:val="20"/>
          <w:szCs w:val="20"/>
        </w:rPr>
        <w:fldChar w:fldCharType="end"/>
      </w:r>
      <w:r w:rsidRPr="00223318">
        <w:rPr>
          <w:b/>
          <w:bCs/>
          <w:i w:val="0"/>
          <w:iCs w:val="0"/>
          <w:color w:val="auto"/>
          <w:sz w:val="20"/>
          <w:szCs w:val="20"/>
        </w:rPr>
        <w:t>.</w:t>
      </w:r>
      <w:r w:rsidRPr="00223318">
        <w:rPr>
          <w:i w:val="0"/>
          <w:iCs w:val="0"/>
          <w:color w:val="auto"/>
          <w:sz w:val="20"/>
          <w:szCs w:val="20"/>
        </w:rPr>
        <w:t xml:space="preserve"> Modelo regresión lineal</w:t>
      </w:r>
    </w:p>
    <w:p w14:paraId="5467BCE7" w14:textId="71420C52" w:rsidR="00427C86" w:rsidRDefault="00223318" w:rsidP="00223318">
      <w:r>
        <w:t xml:space="preserve">Las </w:t>
      </w:r>
      <w:r w:rsidR="00427C86">
        <w:t xml:space="preserve">etiquetas como año, provincia, sector </w:t>
      </w:r>
      <w:r w:rsidR="00DA46C0">
        <w:t>económico</w:t>
      </w:r>
      <w:r w:rsidR="00427C86">
        <w:t>, tamaño de empresa se utilizaron para hacer análisis con PowerBI, mediante la creación de dashboard para la presentación de la información</w:t>
      </w:r>
      <w:r w:rsidR="007F4508">
        <w:t xml:space="preserve"> de manera </w:t>
      </w:r>
      <w:r w:rsidR="00DA46C0">
        <w:t>gráfica</w:t>
      </w:r>
      <w:r w:rsidR="007F4508">
        <w:t xml:space="preserve"> y dinámica, estos informes nos ayudan a comprender el estado actual del negocio por medio de gráficos de barras, de pasteles e incluso mapas</w:t>
      </w:r>
      <w:r w:rsidR="00427C86">
        <w:t>.</w:t>
      </w:r>
    </w:p>
    <w:p w14:paraId="21711129" w14:textId="77777777" w:rsidR="005C4746" w:rsidRPr="007F4508" w:rsidRDefault="005C4746" w:rsidP="005C4746">
      <w:r>
        <w:t xml:space="preserve">Tenemos un análisis global que presenta información de la inversiones que realizaron las empresa por provincias y segmentado por años desde el 2012 al 2015, cada ventana tiene </w:t>
      </w:r>
      <w:r>
        <w:lastRenderedPageBreak/>
        <w:t>hipervínculos que nos lleva a otros informes, en el mapa se evidencia que las empresas que hicieron mayor inversión en tics pertenecen a las provincias de Pichincha y Guayas.</w:t>
      </w:r>
    </w:p>
    <w:p w14:paraId="1B2009D9" w14:textId="77777777" w:rsidR="00427C86" w:rsidRPr="00427C86" w:rsidRDefault="00427C86" w:rsidP="00427C86">
      <w:pPr>
        <w:keepNext/>
        <w:ind w:firstLine="0"/>
        <w:rPr>
          <w:sz w:val="20"/>
          <w:szCs w:val="20"/>
        </w:rPr>
      </w:pPr>
      <w:r w:rsidRPr="00427C86">
        <w:rPr>
          <w:noProof/>
          <w:lang w:val="en-US"/>
        </w:rPr>
        <w:drawing>
          <wp:inline distT="0" distB="0" distL="0" distR="0" wp14:anchorId="27758D1B" wp14:editId="043A91E9">
            <wp:extent cx="5010150" cy="2733768"/>
            <wp:effectExtent l="0" t="0" r="0" b="9525"/>
            <wp:docPr id="77831262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312626" name="Imagen 1" descr="Interfaz de usuario gráfica, Aplicación&#10;&#10;Descripción generada automáticamente"/>
                    <pic:cNvPicPr/>
                  </pic:nvPicPr>
                  <pic:blipFill>
                    <a:blip r:embed="rId39"/>
                    <a:stretch>
                      <a:fillRect/>
                    </a:stretch>
                  </pic:blipFill>
                  <pic:spPr>
                    <a:xfrm>
                      <a:off x="0" y="0"/>
                      <a:ext cx="5017399" cy="2737723"/>
                    </a:xfrm>
                    <a:prstGeom prst="rect">
                      <a:avLst/>
                    </a:prstGeom>
                  </pic:spPr>
                </pic:pic>
              </a:graphicData>
            </a:graphic>
          </wp:inline>
        </w:drawing>
      </w:r>
    </w:p>
    <w:p w14:paraId="37268B2C" w14:textId="3467010E" w:rsidR="00427C86" w:rsidRDefault="00427C86" w:rsidP="007A237C">
      <w:pPr>
        <w:pStyle w:val="Descripcin"/>
        <w:spacing w:after="480"/>
        <w:jc w:val="center"/>
        <w:rPr>
          <w:i w:val="0"/>
          <w:iCs w:val="0"/>
          <w:color w:val="auto"/>
          <w:sz w:val="20"/>
          <w:szCs w:val="20"/>
        </w:rPr>
      </w:pPr>
      <w:r w:rsidRPr="00427C86">
        <w:rPr>
          <w:b/>
          <w:bCs/>
          <w:i w:val="0"/>
          <w:iCs w:val="0"/>
          <w:color w:val="auto"/>
          <w:sz w:val="20"/>
          <w:szCs w:val="20"/>
        </w:rPr>
        <w:t xml:space="preserve">Figura </w:t>
      </w:r>
      <w:r w:rsidRPr="00427C86">
        <w:rPr>
          <w:b/>
          <w:bCs/>
          <w:i w:val="0"/>
          <w:iCs w:val="0"/>
          <w:color w:val="auto"/>
          <w:sz w:val="20"/>
          <w:szCs w:val="20"/>
        </w:rPr>
        <w:fldChar w:fldCharType="begin"/>
      </w:r>
      <w:r w:rsidRPr="00427C86">
        <w:rPr>
          <w:b/>
          <w:bCs/>
          <w:i w:val="0"/>
          <w:iCs w:val="0"/>
          <w:color w:val="auto"/>
          <w:sz w:val="20"/>
          <w:szCs w:val="20"/>
        </w:rPr>
        <w:instrText xml:space="preserve"> SEQ Figura \* ARABIC </w:instrText>
      </w:r>
      <w:r w:rsidRPr="00427C86">
        <w:rPr>
          <w:b/>
          <w:bCs/>
          <w:i w:val="0"/>
          <w:iCs w:val="0"/>
          <w:color w:val="auto"/>
          <w:sz w:val="20"/>
          <w:szCs w:val="20"/>
        </w:rPr>
        <w:fldChar w:fldCharType="separate"/>
      </w:r>
      <w:r w:rsidR="00260299">
        <w:rPr>
          <w:b/>
          <w:bCs/>
          <w:i w:val="0"/>
          <w:iCs w:val="0"/>
          <w:noProof/>
          <w:color w:val="auto"/>
          <w:sz w:val="20"/>
          <w:szCs w:val="20"/>
        </w:rPr>
        <w:t>25</w:t>
      </w:r>
      <w:r w:rsidRPr="00427C86">
        <w:rPr>
          <w:b/>
          <w:bCs/>
          <w:i w:val="0"/>
          <w:iCs w:val="0"/>
          <w:color w:val="auto"/>
          <w:sz w:val="20"/>
          <w:szCs w:val="20"/>
        </w:rPr>
        <w:fldChar w:fldCharType="end"/>
      </w:r>
      <w:r w:rsidRPr="00427C86">
        <w:rPr>
          <w:b/>
          <w:bCs/>
          <w:i w:val="0"/>
          <w:iCs w:val="0"/>
          <w:color w:val="auto"/>
          <w:sz w:val="20"/>
          <w:szCs w:val="20"/>
        </w:rPr>
        <w:t>.</w:t>
      </w:r>
      <w:r w:rsidRPr="00427C86">
        <w:rPr>
          <w:i w:val="0"/>
          <w:iCs w:val="0"/>
          <w:color w:val="auto"/>
          <w:sz w:val="20"/>
          <w:szCs w:val="20"/>
        </w:rPr>
        <w:t xml:space="preserve"> Analisis global</w:t>
      </w:r>
    </w:p>
    <w:p w14:paraId="2AED01B2" w14:textId="62757DF7" w:rsidR="007F4508" w:rsidRPr="007F4508" w:rsidRDefault="005C4746" w:rsidP="007F4508">
      <w:r>
        <w:t xml:space="preserve">En el análisis de inversión por provincia ratificamos que las empresa que </w:t>
      </w:r>
      <w:r w:rsidR="00DA46C0">
        <w:t>más</w:t>
      </w:r>
      <w:r>
        <w:t xml:space="preserve"> invierten en tics son de Pichincha y Guayas con el 89.31% con referencia la inversión total de los 4 años que corresponde a $685,772.599 millones de dólares de un total de $767,912.523 millones de dólares y las empresa de la provincia de </w:t>
      </w:r>
      <w:r w:rsidR="00DA46C0">
        <w:t>Bolívar</w:t>
      </w:r>
      <w:r>
        <w:t xml:space="preserve"> las que menos invierten tics con apenas $26.092 </w:t>
      </w:r>
      <w:r w:rsidR="00DA46C0">
        <w:t>dólares</w:t>
      </w:r>
    </w:p>
    <w:p w14:paraId="45DC6339" w14:textId="77777777" w:rsidR="003D258D" w:rsidRDefault="00427C86" w:rsidP="003D258D">
      <w:pPr>
        <w:keepNext/>
        <w:ind w:firstLine="0"/>
      </w:pPr>
      <w:r w:rsidRPr="00427C86">
        <w:rPr>
          <w:noProof/>
          <w:lang w:val="en-US"/>
        </w:rPr>
        <w:lastRenderedPageBreak/>
        <w:drawing>
          <wp:inline distT="0" distB="0" distL="0" distR="0" wp14:anchorId="6688AA71" wp14:editId="76ACD4E3">
            <wp:extent cx="5286375" cy="2871605"/>
            <wp:effectExtent l="0" t="0" r="0" b="5080"/>
            <wp:docPr id="172386337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63378" name="Imagen 1" descr="Interfaz de usuario gráfica, Aplicación&#10;&#10;Descripción generada automáticamente"/>
                    <pic:cNvPicPr/>
                  </pic:nvPicPr>
                  <pic:blipFill>
                    <a:blip r:embed="rId40"/>
                    <a:stretch>
                      <a:fillRect/>
                    </a:stretch>
                  </pic:blipFill>
                  <pic:spPr>
                    <a:xfrm>
                      <a:off x="0" y="0"/>
                      <a:ext cx="5324362" cy="2892240"/>
                    </a:xfrm>
                    <a:prstGeom prst="rect">
                      <a:avLst/>
                    </a:prstGeom>
                  </pic:spPr>
                </pic:pic>
              </a:graphicData>
            </a:graphic>
          </wp:inline>
        </w:drawing>
      </w:r>
    </w:p>
    <w:p w14:paraId="7FD501C8" w14:textId="49822CF6" w:rsidR="00223318" w:rsidRDefault="003D258D" w:rsidP="007A237C">
      <w:pPr>
        <w:pStyle w:val="Descripcin"/>
        <w:spacing w:after="360"/>
        <w:jc w:val="center"/>
        <w:rPr>
          <w:i w:val="0"/>
          <w:iCs w:val="0"/>
          <w:color w:val="auto"/>
          <w:sz w:val="20"/>
          <w:szCs w:val="20"/>
        </w:rPr>
      </w:pPr>
      <w:r w:rsidRPr="003D258D">
        <w:rPr>
          <w:b/>
          <w:bCs/>
          <w:i w:val="0"/>
          <w:iCs w:val="0"/>
          <w:color w:val="auto"/>
          <w:sz w:val="20"/>
          <w:szCs w:val="20"/>
        </w:rPr>
        <w:t xml:space="preserve">Figura </w:t>
      </w:r>
      <w:r w:rsidRPr="003D258D">
        <w:rPr>
          <w:b/>
          <w:bCs/>
          <w:i w:val="0"/>
          <w:iCs w:val="0"/>
          <w:color w:val="auto"/>
          <w:sz w:val="20"/>
          <w:szCs w:val="20"/>
        </w:rPr>
        <w:fldChar w:fldCharType="begin"/>
      </w:r>
      <w:r w:rsidRPr="003D258D">
        <w:rPr>
          <w:b/>
          <w:bCs/>
          <w:i w:val="0"/>
          <w:iCs w:val="0"/>
          <w:color w:val="auto"/>
          <w:sz w:val="20"/>
          <w:szCs w:val="20"/>
        </w:rPr>
        <w:instrText xml:space="preserve"> SEQ Figura \* ARABIC </w:instrText>
      </w:r>
      <w:r w:rsidRPr="003D258D">
        <w:rPr>
          <w:b/>
          <w:bCs/>
          <w:i w:val="0"/>
          <w:iCs w:val="0"/>
          <w:color w:val="auto"/>
          <w:sz w:val="20"/>
          <w:szCs w:val="20"/>
        </w:rPr>
        <w:fldChar w:fldCharType="separate"/>
      </w:r>
      <w:r w:rsidR="00260299">
        <w:rPr>
          <w:b/>
          <w:bCs/>
          <w:i w:val="0"/>
          <w:iCs w:val="0"/>
          <w:noProof/>
          <w:color w:val="auto"/>
          <w:sz w:val="20"/>
          <w:szCs w:val="20"/>
        </w:rPr>
        <w:t>26</w:t>
      </w:r>
      <w:r w:rsidRPr="003D258D">
        <w:rPr>
          <w:b/>
          <w:bCs/>
          <w:i w:val="0"/>
          <w:iCs w:val="0"/>
          <w:color w:val="auto"/>
          <w:sz w:val="20"/>
          <w:szCs w:val="20"/>
        </w:rPr>
        <w:fldChar w:fldCharType="end"/>
      </w:r>
      <w:r w:rsidRPr="003D258D">
        <w:rPr>
          <w:b/>
          <w:bCs/>
          <w:i w:val="0"/>
          <w:iCs w:val="0"/>
          <w:color w:val="auto"/>
          <w:sz w:val="20"/>
          <w:szCs w:val="20"/>
        </w:rPr>
        <w:t>.</w:t>
      </w:r>
      <w:r w:rsidRPr="003D258D">
        <w:rPr>
          <w:i w:val="0"/>
          <w:iCs w:val="0"/>
          <w:color w:val="auto"/>
          <w:sz w:val="20"/>
          <w:szCs w:val="20"/>
        </w:rPr>
        <w:t xml:space="preserve"> Inversiones por provincias</w:t>
      </w:r>
    </w:p>
    <w:p w14:paraId="0ACB0D6B" w14:textId="33BB3F04" w:rsidR="003D258D" w:rsidRPr="003D258D" w:rsidRDefault="005C4746" w:rsidP="003D258D">
      <w:r>
        <w:t xml:space="preserve">Teniendo la variable hombres y mujeres que tienen conocimiento en </w:t>
      </w:r>
      <w:r w:rsidR="00DA46C0">
        <w:t>TIC’S</w:t>
      </w:r>
      <w:r>
        <w:t xml:space="preserve"> se hizo un análisis para determinar los porcentajes que y la distribución por el tipo de sector económico y ubicación geográfica de las empresa.</w:t>
      </w:r>
    </w:p>
    <w:p w14:paraId="1763FD8E" w14:textId="77777777" w:rsidR="003D258D" w:rsidRPr="003D258D" w:rsidRDefault="00427C86" w:rsidP="003D258D">
      <w:pPr>
        <w:keepNext/>
        <w:ind w:firstLine="0"/>
      </w:pPr>
      <w:r w:rsidRPr="00427C86">
        <w:rPr>
          <w:noProof/>
          <w:lang w:val="en-US"/>
        </w:rPr>
        <w:drawing>
          <wp:inline distT="0" distB="0" distL="0" distR="0" wp14:anchorId="3F4ACC75" wp14:editId="1DC40456">
            <wp:extent cx="5731510" cy="3124835"/>
            <wp:effectExtent l="0" t="0" r="2540" b="0"/>
            <wp:docPr id="199858877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588779" name="Imagen 1" descr="Interfaz de usuario gráfica, Aplicación&#10;&#10;Descripción generada automáticamente"/>
                    <pic:cNvPicPr/>
                  </pic:nvPicPr>
                  <pic:blipFill>
                    <a:blip r:embed="rId41"/>
                    <a:stretch>
                      <a:fillRect/>
                    </a:stretch>
                  </pic:blipFill>
                  <pic:spPr>
                    <a:xfrm>
                      <a:off x="0" y="0"/>
                      <a:ext cx="5731510" cy="3124835"/>
                    </a:xfrm>
                    <a:prstGeom prst="rect">
                      <a:avLst/>
                    </a:prstGeom>
                  </pic:spPr>
                </pic:pic>
              </a:graphicData>
            </a:graphic>
          </wp:inline>
        </w:drawing>
      </w:r>
    </w:p>
    <w:p w14:paraId="3743048B" w14:textId="504DC749" w:rsidR="00427C86" w:rsidRDefault="003D258D" w:rsidP="007A237C">
      <w:pPr>
        <w:pStyle w:val="Descripcin"/>
        <w:spacing w:after="360"/>
        <w:jc w:val="center"/>
        <w:rPr>
          <w:i w:val="0"/>
          <w:iCs w:val="0"/>
          <w:color w:val="auto"/>
        </w:rPr>
      </w:pPr>
      <w:r w:rsidRPr="003D258D">
        <w:rPr>
          <w:b/>
          <w:bCs/>
          <w:i w:val="0"/>
          <w:iCs w:val="0"/>
          <w:color w:val="auto"/>
        </w:rPr>
        <w:t xml:space="preserve">Figura </w:t>
      </w:r>
      <w:r w:rsidRPr="003D258D">
        <w:rPr>
          <w:b/>
          <w:bCs/>
          <w:i w:val="0"/>
          <w:iCs w:val="0"/>
          <w:color w:val="auto"/>
        </w:rPr>
        <w:fldChar w:fldCharType="begin"/>
      </w:r>
      <w:r w:rsidRPr="003D258D">
        <w:rPr>
          <w:b/>
          <w:bCs/>
          <w:i w:val="0"/>
          <w:iCs w:val="0"/>
          <w:color w:val="auto"/>
        </w:rPr>
        <w:instrText xml:space="preserve"> SEQ Figura \* ARABIC </w:instrText>
      </w:r>
      <w:r w:rsidRPr="003D258D">
        <w:rPr>
          <w:b/>
          <w:bCs/>
          <w:i w:val="0"/>
          <w:iCs w:val="0"/>
          <w:color w:val="auto"/>
        </w:rPr>
        <w:fldChar w:fldCharType="separate"/>
      </w:r>
      <w:r w:rsidR="00260299">
        <w:rPr>
          <w:b/>
          <w:bCs/>
          <w:i w:val="0"/>
          <w:iCs w:val="0"/>
          <w:noProof/>
          <w:color w:val="auto"/>
        </w:rPr>
        <w:t>27</w:t>
      </w:r>
      <w:r w:rsidRPr="003D258D">
        <w:rPr>
          <w:b/>
          <w:bCs/>
          <w:i w:val="0"/>
          <w:iCs w:val="0"/>
          <w:color w:val="auto"/>
        </w:rPr>
        <w:fldChar w:fldCharType="end"/>
      </w:r>
      <w:r w:rsidRPr="003D258D">
        <w:rPr>
          <w:b/>
          <w:bCs/>
          <w:i w:val="0"/>
          <w:iCs w:val="0"/>
          <w:color w:val="auto"/>
        </w:rPr>
        <w:t>.</w:t>
      </w:r>
      <w:r w:rsidRPr="003D258D">
        <w:rPr>
          <w:i w:val="0"/>
          <w:iCs w:val="0"/>
          <w:color w:val="auto"/>
        </w:rPr>
        <w:t xml:space="preserve"> </w:t>
      </w:r>
      <w:r w:rsidR="005C4746" w:rsidRPr="003D258D">
        <w:rPr>
          <w:i w:val="0"/>
          <w:iCs w:val="0"/>
          <w:color w:val="auto"/>
        </w:rPr>
        <w:t>Análisis</w:t>
      </w:r>
      <w:r w:rsidRPr="003D258D">
        <w:rPr>
          <w:i w:val="0"/>
          <w:iCs w:val="0"/>
          <w:color w:val="auto"/>
        </w:rPr>
        <w:t xml:space="preserve"> de personal por sector </w:t>
      </w:r>
      <w:r w:rsidR="005C4746" w:rsidRPr="003D258D">
        <w:rPr>
          <w:i w:val="0"/>
          <w:iCs w:val="0"/>
          <w:color w:val="auto"/>
        </w:rPr>
        <w:t>económico</w:t>
      </w:r>
      <w:r w:rsidRPr="003D258D">
        <w:rPr>
          <w:i w:val="0"/>
          <w:iCs w:val="0"/>
          <w:color w:val="auto"/>
        </w:rPr>
        <w:t xml:space="preserve"> empresarial</w:t>
      </w:r>
    </w:p>
    <w:p w14:paraId="2F5A07E3" w14:textId="59C29462" w:rsidR="003D258D" w:rsidRPr="003D258D" w:rsidRDefault="005C4746" w:rsidP="003D258D">
      <w:r>
        <w:t xml:space="preserve">Otra variable interesante es el uso de internet para lo cual usamos las variables que definen el tipo de internet que usaron las empresa por su tamaño haciendo una relación para </w:t>
      </w:r>
      <w:r>
        <w:lastRenderedPageBreak/>
        <w:t xml:space="preserve">saber la cantidad de empresas que usan internet de banda ancha fija o móvil, como también tenemos la distribución por provincias.  </w:t>
      </w:r>
    </w:p>
    <w:p w14:paraId="3D1B1D27" w14:textId="77777777" w:rsidR="005C4746" w:rsidRDefault="00427C86" w:rsidP="005C4746">
      <w:pPr>
        <w:keepNext/>
        <w:ind w:firstLine="0"/>
      </w:pPr>
      <w:r w:rsidRPr="00427C86">
        <w:rPr>
          <w:noProof/>
          <w:lang w:val="en-US"/>
        </w:rPr>
        <w:drawing>
          <wp:inline distT="0" distB="0" distL="0" distR="0" wp14:anchorId="51F70D2E" wp14:editId="74035A80">
            <wp:extent cx="4619625" cy="2520679"/>
            <wp:effectExtent l="0" t="0" r="0" b="0"/>
            <wp:docPr id="1326522887"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522887" name="Imagen 1" descr="Una captura de pantalla de una computadora&#10;&#10;Descripción generada automáticamente"/>
                    <pic:cNvPicPr/>
                  </pic:nvPicPr>
                  <pic:blipFill>
                    <a:blip r:embed="rId42"/>
                    <a:stretch>
                      <a:fillRect/>
                    </a:stretch>
                  </pic:blipFill>
                  <pic:spPr>
                    <a:xfrm>
                      <a:off x="0" y="0"/>
                      <a:ext cx="4644605" cy="2534309"/>
                    </a:xfrm>
                    <a:prstGeom prst="rect">
                      <a:avLst/>
                    </a:prstGeom>
                  </pic:spPr>
                </pic:pic>
              </a:graphicData>
            </a:graphic>
          </wp:inline>
        </w:drawing>
      </w:r>
    </w:p>
    <w:p w14:paraId="686E4E04" w14:textId="1BA992C5" w:rsidR="008C6B8C" w:rsidRPr="00427C59" w:rsidRDefault="005C4746" w:rsidP="007A237C">
      <w:pPr>
        <w:pStyle w:val="Descripcin"/>
        <w:spacing w:after="360"/>
        <w:jc w:val="center"/>
        <w:rPr>
          <w:rFonts w:cs="Times New Roman"/>
          <w:b/>
          <w:szCs w:val="24"/>
          <w:lang w:val="es-EC"/>
        </w:rPr>
      </w:pPr>
      <w:r w:rsidRPr="005C4746">
        <w:rPr>
          <w:b/>
          <w:bCs/>
          <w:i w:val="0"/>
          <w:iCs w:val="0"/>
          <w:color w:val="auto"/>
          <w:sz w:val="20"/>
          <w:szCs w:val="20"/>
        </w:rPr>
        <w:t xml:space="preserve">Figura </w:t>
      </w:r>
      <w:r w:rsidRPr="005C4746">
        <w:rPr>
          <w:b/>
          <w:bCs/>
          <w:i w:val="0"/>
          <w:iCs w:val="0"/>
          <w:color w:val="auto"/>
          <w:sz w:val="20"/>
          <w:szCs w:val="20"/>
        </w:rPr>
        <w:fldChar w:fldCharType="begin"/>
      </w:r>
      <w:r w:rsidRPr="005C4746">
        <w:rPr>
          <w:b/>
          <w:bCs/>
          <w:i w:val="0"/>
          <w:iCs w:val="0"/>
          <w:color w:val="auto"/>
          <w:sz w:val="20"/>
          <w:szCs w:val="20"/>
        </w:rPr>
        <w:instrText xml:space="preserve"> SEQ Figura \* ARABIC </w:instrText>
      </w:r>
      <w:r w:rsidRPr="005C4746">
        <w:rPr>
          <w:b/>
          <w:bCs/>
          <w:i w:val="0"/>
          <w:iCs w:val="0"/>
          <w:color w:val="auto"/>
          <w:sz w:val="20"/>
          <w:szCs w:val="20"/>
        </w:rPr>
        <w:fldChar w:fldCharType="separate"/>
      </w:r>
      <w:r w:rsidR="00260299">
        <w:rPr>
          <w:b/>
          <w:bCs/>
          <w:i w:val="0"/>
          <w:iCs w:val="0"/>
          <w:noProof/>
          <w:color w:val="auto"/>
          <w:sz w:val="20"/>
          <w:szCs w:val="20"/>
        </w:rPr>
        <w:t>28</w:t>
      </w:r>
      <w:r w:rsidRPr="005C4746">
        <w:rPr>
          <w:b/>
          <w:bCs/>
          <w:i w:val="0"/>
          <w:iCs w:val="0"/>
          <w:color w:val="auto"/>
          <w:sz w:val="20"/>
          <w:szCs w:val="20"/>
        </w:rPr>
        <w:fldChar w:fldCharType="end"/>
      </w:r>
      <w:r w:rsidRPr="005C4746">
        <w:rPr>
          <w:b/>
          <w:bCs/>
          <w:i w:val="0"/>
          <w:iCs w:val="0"/>
          <w:color w:val="auto"/>
          <w:sz w:val="20"/>
          <w:szCs w:val="20"/>
        </w:rPr>
        <w:t>.</w:t>
      </w:r>
      <w:r w:rsidRPr="005C4746">
        <w:rPr>
          <w:i w:val="0"/>
          <w:iCs w:val="0"/>
          <w:color w:val="auto"/>
          <w:sz w:val="20"/>
          <w:szCs w:val="20"/>
        </w:rPr>
        <w:t xml:space="preserve"> Tipo de internet por tamaño de empresa</w:t>
      </w:r>
    </w:p>
    <w:p w14:paraId="69EEB987" w14:textId="663959D1" w:rsidR="008C6B8C" w:rsidRPr="003474C0" w:rsidRDefault="008C6B8C" w:rsidP="0048467D">
      <w:pPr>
        <w:pStyle w:val="Prrafodelista"/>
        <w:numPr>
          <w:ilvl w:val="1"/>
          <w:numId w:val="8"/>
        </w:numPr>
        <w:outlineLvl w:val="1"/>
        <w:rPr>
          <w:rFonts w:cs="Times New Roman"/>
          <w:b/>
          <w:szCs w:val="24"/>
        </w:rPr>
      </w:pPr>
      <w:bookmarkStart w:id="1077" w:name="_Toc140752469"/>
      <w:bookmarkStart w:id="1078" w:name="_Toc140758643"/>
      <w:bookmarkStart w:id="1079" w:name="_Toc144815961"/>
      <w:r w:rsidRPr="003474C0">
        <w:rPr>
          <w:rFonts w:cs="Times New Roman"/>
          <w:b/>
          <w:szCs w:val="24"/>
        </w:rPr>
        <w:t>Discusi</w:t>
      </w:r>
      <w:r w:rsidR="0000130F" w:rsidRPr="003474C0">
        <w:rPr>
          <w:rFonts w:cs="Times New Roman"/>
          <w:b/>
          <w:szCs w:val="24"/>
        </w:rPr>
        <w:t>ó</w:t>
      </w:r>
      <w:r w:rsidRPr="003474C0">
        <w:rPr>
          <w:rFonts w:cs="Times New Roman"/>
          <w:b/>
          <w:szCs w:val="24"/>
        </w:rPr>
        <w:t>n y an</w:t>
      </w:r>
      <w:r w:rsidR="0000130F" w:rsidRPr="003474C0">
        <w:rPr>
          <w:rFonts w:cs="Times New Roman"/>
          <w:b/>
          <w:szCs w:val="24"/>
        </w:rPr>
        <w:t>á</w:t>
      </w:r>
      <w:r w:rsidRPr="003474C0">
        <w:rPr>
          <w:rFonts w:cs="Times New Roman"/>
          <w:b/>
          <w:szCs w:val="24"/>
        </w:rPr>
        <w:t>lisis de resultados</w:t>
      </w:r>
      <w:bookmarkEnd w:id="1077"/>
      <w:bookmarkEnd w:id="1078"/>
      <w:bookmarkEnd w:id="1079"/>
    </w:p>
    <w:p w14:paraId="13235B89" w14:textId="44882CA4" w:rsidR="008C6B8C" w:rsidRDefault="000D1D48" w:rsidP="0048467D">
      <w:bookmarkStart w:id="1080" w:name="_Hlk147217457"/>
      <w:r>
        <w:t xml:space="preserve">El análisis de datos realizado en este proyecto presenta varios resultados </w:t>
      </w:r>
      <w:r w:rsidR="003627C4">
        <w:t>de</w:t>
      </w:r>
      <w:r>
        <w:t xml:space="preserve"> muchas pruebas que se hicieron en cada etapa de desarrollo, pruebas </w:t>
      </w:r>
      <w:r w:rsidR="003627C4">
        <w:t xml:space="preserve">de </w:t>
      </w:r>
      <w:r>
        <w:t>data, de modelos, de reportes, de despliegue, de servidores; que en el proceso de implementación se fueron descartando y puliendo.</w:t>
      </w:r>
    </w:p>
    <w:p w14:paraId="685A6955" w14:textId="3BD033AA" w:rsidR="009714FF" w:rsidRDefault="009714FF" w:rsidP="0048467D">
      <w:r>
        <w:t>Iniciamos</w:t>
      </w:r>
      <w:r w:rsidR="000D1D48">
        <w:t xml:space="preserve"> con </w:t>
      </w:r>
      <w:r>
        <w:t>la elección de un entorno de desarrollo y un lenguaje de programación, al tener una gran cantidad de opciones, investigamos y decidimos usar la herramienta Jupyter Notebook con lengua de programación Python por ser una herramienta potente y un lenguaje de programación de uso general que cuentan con una extensa lista de librerías que nos facilita el trabajo a la hora de desarrollar nuestro proyecto, debemos resaltar que cuenta con el respaldo de una gran comunidad para desarrollo y soporte de igual forma son compatibles con la gran mayoría de sistemas operativos.</w:t>
      </w:r>
    </w:p>
    <w:p w14:paraId="2F417FB2" w14:textId="77777777" w:rsidR="009714FF" w:rsidRDefault="009714FF" w:rsidP="0048467D">
      <w:r>
        <w:t>L</w:t>
      </w:r>
      <w:r w:rsidR="000D1D48">
        <w:t xml:space="preserve">a búsqueda de la data correcta fue una de las etapas </w:t>
      </w:r>
      <w:r>
        <w:t>más</w:t>
      </w:r>
      <w:r w:rsidR="000D1D48">
        <w:t xml:space="preserve"> complejas del desarrollo del proyecto ya que muchas son incompletas o tiene información </w:t>
      </w:r>
      <w:r>
        <w:t>redundante</w:t>
      </w:r>
      <w:r w:rsidR="000D1D48">
        <w:t xml:space="preserve"> o de poca valides, después de elegir la data la parte de comprender la data y comprender el negocio </w:t>
      </w:r>
      <w:r>
        <w:t xml:space="preserve">requeriré de </w:t>
      </w:r>
      <w:r>
        <w:lastRenderedPageBreak/>
        <w:t>un arduo trabajo</w:t>
      </w:r>
      <w:r w:rsidR="000D1D48">
        <w:t>,</w:t>
      </w:r>
      <w:r>
        <w:t xml:space="preserve"> ya que existe una gran cantidad de información; la limpieza y depuración de la data es una fase indispensable para dar continuidad al desarrollo.</w:t>
      </w:r>
    </w:p>
    <w:p w14:paraId="5D2CB463" w14:textId="63942016" w:rsidR="00E53CB3" w:rsidRDefault="009714FF" w:rsidP="0048467D">
      <w:r>
        <w:t xml:space="preserve">En la aplicación de modelos se requiere realizar muchas pruebas ya que al existir </w:t>
      </w:r>
      <w:r w:rsidR="00E53CB3">
        <w:t xml:space="preserve">un </w:t>
      </w:r>
      <w:r>
        <w:t xml:space="preserve">extenso </w:t>
      </w:r>
      <w:r w:rsidR="009B6CF5">
        <w:t>número</w:t>
      </w:r>
      <w:r>
        <w:t xml:space="preserve"> de algoritmos debemos enc</w:t>
      </w:r>
      <w:r w:rsidR="00E53CB3">
        <w:t>o</w:t>
      </w:r>
      <w:r>
        <w:t>ntrar el que</w:t>
      </w:r>
      <w:r w:rsidR="00E53CB3">
        <w:t xml:space="preserve"> más</w:t>
      </w:r>
      <w:r>
        <w:t xml:space="preserve"> se </w:t>
      </w:r>
      <w:r w:rsidR="00E53CB3">
        <w:t>apegue</w:t>
      </w:r>
      <w:r>
        <w:t xml:space="preserve"> al cumplimiento d</w:t>
      </w:r>
      <w:r w:rsidR="00E53CB3">
        <w:t>e</w:t>
      </w:r>
      <w:r>
        <w:t xml:space="preserve"> nuestro</w:t>
      </w:r>
      <w:r w:rsidR="00E53CB3">
        <w:t>s</w:t>
      </w:r>
      <w:r>
        <w:t xml:space="preserve"> </w:t>
      </w:r>
      <w:r w:rsidR="00E53CB3">
        <w:t xml:space="preserve">objetivos, cuando ya tenemos definido los modelos viene la etapa de despliegue que también requiere de investigación para elegir uno acorde a nuestras </w:t>
      </w:r>
      <w:r w:rsidR="009B6CF5">
        <w:t>expectativas</w:t>
      </w:r>
      <w:r w:rsidR="00E53CB3">
        <w:t>.</w:t>
      </w:r>
    </w:p>
    <w:p w14:paraId="5B77CE34" w14:textId="1A039194" w:rsidR="00E53CB3" w:rsidRDefault="00E53CB3" w:rsidP="0048467D">
      <w:r>
        <w:t xml:space="preserve">La aplicación de Bigdata a nuestras variables categóricas que no se pudo </w:t>
      </w:r>
      <w:r w:rsidR="009B6CF5">
        <w:t>aplicar</w:t>
      </w:r>
      <w:r>
        <w:t xml:space="preserve"> </w:t>
      </w:r>
      <w:r w:rsidR="009B6CF5">
        <w:t>ningún</w:t>
      </w:r>
      <w:r>
        <w:t xml:space="preserve"> modelo de aprendizaje supervisado, fue una etapa complementaria ya que si por una parte se busca predecir o clasificar los datos por medio de modelos que nos muestran las posibilidades futuras con Bigdata podemos conocer el estado actual del negocio nos brinda información que nos ayuda a entender de mejor manera al negocio.</w:t>
      </w:r>
    </w:p>
    <w:p w14:paraId="4088B09C" w14:textId="0E6FF321" w:rsidR="000D1D48" w:rsidRDefault="00E53CB3" w:rsidP="0048467D">
      <w:r>
        <w:t xml:space="preserve">Los resultados obtenido del desarrollo de este proyecto en el caso de la aplicación </w:t>
      </w:r>
      <w:r w:rsidR="009B6CF5">
        <w:t>los modelos nos dieron</w:t>
      </w:r>
      <w:r>
        <w:t xml:space="preserve"> a entender que depende mucho del tipo de modelo que se elija y de los datos que se definan como etiquetas y características de igual forma el planteamiento de los objetivos no obliga a buscar los mejores resultados de los modelos como podemos evidencia en la </w:t>
      </w:r>
      <w:r>
        <w:fldChar w:fldCharType="begin"/>
      </w:r>
      <w:r>
        <w:instrText xml:space="preserve"> REF _Ref144397003 \h </w:instrText>
      </w:r>
      <w:r>
        <w:fldChar w:fldCharType="separate"/>
      </w:r>
      <w:r w:rsidR="00260299" w:rsidRPr="00223318">
        <w:rPr>
          <w:b/>
          <w:bCs/>
          <w:sz w:val="20"/>
          <w:szCs w:val="20"/>
        </w:rPr>
        <w:t xml:space="preserve">Figura </w:t>
      </w:r>
      <w:r w:rsidR="00260299">
        <w:rPr>
          <w:b/>
          <w:bCs/>
          <w:i/>
          <w:iCs/>
          <w:noProof/>
          <w:sz w:val="20"/>
          <w:szCs w:val="20"/>
        </w:rPr>
        <w:t>18</w:t>
      </w:r>
      <w:r>
        <w:fldChar w:fldCharType="end"/>
      </w:r>
      <w:r>
        <w:t xml:space="preserve"> que muestra </w:t>
      </w:r>
      <w:r w:rsidR="009B6CF5">
        <w:t>34 respuestas de las pruebas realizadas.</w:t>
      </w:r>
    </w:p>
    <w:p w14:paraId="78061DB7" w14:textId="5849D7E2" w:rsidR="009B6CF5" w:rsidRDefault="009B6CF5" w:rsidP="0048467D">
      <w:r>
        <w:t xml:space="preserve">Resaltando que el modelo que </w:t>
      </w:r>
      <w:r w:rsidR="003C5ABF">
        <w:t>más</w:t>
      </w:r>
      <w:r>
        <w:t xml:space="preserve"> se </w:t>
      </w:r>
      <w:r w:rsidR="003C5ABF">
        <w:t>apegó</w:t>
      </w:r>
      <w:r>
        <w:t xml:space="preserve"> al objetivo propuesto es el algoritmo de regresión logística con la etiqueta Uso de Internet, el 98.54% de precisión del modelo nos indica que cuando despleguemos el modelo y el usuario ingrese los datos el resultado será confiable, el segundo modelo es con un algoritmo bayesiano con un 75% de precisión nos indica que tenemos un buen porcentaje aplicado al resultado donde el modelo nos indica si la empresa tiene o no un especialista en </w:t>
      </w:r>
      <w:r w:rsidR="00DA46C0">
        <w:t>TIC’S</w:t>
      </w:r>
      <w:r>
        <w:t xml:space="preserve"> por </w:t>
      </w:r>
      <w:r w:rsidR="00DA46C0">
        <w:t>último</w:t>
      </w:r>
      <w:r>
        <w:t xml:space="preserve"> el algoritmo de regresión logística intenta predecir el valor que una empresa invierte en materia de </w:t>
      </w:r>
      <w:r w:rsidR="00DA46C0">
        <w:t>TIC’S</w:t>
      </w:r>
      <w:r>
        <w:t xml:space="preserve">, el % influye ya que existe una gran línea de valores entre el </w:t>
      </w:r>
      <w:r w:rsidR="00DA46C0">
        <w:t>más</w:t>
      </w:r>
      <w:r>
        <w:t xml:space="preserve"> alto y el </w:t>
      </w:r>
      <w:r w:rsidR="00DA46C0">
        <w:t>más</w:t>
      </w:r>
      <w:r>
        <w:t xml:space="preserve"> bajo.</w:t>
      </w:r>
    </w:p>
    <w:p w14:paraId="69E98E22" w14:textId="7A7ECB22" w:rsidR="009B6CF5" w:rsidRDefault="009B6CF5" w:rsidP="0048467D">
      <w:r>
        <w:lastRenderedPageBreak/>
        <w:t xml:space="preserve">Con la herramienta PowerBI hicimos un análisis de los datos de las variables inversión, provincia, año, sector </w:t>
      </w:r>
      <w:r w:rsidR="00DA46C0">
        <w:t>económico</w:t>
      </w:r>
      <w:r>
        <w:t xml:space="preserve">, tamaño de la empresa, tipo de internet que usan las empresas </w:t>
      </w:r>
      <w:r w:rsidR="006A600B">
        <w:t xml:space="preserve">así como el personal que tiene conocimiento en </w:t>
      </w:r>
      <w:r w:rsidR="00DA46C0">
        <w:t>TIC’S</w:t>
      </w:r>
      <w:r w:rsidR="006A600B">
        <w:t xml:space="preserve"> segregado por </w:t>
      </w:r>
      <w:r w:rsidR="00DA46C0">
        <w:t>género</w:t>
      </w:r>
      <w:r w:rsidR="006A600B">
        <w:t>, como también la distribución por ubicación geográfica; creando varios dashboard interactivos que nos muestra la información numérica, porcentajes y segmentado por periodos de los años 2012 al 2015</w:t>
      </w:r>
      <w:r w:rsidR="00363C85">
        <w:t xml:space="preserve">, obteniendo resultados interesantes como las empresas que mayor inversión hacen están </w:t>
      </w:r>
      <w:r w:rsidR="00C819FD">
        <w:t>en las</w:t>
      </w:r>
      <w:r w:rsidR="00363C85">
        <w:t xml:space="preserve"> provincias de Pichincha y Guayas, que en las personas que tienen conocimiento en </w:t>
      </w:r>
      <w:r w:rsidR="00BF5821">
        <w:t>Tics</w:t>
      </w:r>
      <w:r w:rsidR="00363C85">
        <w:t xml:space="preserve"> </w:t>
      </w:r>
      <w:r w:rsidR="00BF5821">
        <w:t>predomina</w:t>
      </w:r>
      <w:r w:rsidR="00363C85">
        <w:t xml:space="preserve"> el </w:t>
      </w:r>
      <w:r w:rsidR="00BF5821">
        <w:t>género</w:t>
      </w:r>
      <w:r w:rsidR="00363C85">
        <w:t xml:space="preserve"> </w:t>
      </w:r>
      <w:r w:rsidR="00BF5821">
        <w:t>masculino</w:t>
      </w:r>
      <w:r w:rsidR="00363C85">
        <w:t xml:space="preserve"> con 60% versus el 40%, el tipo de internet que </w:t>
      </w:r>
      <w:r w:rsidR="00C819FD">
        <w:t>más</w:t>
      </w:r>
      <w:r w:rsidR="00363C85">
        <w:t xml:space="preserve"> usan las empresas es el internet de banda ancha fija. </w:t>
      </w:r>
      <w:bookmarkEnd w:id="1080"/>
      <w:r w:rsidR="00363C85">
        <w:t xml:space="preserve"> </w:t>
      </w:r>
      <w:r w:rsidR="006A600B">
        <w:t xml:space="preserve"> </w:t>
      </w:r>
      <w:r>
        <w:t xml:space="preserve"> </w:t>
      </w:r>
    </w:p>
    <w:p w14:paraId="66C91B36" w14:textId="77AB8E18" w:rsidR="007370FF" w:rsidRPr="003474C0" w:rsidRDefault="00E53CB3" w:rsidP="00363C85">
      <w:pPr>
        <w:ind w:firstLine="0"/>
        <w:rPr>
          <w:rFonts w:cs="Times New Roman"/>
          <w:b/>
          <w:szCs w:val="24"/>
        </w:rPr>
      </w:pPr>
      <w:r>
        <w:rPr>
          <w:rFonts w:cs="Times New Roman"/>
          <w:b/>
          <w:szCs w:val="24"/>
        </w:rPr>
        <w:t xml:space="preserve"> </w:t>
      </w:r>
      <w:r w:rsidR="008C6B8C" w:rsidRPr="003474C0">
        <w:rPr>
          <w:rFonts w:cs="Times New Roman"/>
          <w:b/>
          <w:szCs w:val="24"/>
        </w:rPr>
        <w:t xml:space="preserve"> </w:t>
      </w:r>
      <w:r w:rsidR="007370FF" w:rsidRPr="003474C0">
        <w:rPr>
          <w:rFonts w:cs="Times New Roman"/>
          <w:b/>
          <w:szCs w:val="24"/>
        </w:rPr>
        <w:br w:type="page"/>
      </w:r>
    </w:p>
    <w:p w14:paraId="63C206AE" w14:textId="7E0408C9" w:rsidR="008C6B8C" w:rsidRPr="003474C0" w:rsidRDefault="002B24A2" w:rsidP="0048467D">
      <w:pPr>
        <w:pStyle w:val="Prrafodelista"/>
        <w:numPr>
          <w:ilvl w:val="0"/>
          <w:numId w:val="8"/>
        </w:numPr>
        <w:ind w:left="426" w:hanging="426"/>
        <w:outlineLvl w:val="0"/>
        <w:rPr>
          <w:rFonts w:cs="Times New Roman"/>
          <w:b/>
          <w:szCs w:val="24"/>
        </w:rPr>
      </w:pPr>
      <w:bookmarkStart w:id="1081" w:name="_Toc140752470"/>
      <w:bookmarkStart w:id="1082" w:name="_Toc140758644"/>
      <w:bookmarkStart w:id="1083" w:name="_Toc144815962"/>
      <w:r w:rsidRPr="003474C0">
        <w:rPr>
          <w:rFonts w:cs="Times New Roman"/>
          <w:b/>
          <w:szCs w:val="24"/>
        </w:rPr>
        <w:lastRenderedPageBreak/>
        <w:t>CONCLUSIONES</w:t>
      </w:r>
      <w:bookmarkEnd w:id="1081"/>
      <w:bookmarkEnd w:id="1082"/>
      <w:bookmarkEnd w:id="1083"/>
    </w:p>
    <w:p w14:paraId="74555149" w14:textId="0EE43E32" w:rsidR="007A5606" w:rsidRDefault="007A5606" w:rsidP="007A5606">
      <w:r>
        <w:t xml:space="preserve">Las encuestas que realiza el </w:t>
      </w:r>
      <w:r w:rsidR="00411463">
        <w:t>INEC</w:t>
      </w:r>
      <w:r>
        <w:t xml:space="preserve"> contribuyen con información muy relevante que nos ayuda a conocer el estado e importancia que dan las empresa al tema de las Tics, aun cuando es de conocimiento general que no todas las empresas son encuestadas, existe una gran cantidad de registros en la base de datos.</w:t>
      </w:r>
    </w:p>
    <w:p w14:paraId="0CA7FFDE" w14:textId="77777777" w:rsidR="00014A51" w:rsidRDefault="00014A51" w:rsidP="007A5606">
      <w:r>
        <w:t>Los dashboard que se crean con PowerBI son muy eficientes y nos permiten conocer el estado actual del negocio, se puede realizar varias relaciones entre las variables y mostrar información muy atractiva y segmentada, este tipo de información se considera para la toma de decisiones.</w:t>
      </w:r>
    </w:p>
    <w:p w14:paraId="7AC0156C" w14:textId="4B4762D9" w:rsidR="007A5606" w:rsidRDefault="007A5606" w:rsidP="007A5606">
      <w:r>
        <w:t xml:space="preserve">Con la </w:t>
      </w:r>
      <w:r w:rsidR="00411463">
        <w:t>implementación</w:t>
      </w:r>
      <w:r>
        <w:t xml:space="preserve"> de  modelos de aprendizaje supervisado se puede predecir o clasificar la información</w:t>
      </w:r>
      <w:r w:rsidR="00014A51">
        <w:t>,</w:t>
      </w:r>
      <w:r>
        <w:t xml:space="preserve"> es muy importante analizar las variables que se tienen en la data para de esta forma obtener buenos resultados en la precisión del modelo.</w:t>
      </w:r>
    </w:p>
    <w:p w14:paraId="3BA684A4" w14:textId="5E1BBB0E" w:rsidR="007A5606" w:rsidRDefault="007A5606" w:rsidP="007A5606">
      <w:r>
        <w:t xml:space="preserve">Muchas empresa muestran un porcentaje muy pequeño en inversiones en Tics esto puede ser por un factor de desconocimiento o porque sus procesos o giro de negocio </w:t>
      </w:r>
      <w:r w:rsidR="00C819FD">
        <w:t>aún</w:t>
      </w:r>
      <w:r>
        <w:t xml:space="preserve"> son artesanales y no tecnifican sus instalaciones.</w:t>
      </w:r>
    </w:p>
    <w:p w14:paraId="4C8A54A6" w14:textId="4391A3B5" w:rsidR="007370FF" w:rsidRPr="003474C0" w:rsidRDefault="007A5606" w:rsidP="007A5606">
      <w:pPr>
        <w:rPr>
          <w:rFonts w:cs="Times New Roman"/>
          <w:b/>
          <w:szCs w:val="24"/>
        </w:rPr>
      </w:pPr>
      <w:r>
        <w:tab/>
      </w:r>
      <w:r w:rsidR="007370FF" w:rsidRPr="003474C0">
        <w:rPr>
          <w:rFonts w:cs="Times New Roman"/>
          <w:b/>
          <w:szCs w:val="24"/>
        </w:rPr>
        <w:br w:type="page"/>
      </w:r>
    </w:p>
    <w:p w14:paraId="669AD71F" w14:textId="6F541564" w:rsidR="008C6B8C" w:rsidRPr="003474C0" w:rsidRDefault="002B24A2" w:rsidP="0048467D">
      <w:pPr>
        <w:pStyle w:val="Prrafodelista"/>
        <w:numPr>
          <w:ilvl w:val="0"/>
          <w:numId w:val="8"/>
        </w:numPr>
        <w:ind w:left="426" w:hanging="426"/>
        <w:outlineLvl w:val="0"/>
        <w:rPr>
          <w:rFonts w:cs="Times New Roman"/>
          <w:b/>
          <w:szCs w:val="24"/>
        </w:rPr>
      </w:pPr>
      <w:bookmarkStart w:id="1084" w:name="_Toc140752471"/>
      <w:bookmarkStart w:id="1085" w:name="_Toc140758645"/>
      <w:bookmarkStart w:id="1086" w:name="_Toc144815963"/>
      <w:r w:rsidRPr="003474C0">
        <w:rPr>
          <w:rFonts w:cs="Times New Roman"/>
          <w:b/>
          <w:szCs w:val="24"/>
        </w:rPr>
        <w:lastRenderedPageBreak/>
        <w:t>RECOMENDACIONES</w:t>
      </w:r>
      <w:bookmarkEnd w:id="1084"/>
      <w:bookmarkEnd w:id="1085"/>
      <w:bookmarkEnd w:id="1086"/>
    </w:p>
    <w:p w14:paraId="204D1CD7" w14:textId="1A0D72BF" w:rsidR="008369A2" w:rsidRDefault="008369A2" w:rsidP="008369A2">
      <w:pPr>
        <w:rPr>
          <w:rFonts w:cs="Times New Roman"/>
          <w:bCs/>
          <w:szCs w:val="24"/>
        </w:rPr>
      </w:pPr>
      <w:r>
        <w:rPr>
          <w:rFonts w:cs="Times New Roman"/>
          <w:bCs/>
          <w:szCs w:val="24"/>
        </w:rPr>
        <w:t>La principal recomendación es elegir muy bien la data para la implementación de modelos de aprendizaje supervisado ya que de esto depende si el resultado es confiable o no, después de la elección de la data tomarse el tiempo suficiente para la comprensión de los datos y del negocio.</w:t>
      </w:r>
    </w:p>
    <w:p w14:paraId="4C87FEBE" w14:textId="2F9B1D8E" w:rsidR="008369A2" w:rsidRDefault="00F91272" w:rsidP="008369A2">
      <w:pPr>
        <w:rPr>
          <w:rFonts w:cs="Times New Roman"/>
          <w:bCs/>
          <w:szCs w:val="24"/>
        </w:rPr>
      </w:pPr>
      <w:r w:rsidRPr="00F91272">
        <w:rPr>
          <w:rFonts w:cs="Times New Roman"/>
          <w:bCs/>
          <w:szCs w:val="24"/>
        </w:rPr>
        <w:t xml:space="preserve">La elección de las herramientas y lenguaje de programación es muy importante ya que existen varias opciones en nuestro caso elegimos PowerBI, Jupyter y Python estos últimos por poseer gran cantidad de librerías y </w:t>
      </w:r>
      <w:r w:rsidR="00A01D88" w:rsidRPr="00F91272">
        <w:rPr>
          <w:rFonts w:cs="Times New Roman"/>
          <w:bCs/>
          <w:szCs w:val="24"/>
        </w:rPr>
        <w:t>est</w:t>
      </w:r>
      <w:r w:rsidR="00A01D88">
        <w:rPr>
          <w:rFonts w:cs="Times New Roman"/>
          <w:bCs/>
          <w:szCs w:val="24"/>
        </w:rPr>
        <w:t>án</w:t>
      </w:r>
      <w:r w:rsidRPr="00F91272">
        <w:rPr>
          <w:rFonts w:cs="Times New Roman"/>
          <w:bCs/>
          <w:szCs w:val="24"/>
        </w:rPr>
        <w:t xml:space="preserve"> respaldado</w:t>
      </w:r>
      <w:r w:rsidR="00A01D88">
        <w:rPr>
          <w:rFonts w:cs="Times New Roman"/>
          <w:bCs/>
          <w:szCs w:val="24"/>
        </w:rPr>
        <w:t>s</w:t>
      </w:r>
      <w:r w:rsidRPr="00F91272">
        <w:rPr>
          <w:rFonts w:cs="Times New Roman"/>
          <w:bCs/>
          <w:szCs w:val="24"/>
        </w:rPr>
        <w:t xml:space="preserve"> por una extensa comunidad que brindan soporte, además se debe destacar que es un lenguaje universal y multiplataforma.</w:t>
      </w:r>
    </w:p>
    <w:p w14:paraId="1E905731" w14:textId="289F4E7B" w:rsidR="003C699D" w:rsidRDefault="008369A2" w:rsidP="008369A2">
      <w:pPr>
        <w:rPr>
          <w:rFonts w:cs="Times New Roman"/>
          <w:bCs/>
          <w:szCs w:val="24"/>
        </w:rPr>
      </w:pPr>
      <w:r>
        <w:rPr>
          <w:rFonts w:cs="Times New Roman"/>
          <w:bCs/>
          <w:szCs w:val="24"/>
        </w:rPr>
        <w:t xml:space="preserve">El despliegue de modelos es una parte bastante laboriosa ya que hay varias opciones </w:t>
      </w:r>
      <w:r w:rsidR="003C699D">
        <w:rPr>
          <w:rFonts w:cs="Times New Roman"/>
          <w:bCs/>
          <w:szCs w:val="24"/>
        </w:rPr>
        <w:t xml:space="preserve">y hay que investigar el alcance de cada una por ejemplo </w:t>
      </w:r>
      <w:r w:rsidR="00DA46C0">
        <w:rPr>
          <w:rFonts w:cs="Times New Roman"/>
          <w:bCs/>
          <w:szCs w:val="24"/>
        </w:rPr>
        <w:t>GitHub</w:t>
      </w:r>
      <w:r w:rsidR="003C699D">
        <w:rPr>
          <w:rFonts w:cs="Times New Roman"/>
          <w:bCs/>
          <w:szCs w:val="24"/>
        </w:rPr>
        <w:t xml:space="preserve"> requiere conocimientos medios del manejo de la plataforma para poder subir aplicaciones, lamentablemente no es compatible con aplicaciones .py, razón por la cual optamos por subir nuestra aplicación al servidor de Google Cloud que es de fácil acceso se puede configurar para obtener un periodo sin.</w:t>
      </w:r>
    </w:p>
    <w:p w14:paraId="3EA4A0F6" w14:textId="6B23D068" w:rsidR="008C6B8C" w:rsidRPr="008369A2" w:rsidRDefault="003C699D" w:rsidP="008369A2">
      <w:pPr>
        <w:rPr>
          <w:rFonts w:cs="Times New Roman"/>
          <w:bCs/>
          <w:szCs w:val="24"/>
        </w:rPr>
      </w:pPr>
      <w:r>
        <w:rPr>
          <w:rFonts w:cs="Times New Roman"/>
          <w:bCs/>
          <w:szCs w:val="24"/>
        </w:rPr>
        <w:t xml:space="preserve">Con la herramienta PowerBI debemos tener </w:t>
      </w:r>
      <w:r w:rsidR="0062597F">
        <w:rPr>
          <w:rFonts w:cs="Times New Roman"/>
          <w:bCs/>
          <w:szCs w:val="24"/>
        </w:rPr>
        <w:t>e</w:t>
      </w:r>
      <w:r>
        <w:rPr>
          <w:rFonts w:cs="Times New Roman"/>
          <w:bCs/>
          <w:szCs w:val="24"/>
        </w:rPr>
        <w:t xml:space="preserve">n cuenta </w:t>
      </w:r>
      <w:r w:rsidR="007B08D1">
        <w:rPr>
          <w:rFonts w:cs="Times New Roman"/>
          <w:bCs/>
          <w:szCs w:val="24"/>
        </w:rPr>
        <w:t>que</w:t>
      </w:r>
      <w:r w:rsidR="00961576">
        <w:rPr>
          <w:rFonts w:cs="Times New Roman"/>
          <w:bCs/>
          <w:szCs w:val="24"/>
        </w:rPr>
        <w:t>,</w:t>
      </w:r>
      <w:r w:rsidR="007B08D1">
        <w:rPr>
          <w:rFonts w:cs="Times New Roman"/>
          <w:bCs/>
          <w:szCs w:val="24"/>
        </w:rPr>
        <w:t xml:space="preserve"> </w:t>
      </w:r>
      <w:r w:rsidR="00961576">
        <w:rPr>
          <w:rFonts w:cs="Times New Roman"/>
          <w:bCs/>
          <w:szCs w:val="24"/>
        </w:rPr>
        <w:t xml:space="preserve">al ser </w:t>
      </w:r>
      <w:r w:rsidR="007B08D1">
        <w:rPr>
          <w:rFonts w:cs="Times New Roman"/>
          <w:bCs/>
          <w:szCs w:val="24"/>
        </w:rPr>
        <w:t>un</w:t>
      </w:r>
      <w:r w:rsidR="0062597F">
        <w:rPr>
          <w:rFonts w:cs="Times New Roman"/>
          <w:bCs/>
          <w:szCs w:val="24"/>
        </w:rPr>
        <w:t>a</w:t>
      </w:r>
      <w:r w:rsidR="007B08D1">
        <w:rPr>
          <w:rFonts w:cs="Times New Roman"/>
          <w:bCs/>
          <w:szCs w:val="24"/>
        </w:rPr>
        <w:t xml:space="preserve"> aplicación de pago destinada principalmente para organizaciones, podemos tener limitantes dependiendo del tipo de licencias y configuraciones de la organización, por ejemplo, </w:t>
      </w:r>
      <w:r>
        <w:rPr>
          <w:rFonts w:cs="Times New Roman"/>
          <w:bCs/>
          <w:szCs w:val="24"/>
        </w:rPr>
        <w:t xml:space="preserve">limitaciones para publicar los dashboard creados. </w:t>
      </w:r>
    </w:p>
    <w:p w14:paraId="21BD37D1" w14:textId="251EA02E" w:rsidR="007370FF" w:rsidRPr="003474C0" w:rsidRDefault="007370FF" w:rsidP="0048467D">
      <w:pPr>
        <w:rPr>
          <w:rFonts w:cs="Times New Roman"/>
          <w:b/>
          <w:szCs w:val="24"/>
        </w:rPr>
      </w:pPr>
      <w:r w:rsidRPr="003474C0">
        <w:rPr>
          <w:rFonts w:cs="Times New Roman"/>
          <w:b/>
          <w:szCs w:val="24"/>
        </w:rPr>
        <w:br w:type="page"/>
      </w:r>
    </w:p>
    <w:p w14:paraId="3EB2222C" w14:textId="4CCCF861" w:rsidR="008C6B8C" w:rsidRPr="003474C0" w:rsidRDefault="00DA46C0" w:rsidP="0048467D">
      <w:pPr>
        <w:pStyle w:val="Prrafodelista"/>
        <w:numPr>
          <w:ilvl w:val="0"/>
          <w:numId w:val="8"/>
        </w:numPr>
        <w:ind w:left="426" w:hanging="426"/>
        <w:outlineLvl w:val="0"/>
        <w:rPr>
          <w:rFonts w:cs="Times New Roman"/>
          <w:b/>
          <w:szCs w:val="24"/>
        </w:rPr>
      </w:pPr>
      <w:bookmarkStart w:id="1087" w:name="_Toc144815964"/>
      <w:r w:rsidRPr="003474C0">
        <w:rPr>
          <w:rFonts w:cs="Times New Roman"/>
          <w:b/>
          <w:szCs w:val="24"/>
        </w:rPr>
        <w:lastRenderedPageBreak/>
        <w:t>BIBLIOGRAFÍA</w:t>
      </w:r>
      <w:bookmarkEnd w:id="1087"/>
    </w:p>
    <w:p w14:paraId="745D5C9E" w14:textId="0B8565C5" w:rsidR="007A0D10" w:rsidRPr="003474C0" w:rsidRDefault="00960377" w:rsidP="0048467D">
      <w:pPr>
        <w:widowControl w:val="0"/>
        <w:autoSpaceDE w:val="0"/>
        <w:autoSpaceDN w:val="0"/>
        <w:adjustRightInd w:val="0"/>
        <w:ind w:left="480" w:hanging="480"/>
        <w:rPr>
          <w:rFonts w:cs="Times New Roman"/>
          <w:szCs w:val="24"/>
        </w:rPr>
      </w:pPr>
      <w:r w:rsidRPr="003474C0">
        <w:rPr>
          <w:rFonts w:cs="Times New Roman"/>
          <w:szCs w:val="24"/>
        </w:rPr>
        <w:fldChar w:fldCharType="begin" w:fldLock="1"/>
      </w:r>
      <w:r w:rsidRPr="003474C0">
        <w:rPr>
          <w:rFonts w:cs="Times New Roman"/>
          <w:szCs w:val="24"/>
        </w:rPr>
        <w:instrText xml:space="preserve">ADDIN Mendeley Bibliography CSL_BIBLIOGRAPHY </w:instrText>
      </w:r>
      <w:r w:rsidRPr="003474C0">
        <w:rPr>
          <w:rFonts w:cs="Times New Roman"/>
          <w:szCs w:val="24"/>
        </w:rPr>
        <w:fldChar w:fldCharType="separate"/>
      </w:r>
      <w:r w:rsidR="007A0D10" w:rsidRPr="003474C0">
        <w:rPr>
          <w:rFonts w:cs="Times New Roman"/>
          <w:szCs w:val="24"/>
        </w:rPr>
        <w:t xml:space="preserve">Aprendeconalf. (2023). Visualización de datos. </w:t>
      </w:r>
      <w:r w:rsidR="007A0D10" w:rsidRPr="003474C0">
        <w:rPr>
          <w:rFonts w:cs="Times New Roman"/>
          <w:i/>
          <w:iCs/>
          <w:szCs w:val="24"/>
        </w:rPr>
        <w:t>Aprendeconalf</w:t>
      </w:r>
      <w:r w:rsidR="007A0D10" w:rsidRPr="003474C0">
        <w:rPr>
          <w:rFonts w:cs="Times New Roman"/>
          <w:szCs w:val="24"/>
        </w:rPr>
        <w:t>. https://aprendeconalf.es/docencia/python/manual/pandas/#:~:text=Pandas es una librería de,NumPy pero con nuevas funcionalidades.</w:t>
      </w:r>
    </w:p>
    <w:p w14:paraId="56DCA096"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Arteaga, P., Jiménez, M., &amp; Batanero, C. (2021). Variables que caracterizan los gráficos estadísticos y las tareas relacionadas con ellos en los libros de texto de educación secundaria en Costa Rica. </w:t>
      </w:r>
      <w:r w:rsidRPr="003474C0">
        <w:rPr>
          <w:rFonts w:cs="Times New Roman"/>
          <w:i/>
          <w:iCs/>
          <w:szCs w:val="24"/>
        </w:rPr>
        <w:t>Avances de Investigación En Educación Matemática</w:t>
      </w:r>
      <w:r w:rsidRPr="003474C0">
        <w:rPr>
          <w:rFonts w:cs="Times New Roman"/>
          <w:szCs w:val="24"/>
        </w:rPr>
        <w:t xml:space="preserve">, </w:t>
      </w:r>
      <w:r w:rsidRPr="003474C0">
        <w:rPr>
          <w:rFonts w:cs="Times New Roman"/>
          <w:i/>
          <w:iCs/>
          <w:szCs w:val="24"/>
        </w:rPr>
        <w:t>20</w:t>
      </w:r>
      <w:r w:rsidRPr="003474C0">
        <w:rPr>
          <w:rFonts w:cs="Times New Roman"/>
          <w:szCs w:val="24"/>
        </w:rPr>
        <w:t>, 125–140. https://doi.org/10.35763/aiem20.4001</w:t>
      </w:r>
    </w:p>
    <w:p w14:paraId="69097B72"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Asamblea Nacional. (2010). </w:t>
      </w:r>
      <w:r w:rsidRPr="003474C0">
        <w:rPr>
          <w:rFonts w:cs="Times New Roman"/>
          <w:i/>
          <w:iCs/>
          <w:szCs w:val="24"/>
        </w:rPr>
        <w:t>Ley Del Sistema Nacional De Registro De Datos Públicos</w:t>
      </w:r>
      <w:r w:rsidRPr="003474C0">
        <w:rPr>
          <w:rFonts w:cs="Times New Roman"/>
          <w:szCs w:val="24"/>
        </w:rPr>
        <w:t>.</w:t>
      </w:r>
    </w:p>
    <w:p w14:paraId="2BD1C644"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Caceres, D. (2023). Datasets: Qué son y cómo acceder a ellos. </w:t>
      </w:r>
      <w:r w:rsidRPr="003474C0">
        <w:rPr>
          <w:rFonts w:cs="Times New Roman"/>
          <w:i/>
          <w:iCs/>
          <w:szCs w:val="24"/>
        </w:rPr>
        <w:t>Openwebinars</w:t>
      </w:r>
      <w:r w:rsidRPr="003474C0">
        <w:rPr>
          <w:rFonts w:cs="Times New Roman"/>
          <w:szCs w:val="24"/>
        </w:rPr>
        <w:t>, 3.</w:t>
      </w:r>
    </w:p>
    <w:p w14:paraId="29AFF03A"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Cali, C. (2022). </w:t>
      </w:r>
      <w:r w:rsidRPr="003474C0">
        <w:rPr>
          <w:rFonts w:cs="Times New Roman"/>
          <w:i/>
          <w:iCs/>
          <w:szCs w:val="24"/>
        </w:rPr>
        <w:t>Modelo predictivos de las ventas de productos de primera necesidad en el sector comercial</w:t>
      </w:r>
      <w:r w:rsidRPr="003474C0">
        <w:rPr>
          <w:rFonts w:cs="Times New Roman"/>
          <w:szCs w:val="24"/>
        </w:rPr>
        <w:t>.</w:t>
      </w:r>
    </w:p>
    <w:p w14:paraId="5D9FAC86"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Carrillo, V. (2020). Impacto de las Tecnologías de Información en las pequeñas y medianas empresas del sector servicios en el Distrito Metropolitano de Quito. </w:t>
      </w:r>
      <w:r w:rsidRPr="003474C0">
        <w:rPr>
          <w:rFonts w:cs="Times New Roman"/>
          <w:i/>
          <w:iCs/>
          <w:szCs w:val="24"/>
        </w:rPr>
        <w:t>UIDE</w:t>
      </w:r>
      <w:r w:rsidRPr="003474C0">
        <w:rPr>
          <w:rFonts w:cs="Times New Roman"/>
          <w:szCs w:val="24"/>
        </w:rPr>
        <w:t xml:space="preserve">, </w:t>
      </w:r>
      <w:r w:rsidRPr="003474C0">
        <w:rPr>
          <w:rFonts w:cs="Times New Roman"/>
          <w:i/>
          <w:iCs/>
          <w:szCs w:val="24"/>
        </w:rPr>
        <w:t>21</w:t>
      </w:r>
      <w:r w:rsidRPr="003474C0">
        <w:rPr>
          <w:rFonts w:cs="Times New Roman"/>
          <w:szCs w:val="24"/>
        </w:rPr>
        <w:t>(1), 1–9. https://repositorio.uide.edu.ec/bitstream/37000/4368/1/T-UIDE-1368.pdf</w:t>
      </w:r>
    </w:p>
    <w:p w14:paraId="51AA6725"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Constitución Política de la República Del Ecuador, A. N. C. (2008). </w:t>
      </w:r>
      <w:r w:rsidRPr="003474C0">
        <w:rPr>
          <w:rFonts w:cs="Times New Roman"/>
          <w:i/>
          <w:iCs/>
          <w:szCs w:val="24"/>
        </w:rPr>
        <w:t>La constitución</w:t>
      </w:r>
      <w:r w:rsidRPr="003474C0">
        <w:rPr>
          <w:rFonts w:cs="Times New Roman"/>
          <w:szCs w:val="24"/>
        </w:rPr>
        <w:t>. 54. http://pdba.georgetown.edu/Parties/Ecuador/Leyes/constitucion.pdf</w:t>
      </w:r>
    </w:p>
    <w:p w14:paraId="1143E7D0"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Costa, P., Armijos, V., Loaiza, F., &amp; Aguirre, G. (2019). Inversión en TICS en las empresas del Ecuador para el fortalecimiento de la gestión empresarial Periodo de análisis 2012-2015. </w:t>
      </w:r>
      <w:r w:rsidRPr="003474C0">
        <w:rPr>
          <w:rFonts w:cs="Times New Roman"/>
          <w:i/>
          <w:iCs/>
          <w:szCs w:val="24"/>
        </w:rPr>
        <w:t>Revista Espacios</w:t>
      </w:r>
      <w:r w:rsidRPr="003474C0">
        <w:rPr>
          <w:rFonts w:cs="Times New Roman"/>
          <w:szCs w:val="24"/>
        </w:rPr>
        <w:t xml:space="preserve">, </w:t>
      </w:r>
      <w:r w:rsidRPr="003474C0">
        <w:rPr>
          <w:rFonts w:cs="Times New Roman"/>
          <w:i/>
          <w:iCs/>
          <w:szCs w:val="24"/>
        </w:rPr>
        <w:t>39</w:t>
      </w:r>
      <w:r w:rsidRPr="003474C0">
        <w:rPr>
          <w:rFonts w:cs="Times New Roman"/>
          <w:szCs w:val="24"/>
        </w:rPr>
        <w:t>(47), 5–11. http://www.revistaespacios.com/a18v39n47/a18v39n47p05.pdf</w:t>
      </w:r>
    </w:p>
    <w:p w14:paraId="7520C338"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Datascientest. (2023). Limpieza de datos. </w:t>
      </w:r>
      <w:r w:rsidRPr="003474C0">
        <w:rPr>
          <w:rFonts w:cs="Times New Roman"/>
          <w:i/>
          <w:iCs/>
          <w:szCs w:val="24"/>
        </w:rPr>
        <w:t>Datascientest</w:t>
      </w:r>
      <w:r w:rsidRPr="003474C0">
        <w:rPr>
          <w:rFonts w:cs="Times New Roman"/>
          <w:szCs w:val="24"/>
        </w:rPr>
        <w:t>. https://datascientest.com/es/datacleaning-limpieza-de-datos-definicion-tecnicas-importancia-en-data-science</w:t>
      </w:r>
    </w:p>
    <w:p w14:paraId="04EE1F14"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Deloitte. (2021). </w:t>
      </w:r>
      <w:r w:rsidRPr="003474C0">
        <w:rPr>
          <w:rFonts w:cs="Times New Roman"/>
          <w:i/>
          <w:iCs/>
          <w:szCs w:val="24"/>
        </w:rPr>
        <w:t xml:space="preserve">Calidad de Datos en la era del Big Data Automatización y priorización como </w:t>
      </w:r>
      <w:r w:rsidRPr="003474C0">
        <w:rPr>
          <w:rFonts w:cs="Times New Roman"/>
          <w:i/>
          <w:iCs/>
          <w:szCs w:val="24"/>
        </w:rPr>
        <w:lastRenderedPageBreak/>
        <w:t>habilitadores clave</w:t>
      </w:r>
      <w:r w:rsidRPr="003474C0">
        <w:rPr>
          <w:rFonts w:cs="Times New Roman"/>
          <w:szCs w:val="24"/>
        </w:rPr>
        <w:t>.</w:t>
      </w:r>
    </w:p>
    <w:p w14:paraId="3E2AECC0"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Etecé, E. (2022). Datos. </w:t>
      </w:r>
      <w:r w:rsidRPr="003474C0">
        <w:rPr>
          <w:rFonts w:cs="Times New Roman"/>
          <w:i/>
          <w:iCs/>
          <w:szCs w:val="24"/>
        </w:rPr>
        <w:t>Editorial Etecé</w:t>
      </w:r>
      <w:r w:rsidRPr="003474C0">
        <w:rPr>
          <w:rFonts w:cs="Times New Roman"/>
          <w:szCs w:val="24"/>
        </w:rPr>
        <w:t>.</w:t>
      </w:r>
    </w:p>
    <w:p w14:paraId="0FC95B38"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Galán, V. (2019). Crisp-Dm a Un Proyecto De Minería. </w:t>
      </w:r>
      <w:r w:rsidRPr="003474C0">
        <w:rPr>
          <w:rFonts w:cs="Times New Roman"/>
          <w:i/>
          <w:iCs/>
          <w:szCs w:val="24"/>
        </w:rPr>
        <w:t>BIBLIOTECA de La Universidad Carlos III de Madrid</w:t>
      </w:r>
      <w:r w:rsidRPr="003474C0">
        <w:rPr>
          <w:rFonts w:cs="Times New Roman"/>
          <w:szCs w:val="24"/>
        </w:rPr>
        <w:t>, 120. https://e-archivo.uc3m.es/handle/10016/22198</w:t>
      </w:r>
    </w:p>
    <w:p w14:paraId="3ABD222D" w14:textId="77777777" w:rsidR="007A0D10" w:rsidRPr="003474C0" w:rsidRDefault="007A0D10" w:rsidP="0048467D">
      <w:pPr>
        <w:widowControl w:val="0"/>
        <w:autoSpaceDE w:val="0"/>
        <w:autoSpaceDN w:val="0"/>
        <w:adjustRightInd w:val="0"/>
        <w:ind w:left="480" w:hanging="480"/>
        <w:rPr>
          <w:rFonts w:cs="Times New Roman"/>
          <w:szCs w:val="24"/>
        </w:rPr>
      </w:pPr>
      <w:r w:rsidRPr="00F85707">
        <w:rPr>
          <w:rFonts w:cs="Times New Roman"/>
          <w:szCs w:val="24"/>
          <w:lang w:val="en-US"/>
        </w:rPr>
        <w:t xml:space="preserve">Hotz, N. (2023). What is CRISP DM. </w:t>
      </w:r>
      <w:r w:rsidRPr="003474C0">
        <w:rPr>
          <w:rFonts w:cs="Times New Roman"/>
          <w:i/>
          <w:iCs/>
          <w:szCs w:val="24"/>
        </w:rPr>
        <w:t>Datascience</w:t>
      </w:r>
      <w:r w:rsidRPr="003474C0">
        <w:rPr>
          <w:rFonts w:cs="Times New Roman"/>
          <w:szCs w:val="24"/>
        </w:rPr>
        <w:t>.</w:t>
      </w:r>
    </w:p>
    <w:p w14:paraId="04D4DFFC"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IBM. (2022). Regresión lineal. </w:t>
      </w:r>
      <w:r w:rsidRPr="003474C0">
        <w:rPr>
          <w:rFonts w:cs="Times New Roman"/>
          <w:i/>
          <w:iCs/>
          <w:szCs w:val="24"/>
        </w:rPr>
        <w:t>Ibm</w:t>
      </w:r>
      <w:r w:rsidRPr="003474C0">
        <w:rPr>
          <w:rFonts w:cs="Times New Roman"/>
          <w:szCs w:val="24"/>
        </w:rPr>
        <w:t>.</w:t>
      </w:r>
    </w:p>
    <w:p w14:paraId="75A16C88" w14:textId="77777777" w:rsidR="007A0D10" w:rsidRPr="00F85707" w:rsidRDefault="007A0D10" w:rsidP="0048467D">
      <w:pPr>
        <w:widowControl w:val="0"/>
        <w:autoSpaceDE w:val="0"/>
        <w:autoSpaceDN w:val="0"/>
        <w:adjustRightInd w:val="0"/>
        <w:ind w:left="480" w:hanging="480"/>
        <w:rPr>
          <w:rFonts w:cs="Times New Roman"/>
          <w:szCs w:val="24"/>
          <w:lang w:val="en-US"/>
        </w:rPr>
      </w:pPr>
      <w:r w:rsidRPr="003474C0">
        <w:rPr>
          <w:rFonts w:cs="Times New Roman"/>
          <w:szCs w:val="24"/>
        </w:rPr>
        <w:t xml:space="preserve">Mancilla, E. (2022). Algoritmo de machine Learning. </w:t>
      </w:r>
      <w:r w:rsidRPr="00F85707">
        <w:rPr>
          <w:rFonts w:cs="Times New Roman"/>
          <w:i/>
          <w:iCs/>
          <w:szCs w:val="24"/>
          <w:lang w:val="en-US"/>
        </w:rPr>
        <w:t>Invgate</w:t>
      </w:r>
      <w:r w:rsidRPr="00F85707">
        <w:rPr>
          <w:rFonts w:cs="Times New Roman"/>
          <w:szCs w:val="24"/>
          <w:lang w:val="en-US"/>
        </w:rPr>
        <w:t>. https://blog.invgate.com/es/machine-learning</w:t>
      </w:r>
    </w:p>
    <w:p w14:paraId="4CCDA121"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Molina Salazar, R., &amp; López Morales, A. (2021). El uso de las TICs como medio de reactivación económica en las MiPymes de alojamiento del cantón Guayaquil para tiempos post-COVID. </w:t>
      </w:r>
      <w:r w:rsidRPr="003474C0">
        <w:rPr>
          <w:rFonts w:cs="Times New Roman"/>
          <w:i/>
          <w:iCs/>
          <w:szCs w:val="24"/>
        </w:rPr>
        <w:t>Universidad Católica de Santiago de Guayaquil</w:t>
      </w:r>
      <w:r w:rsidRPr="003474C0">
        <w:rPr>
          <w:rFonts w:cs="Times New Roman"/>
          <w:szCs w:val="24"/>
        </w:rPr>
        <w:t>, 135. http://201.159.223.180/bitstream/3317/17354/1/T-UCSG-PRE-ECO-ADM-594.pdf</w:t>
      </w:r>
    </w:p>
    <w:p w14:paraId="07AB556B"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Nacional, C., Electronico, L. E. Y. D. E. C., Datos, E. Y. M. D. E., Preliminar, T., &amp; Generales, P. (2002). </w:t>
      </w:r>
      <w:r w:rsidRPr="003474C0">
        <w:rPr>
          <w:rFonts w:cs="Times New Roman"/>
          <w:i/>
          <w:iCs/>
          <w:szCs w:val="24"/>
        </w:rPr>
        <w:t>Ley de comercio electronico, firmas y mensajes de datos</w:t>
      </w:r>
      <w:r w:rsidRPr="003474C0">
        <w:rPr>
          <w:rFonts w:cs="Times New Roman"/>
          <w:szCs w:val="24"/>
        </w:rPr>
        <w:t>. 1–17. https://www.telecomunicaciones.gob.ec/wp-content/uploads/downloads/2012/11/Ley-de-Comercio-Electronico-Firmas-y-Mensajes-de-Datos.pdf?fbclid=IwAR2PhfFJMvEU4S0R_nYNE2--YV9mjaGvZ-eTb0efkBpKn5QEgmnrIwJeGMA</w:t>
      </w:r>
    </w:p>
    <w:p w14:paraId="52F8A8F6" w14:textId="77777777" w:rsidR="007A0D10" w:rsidRPr="003474C0" w:rsidRDefault="007A0D10" w:rsidP="0048467D">
      <w:pPr>
        <w:widowControl w:val="0"/>
        <w:autoSpaceDE w:val="0"/>
        <w:autoSpaceDN w:val="0"/>
        <w:adjustRightInd w:val="0"/>
        <w:ind w:left="480" w:hanging="480"/>
        <w:rPr>
          <w:rFonts w:cs="Times New Roman"/>
        </w:rPr>
      </w:pPr>
      <w:r w:rsidRPr="003474C0">
        <w:rPr>
          <w:rFonts w:cs="Times New Roman"/>
          <w:szCs w:val="24"/>
        </w:rPr>
        <w:t xml:space="preserve">Perez, A. (2019). Capacidades analíticas. </w:t>
      </w:r>
      <w:r w:rsidRPr="003474C0">
        <w:rPr>
          <w:rFonts w:cs="Times New Roman"/>
          <w:i/>
          <w:iCs/>
          <w:szCs w:val="24"/>
        </w:rPr>
        <w:t>Business School</w:t>
      </w:r>
      <w:r w:rsidRPr="003474C0">
        <w:rPr>
          <w:rFonts w:cs="Times New Roman"/>
          <w:szCs w:val="24"/>
        </w:rPr>
        <w:t>. https://www.obsbusiness.school/blog/capacidad-analitica-sus-ventajas-en-el-desarrollo-de-proyectos</w:t>
      </w:r>
    </w:p>
    <w:p w14:paraId="7B257747" w14:textId="4C425ACD" w:rsidR="00D030C7" w:rsidRPr="003474C0" w:rsidRDefault="00960377" w:rsidP="0048467D">
      <w:pPr>
        <w:widowControl w:val="0"/>
        <w:autoSpaceDE w:val="0"/>
        <w:autoSpaceDN w:val="0"/>
        <w:adjustRightInd w:val="0"/>
        <w:ind w:left="480" w:hanging="480"/>
        <w:rPr>
          <w:rFonts w:cs="Times New Roman"/>
          <w:szCs w:val="24"/>
        </w:rPr>
      </w:pPr>
      <w:r w:rsidRPr="003474C0">
        <w:rPr>
          <w:rFonts w:cs="Times New Roman"/>
          <w:szCs w:val="24"/>
        </w:rPr>
        <w:fldChar w:fldCharType="end"/>
      </w:r>
    </w:p>
    <w:p w14:paraId="28A255B2" w14:textId="4A10517D" w:rsidR="00DD3289" w:rsidRPr="003474C0" w:rsidRDefault="00DD3289" w:rsidP="0048467D">
      <w:pPr>
        <w:widowControl w:val="0"/>
        <w:autoSpaceDE w:val="0"/>
        <w:autoSpaceDN w:val="0"/>
        <w:adjustRightInd w:val="0"/>
        <w:ind w:left="480" w:hanging="480"/>
        <w:rPr>
          <w:rFonts w:cs="Times New Roman"/>
          <w:szCs w:val="24"/>
        </w:rPr>
      </w:pPr>
    </w:p>
    <w:p w14:paraId="6F130ACA" w14:textId="4891D42E" w:rsidR="00DD3289" w:rsidRPr="003474C0" w:rsidRDefault="00DD3289" w:rsidP="0048467D">
      <w:pPr>
        <w:widowControl w:val="0"/>
        <w:autoSpaceDE w:val="0"/>
        <w:autoSpaceDN w:val="0"/>
        <w:adjustRightInd w:val="0"/>
        <w:ind w:left="480" w:hanging="480"/>
        <w:rPr>
          <w:rFonts w:cs="Times New Roman"/>
          <w:szCs w:val="24"/>
        </w:rPr>
      </w:pPr>
    </w:p>
    <w:p w14:paraId="1D85B8A9" w14:textId="2E09FDF8" w:rsidR="00DD3289" w:rsidRPr="003474C0" w:rsidRDefault="00DD3289" w:rsidP="0048467D">
      <w:pPr>
        <w:widowControl w:val="0"/>
        <w:autoSpaceDE w:val="0"/>
        <w:autoSpaceDN w:val="0"/>
        <w:adjustRightInd w:val="0"/>
        <w:ind w:left="480" w:hanging="480"/>
        <w:rPr>
          <w:rFonts w:cs="Times New Roman"/>
          <w:szCs w:val="24"/>
        </w:rPr>
      </w:pPr>
    </w:p>
    <w:p w14:paraId="005B4E4B" w14:textId="6ED95245" w:rsidR="008C6B8C" w:rsidRPr="003474C0" w:rsidRDefault="002B24A2" w:rsidP="0048467D">
      <w:pPr>
        <w:pStyle w:val="Prrafodelista"/>
        <w:numPr>
          <w:ilvl w:val="0"/>
          <w:numId w:val="8"/>
        </w:numPr>
        <w:ind w:left="426" w:hanging="426"/>
        <w:outlineLvl w:val="0"/>
        <w:rPr>
          <w:rFonts w:cs="Times New Roman"/>
          <w:b/>
          <w:szCs w:val="24"/>
        </w:rPr>
      </w:pPr>
      <w:bookmarkStart w:id="1088" w:name="_Toc140752473"/>
      <w:bookmarkStart w:id="1089" w:name="_Toc140758647"/>
      <w:bookmarkStart w:id="1090" w:name="_Toc144815965"/>
      <w:r w:rsidRPr="003474C0">
        <w:rPr>
          <w:rFonts w:cs="Times New Roman"/>
          <w:b/>
          <w:szCs w:val="24"/>
        </w:rPr>
        <w:lastRenderedPageBreak/>
        <w:t>ANEXOS. -</w:t>
      </w:r>
      <w:bookmarkEnd w:id="1088"/>
      <w:bookmarkEnd w:id="1089"/>
      <w:bookmarkEnd w:id="1090"/>
    </w:p>
    <w:p w14:paraId="5B798D17" w14:textId="3BBCB78A" w:rsidR="008C6B8C" w:rsidRPr="003474C0" w:rsidRDefault="00A16197" w:rsidP="0048467D">
      <w:pPr>
        <w:rPr>
          <w:rFonts w:cs="Times New Roman"/>
          <w:szCs w:val="24"/>
        </w:rPr>
      </w:pPr>
      <w:r w:rsidRPr="003474C0">
        <w:rPr>
          <w:rFonts w:cs="Times New Roman"/>
          <w:szCs w:val="24"/>
        </w:rPr>
        <w:t xml:space="preserve">A </w:t>
      </w:r>
      <w:r w:rsidR="001C341F" w:rsidRPr="003474C0">
        <w:rPr>
          <w:rFonts w:cs="Times New Roman"/>
          <w:szCs w:val="24"/>
        </w:rPr>
        <w:t>continuación,</w:t>
      </w:r>
      <w:r w:rsidRPr="003474C0">
        <w:rPr>
          <w:rFonts w:cs="Times New Roman"/>
          <w:szCs w:val="24"/>
        </w:rPr>
        <w:t xml:space="preserve"> se presenta la imagen de la </w:t>
      </w:r>
      <w:r w:rsidR="00DD3289" w:rsidRPr="003474C0">
        <w:rPr>
          <w:rFonts w:cs="Times New Roman"/>
          <w:szCs w:val="24"/>
        </w:rPr>
        <w:t>administración</w:t>
      </w:r>
      <w:r w:rsidRPr="003474C0">
        <w:rPr>
          <w:rFonts w:cs="Times New Roman"/>
          <w:szCs w:val="24"/>
        </w:rPr>
        <w:t xml:space="preserve"> del tiempo del Proyecto</w:t>
      </w:r>
      <w:r w:rsidR="000E031C">
        <w:rPr>
          <w:rFonts w:cs="Times New Roman"/>
          <w:szCs w:val="24"/>
        </w:rPr>
        <w:t xml:space="preserve">, este cronograma de actividades </w:t>
      </w:r>
      <w:r w:rsidR="00B66467">
        <w:rPr>
          <w:rFonts w:cs="Times New Roman"/>
          <w:szCs w:val="24"/>
        </w:rPr>
        <w:t>está</w:t>
      </w:r>
      <w:r w:rsidR="000E031C">
        <w:rPr>
          <w:rFonts w:cs="Times New Roman"/>
          <w:szCs w:val="24"/>
        </w:rPr>
        <w:t xml:space="preserve"> realizado en la herramienta Project de </w:t>
      </w:r>
      <w:r w:rsidR="00B66467">
        <w:rPr>
          <w:rFonts w:cs="Times New Roman"/>
          <w:szCs w:val="24"/>
        </w:rPr>
        <w:t>Microsoft</w:t>
      </w:r>
      <w:r w:rsidRPr="003474C0">
        <w:rPr>
          <w:rFonts w:cs="Times New Roman"/>
          <w:szCs w:val="24"/>
        </w:rPr>
        <w:t xml:space="preserve"> </w:t>
      </w:r>
    </w:p>
    <w:p w14:paraId="5B312A23" w14:textId="04104D8E" w:rsidR="008C6B8C" w:rsidRPr="003474C0" w:rsidRDefault="000E031C" w:rsidP="0048467D">
      <w:pPr>
        <w:rPr>
          <w:rFonts w:cs="Times New Roman"/>
          <w:b/>
          <w:szCs w:val="24"/>
        </w:rPr>
      </w:pPr>
      <w:r>
        <w:rPr>
          <w:noProof/>
          <w:lang w:val="en-US"/>
        </w:rPr>
        <mc:AlternateContent>
          <mc:Choice Requires="wps">
            <w:drawing>
              <wp:anchor distT="0" distB="0" distL="114300" distR="114300" simplePos="0" relativeHeight="251660288" behindDoc="1" locked="0" layoutInCell="1" allowOverlap="1" wp14:anchorId="007BFC88" wp14:editId="5D714CA4">
                <wp:simplePos x="0" y="0"/>
                <wp:positionH relativeFrom="column">
                  <wp:posOffset>-219075</wp:posOffset>
                </wp:positionH>
                <wp:positionV relativeFrom="paragraph">
                  <wp:posOffset>3065145</wp:posOffset>
                </wp:positionV>
                <wp:extent cx="6248400" cy="635"/>
                <wp:effectExtent l="0" t="0" r="0" b="0"/>
                <wp:wrapNone/>
                <wp:docPr id="1046316563" name="Cuadro de texto 1"/>
                <wp:cNvGraphicFramePr/>
                <a:graphic xmlns:a="http://schemas.openxmlformats.org/drawingml/2006/main">
                  <a:graphicData uri="http://schemas.microsoft.com/office/word/2010/wordprocessingShape">
                    <wps:wsp>
                      <wps:cNvSpPr txBox="1"/>
                      <wps:spPr>
                        <a:xfrm>
                          <a:off x="0" y="0"/>
                          <a:ext cx="6248400" cy="635"/>
                        </a:xfrm>
                        <a:prstGeom prst="rect">
                          <a:avLst/>
                        </a:prstGeom>
                        <a:solidFill>
                          <a:prstClr val="white"/>
                        </a:solidFill>
                        <a:ln>
                          <a:noFill/>
                        </a:ln>
                      </wps:spPr>
                      <wps:txbx>
                        <w:txbxContent>
                          <w:p w14:paraId="04A7A58D" w14:textId="7AC18BC4" w:rsidR="0048388D" w:rsidRPr="000E031C" w:rsidRDefault="0048388D" w:rsidP="007A237C">
                            <w:pPr>
                              <w:pStyle w:val="Descripcin"/>
                              <w:jc w:val="center"/>
                              <w:rPr>
                                <w:rFonts w:cs="Times New Roman"/>
                                <w:b/>
                                <w:i w:val="0"/>
                                <w:iCs w:val="0"/>
                                <w:noProof/>
                                <w:color w:val="auto"/>
                                <w:sz w:val="20"/>
                                <w:szCs w:val="20"/>
                              </w:rPr>
                            </w:pPr>
                            <w:bookmarkStart w:id="1091" w:name="_Toc144381451"/>
                            <w:r w:rsidRPr="000E031C">
                              <w:rPr>
                                <w:b/>
                                <w:bCs/>
                                <w:i w:val="0"/>
                                <w:iCs w:val="0"/>
                                <w:color w:val="auto"/>
                                <w:sz w:val="20"/>
                                <w:szCs w:val="20"/>
                              </w:rPr>
                              <w:t xml:space="preserve">Figura </w:t>
                            </w:r>
                            <w:r w:rsidRPr="000E031C">
                              <w:rPr>
                                <w:b/>
                                <w:bCs/>
                                <w:i w:val="0"/>
                                <w:iCs w:val="0"/>
                                <w:color w:val="auto"/>
                                <w:sz w:val="20"/>
                                <w:szCs w:val="20"/>
                              </w:rPr>
                              <w:fldChar w:fldCharType="begin"/>
                            </w:r>
                            <w:r w:rsidRPr="000E031C">
                              <w:rPr>
                                <w:b/>
                                <w:bCs/>
                                <w:i w:val="0"/>
                                <w:iCs w:val="0"/>
                                <w:color w:val="auto"/>
                                <w:sz w:val="20"/>
                                <w:szCs w:val="20"/>
                              </w:rPr>
                              <w:instrText xml:space="preserve"> SEQ Figura \* ARABIC </w:instrText>
                            </w:r>
                            <w:r w:rsidRPr="000E031C">
                              <w:rPr>
                                <w:b/>
                                <w:bCs/>
                                <w:i w:val="0"/>
                                <w:iCs w:val="0"/>
                                <w:color w:val="auto"/>
                                <w:sz w:val="20"/>
                                <w:szCs w:val="20"/>
                              </w:rPr>
                              <w:fldChar w:fldCharType="separate"/>
                            </w:r>
                            <w:r w:rsidR="00260299">
                              <w:rPr>
                                <w:b/>
                                <w:bCs/>
                                <w:i w:val="0"/>
                                <w:iCs w:val="0"/>
                                <w:noProof/>
                                <w:color w:val="auto"/>
                                <w:sz w:val="20"/>
                                <w:szCs w:val="20"/>
                              </w:rPr>
                              <w:t>29</w:t>
                            </w:r>
                            <w:r w:rsidRPr="000E031C">
                              <w:rPr>
                                <w:b/>
                                <w:bCs/>
                                <w:i w:val="0"/>
                                <w:iCs w:val="0"/>
                                <w:color w:val="auto"/>
                                <w:sz w:val="20"/>
                                <w:szCs w:val="20"/>
                              </w:rPr>
                              <w:fldChar w:fldCharType="end"/>
                            </w:r>
                            <w:r w:rsidRPr="000E031C">
                              <w:rPr>
                                <w:b/>
                                <w:bCs/>
                                <w:i w:val="0"/>
                                <w:iCs w:val="0"/>
                                <w:color w:val="auto"/>
                                <w:sz w:val="20"/>
                                <w:szCs w:val="20"/>
                              </w:rPr>
                              <w:t>.</w:t>
                            </w:r>
                            <w:r w:rsidRPr="000E031C">
                              <w:rPr>
                                <w:i w:val="0"/>
                                <w:iCs w:val="0"/>
                                <w:color w:val="auto"/>
                                <w:sz w:val="20"/>
                                <w:szCs w:val="20"/>
                              </w:rPr>
                              <w:t xml:space="preserve"> Cronograma de actividades</w:t>
                            </w:r>
                            <w:bookmarkEnd w:id="10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7BFC88" id="_x0000_t202" coordsize="21600,21600" o:spt="202" path="m,l,21600r21600,l21600,xe">
                <v:stroke joinstyle="miter"/>
                <v:path gradientshapeok="t" o:connecttype="rect"/>
              </v:shapetype>
              <v:shape id="Cuadro de texto 1" o:spid="_x0000_s1026" type="#_x0000_t202" style="position:absolute;left:0;text-align:left;margin-left:-17.25pt;margin-top:241.35pt;width:492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" stroked="f">
                <v:textbox style="mso-fit-shape-to-text:t" inset="0,0,0,0">
                  <w:txbxContent>
                    <w:p w14:paraId="04A7A58D" w14:textId="7AC18BC4" w:rsidR="0048388D" w:rsidRPr="000E031C" w:rsidRDefault="0048388D" w:rsidP="007A237C">
                      <w:pPr>
                        <w:pStyle w:val="Descripcin"/>
                        <w:jc w:val="center"/>
                        <w:rPr>
                          <w:rFonts w:cs="Times New Roman"/>
                          <w:b/>
                          <w:i w:val="0"/>
                          <w:iCs w:val="0"/>
                          <w:noProof/>
                          <w:color w:val="auto"/>
                          <w:sz w:val="20"/>
                          <w:szCs w:val="20"/>
                        </w:rPr>
                      </w:pPr>
                      <w:bookmarkStart w:id="1091" w:name="_Toc144381451"/>
                      <w:r w:rsidRPr="000E031C">
                        <w:rPr>
                          <w:b/>
                          <w:bCs/>
                          <w:i w:val="0"/>
                          <w:iCs w:val="0"/>
                          <w:color w:val="auto"/>
                          <w:sz w:val="20"/>
                          <w:szCs w:val="20"/>
                        </w:rPr>
                        <w:t xml:space="preserve">Figura </w:t>
                      </w:r>
                      <w:r w:rsidRPr="000E031C">
                        <w:rPr>
                          <w:b/>
                          <w:bCs/>
                          <w:i w:val="0"/>
                          <w:iCs w:val="0"/>
                          <w:color w:val="auto"/>
                          <w:sz w:val="20"/>
                          <w:szCs w:val="20"/>
                        </w:rPr>
                        <w:fldChar w:fldCharType="begin"/>
                      </w:r>
                      <w:r w:rsidRPr="000E031C">
                        <w:rPr>
                          <w:b/>
                          <w:bCs/>
                          <w:i w:val="0"/>
                          <w:iCs w:val="0"/>
                          <w:color w:val="auto"/>
                          <w:sz w:val="20"/>
                          <w:szCs w:val="20"/>
                        </w:rPr>
                        <w:instrText xml:space="preserve"> SEQ Figura \* ARABIC </w:instrText>
                      </w:r>
                      <w:r w:rsidRPr="000E031C">
                        <w:rPr>
                          <w:b/>
                          <w:bCs/>
                          <w:i w:val="0"/>
                          <w:iCs w:val="0"/>
                          <w:color w:val="auto"/>
                          <w:sz w:val="20"/>
                          <w:szCs w:val="20"/>
                        </w:rPr>
                        <w:fldChar w:fldCharType="separate"/>
                      </w:r>
                      <w:r w:rsidR="00260299">
                        <w:rPr>
                          <w:b/>
                          <w:bCs/>
                          <w:i w:val="0"/>
                          <w:iCs w:val="0"/>
                          <w:noProof/>
                          <w:color w:val="auto"/>
                          <w:sz w:val="20"/>
                          <w:szCs w:val="20"/>
                        </w:rPr>
                        <w:t>29</w:t>
                      </w:r>
                      <w:r w:rsidRPr="000E031C">
                        <w:rPr>
                          <w:b/>
                          <w:bCs/>
                          <w:i w:val="0"/>
                          <w:iCs w:val="0"/>
                          <w:color w:val="auto"/>
                          <w:sz w:val="20"/>
                          <w:szCs w:val="20"/>
                        </w:rPr>
                        <w:fldChar w:fldCharType="end"/>
                      </w:r>
                      <w:r w:rsidRPr="000E031C">
                        <w:rPr>
                          <w:b/>
                          <w:bCs/>
                          <w:i w:val="0"/>
                          <w:iCs w:val="0"/>
                          <w:color w:val="auto"/>
                          <w:sz w:val="20"/>
                          <w:szCs w:val="20"/>
                        </w:rPr>
                        <w:t>.</w:t>
                      </w:r>
                      <w:r w:rsidRPr="000E031C">
                        <w:rPr>
                          <w:i w:val="0"/>
                          <w:iCs w:val="0"/>
                          <w:color w:val="auto"/>
                          <w:sz w:val="20"/>
                          <w:szCs w:val="20"/>
                        </w:rPr>
                        <w:t xml:space="preserve"> Cronograma de actividades</w:t>
                      </w:r>
                      <w:bookmarkEnd w:id="1091"/>
                    </w:p>
                  </w:txbxContent>
                </v:textbox>
              </v:shape>
            </w:pict>
          </mc:Fallback>
        </mc:AlternateContent>
      </w:r>
      <w:r w:rsidR="00CD7CCE" w:rsidRPr="003474C0">
        <w:rPr>
          <w:rFonts w:cs="Times New Roman"/>
          <w:b/>
          <w:noProof/>
          <w:szCs w:val="24"/>
          <w:lang w:val="en-US"/>
          <w14:ligatures w14:val="standardContextual"/>
        </w:rPr>
        <w:drawing>
          <wp:anchor distT="0" distB="0" distL="114300" distR="114300" simplePos="0" relativeHeight="251658240" behindDoc="1" locked="0" layoutInCell="1" allowOverlap="1" wp14:anchorId="1AA65865" wp14:editId="08446B7D">
            <wp:simplePos x="0" y="0"/>
            <wp:positionH relativeFrom="margin">
              <wp:posOffset>-219075</wp:posOffset>
            </wp:positionH>
            <wp:positionV relativeFrom="paragraph">
              <wp:posOffset>250824</wp:posOffset>
            </wp:positionV>
            <wp:extent cx="6248400" cy="2758181"/>
            <wp:effectExtent l="0" t="0" r="0" b="444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4474).png"/>
                    <pic:cNvPicPr/>
                  </pic:nvPicPr>
                  <pic:blipFill rotWithShape="1">
                    <a:blip r:embed="rId43">
                      <a:extLst>
                        <a:ext uri="{28A0092B-C50C-407E-A947-70E740481C1C}">
                          <a14:useLocalDpi xmlns:a14="http://schemas.microsoft.com/office/drawing/2010/main" val="0"/>
                        </a:ext>
                      </a:extLst>
                    </a:blip>
                    <a:srcRect l="5983" t="15665" r="5939" b="15172"/>
                    <a:stretch/>
                  </pic:blipFill>
                  <pic:spPr bwMode="auto">
                    <a:xfrm>
                      <a:off x="0" y="0"/>
                      <a:ext cx="6251153" cy="27593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0B3B47" w14:textId="7A095468" w:rsidR="008C6B8C" w:rsidRPr="003474C0" w:rsidRDefault="008C6B8C" w:rsidP="0048467D">
      <w:pPr>
        <w:rPr>
          <w:rFonts w:cs="Times New Roman"/>
          <w:b/>
          <w:szCs w:val="24"/>
        </w:rPr>
      </w:pPr>
    </w:p>
    <w:p w14:paraId="5577F95E" w14:textId="77777777" w:rsidR="003D7668" w:rsidRPr="003474C0" w:rsidRDefault="003D7668" w:rsidP="0048467D">
      <w:pPr>
        <w:ind w:left="284" w:hanging="284"/>
        <w:rPr>
          <w:rFonts w:cs="Times New Roman"/>
          <w:szCs w:val="24"/>
        </w:rPr>
      </w:pPr>
    </w:p>
    <w:p w14:paraId="701E33A1" w14:textId="77777777" w:rsidR="003D7668" w:rsidRPr="003474C0" w:rsidRDefault="003D7668" w:rsidP="0048467D">
      <w:pPr>
        <w:ind w:left="284" w:hanging="284"/>
        <w:rPr>
          <w:rFonts w:cs="Times New Roman"/>
          <w:szCs w:val="24"/>
        </w:rPr>
      </w:pPr>
    </w:p>
    <w:p w14:paraId="591E0CF7" w14:textId="77777777" w:rsidR="00E127B6" w:rsidRPr="003474C0" w:rsidRDefault="00E127B6" w:rsidP="0048467D">
      <w:pPr>
        <w:rPr>
          <w:rFonts w:cs="Times New Roman"/>
          <w:szCs w:val="24"/>
        </w:rPr>
      </w:pPr>
    </w:p>
    <w:p w14:paraId="7DD20F99" w14:textId="77777777" w:rsidR="00E127B6" w:rsidRPr="003474C0" w:rsidRDefault="00E127B6" w:rsidP="0048467D">
      <w:pPr>
        <w:rPr>
          <w:rFonts w:cs="Times New Roman"/>
          <w:szCs w:val="24"/>
        </w:rPr>
      </w:pPr>
    </w:p>
    <w:p w14:paraId="59C62F07" w14:textId="77777777" w:rsidR="00E127B6" w:rsidRPr="003474C0" w:rsidRDefault="00E127B6" w:rsidP="0048467D">
      <w:pPr>
        <w:rPr>
          <w:rFonts w:cs="Times New Roman"/>
          <w:szCs w:val="24"/>
        </w:rPr>
      </w:pPr>
    </w:p>
    <w:p w14:paraId="5F6021D7" w14:textId="77777777" w:rsidR="00E127B6" w:rsidRPr="003474C0" w:rsidRDefault="00E127B6" w:rsidP="0048467D">
      <w:pPr>
        <w:rPr>
          <w:rFonts w:cs="Times New Roman"/>
          <w:szCs w:val="24"/>
        </w:rPr>
      </w:pPr>
    </w:p>
    <w:p w14:paraId="25042A8E" w14:textId="77777777" w:rsidR="00E127B6" w:rsidRPr="003474C0" w:rsidRDefault="00E127B6" w:rsidP="0048467D">
      <w:pPr>
        <w:rPr>
          <w:rFonts w:cs="Times New Roman"/>
          <w:szCs w:val="24"/>
        </w:rPr>
      </w:pPr>
    </w:p>
    <w:p w14:paraId="7BAE17F2" w14:textId="77777777" w:rsidR="00E127B6" w:rsidRPr="003474C0" w:rsidRDefault="00E127B6" w:rsidP="0048467D">
      <w:pPr>
        <w:rPr>
          <w:rFonts w:cs="Times New Roman"/>
          <w:szCs w:val="24"/>
        </w:rPr>
      </w:pPr>
    </w:p>
    <w:p w14:paraId="2BEB3A53" w14:textId="77777777" w:rsidR="004E0F91" w:rsidRDefault="004B0D89" w:rsidP="0048467D">
      <w:pPr>
        <w:rPr>
          <w:rFonts w:cs="Times New Roman"/>
          <w:b/>
          <w:bCs/>
          <w:szCs w:val="24"/>
        </w:rPr>
      </w:pPr>
      <w:r w:rsidRPr="000E031C">
        <w:rPr>
          <w:rFonts w:cs="Times New Roman"/>
          <w:b/>
          <w:bCs/>
          <w:szCs w:val="24"/>
        </w:rPr>
        <w:t xml:space="preserve">Link </w:t>
      </w:r>
    </w:p>
    <w:p w14:paraId="17249A5F" w14:textId="45EF4108" w:rsidR="00E127B6" w:rsidRPr="000E031C" w:rsidRDefault="004E0F91" w:rsidP="0048467D">
      <w:pPr>
        <w:rPr>
          <w:rFonts w:cs="Times New Roman"/>
          <w:b/>
          <w:bCs/>
          <w:szCs w:val="24"/>
        </w:rPr>
      </w:pPr>
      <w:r w:rsidRPr="000E031C">
        <w:rPr>
          <w:rFonts w:cs="Times New Roman"/>
          <w:b/>
          <w:bCs/>
          <w:szCs w:val="24"/>
        </w:rPr>
        <w:t>R</w:t>
      </w:r>
      <w:r w:rsidR="004B0D89" w:rsidRPr="000E031C">
        <w:rPr>
          <w:rFonts w:cs="Times New Roman"/>
          <w:b/>
          <w:bCs/>
          <w:szCs w:val="24"/>
        </w:rPr>
        <w:t>epositorio</w:t>
      </w:r>
      <w:r>
        <w:rPr>
          <w:rFonts w:cs="Times New Roman"/>
          <w:b/>
          <w:bCs/>
          <w:szCs w:val="24"/>
        </w:rPr>
        <w:t xml:space="preserve"> GitHub</w:t>
      </w:r>
    </w:p>
    <w:p w14:paraId="667FADB0" w14:textId="31E210F4" w:rsidR="004B0D89" w:rsidRPr="003474C0" w:rsidRDefault="004B0D89" w:rsidP="0048467D">
      <w:pPr>
        <w:rPr>
          <w:rFonts w:cs="Times New Roman"/>
          <w:szCs w:val="24"/>
        </w:rPr>
      </w:pPr>
      <w:r>
        <w:rPr>
          <w:rFonts w:cs="Times New Roman"/>
          <w:szCs w:val="24"/>
        </w:rPr>
        <w:t>Este es un e</w:t>
      </w:r>
      <w:r w:rsidRPr="004B0D89">
        <w:rPr>
          <w:rFonts w:cs="Times New Roman"/>
          <w:szCs w:val="24"/>
        </w:rPr>
        <w:t xml:space="preserve">nlace de </w:t>
      </w:r>
      <w:r w:rsidR="00B66467" w:rsidRPr="004B0D89">
        <w:rPr>
          <w:rFonts w:cs="Times New Roman"/>
          <w:szCs w:val="24"/>
        </w:rPr>
        <w:t>GitHub</w:t>
      </w:r>
      <w:r w:rsidRPr="004B0D89">
        <w:rPr>
          <w:rFonts w:cs="Times New Roman"/>
          <w:szCs w:val="24"/>
        </w:rPr>
        <w:t xml:space="preserve"> con los archivos utilizados en el proyecto.</w:t>
      </w:r>
    </w:p>
    <w:p w14:paraId="5980BD78" w14:textId="297B9037" w:rsidR="008F1530" w:rsidRPr="003C5ABF" w:rsidRDefault="00000000" w:rsidP="0048467D">
      <w:pPr>
        <w:tabs>
          <w:tab w:val="left" w:pos="3765"/>
        </w:tabs>
        <w:rPr>
          <w:lang w:val="en-US"/>
        </w:rPr>
      </w:pPr>
      <w:hyperlink r:id="rId44" w:history="1">
        <w:r w:rsidR="008F1530" w:rsidRPr="008F1530">
          <w:rPr>
            <w:rStyle w:val="Hipervnculo"/>
            <w:lang w:val="en-US"/>
          </w:rPr>
          <w:t>Dann041428/ml2023 (github.com)</w:t>
        </w:r>
      </w:hyperlink>
    </w:p>
    <w:p w14:paraId="31984EE7" w14:textId="77777777" w:rsidR="004E0F91" w:rsidRPr="005318DD" w:rsidRDefault="004E0F91" w:rsidP="0048467D">
      <w:pPr>
        <w:tabs>
          <w:tab w:val="left" w:pos="3765"/>
        </w:tabs>
        <w:rPr>
          <w:rFonts w:cs="Times New Roman"/>
          <w:b/>
          <w:bCs/>
          <w:szCs w:val="24"/>
          <w:lang w:val="en-US"/>
        </w:rPr>
      </w:pPr>
      <w:r w:rsidRPr="005318DD">
        <w:rPr>
          <w:rFonts w:cs="Times New Roman"/>
          <w:b/>
          <w:bCs/>
          <w:szCs w:val="24"/>
          <w:lang w:val="en-US"/>
        </w:rPr>
        <w:t>Enlace Dashboard</w:t>
      </w:r>
    </w:p>
    <w:p w14:paraId="0F3CE689" w14:textId="3E17CB4B" w:rsidR="00E127B6" w:rsidRDefault="004E0F91" w:rsidP="0048467D">
      <w:pPr>
        <w:tabs>
          <w:tab w:val="left" w:pos="3765"/>
        </w:tabs>
        <w:rPr>
          <w:rFonts w:cs="Times New Roman"/>
          <w:szCs w:val="24"/>
        </w:rPr>
      </w:pPr>
      <w:r>
        <w:rPr>
          <w:rFonts w:cs="Times New Roman"/>
          <w:szCs w:val="24"/>
        </w:rPr>
        <w:t>Este enlace contiene la publicación del dashboard creado en PowerBI</w:t>
      </w:r>
    </w:p>
    <w:p w14:paraId="7486E52B" w14:textId="0A6D9164" w:rsidR="004E0F91" w:rsidRDefault="00000000" w:rsidP="0048467D">
      <w:pPr>
        <w:tabs>
          <w:tab w:val="left" w:pos="3765"/>
        </w:tabs>
        <w:rPr>
          <w:rStyle w:val="Hipervnculo"/>
        </w:rPr>
      </w:pPr>
      <w:hyperlink r:id="rId45" w:history="1">
        <w:r w:rsidR="004E0F91" w:rsidRPr="008F1530">
          <w:rPr>
            <w:rStyle w:val="Hipervnculo"/>
            <w:lang w:val="es-EC"/>
          </w:rPr>
          <w:t>Analisis - Power BI</w:t>
        </w:r>
      </w:hyperlink>
    </w:p>
    <w:p w14:paraId="169AE378" w14:textId="0E9DE318" w:rsidR="004A5CDD" w:rsidRPr="004A5CDD" w:rsidRDefault="004A5CDD" w:rsidP="004A5CDD">
      <w:pPr>
        <w:tabs>
          <w:tab w:val="left" w:pos="3765"/>
        </w:tabs>
        <w:rPr>
          <w:rFonts w:cs="Times New Roman"/>
          <w:b/>
          <w:bCs/>
          <w:szCs w:val="24"/>
          <w:lang w:val="es-EC"/>
        </w:rPr>
      </w:pPr>
      <w:r w:rsidRPr="004A5CDD">
        <w:rPr>
          <w:rFonts w:cs="Times New Roman"/>
          <w:b/>
          <w:bCs/>
          <w:szCs w:val="24"/>
          <w:lang w:val="es-EC"/>
        </w:rPr>
        <w:t>Enlace D</w:t>
      </w:r>
      <w:r>
        <w:rPr>
          <w:rFonts w:cs="Times New Roman"/>
          <w:b/>
          <w:bCs/>
          <w:szCs w:val="24"/>
          <w:lang w:val="es-EC"/>
        </w:rPr>
        <w:t xml:space="preserve">espliegue </w:t>
      </w:r>
    </w:p>
    <w:p w14:paraId="389ABC40" w14:textId="40E29855" w:rsidR="004A5CDD" w:rsidRPr="004A5CDD" w:rsidRDefault="004A5CDD" w:rsidP="004A5CDD">
      <w:pPr>
        <w:tabs>
          <w:tab w:val="left" w:pos="3765"/>
        </w:tabs>
        <w:rPr>
          <w:rStyle w:val="Hipervnculo"/>
          <w:lang w:val="es-EC"/>
        </w:rPr>
      </w:pPr>
      <w:r>
        <w:rPr>
          <w:rFonts w:cs="Times New Roman"/>
          <w:szCs w:val="24"/>
        </w:rPr>
        <w:t>Este enlace contiene el despliegue de los modelos en Google Cloud</w:t>
      </w:r>
    </w:p>
    <w:p w14:paraId="72D26C3F" w14:textId="6EA06065" w:rsidR="00520B4C" w:rsidRPr="004A5CDD" w:rsidRDefault="00000000" w:rsidP="0048467D">
      <w:pPr>
        <w:tabs>
          <w:tab w:val="left" w:pos="3765"/>
        </w:tabs>
        <w:rPr>
          <w:rFonts w:cs="Times New Roman"/>
          <w:szCs w:val="24"/>
          <w:lang w:val="en-US"/>
        </w:rPr>
      </w:pPr>
      <w:hyperlink r:id="rId46" w:history="1">
        <w:r w:rsidR="004A5CDD" w:rsidRPr="004A5CDD">
          <w:rPr>
            <w:rStyle w:val="Hipervnculo"/>
            <w:lang w:val="en-US"/>
          </w:rPr>
          <w:t>app · Streamlit (despliegue-398320.uw.r.appspot.com)</w:t>
        </w:r>
      </w:hyperlink>
    </w:p>
    <w:sectPr w:rsidR="00520B4C" w:rsidRPr="004A5CDD" w:rsidSect="00775CF9">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F40EB4" w14:textId="77777777" w:rsidR="00707325" w:rsidRPr="003474C0" w:rsidRDefault="00707325" w:rsidP="007D1DB1">
      <w:pPr>
        <w:spacing w:line="240" w:lineRule="auto"/>
      </w:pPr>
      <w:r w:rsidRPr="003474C0">
        <w:separator/>
      </w:r>
    </w:p>
  </w:endnote>
  <w:endnote w:type="continuationSeparator" w:id="0">
    <w:p w14:paraId="6F3504B9" w14:textId="77777777" w:rsidR="00707325" w:rsidRPr="003474C0" w:rsidRDefault="00707325" w:rsidP="007D1DB1">
      <w:pPr>
        <w:spacing w:line="240" w:lineRule="auto"/>
      </w:pPr>
      <w:r w:rsidRPr="003474C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3ABA0" w14:textId="4E07510A" w:rsidR="0048388D" w:rsidRPr="003474C0" w:rsidRDefault="0048388D" w:rsidP="0030216B">
    <w:pPr>
      <w:pStyle w:val="Piedepgina"/>
      <w:tabs>
        <w:tab w:val="center" w:pos="4873"/>
        <w:tab w:val="left" w:pos="5927"/>
      </w:tabs>
      <w:jc w:val="left"/>
      <w:rPr>
        <w:caps/>
        <w:color w:val="4472C4" w:themeColor="accent1"/>
      </w:rPr>
    </w:pPr>
    <w:r w:rsidRPr="003474C0">
      <w:rPr>
        <w:caps/>
        <w:color w:val="4472C4" w:themeColor="accent1"/>
      </w:rPr>
      <w:tab/>
    </w:r>
    <w:r w:rsidRPr="003474C0">
      <w:rPr>
        <w:caps/>
        <w:color w:val="4472C4" w:themeColor="accent1"/>
      </w:rPr>
      <w:tab/>
    </w:r>
    <w:r w:rsidRPr="003474C0">
      <w:rPr>
        <w:caps/>
        <w:color w:val="4472C4" w:themeColor="accent1"/>
      </w:rPr>
      <w:fldChar w:fldCharType="begin"/>
    </w:r>
    <w:r w:rsidRPr="003474C0">
      <w:rPr>
        <w:caps/>
        <w:color w:val="4472C4" w:themeColor="accent1"/>
      </w:rPr>
      <w:instrText>PAGE   \* MERGEFORMAT</w:instrText>
    </w:r>
    <w:r w:rsidRPr="003474C0">
      <w:rPr>
        <w:caps/>
        <w:color w:val="4472C4" w:themeColor="accent1"/>
      </w:rPr>
      <w:fldChar w:fldCharType="separate"/>
    </w:r>
    <w:r w:rsidR="007A237C">
      <w:rPr>
        <w:caps/>
        <w:noProof/>
        <w:color w:val="4472C4" w:themeColor="accent1"/>
      </w:rPr>
      <w:t>58</w:t>
    </w:r>
    <w:r w:rsidRPr="003474C0">
      <w:rPr>
        <w:caps/>
        <w:color w:val="4472C4" w:themeColor="accent1"/>
      </w:rPr>
      <w:fldChar w:fldCharType="end"/>
    </w:r>
    <w:r w:rsidRPr="003474C0">
      <w:rPr>
        <w:caps/>
        <w:color w:val="4472C4" w:themeColor="accent1"/>
      </w:rPr>
      <w:tab/>
    </w:r>
  </w:p>
  <w:p w14:paraId="7418FCB5" w14:textId="2F5B79C8" w:rsidR="0048388D" w:rsidRPr="003474C0" w:rsidRDefault="0048388D" w:rsidP="0030216B">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4721A" w14:textId="77777777" w:rsidR="00707325" w:rsidRPr="003474C0" w:rsidRDefault="00707325" w:rsidP="007D1DB1">
      <w:pPr>
        <w:spacing w:line="240" w:lineRule="auto"/>
      </w:pPr>
      <w:r w:rsidRPr="003474C0">
        <w:separator/>
      </w:r>
    </w:p>
  </w:footnote>
  <w:footnote w:type="continuationSeparator" w:id="0">
    <w:p w14:paraId="41445221" w14:textId="77777777" w:rsidR="00707325" w:rsidRPr="003474C0" w:rsidRDefault="00707325" w:rsidP="007D1DB1">
      <w:pPr>
        <w:spacing w:line="240" w:lineRule="auto"/>
      </w:pPr>
      <w:r w:rsidRPr="003474C0">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7DA7"/>
    <w:multiLevelType w:val="hybridMultilevel"/>
    <w:tmpl w:val="691A906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 w15:restartNumberingAfterBreak="0">
    <w:nsid w:val="0C751A8C"/>
    <w:multiLevelType w:val="hybridMultilevel"/>
    <w:tmpl w:val="4CF26B2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 w15:restartNumberingAfterBreak="0">
    <w:nsid w:val="15273A2D"/>
    <w:multiLevelType w:val="hybridMultilevel"/>
    <w:tmpl w:val="F9B067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67E18B3"/>
    <w:multiLevelType w:val="hybridMultilevel"/>
    <w:tmpl w:val="61F0AA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B76266C"/>
    <w:multiLevelType w:val="hybridMultilevel"/>
    <w:tmpl w:val="84563A6C"/>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 w15:restartNumberingAfterBreak="0">
    <w:nsid w:val="1C1A4C0E"/>
    <w:multiLevelType w:val="multilevel"/>
    <w:tmpl w:val="E9EE035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CA21B38"/>
    <w:multiLevelType w:val="hybridMultilevel"/>
    <w:tmpl w:val="BF36EDBC"/>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7" w15:restartNumberingAfterBreak="0">
    <w:nsid w:val="210319E0"/>
    <w:multiLevelType w:val="hybridMultilevel"/>
    <w:tmpl w:val="9EA6CBAA"/>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8" w15:restartNumberingAfterBreak="0">
    <w:nsid w:val="23D14809"/>
    <w:multiLevelType w:val="multilevel"/>
    <w:tmpl w:val="935E0AD8"/>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b/>
        <w:color w:val="auto"/>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9" w15:restartNumberingAfterBreak="0">
    <w:nsid w:val="2CC54F60"/>
    <w:multiLevelType w:val="multilevel"/>
    <w:tmpl w:val="997009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F5C19F4"/>
    <w:multiLevelType w:val="multilevel"/>
    <w:tmpl w:val="935E0AD8"/>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b/>
        <w:color w:val="auto"/>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1" w15:restartNumberingAfterBreak="0">
    <w:nsid w:val="31DA3D79"/>
    <w:multiLevelType w:val="hybridMultilevel"/>
    <w:tmpl w:val="02F6FCD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2" w15:restartNumberingAfterBreak="0">
    <w:nsid w:val="3353307D"/>
    <w:multiLevelType w:val="hybridMultilevel"/>
    <w:tmpl w:val="F118D600"/>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3" w15:restartNumberingAfterBreak="0">
    <w:nsid w:val="350362AB"/>
    <w:multiLevelType w:val="hybridMultilevel"/>
    <w:tmpl w:val="1DA6AA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9D2678E"/>
    <w:multiLevelType w:val="multilevel"/>
    <w:tmpl w:val="0D2EE6C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D4C492B"/>
    <w:multiLevelType w:val="hybridMultilevel"/>
    <w:tmpl w:val="8624B6B0"/>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6" w15:restartNumberingAfterBreak="0">
    <w:nsid w:val="3F4E57C7"/>
    <w:multiLevelType w:val="multilevel"/>
    <w:tmpl w:val="CDE0ACC2"/>
    <w:lvl w:ilvl="0">
      <w:start w:val="1"/>
      <w:numFmt w:val="decimal"/>
      <w:lvlText w:val="%1."/>
      <w:lvlJc w:val="left"/>
      <w:pPr>
        <w:ind w:left="644" w:hanging="360"/>
      </w:pPr>
      <w:rPr>
        <w:rFonts w:hint="default"/>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2467CA"/>
    <w:multiLevelType w:val="multilevel"/>
    <w:tmpl w:val="09789D62"/>
    <w:lvl w:ilvl="0">
      <w:start w:val="1"/>
      <w:numFmt w:val="decimal"/>
      <w:lvlText w:val="%1"/>
      <w:lvlJc w:val="left"/>
      <w:pPr>
        <w:ind w:left="480" w:hanging="480"/>
      </w:pPr>
      <w:rPr>
        <w:rFonts w:hint="default"/>
      </w:rPr>
    </w:lvl>
    <w:lvl w:ilvl="1">
      <w:start w:val="3"/>
      <w:numFmt w:val="decimal"/>
      <w:lvlText w:val="%1.%2"/>
      <w:lvlJc w:val="left"/>
      <w:pPr>
        <w:ind w:left="1157" w:hanging="480"/>
      </w:pPr>
      <w:rPr>
        <w:rFonts w:hint="default"/>
      </w:rPr>
    </w:lvl>
    <w:lvl w:ilvl="2">
      <w:start w:val="1"/>
      <w:numFmt w:val="decimal"/>
      <w:lvlText w:val="%1.%2.%3"/>
      <w:lvlJc w:val="left"/>
      <w:pPr>
        <w:ind w:left="2074" w:hanging="720"/>
      </w:pPr>
      <w:rPr>
        <w:rFonts w:hint="default"/>
      </w:rPr>
    </w:lvl>
    <w:lvl w:ilvl="3">
      <w:start w:val="1"/>
      <w:numFmt w:val="decimal"/>
      <w:lvlText w:val="%1.%2.%3.%4"/>
      <w:lvlJc w:val="left"/>
      <w:pPr>
        <w:ind w:left="2751" w:hanging="720"/>
      </w:pPr>
      <w:rPr>
        <w:rFonts w:hint="default"/>
      </w:rPr>
    </w:lvl>
    <w:lvl w:ilvl="4">
      <w:start w:val="1"/>
      <w:numFmt w:val="decimal"/>
      <w:lvlText w:val="%1.%2.%3.%4.%5"/>
      <w:lvlJc w:val="left"/>
      <w:pPr>
        <w:ind w:left="3788" w:hanging="1080"/>
      </w:pPr>
      <w:rPr>
        <w:rFonts w:hint="default"/>
      </w:rPr>
    </w:lvl>
    <w:lvl w:ilvl="5">
      <w:start w:val="1"/>
      <w:numFmt w:val="decimal"/>
      <w:lvlText w:val="%1.%2.%3.%4.%5.%6"/>
      <w:lvlJc w:val="left"/>
      <w:pPr>
        <w:ind w:left="4465" w:hanging="1080"/>
      </w:pPr>
      <w:rPr>
        <w:rFonts w:hint="default"/>
      </w:rPr>
    </w:lvl>
    <w:lvl w:ilvl="6">
      <w:start w:val="1"/>
      <w:numFmt w:val="decimal"/>
      <w:lvlText w:val="%1.%2.%3.%4.%5.%6.%7"/>
      <w:lvlJc w:val="left"/>
      <w:pPr>
        <w:ind w:left="5502" w:hanging="1440"/>
      </w:pPr>
      <w:rPr>
        <w:rFonts w:hint="default"/>
      </w:rPr>
    </w:lvl>
    <w:lvl w:ilvl="7">
      <w:start w:val="1"/>
      <w:numFmt w:val="decimal"/>
      <w:lvlText w:val="%1.%2.%3.%4.%5.%6.%7.%8"/>
      <w:lvlJc w:val="left"/>
      <w:pPr>
        <w:ind w:left="6179" w:hanging="1440"/>
      </w:pPr>
      <w:rPr>
        <w:rFonts w:hint="default"/>
      </w:rPr>
    </w:lvl>
    <w:lvl w:ilvl="8">
      <w:start w:val="1"/>
      <w:numFmt w:val="decimal"/>
      <w:lvlText w:val="%1.%2.%3.%4.%5.%6.%7.%8.%9"/>
      <w:lvlJc w:val="left"/>
      <w:pPr>
        <w:ind w:left="7216" w:hanging="1800"/>
      </w:pPr>
      <w:rPr>
        <w:rFonts w:hint="default"/>
      </w:rPr>
    </w:lvl>
  </w:abstractNum>
  <w:abstractNum w:abstractNumId="18" w15:restartNumberingAfterBreak="0">
    <w:nsid w:val="40A379A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21F65BF"/>
    <w:multiLevelType w:val="multilevel"/>
    <w:tmpl w:val="2592A4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7D903A8"/>
    <w:multiLevelType w:val="hybridMultilevel"/>
    <w:tmpl w:val="5FF24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1D3376"/>
    <w:multiLevelType w:val="hybridMultilevel"/>
    <w:tmpl w:val="E4F049C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49A346FC"/>
    <w:multiLevelType w:val="hybridMultilevel"/>
    <w:tmpl w:val="6202760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3" w15:restartNumberingAfterBreak="0">
    <w:nsid w:val="4A3044B9"/>
    <w:multiLevelType w:val="multilevel"/>
    <w:tmpl w:val="5DAC2D82"/>
    <w:lvl w:ilvl="0">
      <w:start w:val="1"/>
      <w:numFmt w:val="decimal"/>
      <w:lvlText w:val="%1."/>
      <w:lvlJc w:val="left"/>
      <w:pPr>
        <w:ind w:left="360" w:hanging="360"/>
      </w:pPr>
      <w:rPr>
        <w:rFonts w:hint="default"/>
      </w:rPr>
    </w:lvl>
    <w:lvl w:ilvl="1">
      <w:start w:val="1"/>
      <w:numFmt w:val="decimal"/>
      <w:pStyle w:val="Ttulo2"/>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BAE1654"/>
    <w:multiLevelType w:val="hybridMultilevel"/>
    <w:tmpl w:val="7F4AB3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3AB0A47"/>
    <w:multiLevelType w:val="multilevel"/>
    <w:tmpl w:val="CB948A2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4063943"/>
    <w:multiLevelType w:val="multilevel"/>
    <w:tmpl w:val="0C849418"/>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27" w15:restartNumberingAfterBreak="0">
    <w:nsid w:val="57995C61"/>
    <w:multiLevelType w:val="multilevel"/>
    <w:tmpl w:val="4EF46798"/>
    <w:lvl w:ilvl="0">
      <w:start w:val="1"/>
      <w:numFmt w:val="decimal"/>
      <w:pStyle w:val="Ttulo1"/>
      <w:lvlText w:val="%1."/>
      <w:lvlJc w:val="left"/>
      <w:pPr>
        <w:ind w:left="2160" w:hanging="360"/>
      </w:pPr>
      <w:rPr>
        <w:rFonts w:hint="default"/>
      </w:rPr>
    </w:lvl>
    <w:lvl w:ilvl="1">
      <w:start w:val="1"/>
      <w:numFmt w:val="decimal"/>
      <w:lvlText w:val="%1.%2."/>
      <w:lvlJc w:val="left"/>
      <w:pPr>
        <w:ind w:left="2592" w:hanging="432"/>
      </w:pPr>
      <w:rPr>
        <w:rFonts w:hint="default"/>
      </w:rPr>
    </w:lvl>
    <w:lvl w:ilvl="2">
      <w:start w:val="1"/>
      <w:numFmt w:val="decimal"/>
      <w:lvlText w:val="%1.%2.%3."/>
      <w:lvlJc w:val="left"/>
      <w:pPr>
        <w:ind w:left="3024" w:hanging="504"/>
      </w:pPr>
      <w:rPr>
        <w:rFonts w:hint="default"/>
      </w:rPr>
    </w:lvl>
    <w:lvl w:ilvl="3">
      <w:start w:val="1"/>
      <w:numFmt w:val="decimal"/>
      <w:lvlText w:val="%1.%2.%3.%4."/>
      <w:lvlJc w:val="left"/>
      <w:pPr>
        <w:ind w:left="3528" w:hanging="648"/>
      </w:pPr>
      <w:rPr>
        <w:rFonts w:hint="default"/>
      </w:rPr>
    </w:lvl>
    <w:lvl w:ilvl="4">
      <w:start w:val="1"/>
      <w:numFmt w:val="decimal"/>
      <w:lvlText w:val="%1.%2.%3.%4.%5."/>
      <w:lvlJc w:val="left"/>
      <w:pPr>
        <w:ind w:left="4032" w:hanging="792"/>
      </w:pPr>
      <w:rPr>
        <w:rFonts w:hint="default"/>
      </w:rPr>
    </w:lvl>
    <w:lvl w:ilvl="5">
      <w:start w:val="1"/>
      <w:numFmt w:val="decimal"/>
      <w:lvlText w:val="%1.%2.%3.%4.%5.%6."/>
      <w:lvlJc w:val="left"/>
      <w:pPr>
        <w:ind w:left="4536" w:hanging="936"/>
      </w:pPr>
      <w:rPr>
        <w:rFonts w:hint="default"/>
      </w:rPr>
    </w:lvl>
    <w:lvl w:ilvl="6">
      <w:start w:val="1"/>
      <w:numFmt w:val="decimal"/>
      <w:lvlText w:val="%1.%2.%3.%4.%5.%6.%7."/>
      <w:lvlJc w:val="left"/>
      <w:pPr>
        <w:ind w:left="5040" w:hanging="1080"/>
      </w:pPr>
      <w:rPr>
        <w:rFonts w:hint="default"/>
      </w:rPr>
    </w:lvl>
    <w:lvl w:ilvl="7">
      <w:start w:val="1"/>
      <w:numFmt w:val="decimal"/>
      <w:lvlText w:val="%1.%2.%3.%4.%5.%6.%7.%8."/>
      <w:lvlJc w:val="left"/>
      <w:pPr>
        <w:ind w:left="5544" w:hanging="1224"/>
      </w:pPr>
      <w:rPr>
        <w:rFonts w:hint="default"/>
      </w:rPr>
    </w:lvl>
    <w:lvl w:ilvl="8">
      <w:start w:val="1"/>
      <w:numFmt w:val="decimal"/>
      <w:lvlText w:val="%1.%2.%3.%4.%5.%6.%7.%8.%9."/>
      <w:lvlJc w:val="left"/>
      <w:pPr>
        <w:ind w:left="6120" w:hanging="1440"/>
      </w:pPr>
      <w:rPr>
        <w:rFonts w:hint="default"/>
      </w:rPr>
    </w:lvl>
  </w:abstractNum>
  <w:abstractNum w:abstractNumId="28" w15:restartNumberingAfterBreak="0">
    <w:nsid w:val="58F038BE"/>
    <w:multiLevelType w:val="multilevel"/>
    <w:tmpl w:val="0F72E66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CCE1ED3"/>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D2D4B04"/>
    <w:multiLevelType w:val="hybridMultilevel"/>
    <w:tmpl w:val="4C28F23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1" w15:restartNumberingAfterBreak="0">
    <w:nsid w:val="5D4E400F"/>
    <w:multiLevelType w:val="hybridMultilevel"/>
    <w:tmpl w:val="F1DC244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2" w15:restartNumberingAfterBreak="0">
    <w:nsid w:val="5D7C3387"/>
    <w:multiLevelType w:val="hybridMultilevel"/>
    <w:tmpl w:val="E4A2D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1344CE4"/>
    <w:multiLevelType w:val="multilevel"/>
    <w:tmpl w:val="3D22A464"/>
    <w:lvl w:ilvl="0">
      <w:start w:val="1"/>
      <w:numFmt w:val="decimal"/>
      <w:lvlText w:val="%1."/>
      <w:lvlJc w:val="left"/>
      <w:pPr>
        <w:ind w:left="360" w:hanging="360"/>
      </w:pPr>
      <w:rPr>
        <w:b/>
        <w:bCs w:val="0"/>
      </w:rPr>
    </w:lvl>
    <w:lvl w:ilvl="1">
      <w:start w:val="1"/>
      <w:numFmt w:val="decimal"/>
      <w:lvlText w:val="%1.%2."/>
      <w:lvlJc w:val="left"/>
      <w:pPr>
        <w:ind w:left="432" w:hanging="432"/>
      </w:pPr>
    </w:lvl>
    <w:lvl w:ilvl="2">
      <w:start w:val="1"/>
      <w:numFmt w:val="decimal"/>
      <w:pStyle w:val="Ttulo3"/>
      <w:lvlText w:val="%1.%2.%3."/>
      <w:lvlJc w:val="left"/>
      <w:pPr>
        <w:ind w:left="9577"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6C44D00"/>
    <w:multiLevelType w:val="multilevel"/>
    <w:tmpl w:val="62163A28"/>
    <w:lvl w:ilvl="0">
      <w:start w:val="2"/>
      <w:numFmt w:val="decimal"/>
      <w:lvlText w:val="%1"/>
      <w:lvlJc w:val="left"/>
      <w:pPr>
        <w:ind w:left="420" w:hanging="420"/>
      </w:pPr>
      <w:rPr>
        <w:rFonts w:hint="default"/>
      </w:rPr>
    </w:lvl>
    <w:lvl w:ilvl="1">
      <w:start w:val="1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6E6582F"/>
    <w:multiLevelType w:val="multilevel"/>
    <w:tmpl w:val="B936E98A"/>
    <w:lvl w:ilvl="0">
      <w:start w:val="2"/>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CAE195B"/>
    <w:multiLevelType w:val="multilevel"/>
    <w:tmpl w:val="935E0AD8"/>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b/>
        <w:color w:val="auto"/>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37" w15:restartNumberingAfterBreak="0">
    <w:nsid w:val="6CF3777F"/>
    <w:multiLevelType w:val="multilevel"/>
    <w:tmpl w:val="45C064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D7D320E"/>
    <w:multiLevelType w:val="hybridMultilevel"/>
    <w:tmpl w:val="F702B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670931"/>
    <w:multiLevelType w:val="multilevel"/>
    <w:tmpl w:val="8BAA7DC4"/>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BF832DD"/>
    <w:multiLevelType w:val="multilevel"/>
    <w:tmpl w:val="5770F6C0"/>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4B2171"/>
    <w:multiLevelType w:val="multilevel"/>
    <w:tmpl w:val="60A61D0E"/>
    <w:lvl w:ilvl="0">
      <w:start w:val="1"/>
      <w:numFmt w:val="decimal"/>
      <w:lvlText w:val="%1"/>
      <w:lvlJc w:val="left"/>
      <w:pPr>
        <w:ind w:left="480" w:hanging="480"/>
      </w:pPr>
      <w:rPr>
        <w:rFonts w:hint="default"/>
      </w:rPr>
    </w:lvl>
    <w:lvl w:ilvl="1">
      <w:start w:val="4"/>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num w:numId="1" w16cid:durableId="277643074">
    <w:abstractNumId w:val="23"/>
  </w:num>
  <w:num w:numId="2" w16cid:durableId="1422485356">
    <w:abstractNumId w:val="29"/>
  </w:num>
  <w:num w:numId="3" w16cid:durableId="1327827644">
    <w:abstractNumId w:val="27"/>
  </w:num>
  <w:num w:numId="4" w16cid:durableId="1754551108">
    <w:abstractNumId w:val="18"/>
  </w:num>
  <w:num w:numId="5" w16cid:durableId="156966778">
    <w:abstractNumId w:val="33"/>
  </w:num>
  <w:num w:numId="6" w16cid:durableId="697002613">
    <w:abstractNumId w:val="40"/>
  </w:num>
  <w:num w:numId="7" w16cid:durableId="181162865">
    <w:abstractNumId w:val="33"/>
  </w:num>
  <w:num w:numId="8" w16cid:durableId="1106123108">
    <w:abstractNumId w:val="16"/>
  </w:num>
  <w:num w:numId="9" w16cid:durableId="449858938">
    <w:abstractNumId w:val="22"/>
  </w:num>
  <w:num w:numId="10" w16cid:durableId="1150558247">
    <w:abstractNumId w:val="6"/>
  </w:num>
  <w:num w:numId="11" w16cid:durableId="62916015">
    <w:abstractNumId w:val="39"/>
  </w:num>
  <w:num w:numId="12" w16cid:durableId="1032925639">
    <w:abstractNumId w:val="9"/>
  </w:num>
  <w:num w:numId="13" w16cid:durableId="1710373010">
    <w:abstractNumId w:val="35"/>
  </w:num>
  <w:num w:numId="14" w16cid:durableId="1724327126">
    <w:abstractNumId w:val="34"/>
  </w:num>
  <w:num w:numId="15" w16cid:durableId="276528686">
    <w:abstractNumId w:val="19"/>
  </w:num>
  <w:num w:numId="16" w16cid:durableId="1730612214">
    <w:abstractNumId w:val="25"/>
  </w:num>
  <w:num w:numId="17" w16cid:durableId="25493994">
    <w:abstractNumId w:val="37"/>
  </w:num>
  <w:num w:numId="18" w16cid:durableId="1631741975">
    <w:abstractNumId w:val="28"/>
  </w:num>
  <w:num w:numId="19" w16cid:durableId="517812891">
    <w:abstractNumId w:val="2"/>
  </w:num>
  <w:num w:numId="20" w16cid:durableId="476919764">
    <w:abstractNumId w:val="26"/>
  </w:num>
  <w:num w:numId="21" w16cid:durableId="1519275892">
    <w:abstractNumId w:val="36"/>
  </w:num>
  <w:num w:numId="22" w16cid:durableId="1455752644">
    <w:abstractNumId w:val="38"/>
  </w:num>
  <w:num w:numId="23" w16cid:durableId="1819305026">
    <w:abstractNumId w:val="14"/>
  </w:num>
  <w:num w:numId="24" w16cid:durableId="1444030157">
    <w:abstractNumId w:val="5"/>
  </w:num>
  <w:num w:numId="25" w16cid:durableId="999889972">
    <w:abstractNumId w:val="8"/>
  </w:num>
  <w:num w:numId="26" w16cid:durableId="1991710045">
    <w:abstractNumId w:val="10"/>
  </w:num>
  <w:num w:numId="27" w16cid:durableId="919873992">
    <w:abstractNumId w:val="13"/>
  </w:num>
  <w:num w:numId="28" w16cid:durableId="1029187609">
    <w:abstractNumId w:val="32"/>
  </w:num>
  <w:num w:numId="29" w16cid:durableId="734737135">
    <w:abstractNumId w:val="3"/>
  </w:num>
  <w:num w:numId="30" w16cid:durableId="300114786">
    <w:abstractNumId w:val="20"/>
  </w:num>
  <w:num w:numId="31" w16cid:durableId="174080204">
    <w:abstractNumId w:val="24"/>
  </w:num>
  <w:num w:numId="32" w16cid:durableId="1778600880">
    <w:abstractNumId w:val="17"/>
  </w:num>
  <w:num w:numId="33" w16cid:durableId="134107013">
    <w:abstractNumId w:val="12"/>
  </w:num>
  <w:num w:numId="34" w16cid:durableId="1176462531">
    <w:abstractNumId w:val="31"/>
  </w:num>
  <w:num w:numId="35" w16cid:durableId="1852259088">
    <w:abstractNumId w:val="41"/>
  </w:num>
  <w:num w:numId="36" w16cid:durableId="2058432761">
    <w:abstractNumId w:val="7"/>
  </w:num>
  <w:num w:numId="37" w16cid:durableId="1527599025">
    <w:abstractNumId w:val="30"/>
  </w:num>
  <w:num w:numId="38" w16cid:durableId="380131232">
    <w:abstractNumId w:val="11"/>
  </w:num>
  <w:num w:numId="39" w16cid:durableId="1615943651">
    <w:abstractNumId w:val="0"/>
  </w:num>
  <w:num w:numId="40" w16cid:durableId="546532240">
    <w:abstractNumId w:val="4"/>
  </w:num>
  <w:num w:numId="41" w16cid:durableId="1911771735">
    <w:abstractNumId w:val="1"/>
  </w:num>
  <w:num w:numId="42" w16cid:durableId="1385635659">
    <w:abstractNumId w:val="21"/>
  </w:num>
  <w:num w:numId="43" w16cid:durableId="1893998464">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DB1"/>
    <w:rsid w:val="0000130F"/>
    <w:rsid w:val="000109CB"/>
    <w:rsid w:val="000110D3"/>
    <w:rsid w:val="00012932"/>
    <w:rsid w:val="00012992"/>
    <w:rsid w:val="00012CEE"/>
    <w:rsid w:val="000132AE"/>
    <w:rsid w:val="000133EE"/>
    <w:rsid w:val="00013FE0"/>
    <w:rsid w:val="000147BE"/>
    <w:rsid w:val="00014A51"/>
    <w:rsid w:val="00016840"/>
    <w:rsid w:val="00020CCF"/>
    <w:rsid w:val="00031BC4"/>
    <w:rsid w:val="00032795"/>
    <w:rsid w:val="00034D13"/>
    <w:rsid w:val="0004209D"/>
    <w:rsid w:val="00044CB7"/>
    <w:rsid w:val="00045424"/>
    <w:rsid w:val="00045A50"/>
    <w:rsid w:val="00050610"/>
    <w:rsid w:val="00056987"/>
    <w:rsid w:val="00062C22"/>
    <w:rsid w:val="000643FA"/>
    <w:rsid w:val="00064481"/>
    <w:rsid w:val="000647F5"/>
    <w:rsid w:val="00065B5F"/>
    <w:rsid w:val="00067A22"/>
    <w:rsid w:val="00070BE9"/>
    <w:rsid w:val="00071A1E"/>
    <w:rsid w:val="00072571"/>
    <w:rsid w:val="00075B27"/>
    <w:rsid w:val="000768A0"/>
    <w:rsid w:val="00076FFE"/>
    <w:rsid w:val="000836C2"/>
    <w:rsid w:val="0009048B"/>
    <w:rsid w:val="00092781"/>
    <w:rsid w:val="000A4621"/>
    <w:rsid w:val="000A68F3"/>
    <w:rsid w:val="000B0ED8"/>
    <w:rsid w:val="000B3D6D"/>
    <w:rsid w:val="000B3E79"/>
    <w:rsid w:val="000C2835"/>
    <w:rsid w:val="000C3159"/>
    <w:rsid w:val="000D1D48"/>
    <w:rsid w:val="000D63D0"/>
    <w:rsid w:val="000D78E9"/>
    <w:rsid w:val="000E031C"/>
    <w:rsid w:val="000E3957"/>
    <w:rsid w:val="000F0F3C"/>
    <w:rsid w:val="000F46A5"/>
    <w:rsid w:val="0010266C"/>
    <w:rsid w:val="00104127"/>
    <w:rsid w:val="001060F8"/>
    <w:rsid w:val="00113DC2"/>
    <w:rsid w:val="001157ED"/>
    <w:rsid w:val="00120D15"/>
    <w:rsid w:val="001269CB"/>
    <w:rsid w:val="00131466"/>
    <w:rsid w:val="00134980"/>
    <w:rsid w:val="001363A8"/>
    <w:rsid w:val="00140E8C"/>
    <w:rsid w:val="001415E2"/>
    <w:rsid w:val="00141C23"/>
    <w:rsid w:val="00142724"/>
    <w:rsid w:val="00142D71"/>
    <w:rsid w:val="001527EF"/>
    <w:rsid w:val="00152CF2"/>
    <w:rsid w:val="00154BBB"/>
    <w:rsid w:val="001572C5"/>
    <w:rsid w:val="001636C4"/>
    <w:rsid w:val="00163912"/>
    <w:rsid w:val="00165164"/>
    <w:rsid w:val="00165CE9"/>
    <w:rsid w:val="0016756C"/>
    <w:rsid w:val="00171901"/>
    <w:rsid w:val="00174AE4"/>
    <w:rsid w:val="00183ADF"/>
    <w:rsid w:val="00184610"/>
    <w:rsid w:val="001A1D84"/>
    <w:rsid w:val="001A3BC0"/>
    <w:rsid w:val="001A4314"/>
    <w:rsid w:val="001A6664"/>
    <w:rsid w:val="001B2723"/>
    <w:rsid w:val="001B2E6F"/>
    <w:rsid w:val="001B3AAF"/>
    <w:rsid w:val="001B7524"/>
    <w:rsid w:val="001C2E94"/>
    <w:rsid w:val="001C341F"/>
    <w:rsid w:val="001C3B05"/>
    <w:rsid w:val="001C6C15"/>
    <w:rsid w:val="001D0E22"/>
    <w:rsid w:val="001D602B"/>
    <w:rsid w:val="001E23D3"/>
    <w:rsid w:val="001E7662"/>
    <w:rsid w:val="001E7D11"/>
    <w:rsid w:val="001F0622"/>
    <w:rsid w:val="001F1B7B"/>
    <w:rsid w:val="001F3474"/>
    <w:rsid w:val="001F362C"/>
    <w:rsid w:val="001F593B"/>
    <w:rsid w:val="002025D2"/>
    <w:rsid w:val="0020272C"/>
    <w:rsid w:val="00203E2F"/>
    <w:rsid w:val="00205058"/>
    <w:rsid w:val="00205CC4"/>
    <w:rsid w:val="00205EC4"/>
    <w:rsid w:val="00206306"/>
    <w:rsid w:val="00206536"/>
    <w:rsid w:val="00206EAB"/>
    <w:rsid w:val="00211A9B"/>
    <w:rsid w:val="0021201A"/>
    <w:rsid w:val="00214382"/>
    <w:rsid w:val="00215E00"/>
    <w:rsid w:val="00216BDD"/>
    <w:rsid w:val="00223318"/>
    <w:rsid w:val="00227392"/>
    <w:rsid w:val="00230944"/>
    <w:rsid w:val="00232DE5"/>
    <w:rsid w:val="00233622"/>
    <w:rsid w:val="00234904"/>
    <w:rsid w:val="00234F04"/>
    <w:rsid w:val="002354DE"/>
    <w:rsid w:val="00237F74"/>
    <w:rsid w:val="002406CF"/>
    <w:rsid w:val="002413E0"/>
    <w:rsid w:val="00260299"/>
    <w:rsid w:val="00260591"/>
    <w:rsid w:val="002619C1"/>
    <w:rsid w:val="00262355"/>
    <w:rsid w:val="00262C35"/>
    <w:rsid w:val="00263A3B"/>
    <w:rsid w:val="00264650"/>
    <w:rsid w:val="00264BAB"/>
    <w:rsid w:val="00266645"/>
    <w:rsid w:val="00267641"/>
    <w:rsid w:val="002726B4"/>
    <w:rsid w:val="0027346C"/>
    <w:rsid w:val="00291CD3"/>
    <w:rsid w:val="002A03C4"/>
    <w:rsid w:val="002A0F23"/>
    <w:rsid w:val="002A102E"/>
    <w:rsid w:val="002A160F"/>
    <w:rsid w:val="002A362C"/>
    <w:rsid w:val="002B24A2"/>
    <w:rsid w:val="002B3A33"/>
    <w:rsid w:val="002B71B5"/>
    <w:rsid w:val="002B7F71"/>
    <w:rsid w:val="002C141F"/>
    <w:rsid w:val="002C7B85"/>
    <w:rsid w:val="002D07EC"/>
    <w:rsid w:val="002D126E"/>
    <w:rsid w:val="002D2BBE"/>
    <w:rsid w:val="002D4323"/>
    <w:rsid w:val="002D52F5"/>
    <w:rsid w:val="002D537F"/>
    <w:rsid w:val="002D5920"/>
    <w:rsid w:val="002D61AB"/>
    <w:rsid w:val="002E03EB"/>
    <w:rsid w:val="002E058A"/>
    <w:rsid w:val="002E4C41"/>
    <w:rsid w:val="002F4F94"/>
    <w:rsid w:val="0030216B"/>
    <w:rsid w:val="003138CD"/>
    <w:rsid w:val="0031406D"/>
    <w:rsid w:val="00326527"/>
    <w:rsid w:val="003268A9"/>
    <w:rsid w:val="00331DC6"/>
    <w:rsid w:val="0033434E"/>
    <w:rsid w:val="00340297"/>
    <w:rsid w:val="0034089C"/>
    <w:rsid w:val="003411A9"/>
    <w:rsid w:val="00341CF5"/>
    <w:rsid w:val="0034240F"/>
    <w:rsid w:val="003425E5"/>
    <w:rsid w:val="00343241"/>
    <w:rsid w:val="00343884"/>
    <w:rsid w:val="0034642F"/>
    <w:rsid w:val="003474C0"/>
    <w:rsid w:val="00353CCC"/>
    <w:rsid w:val="00354232"/>
    <w:rsid w:val="00360001"/>
    <w:rsid w:val="00360AED"/>
    <w:rsid w:val="003627C4"/>
    <w:rsid w:val="00363C85"/>
    <w:rsid w:val="00365CE4"/>
    <w:rsid w:val="00367523"/>
    <w:rsid w:val="00371C24"/>
    <w:rsid w:val="003750F2"/>
    <w:rsid w:val="00375AAD"/>
    <w:rsid w:val="00377791"/>
    <w:rsid w:val="0038073D"/>
    <w:rsid w:val="003835AD"/>
    <w:rsid w:val="0038577F"/>
    <w:rsid w:val="00386503"/>
    <w:rsid w:val="003933C1"/>
    <w:rsid w:val="0039403A"/>
    <w:rsid w:val="00394989"/>
    <w:rsid w:val="00396853"/>
    <w:rsid w:val="00396AB0"/>
    <w:rsid w:val="003A44AC"/>
    <w:rsid w:val="003A5191"/>
    <w:rsid w:val="003A543B"/>
    <w:rsid w:val="003A5D8D"/>
    <w:rsid w:val="003A7E40"/>
    <w:rsid w:val="003B0700"/>
    <w:rsid w:val="003C08AB"/>
    <w:rsid w:val="003C1CE2"/>
    <w:rsid w:val="003C3A52"/>
    <w:rsid w:val="003C5921"/>
    <w:rsid w:val="003C5AB7"/>
    <w:rsid w:val="003C5ABF"/>
    <w:rsid w:val="003C699D"/>
    <w:rsid w:val="003D1376"/>
    <w:rsid w:val="003D258D"/>
    <w:rsid w:val="003D33D4"/>
    <w:rsid w:val="003D7668"/>
    <w:rsid w:val="003D7AE6"/>
    <w:rsid w:val="003E1EB3"/>
    <w:rsid w:val="003E6ED3"/>
    <w:rsid w:val="003F0200"/>
    <w:rsid w:val="003F02D1"/>
    <w:rsid w:val="003F0376"/>
    <w:rsid w:val="003F03CC"/>
    <w:rsid w:val="003F370B"/>
    <w:rsid w:val="00401B99"/>
    <w:rsid w:val="00403CDD"/>
    <w:rsid w:val="00411463"/>
    <w:rsid w:val="0041261E"/>
    <w:rsid w:val="004221E3"/>
    <w:rsid w:val="00422FD7"/>
    <w:rsid w:val="0042643B"/>
    <w:rsid w:val="0042729D"/>
    <w:rsid w:val="0042797B"/>
    <w:rsid w:val="00427C59"/>
    <w:rsid w:val="00427C86"/>
    <w:rsid w:val="00427E25"/>
    <w:rsid w:val="0043009D"/>
    <w:rsid w:val="00432207"/>
    <w:rsid w:val="00434605"/>
    <w:rsid w:val="00435789"/>
    <w:rsid w:val="00440396"/>
    <w:rsid w:val="00444215"/>
    <w:rsid w:val="004448C5"/>
    <w:rsid w:val="00453BBC"/>
    <w:rsid w:val="00455BA7"/>
    <w:rsid w:val="00457306"/>
    <w:rsid w:val="00473B74"/>
    <w:rsid w:val="0047443A"/>
    <w:rsid w:val="00476862"/>
    <w:rsid w:val="00482B79"/>
    <w:rsid w:val="0048388D"/>
    <w:rsid w:val="0048467D"/>
    <w:rsid w:val="00497AA6"/>
    <w:rsid w:val="004A47A5"/>
    <w:rsid w:val="004A4E47"/>
    <w:rsid w:val="004A5CDD"/>
    <w:rsid w:val="004B0D89"/>
    <w:rsid w:val="004B2A45"/>
    <w:rsid w:val="004B5BAC"/>
    <w:rsid w:val="004B5F89"/>
    <w:rsid w:val="004B664F"/>
    <w:rsid w:val="004B6A51"/>
    <w:rsid w:val="004C05F9"/>
    <w:rsid w:val="004C0E1A"/>
    <w:rsid w:val="004C289A"/>
    <w:rsid w:val="004C626D"/>
    <w:rsid w:val="004D085D"/>
    <w:rsid w:val="004D13EE"/>
    <w:rsid w:val="004D7429"/>
    <w:rsid w:val="004E0993"/>
    <w:rsid w:val="004E0F91"/>
    <w:rsid w:val="004E22A8"/>
    <w:rsid w:val="004E4F35"/>
    <w:rsid w:val="004E5167"/>
    <w:rsid w:val="004E590B"/>
    <w:rsid w:val="004E7DC9"/>
    <w:rsid w:val="00500F19"/>
    <w:rsid w:val="005016D5"/>
    <w:rsid w:val="00505849"/>
    <w:rsid w:val="00510527"/>
    <w:rsid w:val="00510F29"/>
    <w:rsid w:val="00515DDC"/>
    <w:rsid w:val="00520160"/>
    <w:rsid w:val="00520B4C"/>
    <w:rsid w:val="005318DD"/>
    <w:rsid w:val="00532219"/>
    <w:rsid w:val="0053766E"/>
    <w:rsid w:val="00542483"/>
    <w:rsid w:val="00542B74"/>
    <w:rsid w:val="00547FC9"/>
    <w:rsid w:val="00550CC7"/>
    <w:rsid w:val="00551DB4"/>
    <w:rsid w:val="00566746"/>
    <w:rsid w:val="00577B94"/>
    <w:rsid w:val="00582063"/>
    <w:rsid w:val="005915FF"/>
    <w:rsid w:val="00597473"/>
    <w:rsid w:val="005A0662"/>
    <w:rsid w:val="005A0A9B"/>
    <w:rsid w:val="005A3205"/>
    <w:rsid w:val="005A4F5E"/>
    <w:rsid w:val="005A65AD"/>
    <w:rsid w:val="005B1560"/>
    <w:rsid w:val="005B1780"/>
    <w:rsid w:val="005B45C3"/>
    <w:rsid w:val="005B4AAE"/>
    <w:rsid w:val="005B7B0E"/>
    <w:rsid w:val="005C3A18"/>
    <w:rsid w:val="005C471E"/>
    <w:rsid w:val="005C4746"/>
    <w:rsid w:val="005D11BA"/>
    <w:rsid w:val="005D2370"/>
    <w:rsid w:val="005D2E32"/>
    <w:rsid w:val="005D7B38"/>
    <w:rsid w:val="005E4D65"/>
    <w:rsid w:val="005E53BB"/>
    <w:rsid w:val="005E622A"/>
    <w:rsid w:val="005E6E7F"/>
    <w:rsid w:val="005F2EF8"/>
    <w:rsid w:val="005F7C79"/>
    <w:rsid w:val="00601982"/>
    <w:rsid w:val="00604017"/>
    <w:rsid w:val="00607D9D"/>
    <w:rsid w:val="0061016C"/>
    <w:rsid w:val="0061439F"/>
    <w:rsid w:val="00617FD3"/>
    <w:rsid w:val="00620249"/>
    <w:rsid w:val="006231A1"/>
    <w:rsid w:val="006255FE"/>
    <w:rsid w:val="0062597F"/>
    <w:rsid w:val="00627E76"/>
    <w:rsid w:val="00630852"/>
    <w:rsid w:val="00630B99"/>
    <w:rsid w:val="00632B8B"/>
    <w:rsid w:val="006348D0"/>
    <w:rsid w:val="00636878"/>
    <w:rsid w:val="00641B42"/>
    <w:rsid w:val="00644285"/>
    <w:rsid w:val="0064503D"/>
    <w:rsid w:val="00645E77"/>
    <w:rsid w:val="006460FB"/>
    <w:rsid w:val="0065229E"/>
    <w:rsid w:val="00653BB3"/>
    <w:rsid w:val="006721D8"/>
    <w:rsid w:val="006764CB"/>
    <w:rsid w:val="00676BBC"/>
    <w:rsid w:val="006829EB"/>
    <w:rsid w:val="00683DAF"/>
    <w:rsid w:val="00684650"/>
    <w:rsid w:val="00687EF1"/>
    <w:rsid w:val="006921BD"/>
    <w:rsid w:val="00692660"/>
    <w:rsid w:val="0069501E"/>
    <w:rsid w:val="0069622E"/>
    <w:rsid w:val="0069791F"/>
    <w:rsid w:val="006A0B47"/>
    <w:rsid w:val="006A1B38"/>
    <w:rsid w:val="006A2A9C"/>
    <w:rsid w:val="006A600B"/>
    <w:rsid w:val="006B0581"/>
    <w:rsid w:val="006B2418"/>
    <w:rsid w:val="006B3FF2"/>
    <w:rsid w:val="006B56E0"/>
    <w:rsid w:val="006C1E40"/>
    <w:rsid w:val="006C2A00"/>
    <w:rsid w:val="006C43E2"/>
    <w:rsid w:val="006C71BF"/>
    <w:rsid w:val="006C78CC"/>
    <w:rsid w:val="006D267F"/>
    <w:rsid w:val="006D56CB"/>
    <w:rsid w:val="006E068E"/>
    <w:rsid w:val="006F50EB"/>
    <w:rsid w:val="006F5476"/>
    <w:rsid w:val="006F5B87"/>
    <w:rsid w:val="006F6690"/>
    <w:rsid w:val="00700F37"/>
    <w:rsid w:val="00702175"/>
    <w:rsid w:val="00707325"/>
    <w:rsid w:val="00711806"/>
    <w:rsid w:val="00722742"/>
    <w:rsid w:val="007260F0"/>
    <w:rsid w:val="0072754A"/>
    <w:rsid w:val="00727F77"/>
    <w:rsid w:val="007313EF"/>
    <w:rsid w:val="00736091"/>
    <w:rsid w:val="007370FF"/>
    <w:rsid w:val="007379A1"/>
    <w:rsid w:val="007466D6"/>
    <w:rsid w:val="00755E99"/>
    <w:rsid w:val="007576BD"/>
    <w:rsid w:val="00763153"/>
    <w:rsid w:val="00763F3D"/>
    <w:rsid w:val="00766B4A"/>
    <w:rsid w:val="00767F0D"/>
    <w:rsid w:val="00775CF9"/>
    <w:rsid w:val="007830F4"/>
    <w:rsid w:val="00784E0E"/>
    <w:rsid w:val="007873FD"/>
    <w:rsid w:val="0079004D"/>
    <w:rsid w:val="007952D4"/>
    <w:rsid w:val="007A0D10"/>
    <w:rsid w:val="007A134C"/>
    <w:rsid w:val="007A1804"/>
    <w:rsid w:val="007A237C"/>
    <w:rsid w:val="007A2C95"/>
    <w:rsid w:val="007A5606"/>
    <w:rsid w:val="007A70D9"/>
    <w:rsid w:val="007B08D1"/>
    <w:rsid w:val="007B1BEC"/>
    <w:rsid w:val="007B336C"/>
    <w:rsid w:val="007B40C0"/>
    <w:rsid w:val="007B7542"/>
    <w:rsid w:val="007B7EB9"/>
    <w:rsid w:val="007C00B9"/>
    <w:rsid w:val="007C5A9C"/>
    <w:rsid w:val="007C5EE6"/>
    <w:rsid w:val="007C6E9D"/>
    <w:rsid w:val="007C6EE5"/>
    <w:rsid w:val="007C73FA"/>
    <w:rsid w:val="007D1DB1"/>
    <w:rsid w:val="007E3F68"/>
    <w:rsid w:val="007E56AE"/>
    <w:rsid w:val="007F39EB"/>
    <w:rsid w:val="007F3DB2"/>
    <w:rsid w:val="007F3FD3"/>
    <w:rsid w:val="007F4508"/>
    <w:rsid w:val="00804B84"/>
    <w:rsid w:val="00812F8B"/>
    <w:rsid w:val="00816601"/>
    <w:rsid w:val="00817DD1"/>
    <w:rsid w:val="00820C32"/>
    <w:rsid w:val="0082305D"/>
    <w:rsid w:val="008233E0"/>
    <w:rsid w:val="00824BAF"/>
    <w:rsid w:val="00825106"/>
    <w:rsid w:val="00826006"/>
    <w:rsid w:val="008274BE"/>
    <w:rsid w:val="0083179B"/>
    <w:rsid w:val="00835568"/>
    <w:rsid w:val="008369A2"/>
    <w:rsid w:val="008449DB"/>
    <w:rsid w:val="00847F53"/>
    <w:rsid w:val="008563AD"/>
    <w:rsid w:val="00863ADC"/>
    <w:rsid w:val="00865966"/>
    <w:rsid w:val="0088062B"/>
    <w:rsid w:val="00881E2E"/>
    <w:rsid w:val="00882514"/>
    <w:rsid w:val="008839D6"/>
    <w:rsid w:val="00885EC1"/>
    <w:rsid w:val="00887494"/>
    <w:rsid w:val="00891B02"/>
    <w:rsid w:val="008921F2"/>
    <w:rsid w:val="008A560B"/>
    <w:rsid w:val="008B2F52"/>
    <w:rsid w:val="008C1224"/>
    <w:rsid w:val="008C3561"/>
    <w:rsid w:val="008C4AE8"/>
    <w:rsid w:val="008C6B8C"/>
    <w:rsid w:val="008C748C"/>
    <w:rsid w:val="008D01B6"/>
    <w:rsid w:val="008D0C88"/>
    <w:rsid w:val="008D5982"/>
    <w:rsid w:val="008E0743"/>
    <w:rsid w:val="008E0DFB"/>
    <w:rsid w:val="008E14B7"/>
    <w:rsid w:val="008E1FBD"/>
    <w:rsid w:val="008E3F56"/>
    <w:rsid w:val="008E5EC9"/>
    <w:rsid w:val="008F1530"/>
    <w:rsid w:val="008F3903"/>
    <w:rsid w:val="008F4308"/>
    <w:rsid w:val="008F5358"/>
    <w:rsid w:val="008F5583"/>
    <w:rsid w:val="00900361"/>
    <w:rsid w:val="00906205"/>
    <w:rsid w:val="00907532"/>
    <w:rsid w:val="0090780A"/>
    <w:rsid w:val="0091025E"/>
    <w:rsid w:val="009112BC"/>
    <w:rsid w:val="0091660C"/>
    <w:rsid w:val="00925640"/>
    <w:rsid w:val="00927D3F"/>
    <w:rsid w:val="00932C63"/>
    <w:rsid w:val="009337E8"/>
    <w:rsid w:val="00944FA7"/>
    <w:rsid w:val="00945CF4"/>
    <w:rsid w:val="00951679"/>
    <w:rsid w:val="00953FFC"/>
    <w:rsid w:val="0095404C"/>
    <w:rsid w:val="00955080"/>
    <w:rsid w:val="00960377"/>
    <w:rsid w:val="009613B9"/>
    <w:rsid w:val="00961576"/>
    <w:rsid w:val="00962AE9"/>
    <w:rsid w:val="00965BCE"/>
    <w:rsid w:val="00970497"/>
    <w:rsid w:val="009710BD"/>
    <w:rsid w:val="009714FF"/>
    <w:rsid w:val="00974EB4"/>
    <w:rsid w:val="0098031A"/>
    <w:rsid w:val="009825B1"/>
    <w:rsid w:val="0098578E"/>
    <w:rsid w:val="009925B4"/>
    <w:rsid w:val="009952B1"/>
    <w:rsid w:val="00996C74"/>
    <w:rsid w:val="00997244"/>
    <w:rsid w:val="009A2C77"/>
    <w:rsid w:val="009A321E"/>
    <w:rsid w:val="009B066E"/>
    <w:rsid w:val="009B0D4A"/>
    <w:rsid w:val="009B56C1"/>
    <w:rsid w:val="009B670F"/>
    <w:rsid w:val="009B6CF5"/>
    <w:rsid w:val="009B6EB9"/>
    <w:rsid w:val="009C22BD"/>
    <w:rsid w:val="009D07C6"/>
    <w:rsid w:val="009D1443"/>
    <w:rsid w:val="009D1D50"/>
    <w:rsid w:val="009D34E5"/>
    <w:rsid w:val="009E03F1"/>
    <w:rsid w:val="009E08D8"/>
    <w:rsid w:val="009E34B6"/>
    <w:rsid w:val="009E5DE4"/>
    <w:rsid w:val="009E7849"/>
    <w:rsid w:val="009F02A2"/>
    <w:rsid w:val="009F1E40"/>
    <w:rsid w:val="009F358B"/>
    <w:rsid w:val="00A01D88"/>
    <w:rsid w:val="00A0290D"/>
    <w:rsid w:val="00A03085"/>
    <w:rsid w:val="00A05A66"/>
    <w:rsid w:val="00A106E0"/>
    <w:rsid w:val="00A116C0"/>
    <w:rsid w:val="00A15091"/>
    <w:rsid w:val="00A16197"/>
    <w:rsid w:val="00A219B9"/>
    <w:rsid w:val="00A22890"/>
    <w:rsid w:val="00A30852"/>
    <w:rsid w:val="00A32794"/>
    <w:rsid w:val="00A33B01"/>
    <w:rsid w:val="00A340CA"/>
    <w:rsid w:val="00A364F2"/>
    <w:rsid w:val="00A42D96"/>
    <w:rsid w:val="00A50C2B"/>
    <w:rsid w:val="00A5318B"/>
    <w:rsid w:val="00A53782"/>
    <w:rsid w:val="00A53993"/>
    <w:rsid w:val="00A61E82"/>
    <w:rsid w:val="00A62A8B"/>
    <w:rsid w:val="00A64FAE"/>
    <w:rsid w:val="00A738DC"/>
    <w:rsid w:val="00A75890"/>
    <w:rsid w:val="00A76C8B"/>
    <w:rsid w:val="00A778FB"/>
    <w:rsid w:val="00A81792"/>
    <w:rsid w:val="00A82B35"/>
    <w:rsid w:val="00A8711B"/>
    <w:rsid w:val="00A87F00"/>
    <w:rsid w:val="00A90FFF"/>
    <w:rsid w:val="00AA045F"/>
    <w:rsid w:val="00AA217D"/>
    <w:rsid w:val="00AB3060"/>
    <w:rsid w:val="00AB3AF2"/>
    <w:rsid w:val="00AB61D9"/>
    <w:rsid w:val="00AB620C"/>
    <w:rsid w:val="00AB704C"/>
    <w:rsid w:val="00AB72B3"/>
    <w:rsid w:val="00AC05B7"/>
    <w:rsid w:val="00AC0D41"/>
    <w:rsid w:val="00AC140D"/>
    <w:rsid w:val="00AC1D8C"/>
    <w:rsid w:val="00AC47B2"/>
    <w:rsid w:val="00AC575E"/>
    <w:rsid w:val="00AC5CB5"/>
    <w:rsid w:val="00AD3DBB"/>
    <w:rsid w:val="00AD50FC"/>
    <w:rsid w:val="00AD6AC2"/>
    <w:rsid w:val="00AD73F3"/>
    <w:rsid w:val="00AE28B5"/>
    <w:rsid w:val="00AE2F34"/>
    <w:rsid w:val="00AF3A39"/>
    <w:rsid w:val="00AF4659"/>
    <w:rsid w:val="00B00008"/>
    <w:rsid w:val="00B013ED"/>
    <w:rsid w:val="00B02B22"/>
    <w:rsid w:val="00B04F38"/>
    <w:rsid w:val="00B0557D"/>
    <w:rsid w:val="00B075A6"/>
    <w:rsid w:val="00B13562"/>
    <w:rsid w:val="00B15C98"/>
    <w:rsid w:val="00B16BA8"/>
    <w:rsid w:val="00B27BE6"/>
    <w:rsid w:val="00B34B4B"/>
    <w:rsid w:val="00B40EC7"/>
    <w:rsid w:val="00B461E2"/>
    <w:rsid w:val="00B46C03"/>
    <w:rsid w:val="00B46F4F"/>
    <w:rsid w:val="00B53166"/>
    <w:rsid w:val="00B53CE3"/>
    <w:rsid w:val="00B555B7"/>
    <w:rsid w:val="00B64AF5"/>
    <w:rsid w:val="00B6529D"/>
    <w:rsid w:val="00B65FB1"/>
    <w:rsid w:val="00B66467"/>
    <w:rsid w:val="00B66EED"/>
    <w:rsid w:val="00B7046A"/>
    <w:rsid w:val="00B71885"/>
    <w:rsid w:val="00B72364"/>
    <w:rsid w:val="00B759AE"/>
    <w:rsid w:val="00B7621B"/>
    <w:rsid w:val="00B87E56"/>
    <w:rsid w:val="00B903B8"/>
    <w:rsid w:val="00B90778"/>
    <w:rsid w:val="00B916AC"/>
    <w:rsid w:val="00B93655"/>
    <w:rsid w:val="00B94C4E"/>
    <w:rsid w:val="00B96396"/>
    <w:rsid w:val="00BA483E"/>
    <w:rsid w:val="00BB39B5"/>
    <w:rsid w:val="00BB3DFE"/>
    <w:rsid w:val="00BB4298"/>
    <w:rsid w:val="00BB7F60"/>
    <w:rsid w:val="00BC278D"/>
    <w:rsid w:val="00BC6699"/>
    <w:rsid w:val="00BC6D44"/>
    <w:rsid w:val="00BC6EBB"/>
    <w:rsid w:val="00BD0313"/>
    <w:rsid w:val="00BD114A"/>
    <w:rsid w:val="00BD4183"/>
    <w:rsid w:val="00BE0748"/>
    <w:rsid w:val="00BE392D"/>
    <w:rsid w:val="00BE7D40"/>
    <w:rsid w:val="00BF33E2"/>
    <w:rsid w:val="00BF4F72"/>
    <w:rsid w:val="00BF5821"/>
    <w:rsid w:val="00C030EE"/>
    <w:rsid w:val="00C06376"/>
    <w:rsid w:val="00C10414"/>
    <w:rsid w:val="00C10C06"/>
    <w:rsid w:val="00C1401A"/>
    <w:rsid w:val="00C16078"/>
    <w:rsid w:val="00C2196E"/>
    <w:rsid w:val="00C27D18"/>
    <w:rsid w:val="00C30F88"/>
    <w:rsid w:val="00C31553"/>
    <w:rsid w:val="00C31C29"/>
    <w:rsid w:val="00C34922"/>
    <w:rsid w:val="00C37E09"/>
    <w:rsid w:val="00C418C0"/>
    <w:rsid w:val="00C42176"/>
    <w:rsid w:val="00C47311"/>
    <w:rsid w:val="00C50938"/>
    <w:rsid w:val="00C6121A"/>
    <w:rsid w:val="00C70D1F"/>
    <w:rsid w:val="00C74486"/>
    <w:rsid w:val="00C74B24"/>
    <w:rsid w:val="00C819FD"/>
    <w:rsid w:val="00C86842"/>
    <w:rsid w:val="00C90A8A"/>
    <w:rsid w:val="00CA0FB5"/>
    <w:rsid w:val="00CA773B"/>
    <w:rsid w:val="00CA7BB0"/>
    <w:rsid w:val="00CB374B"/>
    <w:rsid w:val="00CB7418"/>
    <w:rsid w:val="00CB7B5F"/>
    <w:rsid w:val="00CC0194"/>
    <w:rsid w:val="00CC3EFA"/>
    <w:rsid w:val="00CC6AE2"/>
    <w:rsid w:val="00CC6C64"/>
    <w:rsid w:val="00CC780D"/>
    <w:rsid w:val="00CD5029"/>
    <w:rsid w:val="00CD7CCE"/>
    <w:rsid w:val="00CE0837"/>
    <w:rsid w:val="00CE136E"/>
    <w:rsid w:val="00CE37FB"/>
    <w:rsid w:val="00CE4C71"/>
    <w:rsid w:val="00CE5658"/>
    <w:rsid w:val="00CE6D88"/>
    <w:rsid w:val="00CF2A39"/>
    <w:rsid w:val="00CF4FA9"/>
    <w:rsid w:val="00D030C7"/>
    <w:rsid w:val="00D062AA"/>
    <w:rsid w:val="00D102C9"/>
    <w:rsid w:val="00D11556"/>
    <w:rsid w:val="00D1197D"/>
    <w:rsid w:val="00D1277E"/>
    <w:rsid w:val="00D17768"/>
    <w:rsid w:val="00D20AA1"/>
    <w:rsid w:val="00D2517E"/>
    <w:rsid w:val="00D25574"/>
    <w:rsid w:val="00D32721"/>
    <w:rsid w:val="00D3376F"/>
    <w:rsid w:val="00D350E8"/>
    <w:rsid w:val="00D35195"/>
    <w:rsid w:val="00D357F5"/>
    <w:rsid w:val="00D47BC2"/>
    <w:rsid w:val="00D5172B"/>
    <w:rsid w:val="00D531CF"/>
    <w:rsid w:val="00D5430B"/>
    <w:rsid w:val="00D5435A"/>
    <w:rsid w:val="00D57174"/>
    <w:rsid w:val="00D57C57"/>
    <w:rsid w:val="00D60EE7"/>
    <w:rsid w:val="00D65A32"/>
    <w:rsid w:val="00D66C74"/>
    <w:rsid w:val="00D67CDE"/>
    <w:rsid w:val="00D70010"/>
    <w:rsid w:val="00D775F1"/>
    <w:rsid w:val="00D80A4C"/>
    <w:rsid w:val="00D8680D"/>
    <w:rsid w:val="00D913E4"/>
    <w:rsid w:val="00D97239"/>
    <w:rsid w:val="00DA0BCC"/>
    <w:rsid w:val="00DA1FAD"/>
    <w:rsid w:val="00DA3AB4"/>
    <w:rsid w:val="00DA46C0"/>
    <w:rsid w:val="00DA7B8C"/>
    <w:rsid w:val="00DB4411"/>
    <w:rsid w:val="00DC01E4"/>
    <w:rsid w:val="00DD0FBD"/>
    <w:rsid w:val="00DD12F4"/>
    <w:rsid w:val="00DD1905"/>
    <w:rsid w:val="00DD3289"/>
    <w:rsid w:val="00DD4B1F"/>
    <w:rsid w:val="00DE076A"/>
    <w:rsid w:val="00DE0DAB"/>
    <w:rsid w:val="00DE3F3C"/>
    <w:rsid w:val="00DF3455"/>
    <w:rsid w:val="00DF5C81"/>
    <w:rsid w:val="00DF6863"/>
    <w:rsid w:val="00E007B7"/>
    <w:rsid w:val="00E02B47"/>
    <w:rsid w:val="00E06B0A"/>
    <w:rsid w:val="00E103FE"/>
    <w:rsid w:val="00E127B6"/>
    <w:rsid w:val="00E17E06"/>
    <w:rsid w:val="00E255B0"/>
    <w:rsid w:val="00E264A2"/>
    <w:rsid w:val="00E30A06"/>
    <w:rsid w:val="00E343D8"/>
    <w:rsid w:val="00E36C25"/>
    <w:rsid w:val="00E37A7B"/>
    <w:rsid w:val="00E40D5C"/>
    <w:rsid w:val="00E417B2"/>
    <w:rsid w:val="00E42B72"/>
    <w:rsid w:val="00E5044A"/>
    <w:rsid w:val="00E506E0"/>
    <w:rsid w:val="00E519F1"/>
    <w:rsid w:val="00E52823"/>
    <w:rsid w:val="00E53CB3"/>
    <w:rsid w:val="00E626FD"/>
    <w:rsid w:val="00E62742"/>
    <w:rsid w:val="00E65ECE"/>
    <w:rsid w:val="00E7037C"/>
    <w:rsid w:val="00E72081"/>
    <w:rsid w:val="00E77324"/>
    <w:rsid w:val="00E804F2"/>
    <w:rsid w:val="00E80530"/>
    <w:rsid w:val="00E81C24"/>
    <w:rsid w:val="00E822BA"/>
    <w:rsid w:val="00E8239C"/>
    <w:rsid w:val="00E83CB5"/>
    <w:rsid w:val="00E84C85"/>
    <w:rsid w:val="00E96D77"/>
    <w:rsid w:val="00EA2D8B"/>
    <w:rsid w:val="00EA3057"/>
    <w:rsid w:val="00EA4021"/>
    <w:rsid w:val="00EA4130"/>
    <w:rsid w:val="00EA4CFF"/>
    <w:rsid w:val="00EA759F"/>
    <w:rsid w:val="00EA7882"/>
    <w:rsid w:val="00EB0B90"/>
    <w:rsid w:val="00EB178E"/>
    <w:rsid w:val="00EB45C7"/>
    <w:rsid w:val="00EB789A"/>
    <w:rsid w:val="00EC4D7F"/>
    <w:rsid w:val="00EC72AA"/>
    <w:rsid w:val="00ED1158"/>
    <w:rsid w:val="00ED183E"/>
    <w:rsid w:val="00ED45CF"/>
    <w:rsid w:val="00ED7B10"/>
    <w:rsid w:val="00EE14F7"/>
    <w:rsid w:val="00EE2BEB"/>
    <w:rsid w:val="00EE4A7E"/>
    <w:rsid w:val="00EF21EE"/>
    <w:rsid w:val="00F0500A"/>
    <w:rsid w:val="00F05048"/>
    <w:rsid w:val="00F07440"/>
    <w:rsid w:val="00F175A9"/>
    <w:rsid w:val="00F31FCF"/>
    <w:rsid w:val="00F42F8F"/>
    <w:rsid w:val="00F4539E"/>
    <w:rsid w:val="00F50D23"/>
    <w:rsid w:val="00F5130D"/>
    <w:rsid w:val="00F57BA9"/>
    <w:rsid w:val="00F61C1D"/>
    <w:rsid w:val="00F638D1"/>
    <w:rsid w:val="00F65BE6"/>
    <w:rsid w:val="00F70E2A"/>
    <w:rsid w:val="00F73B80"/>
    <w:rsid w:val="00F756FD"/>
    <w:rsid w:val="00F80309"/>
    <w:rsid w:val="00F81208"/>
    <w:rsid w:val="00F8251D"/>
    <w:rsid w:val="00F82805"/>
    <w:rsid w:val="00F85707"/>
    <w:rsid w:val="00F85822"/>
    <w:rsid w:val="00F9092C"/>
    <w:rsid w:val="00F91272"/>
    <w:rsid w:val="00F916F1"/>
    <w:rsid w:val="00F9197D"/>
    <w:rsid w:val="00F92712"/>
    <w:rsid w:val="00F9719E"/>
    <w:rsid w:val="00FA4F38"/>
    <w:rsid w:val="00FA771C"/>
    <w:rsid w:val="00FB3674"/>
    <w:rsid w:val="00FB6C1E"/>
    <w:rsid w:val="00FC584B"/>
    <w:rsid w:val="00FD3FA7"/>
    <w:rsid w:val="00FD6B88"/>
    <w:rsid w:val="00FE44FD"/>
    <w:rsid w:val="00FE4808"/>
    <w:rsid w:val="00FE5B18"/>
    <w:rsid w:val="00FE68F8"/>
    <w:rsid w:val="00FE7639"/>
    <w:rsid w:val="00FF33FE"/>
    <w:rsid w:val="00FF4E9E"/>
  </w:rsids>
  <m:mathPr>
    <m:mathFont m:val="Cambria Math"/>
    <m:brkBin m:val="before"/>
    <m:brkBinSub m:val="--"/>
    <m:smallFrac m:val="0"/>
    <m:dispDef/>
    <m:lMargin m:val="0"/>
    <m:rMargin m:val="0"/>
    <m:defJc m:val="centerGroup"/>
    <m:wrapIndent m:val="1440"/>
    <m:intLim m:val="subSup"/>
    <m:naryLim m:val="undOvr"/>
  </m:mathPr>
  <w:themeFontLang w:val="es-EC"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C380CA"/>
  <w15:docId w15:val="{3904634D-FC96-48CC-B083-F76977564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EC"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5CDD"/>
    <w:pPr>
      <w:spacing w:after="0" w:line="480" w:lineRule="auto"/>
      <w:ind w:firstLine="720"/>
      <w:jc w:val="both"/>
    </w:pPr>
    <w:rPr>
      <w:rFonts w:ascii="Times New Roman" w:eastAsiaTheme="minorHAnsi" w:hAnsi="Times New Roman"/>
      <w:kern w:val="0"/>
      <w:sz w:val="24"/>
      <w:lang w:val="es-ES_tradnl" w:eastAsia="en-US"/>
      <w14:ligatures w14:val="none"/>
    </w:rPr>
  </w:style>
  <w:style w:type="paragraph" w:styleId="Ttulo1">
    <w:name w:val="heading 1"/>
    <w:basedOn w:val="Prrafodelista"/>
    <w:next w:val="Normal"/>
    <w:link w:val="Ttulo1Car"/>
    <w:uiPriority w:val="9"/>
    <w:qFormat/>
    <w:rsid w:val="006F5476"/>
    <w:pPr>
      <w:numPr>
        <w:numId w:val="3"/>
      </w:numPr>
      <w:ind w:left="2154" w:hanging="357"/>
      <w:outlineLvl w:val="0"/>
    </w:pPr>
    <w:rPr>
      <w:rFonts w:cs="Times New Roman"/>
      <w:b/>
      <w:bCs/>
      <w:szCs w:val="24"/>
      <w:lang w:val="es-EC"/>
    </w:rPr>
  </w:style>
  <w:style w:type="paragraph" w:styleId="Ttulo2">
    <w:name w:val="heading 2"/>
    <w:basedOn w:val="Prrafodelista"/>
    <w:next w:val="Normal"/>
    <w:link w:val="Ttulo2Car"/>
    <w:uiPriority w:val="9"/>
    <w:unhideWhenUsed/>
    <w:qFormat/>
    <w:rsid w:val="003D7668"/>
    <w:pPr>
      <w:numPr>
        <w:ilvl w:val="1"/>
        <w:numId w:val="1"/>
      </w:numPr>
      <w:spacing w:line="360" w:lineRule="auto"/>
      <w:outlineLvl w:val="1"/>
    </w:pPr>
    <w:rPr>
      <w:rFonts w:cs="Times New Roman"/>
      <w:b/>
      <w:szCs w:val="24"/>
      <w:lang w:val="es-ES"/>
    </w:rPr>
  </w:style>
  <w:style w:type="paragraph" w:styleId="Ttulo3">
    <w:name w:val="heading 3"/>
    <w:basedOn w:val="Prrafodelista"/>
    <w:next w:val="Normal"/>
    <w:link w:val="Ttulo3Car"/>
    <w:uiPriority w:val="9"/>
    <w:unhideWhenUsed/>
    <w:qFormat/>
    <w:rsid w:val="003D7668"/>
    <w:pPr>
      <w:numPr>
        <w:ilvl w:val="2"/>
        <w:numId w:val="5"/>
      </w:numPr>
      <w:spacing w:line="360" w:lineRule="auto"/>
      <w:ind w:left="1355"/>
      <w:outlineLvl w:val="2"/>
    </w:pPr>
    <w:rPr>
      <w:rFonts w:cs="Times New Roman"/>
      <w:b/>
      <w:bCs/>
      <w:szCs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D1DB1"/>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D1DB1"/>
  </w:style>
  <w:style w:type="paragraph" w:styleId="Piedepgina">
    <w:name w:val="footer"/>
    <w:basedOn w:val="Normal"/>
    <w:link w:val="PiedepginaCar"/>
    <w:uiPriority w:val="99"/>
    <w:unhideWhenUsed/>
    <w:rsid w:val="007D1DB1"/>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D1DB1"/>
  </w:style>
  <w:style w:type="character" w:customStyle="1" w:styleId="Ttulo1Car">
    <w:name w:val="Título 1 Car"/>
    <w:basedOn w:val="Fuentedeprrafopredeter"/>
    <w:link w:val="Ttulo1"/>
    <w:uiPriority w:val="9"/>
    <w:rsid w:val="006F5476"/>
    <w:rPr>
      <w:rFonts w:ascii="Times New Roman" w:eastAsiaTheme="minorHAnsi" w:hAnsi="Times New Roman" w:cs="Times New Roman"/>
      <w:b/>
      <w:bCs/>
      <w:kern w:val="0"/>
      <w:sz w:val="24"/>
      <w:szCs w:val="24"/>
      <w:lang w:eastAsia="en-US"/>
      <w14:ligatures w14:val="none"/>
    </w:rPr>
  </w:style>
  <w:style w:type="paragraph" w:styleId="Prrafodelista">
    <w:name w:val="List Paragraph"/>
    <w:basedOn w:val="Normal"/>
    <w:uiPriority w:val="34"/>
    <w:qFormat/>
    <w:rsid w:val="007D1DB1"/>
    <w:pPr>
      <w:ind w:left="720"/>
      <w:contextualSpacing/>
    </w:pPr>
  </w:style>
  <w:style w:type="character" w:customStyle="1" w:styleId="Ttulo2Car">
    <w:name w:val="Título 2 Car"/>
    <w:basedOn w:val="Fuentedeprrafopredeter"/>
    <w:link w:val="Ttulo2"/>
    <w:uiPriority w:val="9"/>
    <w:rsid w:val="003D7668"/>
    <w:rPr>
      <w:rFonts w:ascii="Times New Roman" w:eastAsiaTheme="minorHAnsi" w:hAnsi="Times New Roman" w:cs="Times New Roman"/>
      <w:b/>
      <w:kern w:val="0"/>
      <w:sz w:val="24"/>
      <w:szCs w:val="24"/>
      <w:lang w:val="es-ES" w:eastAsia="en-US"/>
      <w14:ligatures w14:val="none"/>
    </w:rPr>
  </w:style>
  <w:style w:type="character" w:customStyle="1" w:styleId="Ttulo3Car">
    <w:name w:val="Título 3 Car"/>
    <w:basedOn w:val="Fuentedeprrafopredeter"/>
    <w:link w:val="Ttulo3"/>
    <w:uiPriority w:val="9"/>
    <w:rsid w:val="003D7668"/>
    <w:rPr>
      <w:rFonts w:ascii="Times New Roman" w:eastAsiaTheme="minorHAnsi" w:hAnsi="Times New Roman" w:cs="Times New Roman"/>
      <w:b/>
      <w:bCs/>
      <w:kern w:val="0"/>
      <w:sz w:val="24"/>
      <w:szCs w:val="24"/>
      <w:lang w:val="es-ES" w:eastAsia="en-US"/>
      <w14:ligatures w14:val="none"/>
    </w:rPr>
  </w:style>
  <w:style w:type="paragraph" w:styleId="NormalWeb">
    <w:name w:val="Normal (Web)"/>
    <w:basedOn w:val="Normal"/>
    <w:uiPriority w:val="99"/>
    <w:unhideWhenUsed/>
    <w:rsid w:val="0088062B"/>
    <w:pPr>
      <w:spacing w:before="100" w:beforeAutospacing="1" w:after="100" w:afterAutospacing="1" w:line="240" w:lineRule="auto"/>
    </w:pPr>
    <w:rPr>
      <w:rFonts w:eastAsia="Times New Roman" w:cs="Times New Roman"/>
      <w:szCs w:val="24"/>
    </w:rPr>
  </w:style>
  <w:style w:type="table" w:styleId="Tablaconcuadrcula">
    <w:name w:val="Table Grid"/>
    <w:basedOn w:val="Tablanormal"/>
    <w:uiPriority w:val="39"/>
    <w:rsid w:val="0088062B"/>
    <w:pPr>
      <w:spacing w:after="0" w:line="240" w:lineRule="auto"/>
    </w:pPr>
    <w:rPr>
      <w:rFonts w:eastAsiaTheme="minorHAnsi"/>
      <w:kern w:val="0"/>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Fuentedeprrafopredeter"/>
    <w:rsid w:val="0088062B"/>
  </w:style>
  <w:style w:type="paragraph" w:styleId="TtuloTDC">
    <w:name w:val="TOC Heading"/>
    <w:basedOn w:val="Ttulo1"/>
    <w:next w:val="Normal"/>
    <w:uiPriority w:val="39"/>
    <w:unhideWhenUsed/>
    <w:qFormat/>
    <w:rsid w:val="00925640"/>
    <w:pPr>
      <w:keepNext/>
      <w:keepLines/>
      <w:numPr>
        <w:numId w:val="0"/>
      </w:numPr>
      <w:spacing w:before="240"/>
      <w:contextualSpacing w:val="0"/>
      <w:outlineLvl w:val="9"/>
    </w:pPr>
    <w:rPr>
      <w:rFonts w:asciiTheme="majorHAnsi" w:eastAsiaTheme="majorEastAsia" w:hAnsiTheme="majorHAnsi" w:cstheme="majorBidi"/>
      <w:b w:val="0"/>
      <w:bCs w:val="0"/>
      <w:color w:val="2F5496" w:themeColor="accent1" w:themeShade="BF"/>
      <w:sz w:val="32"/>
      <w:szCs w:val="32"/>
      <w:lang w:eastAsia="es-EC"/>
    </w:rPr>
  </w:style>
  <w:style w:type="paragraph" w:styleId="TDC1">
    <w:name w:val="toc 1"/>
    <w:basedOn w:val="Normal"/>
    <w:next w:val="Normal"/>
    <w:autoRedefine/>
    <w:uiPriority w:val="39"/>
    <w:unhideWhenUsed/>
    <w:rsid w:val="004E7DC9"/>
    <w:pPr>
      <w:tabs>
        <w:tab w:val="left" w:pos="1134"/>
        <w:tab w:val="right" w:leader="dot" w:pos="9016"/>
      </w:tabs>
      <w:spacing w:after="100" w:line="240" w:lineRule="auto"/>
    </w:pPr>
    <w:rPr>
      <w:rFonts w:cs="Times New Roman"/>
      <w:b/>
      <w:bCs/>
      <w:noProof/>
    </w:rPr>
  </w:style>
  <w:style w:type="paragraph" w:styleId="TDC2">
    <w:name w:val="toc 2"/>
    <w:basedOn w:val="Normal"/>
    <w:next w:val="Normal"/>
    <w:autoRedefine/>
    <w:uiPriority w:val="39"/>
    <w:unhideWhenUsed/>
    <w:rsid w:val="0064503D"/>
    <w:pPr>
      <w:tabs>
        <w:tab w:val="left" w:pos="1843"/>
        <w:tab w:val="right" w:leader="dot" w:pos="9016"/>
      </w:tabs>
      <w:spacing w:after="100"/>
      <w:ind w:left="1134" w:firstLine="0"/>
    </w:pPr>
  </w:style>
  <w:style w:type="paragraph" w:styleId="TDC3">
    <w:name w:val="toc 3"/>
    <w:basedOn w:val="Normal"/>
    <w:next w:val="Normal"/>
    <w:autoRedefine/>
    <w:uiPriority w:val="39"/>
    <w:unhideWhenUsed/>
    <w:rsid w:val="0064503D"/>
    <w:pPr>
      <w:tabs>
        <w:tab w:val="left" w:pos="2410"/>
        <w:tab w:val="right" w:leader="dot" w:pos="9016"/>
      </w:tabs>
      <w:spacing w:after="100"/>
      <w:ind w:left="1701" w:firstLine="0"/>
    </w:pPr>
  </w:style>
  <w:style w:type="character" w:styleId="Hipervnculo">
    <w:name w:val="Hyperlink"/>
    <w:basedOn w:val="Fuentedeprrafopredeter"/>
    <w:uiPriority w:val="99"/>
    <w:unhideWhenUsed/>
    <w:rsid w:val="00925640"/>
    <w:rPr>
      <w:color w:val="0563C1" w:themeColor="hyperlink"/>
      <w:u w:val="single"/>
    </w:rPr>
  </w:style>
  <w:style w:type="paragraph" w:styleId="HTMLconformatoprevio">
    <w:name w:val="HTML Preformatted"/>
    <w:basedOn w:val="Normal"/>
    <w:link w:val="HTMLconformatoprevioCar"/>
    <w:uiPriority w:val="99"/>
    <w:semiHidden/>
    <w:unhideWhenUsed/>
    <w:rsid w:val="00D700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D70010"/>
    <w:rPr>
      <w:rFonts w:ascii="Courier New" w:eastAsia="Times New Roman" w:hAnsi="Courier New" w:cs="Courier New"/>
      <w:kern w:val="0"/>
      <w:sz w:val="20"/>
      <w:szCs w:val="20"/>
      <w:lang w:val="en-US" w:eastAsia="en-US"/>
      <w14:ligatures w14:val="none"/>
    </w:rPr>
  </w:style>
  <w:style w:type="character" w:customStyle="1" w:styleId="y2iqfc">
    <w:name w:val="y2iqfc"/>
    <w:basedOn w:val="Fuentedeprrafopredeter"/>
    <w:rsid w:val="00D70010"/>
  </w:style>
  <w:style w:type="character" w:customStyle="1" w:styleId="normaltextrun">
    <w:name w:val="normaltextrun"/>
    <w:basedOn w:val="Fuentedeprrafopredeter"/>
    <w:rsid w:val="00D062AA"/>
  </w:style>
  <w:style w:type="character" w:customStyle="1" w:styleId="eop">
    <w:name w:val="eop"/>
    <w:basedOn w:val="Fuentedeprrafopredeter"/>
    <w:rsid w:val="00D062AA"/>
  </w:style>
  <w:style w:type="paragraph" w:customStyle="1" w:styleId="paragraph">
    <w:name w:val="paragraph"/>
    <w:basedOn w:val="Normal"/>
    <w:rsid w:val="00953FFC"/>
    <w:pPr>
      <w:spacing w:before="100" w:beforeAutospacing="1" w:after="100" w:afterAutospacing="1" w:line="240" w:lineRule="auto"/>
    </w:pPr>
    <w:rPr>
      <w:rFonts w:eastAsia="Times New Roman" w:cs="Times New Roman"/>
      <w:szCs w:val="24"/>
    </w:rPr>
  </w:style>
  <w:style w:type="character" w:customStyle="1" w:styleId="contentcontrolboundarysink">
    <w:name w:val="contentcontrolboundarysink"/>
    <w:basedOn w:val="Fuentedeprrafopredeter"/>
    <w:rsid w:val="00953FFC"/>
  </w:style>
  <w:style w:type="paragraph" w:styleId="Descripcin">
    <w:name w:val="caption"/>
    <w:basedOn w:val="Normal"/>
    <w:next w:val="Normal"/>
    <w:uiPriority w:val="35"/>
    <w:unhideWhenUsed/>
    <w:qFormat/>
    <w:rsid w:val="006255FE"/>
    <w:pPr>
      <w:spacing w:after="200" w:line="240" w:lineRule="auto"/>
    </w:pPr>
    <w:rPr>
      <w:i/>
      <w:iCs/>
      <w:color w:val="44546A" w:themeColor="text2"/>
      <w:sz w:val="18"/>
      <w:szCs w:val="18"/>
    </w:rPr>
  </w:style>
  <w:style w:type="character" w:customStyle="1" w:styleId="pluma-div-close">
    <w:name w:val="pluma-div-close"/>
    <w:basedOn w:val="Fuentedeprrafopredeter"/>
    <w:rsid w:val="00012992"/>
  </w:style>
  <w:style w:type="paragraph" w:styleId="Tabladeilustraciones">
    <w:name w:val="table of figures"/>
    <w:basedOn w:val="Normal"/>
    <w:next w:val="Normal"/>
    <w:uiPriority w:val="99"/>
    <w:unhideWhenUsed/>
    <w:rsid w:val="006A2A9C"/>
  </w:style>
  <w:style w:type="paragraph" w:styleId="Bibliografa">
    <w:name w:val="Bibliography"/>
    <w:basedOn w:val="Normal"/>
    <w:next w:val="Normal"/>
    <w:uiPriority w:val="37"/>
    <w:unhideWhenUsed/>
    <w:rsid w:val="007370FF"/>
  </w:style>
  <w:style w:type="character" w:customStyle="1" w:styleId="UPSTitulodegradoautor">
    <w:name w:val="UPS Titulo de grado autor"/>
    <w:basedOn w:val="Fuentedeprrafopredeter"/>
    <w:uiPriority w:val="1"/>
    <w:qFormat/>
    <w:rsid w:val="00215E00"/>
    <w:rPr>
      <w:rFonts w:asciiTheme="minorHAnsi" w:hAnsiTheme="minorHAnsi"/>
    </w:rPr>
  </w:style>
  <w:style w:type="paragraph" w:customStyle="1" w:styleId="UPSContenidobase">
    <w:name w:val="UPS Contenido base"/>
    <w:basedOn w:val="NormalWeb"/>
    <w:link w:val="UPSContenidobaseCar"/>
    <w:qFormat/>
    <w:rsid w:val="00215E00"/>
    <w:pPr>
      <w:shd w:val="clear" w:color="auto" w:fill="FFFFFF"/>
      <w:spacing w:after="225" w:line="360" w:lineRule="auto"/>
      <w:ind w:left="426" w:firstLine="0"/>
    </w:pPr>
    <w:rPr>
      <w:rFonts w:ascii="Calibri" w:hAnsi="Calibri" w:cs="Arial"/>
      <w:color w:val="000000" w:themeColor="text1"/>
      <w:lang w:val="es-EC" w:eastAsia="es-ES_tradnl"/>
    </w:rPr>
  </w:style>
  <w:style w:type="character" w:customStyle="1" w:styleId="UPSContenidobaseCar">
    <w:name w:val="UPS Contenido base Car"/>
    <w:basedOn w:val="Fuentedeprrafopredeter"/>
    <w:link w:val="UPSContenidobase"/>
    <w:rsid w:val="00215E00"/>
    <w:rPr>
      <w:rFonts w:ascii="Calibri" w:eastAsia="Times New Roman" w:hAnsi="Calibri" w:cs="Arial"/>
      <w:color w:val="000000" w:themeColor="text1"/>
      <w:kern w:val="0"/>
      <w:sz w:val="24"/>
      <w:szCs w:val="24"/>
      <w:shd w:val="clear" w:color="auto" w:fill="FFFFFF"/>
      <w:lang w:eastAsia="es-ES_tradnl"/>
      <w14:ligatures w14:val="none"/>
    </w:rPr>
  </w:style>
  <w:style w:type="character" w:styleId="Refdecomentario">
    <w:name w:val="annotation reference"/>
    <w:basedOn w:val="Fuentedeprrafopredeter"/>
    <w:uiPriority w:val="99"/>
    <w:semiHidden/>
    <w:unhideWhenUsed/>
    <w:rsid w:val="00FA771C"/>
    <w:rPr>
      <w:sz w:val="16"/>
      <w:szCs w:val="16"/>
    </w:rPr>
  </w:style>
  <w:style w:type="paragraph" w:styleId="Textocomentario">
    <w:name w:val="annotation text"/>
    <w:basedOn w:val="Normal"/>
    <w:link w:val="TextocomentarioCar"/>
    <w:uiPriority w:val="99"/>
    <w:semiHidden/>
    <w:unhideWhenUsed/>
    <w:rsid w:val="00FA771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A771C"/>
    <w:rPr>
      <w:rFonts w:ascii="Times New Roman" w:eastAsiaTheme="minorHAnsi" w:hAnsi="Times New Roman"/>
      <w:kern w:val="0"/>
      <w:sz w:val="20"/>
      <w:szCs w:val="20"/>
      <w:lang w:val="en-US" w:eastAsia="en-US"/>
      <w14:ligatures w14:val="none"/>
    </w:rPr>
  </w:style>
  <w:style w:type="paragraph" w:styleId="Asuntodelcomentario">
    <w:name w:val="annotation subject"/>
    <w:basedOn w:val="Textocomentario"/>
    <w:next w:val="Textocomentario"/>
    <w:link w:val="AsuntodelcomentarioCar"/>
    <w:uiPriority w:val="99"/>
    <w:semiHidden/>
    <w:unhideWhenUsed/>
    <w:rsid w:val="00FA771C"/>
    <w:rPr>
      <w:b/>
      <w:bCs/>
    </w:rPr>
  </w:style>
  <w:style w:type="character" w:customStyle="1" w:styleId="AsuntodelcomentarioCar">
    <w:name w:val="Asunto del comentario Car"/>
    <w:basedOn w:val="TextocomentarioCar"/>
    <w:link w:val="Asuntodelcomentario"/>
    <w:uiPriority w:val="99"/>
    <w:semiHidden/>
    <w:rsid w:val="00FA771C"/>
    <w:rPr>
      <w:rFonts w:ascii="Times New Roman" w:eastAsiaTheme="minorHAnsi" w:hAnsi="Times New Roman"/>
      <w:b/>
      <w:bCs/>
      <w:kern w:val="0"/>
      <w:sz w:val="20"/>
      <w:szCs w:val="20"/>
      <w:lang w:val="en-US" w:eastAsia="en-US"/>
      <w14:ligatures w14:val="none"/>
    </w:rPr>
  </w:style>
  <w:style w:type="paragraph" w:styleId="Textodeglobo">
    <w:name w:val="Balloon Text"/>
    <w:basedOn w:val="Normal"/>
    <w:link w:val="TextodegloboCar"/>
    <w:uiPriority w:val="99"/>
    <w:semiHidden/>
    <w:unhideWhenUsed/>
    <w:rsid w:val="00FA771C"/>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771C"/>
    <w:rPr>
      <w:rFonts w:ascii="Segoe UI" w:eastAsiaTheme="minorHAnsi" w:hAnsi="Segoe UI" w:cs="Segoe UI"/>
      <w:kern w:val="0"/>
      <w:sz w:val="18"/>
      <w:szCs w:val="18"/>
      <w:lang w:val="en-US" w:eastAsia="en-US"/>
      <w14:ligatures w14:val="none"/>
    </w:rPr>
  </w:style>
  <w:style w:type="paragraph" w:styleId="Sinespaciado">
    <w:name w:val="No Spacing"/>
    <w:uiPriority w:val="1"/>
    <w:qFormat/>
    <w:rsid w:val="001B7524"/>
    <w:pPr>
      <w:spacing w:after="0" w:line="240" w:lineRule="auto"/>
      <w:ind w:firstLine="720"/>
      <w:jc w:val="both"/>
    </w:pPr>
    <w:rPr>
      <w:rFonts w:ascii="Times New Roman" w:eastAsiaTheme="minorHAnsi" w:hAnsi="Times New Roman"/>
      <w:kern w:val="0"/>
      <w:sz w:val="24"/>
      <w:lang w:val="en-US" w:eastAsia="en-US"/>
      <w14:ligatures w14:val="none"/>
    </w:rPr>
  </w:style>
  <w:style w:type="paragraph" w:styleId="Revisin">
    <w:name w:val="Revision"/>
    <w:hidden/>
    <w:uiPriority w:val="99"/>
    <w:semiHidden/>
    <w:rsid w:val="0061016C"/>
    <w:pPr>
      <w:spacing w:after="0" w:line="240" w:lineRule="auto"/>
    </w:pPr>
    <w:rPr>
      <w:rFonts w:ascii="Times New Roman" w:eastAsiaTheme="minorHAnsi" w:hAnsi="Times New Roman"/>
      <w:kern w:val="0"/>
      <w:sz w:val="24"/>
      <w:lang w:val="en-US" w:eastAsia="en-US"/>
      <w14:ligatures w14:val="none"/>
    </w:rPr>
  </w:style>
  <w:style w:type="paragraph" w:styleId="TDC9">
    <w:name w:val="toc 9"/>
    <w:basedOn w:val="Normal"/>
    <w:next w:val="Normal"/>
    <w:autoRedefine/>
    <w:uiPriority w:val="39"/>
    <w:semiHidden/>
    <w:unhideWhenUsed/>
    <w:rsid w:val="001F362C"/>
    <w:pPr>
      <w:spacing w:after="100"/>
      <w:ind w:left="1920"/>
    </w:pPr>
  </w:style>
  <w:style w:type="character" w:styleId="Hipervnculovisitado">
    <w:name w:val="FollowedHyperlink"/>
    <w:basedOn w:val="Fuentedeprrafopredeter"/>
    <w:uiPriority w:val="99"/>
    <w:semiHidden/>
    <w:unhideWhenUsed/>
    <w:rsid w:val="004B0D8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42408">
      <w:bodyDiv w:val="1"/>
      <w:marLeft w:val="0"/>
      <w:marRight w:val="0"/>
      <w:marTop w:val="0"/>
      <w:marBottom w:val="0"/>
      <w:divBdr>
        <w:top w:val="none" w:sz="0" w:space="0" w:color="auto"/>
        <w:left w:val="none" w:sz="0" w:space="0" w:color="auto"/>
        <w:bottom w:val="none" w:sz="0" w:space="0" w:color="auto"/>
        <w:right w:val="none" w:sz="0" w:space="0" w:color="auto"/>
      </w:divBdr>
    </w:div>
    <w:div w:id="11690514">
      <w:bodyDiv w:val="1"/>
      <w:marLeft w:val="0"/>
      <w:marRight w:val="0"/>
      <w:marTop w:val="0"/>
      <w:marBottom w:val="0"/>
      <w:divBdr>
        <w:top w:val="none" w:sz="0" w:space="0" w:color="auto"/>
        <w:left w:val="none" w:sz="0" w:space="0" w:color="auto"/>
        <w:bottom w:val="none" w:sz="0" w:space="0" w:color="auto"/>
        <w:right w:val="none" w:sz="0" w:space="0" w:color="auto"/>
      </w:divBdr>
    </w:div>
    <w:div w:id="16390036">
      <w:bodyDiv w:val="1"/>
      <w:marLeft w:val="0"/>
      <w:marRight w:val="0"/>
      <w:marTop w:val="0"/>
      <w:marBottom w:val="0"/>
      <w:divBdr>
        <w:top w:val="none" w:sz="0" w:space="0" w:color="auto"/>
        <w:left w:val="none" w:sz="0" w:space="0" w:color="auto"/>
        <w:bottom w:val="none" w:sz="0" w:space="0" w:color="auto"/>
        <w:right w:val="none" w:sz="0" w:space="0" w:color="auto"/>
      </w:divBdr>
    </w:div>
    <w:div w:id="36008789">
      <w:bodyDiv w:val="1"/>
      <w:marLeft w:val="0"/>
      <w:marRight w:val="0"/>
      <w:marTop w:val="0"/>
      <w:marBottom w:val="0"/>
      <w:divBdr>
        <w:top w:val="none" w:sz="0" w:space="0" w:color="auto"/>
        <w:left w:val="none" w:sz="0" w:space="0" w:color="auto"/>
        <w:bottom w:val="none" w:sz="0" w:space="0" w:color="auto"/>
        <w:right w:val="none" w:sz="0" w:space="0" w:color="auto"/>
      </w:divBdr>
    </w:div>
    <w:div w:id="45297279">
      <w:bodyDiv w:val="1"/>
      <w:marLeft w:val="0"/>
      <w:marRight w:val="0"/>
      <w:marTop w:val="0"/>
      <w:marBottom w:val="0"/>
      <w:divBdr>
        <w:top w:val="none" w:sz="0" w:space="0" w:color="auto"/>
        <w:left w:val="none" w:sz="0" w:space="0" w:color="auto"/>
        <w:bottom w:val="none" w:sz="0" w:space="0" w:color="auto"/>
        <w:right w:val="none" w:sz="0" w:space="0" w:color="auto"/>
      </w:divBdr>
    </w:div>
    <w:div w:id="74861935">
      <w:bodyDiv w:val="1"/>
      <w:marLeft w:val="0"/>
      <w:marRight w:val="0"/>
      <w:marTop w:val="0"/>
      <w:marBottom w:val="0"/>
      <w:divBdr>
        <w:top w:val="none" w:sz="0" w:space="0" w:color="auto"/>
        <w:left w:val="none" w:sz="0" w:space="0" w:color="auto"/>
        <w:bottom w:val="none" w:sz="0" w:space="0" w:color="auto"/>
        <w:right w:val="none" w:sz="0" w:space="0" w:color="auto"/>
      </w:divBdr>
    </w:div>
    <w:div w:id="104153746">
      <w:bodyDiv w:val="1"/>
      <w:marLeft w:val="0"/>
      <w:marRight w:val="0"/>
      <w:marTop w:val="0"/>
      <w:marBottom w:val="0"/>
      <w:divBdr>
        <w:top w:val="none" w:sz="0" w:space="0" w:color="auto"/>
        <w:left w:val="none" w:sz="0" w:space="0" w:color="auto"/>
        <w:bottom w:val="none" w:sz="0" w:space="0" w:color="auto"/>
        <w:right w:val="none" w:sz="0" w:space="0" w:color="auto"/>
      </w:divBdr>
    </w:div>
    <w:div w:id="104807549">
      <w:bodyDiv w:val="1"/>
      <w:marLeft w:val="0"/>
      <w:marRight w:val="0"/>
      <w:marTop w:val="0"/>
      <w:marBottom w:val="0"/>
      <w:divBdr>
        <w:top w:val="none" w:sz="0" w:space="0" w:color="auto"/>
        <w:left w:val="none" w:sz="0" w:space="0" w:color="auto"/>
        <w:bottom w:val="none" w:sz="0" w:space="0" w:color="auto"/>
        <w:right w:val="none" w:sz="0" w:space="0" w:color="auto"/>
      </w:divBdr>
    </w:div>
    <w:div w:id="131288819">
      <w:bodyDiv w:val="1"/>
      <w:marLeft w:val="0"/>
      <w:marRight w:val="0"/>
      <w:marTop w:val="0"/>
      <w:marBottom w:val="0"/>
      <w:divBdr>
        <w:top w:val="none" w:sz="0" w:space="0" w:color="auto"/>
        <w:left w:val="none" w:sz="0" w:space="0" w:color="auto"/>
        <w:bottom w:val="none" w:sz="0" w:space="0" w:color="auto"/>
        <w:right w:val="none" w:sz="0" w:space="0" w:color="auto"/>
      </w:divBdr>
    </w:div>
    <w:div w:id="165175419">
      <w:bodyDiv w:val="1"/>
      <w:marLeft w:val="0"/>
      <w:marRight w:val="0"/>
      <w:marTop w:val="0"/>
      <w:marBottom w:val="0"/>
      <w:divBdr>
        <w:top w:val="none" w:sz="0" w:space="0" w:color="auto"/>
        <w:left w:val="none" w:sz="0" w:space="0" w:color="auto"/>
        <w:bottom w:val="none" w:sz="0" w:space="0" w:color="auto"/>
        <w:right w:val="none" w:sz="0" w:space="0" w:color="auto"/>
      </w:divBdr>
    </w:div>
    <w:div w:id="177736862">
      <w:bodyDiv w:val="1"/>
      <w:marLeft w:val="0"/>
      <w:marRight w:val="0"/>
      <w:marTop w:val="0"/>
      <w:marBottom w:val="0"/>
      <w:divBdr>
        <w:top w:val="none" w:sz="0" w:space="0" w:color="auto"/>
        <w:left w:val="none" w:sz="0" w:space="0" w:color="auto"/>
        <w:bottom w:val="none" w:sz="0" w:space="0" w:color="auto"/>
        <w:right w:val="none" w:sz="0" w:space="0" w:color="auto"/>
      </w:divBdr>
    </w:div>
    <w:div w:id="194394073">
      <w:bodyDiv w:val="1"/>
      <w:marLeft w:val="0"/>
      <w:marRight w:val="0"/>
      <w:marTop w:val="0"/>
      <w:marBottom w:val="0"/>
      <w:divBdr>
        <w:top w:val="none" w:sz="0" w:space="0" w:color="auto"/>
        <w:left w:val="none" w:sz="0" w:space="0" w:color="auto"/>
        <w:bottom w:val="none" w:sz="0" w:space="0" w:color="auto"/>
        <w:right w:val="none" w:sz="0" w:space="0" w:color="auto"/>
      </w:divBdr>
    </w:div>
    <w:div w:id="244539252">
      <w:bodyDiv w:val="1"/>
      <w:marLeft w:val="0"/>
      <w:marRight w:val="0"/>
      <w:marTop w:val="0"/>
      <w:marBottom w:val="0"/>
      <w:divBdr>
        <w:top w:val="none" w:sz="0" w:space="0" w:color="auto"/>
        <w:left w:val="none" w:sz="0" w:space="0" w:color="auto"/>
        <w:bottom w:val="none" w:sz="0" w:space="0" w:color="auto"/>
        <w:right w:val="none" w:sz="0" w:space="0" w:color="auto"/>
      </w:divBdr>
    </w:div>
    <w:div w:id="245843033">
      <w:bodyDiv w:val="1"/>
      <w:marLeft w:val="0"/>
      <w:marRight w:val="0"/>
      <w:marTop w:val="0"/>
      <w:marBottom w:val="0"/>
      <w:divBdr>
        <w:top w:val="none" w:sz="0" w:space="0" w:color="auto"/>
        <w:left w:val="none" w:sz="0" w:space="0" w:color="auto"/>
        <w:bottom w:val="none" w:sz="0" w:space="0" w:color="auto"/>
        <w:right w:val="none" w:sz="0" w:space="0" w:color="auto"/>
      </w:divBdr>
    </w:div>
    <w:div w:id="249899420">
      <w:bodyDiv w:val="1"/>
      <w:marLeft w:val="0"/>
      <w:marRight w:val="0"/>
      <w:marTop w:val="0"/>
      <w:marBottom w:val="0"/>
      <w:divBdr>
        <w:top w:val="none" w:sz="0" w:space="0" w:color="auto"/>
        <w:left w:val="none" w:sz="0" w:space="0" w:color="auto"/>
        <w:bottom w:val="none" w:sz="0" w:space="0" w:color="auto"/>
        <w:right w:val="none" w:sz="0" w:space="0" w:color="auto"/>
      </w:divBdr>
    </w:div>
    <w:div w:id="266432145">
      <w:bodyDiv w:val="1"/>
      <w:marLeft w:val="0"/>
      <w:marRight w:val="0"/>
      <w:marTop w:val="0"/>
      <w:marBottom w:val="0"/>
      <w:divBdr>
        <w:top w:val="none" w:sz="0" w:space="0" w:color="auto"/>
        <w:left w:val="none" w:sz="0" w:space="0" w:color="auto"/>
        <w:bottom w:val="none" w:sz="0" w:space="0" w:color="auto"/>
        <w:right w:val="none" w:sz="0" w:space="0" w:color="auto"/>
      </w:divBdr>
    </w:div>
    <w:div w:id="290945160">
      <w:bodyDiv w:val="1"/>
      <w:marLeft w:val="0"/>
      <w:marRight w:val="0"/>
      <w:marTop w:val="0"/>
      <w:marBottom w:val="0"/>
      <w:divBdr>
        <w:top w:val="none" w:sz="0" w:space="0" w:color="auto"/>
        <w:left w:val="none" w:sz="0" w:space="0" w:color="auto"/>
        <w:bottom w:val="none" w:sz="0" w:space="0" w:color="auto"/>
        <w:right w:val="none" w:sz="0" w:space="0" w:color="auto"/>
      </w:divBdr>
    </w:div>
    <w:div w:id="298918054">
      <w:bodyDiv w:val="1"/>
      <w:marLeft w:val="0"/>
      <w:marRight w:val="0"/>
      <w:marTop w:val="0"/>
      <w:marBottom w:val="0"/>
      <w:divBdr>
        <w:top w:val="none" w:sz="0" w:space="0" w:color="auto"/>
        <w:left w:val="none" w:sz="0" w:space="0" w:color="auto"/>
        <w:bottom w:val="none" w:sz="0" w:space="0" w:color="auto"/>
        <w:right w:val="none" w:sz="0" w:space="0" w:color="auto"/>
      </w:divBdr>
      <w:divsChild>
        <w:div w:id="285625192">
          <w:marLeft w:val="0"/>
          <w:marRight w:val="0"/>
          <w:marTop w:val="0"/>
          <w:marBottom w:val="0"/>
          <w:divBdr>
            <w:top w:val="none" w:sz="0" w:space="0" w:color="auto"/>
            <w:left w:val="none" w:sz="0" w:space="0" w:color="auto"/>
            <w:bottom w:val="none" w:sz="0" w:space="0" w:color="auto"/>
            <w:right w:val="none" w:sz="0" w:space="0" w:color="auto"/>
          </w:divBdr>
        </w:div>
        <w:div w:id="2017028587">
          <w:marLeft w:val="0"/>
          <w:marRight w:val="0"/>
          <w:marTop w:val="0"/>
          <w:marBottom w:val="0"/>
          <w:divBdr>
            <w:top w:val="none" w:sz="0" w:space="0" w:color="auto"/>
            <w:left w:val="none" w:sz="0" w:space="0" w:color="auto"/>
            <w:bottom w:val="none" w:sz="0" w:space="0" w:color="auto"/>
            <w:right w:val="none" w:sz="0" w:space="0" w:color="auto"/>
          </w:divBdr>
        </w:div>
      </w:divsChild>
    </w:div>
    <w:div w:id="339045432">
      <w:bodyDiv w:val="1"/>
      <w:marLeft w:val="0"/>
      <w:marRight w:val="0"/>
      <w:marTop w:val="0"/>
      <w:marBottom w:val="0"/>
      <w:divBdr>
        <w:top w:val="none" w:sz="0" w:space="0" w:color="auto"/>
        <w:left w:val="none" w:sz="0" w:space="0" w:color="auto"/>
        <w:bottom w:val="none" w:sz="0" w:space="0" w:color="auto"/>
        <w:right w:val="none" w:sz="0" w:space="0" w:color="auto"/>
      </w:divBdr>
    </w:div>
    <w:div w:id="387649956">
      <w:bodyDiv w:val="1"/>
      <w:marLeft w:val="0"/>
      <w:marRight w:val="0"/>
      <w:marTop w:val="0"/>
      <w:marBottom w:val="0"/>
      <w:divBdr>
        <w:top w:val="none" w:sz="0" w:space="0" w:color="auto"/>
        <w:left w:val="none" w:sz="0" w:space="0" w:color="auto"/>
        <w:bottom w:val="none" w:sz="0" w:space="0" w:color="auto"/>
        <w:right w:val="none" w:sz="0" w:space="0" w:color="auto"/>
      </w:divBdr>
    </w:div>
    <w:div w:id="405611465">
      <w:bodyDiv w:val="1"/>
      <w:marLeft w:val="0"/>
      <w:marRight w:val="0"/>
      <w:marTop w:val="0"/>
      <w:marBottom w:val="0"/>
      <w:divBdr>
        <w:top w:val="none" w:sz="0" w:space="0" w:color="auto"/>
        <w:left w:val="none" w:sz="0" w:space="0" w:color="auto"/>
        <w:bottom w:val="none" w:sz="0" w:space="0" w:color="auto"/>
        <w:right w:val="none" w:sz="0" w:space="0" w:color="auto"/>
      </w:divBdr>
    </w:div>
    <w:div w:id="412043416">
      <w:bodyDiv w:val="1"/>
      <w:marLeft w:val="0"/>
      <w:marRight w:val="0"/>
      <w:marTop w:val="0"/>
      <w:marBottom w:val="0"/>
      <w:divBdr>
        <w:top w:val="none" w:sz="0" w:space="0" w:color="auto"/>
        <w:left w:val="none" w:sz="0" w:space="0" w:color="auto"/>
        <w:bottom w:val="none" w:sz="0" w:space="0" w:color="auto"/>
        <w:right w:val="none" w:sz="0" w:space="0" w:color="auto"/>
      </w:divBdr>
    </w:div>
    <w:div w:id="439835716">
      <w:bodyDiv w:val="1"/>
      <w:marLeft w:val="0"/>
      <w:marRight w:val="0"/>
      <w:marTop w:val="0"/>
      <w:marBottom w:val="0"/>
      <w:divBdr>
        <w:top w:val="none" w:sz="0" w:space="0" w:color="auto"/>
        <w:left w:val="none" w:sz="0" w:space="0" w:color="auto"/>
        <w:bottom w:val="none" w:sz="0" w:space="0" w:color="auto"/>
        <w:right w:val="none" w:sz="0" w:space="0" w:color="auto"/>
      </w:divBdr>
    </w:div>
    <w:div w:id="452335468">
      <w:bodyDiv w:val="1"/>
      <w:marLeft w:val="0"/>
      <w:marRight w:val="0"/>
      <w:marTop w:val="0"/>
      <w:marBottom w:val="0"/>
      <w:divBdr>
        <w:top w:val="none" w:sz="0" w:space="0" w:color="auto"/>
        <w:left w:val="none" w:sz="0" w:space="0" w:color="auto"/>
        <w:bottom w:val="none" w:sz="0" w:space="0" w:color="auto"/>
        <w:right w:val="none" w:sz="0" w:space="0" w:color="auto"/>
      </w:divBdr>
      <w:divsChild>
        <w:div w:id="1204975175">
          <w:marLeft w:val="0"/>
          <w:marRight w:val="0"/>
          <w:marTop w:val="0"/>
          <w:marBottom w:val="0"/>
          <w:divBdr>
            <w:top w:val="none" w:sz="0" w:space="0" w:color="auto"/>
            <w:left w:val="none" w:sz="0" w:space="0" w:color="auto"/>
            <w:bottom w:val="none" w:sz="0" w:space="0" w:color="auto"/>
            <w:right w:val="none" w:sz="0" w:space="0" w:color="auto"/>
          </w:divBdr>
        </w:div>
        <w:div w:id="2107922126">
          <w:marLeft w:val="0"/>
          <w:marRight w:val="0"/>
          <w:marTop w:val="0"/>
          <w:marBottom w:val="0"/>
          <w:divBdr>
            <w:top w:val="none" w:sz="0" w:space="0" w:color="auto"/>
            <w:left w:val="none" w:sz="0" w:space="0" w:color="auto"/>
            <w:bottom w:val="none" w:sz="0" w:space="0" w:color="auto"/>
            <w:right w:val="none" w:sz="0" w:space="0" w:color="auto"/>
          </w:divBdr>
          <w:divsChild>
            <w:div w:id="1702434761">
              <w:marLeft w:val="0"/>
              <w:marRight w:val="0"/>
              <w:marTop w:val="0"/>
              <w:marBottom w:val="0"/>
              <w:divBdr>
                <w:top w:val="none" w:sz="0" w:space="0" w:color="auto"/>
                <w:left w:val="none" w:sz="0" w:space="0" w:color="auto"/>
                <w:bottom w:val="none" w:sz="0" w:space="0" w:color="auto"/>
                <w:right w:val="none" w:sz="0" w:space="0" w:color="auto"/>
              </w:divBdr>
              <w:divsChild>
                <w:div w:id="41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226339">
      <w:bodyDiv w:val="1"/>
      <w:marLeft w:val="0"/>
      <w:marRight w:val="0"/>
      <w:marTop w:val="0"/>
      <w:marBottom w:val="0"/>
      <w:divBdr>
        <w:top w:val="none" w:sz="0" w:space="0" w:color="auto"/>
        <w:left w:val="none" w:sz="0" w:space="0" w:color="auto"/>
        <w:bottom w:val="none" w:sz="0" w:space="0" w:color="auto"/>
        <w:right w:val="none" w:sz="0" w:space="0" w:color="auto"/>
      </w:divBdr>
    </w:div>
    <w:div w:id="462433210">
      <w:bodyDiv w:val="1"/>
      <w:marLeft w:val="0"/>
      <w:marRight w:val="0"/>
      <w:marTop w:val="0"/>
      <w:marBottom w:val="0"/>
      <w:divBdr>
        <w:top w:val="none" w:sz="0" w:space="0" w:color="auto"/>
        <w:left w:val="none" w:sz="0" w:space="0" w:color="auto"/>
        <w:bottom w:val="none" w:sz="0" w:space="0" w:color="auto"/>
        <w:right w:val="none" w:sz="0" w:space="0" w:color="auto"/>
      </w:divBdr>
    </w:div>
    <w:div w:id="465322523">
      <w:bodyDiv w:val="1"/>
      <w:marLeft w:val="0"/>
      <w:marRight w:val="0"/>
      <w:marTop w:val="0"/>
      <w:marBottom w:val="0"/>
      <w:divBdr>
        <w:top w:val="none" w:sz="0" w:space="0" w:color="auto"/>
        <w:left w:val="none" w:sz="0" w:space="0" w:color="auto"/>
        <w:bottom w:val="none" w:sz="0" w:space="0" w:color="auto"/>
        <w:right w:val="none" w:sz="0" w:space="0" w:color="auto"/>
      </w:divBdr>
    </w:div>
    <w:div w:id="471604097">
      <w:bodyDiv w:val="1"/>
      <w:marLeft w:val="0"/>
      <w:marRight w:val="0"/>
      <w:marTop w:val="0"/>
      <w:marBottom w:val="0"/>
      <w:divBdr>
        <w:top w:val="none" w:sz="0" w:space="0" w:color="auto"/>
        <w:left w:val="none" w:sz="0" w:space="0" w:color="auto"/>
        <w:bottom w:val="none" w:sz="0" w:space="0" w:color="auto"/>
        <w:right w:val="none" w:sz="0" w:space="0" w:color="auto"/>
      </w:divBdr>
    </w:div>
    <w:div w:id="554854092">
      <w:bodyDiv w:val="1"/>
      <w:marLeft w:val="0"/>
      <w:marRight w:val="0"/>
      <w:marTop w:val="0"/>
      <w:marBottom w:val="0"/>
      <w:divBdr>
        <w:top w:val="none" w:sz="0" w:space="0" w:color="auto"/>
        <w:left w:val="none" w:sz="0" w:space="0" w:color="auto"/>
        <w:bottom w:val="none" w:sz="0" w:space="0" w:color="auto"/>
        <w:right w:val="none" w:sz="0" w:space="0" w:color="auto"/>
      </w:divBdr>
    </w:div>
    <w:div w:id="598177045">
      <w:bodyDiv w:val="1"/>
      <w:marLeft w:val="0"/>
      <w:marRight w:val="0"/>
      <w:marTop w:val="0"/>
      <w:marBottom w:val="0"/>
      <w:divBdr>
        <w:top w:val="none" w:sz="0" w:space="0" w:color="auto"/>
        <w:left w:val="none" w:sz="0" w:space="0" w:color="auto"/>
        <w:bottom w:val="none" w:sz="0" w:space="0" w:color="auto"/>
        <w:right w:val="none" w:sz="0" w:space="0" w:color="auto"/>
      </w:divBdr>
    </w:div>
    <w:div w:id="616789606">
      <w:bodyDiv w:val="1"/>
      <w:marLeft w:val="0"/>
      <w:marRight w:val="0"/>
      <w:marTop w:val="0"/>
      <w:marBottom w:val="0"/>
      <w:divBdr>
        <w:top w:val="none" w:sz="0" w:space="0" w:color="auto"/>
        <w:left w:val="none" w:sz="0" w:space="0" w:color="auto"/>
        <w:bottom w:val="none" w:sz="0" w:space="0" w:color="auto"/>
        <w:right w:val="none" w:sz="0" w:space="0" w:color="auto"/>
      </w:divBdr>
    </w:div>
    <w:div w:id="634917946">
      <w:bodyDiv w:val="1"/>
      <w:marLeft w:val="0"/>
      <w:marRight w:val="0"/>
      <w:marTop w:val="0"/>
      <w:marBottom w:val="0"/>
      <w:divBdr>
        <w:top w:val="none" w:sz="0" w:space="0" w:color="auto"/>
        <w:left w:val="none" w:sz="0" w:space="0" w:color="auto"/>
        <w:bottom w:val="none" w:sz="0" w:space="0" w:color="auto"/>
        <w:right w:val="none" w:sz="0" w:space="0" w:color="auto"/>
      </w:divBdr>
    </w:div>
    <w:div w:id="640577119">
      <w:bodyDiv w:val="1"/>
      <w:marLeft w:val="0"/>
      <w:marRight w:val="0"/>
      <w:marTop w:val="0"/>
      <w:marBottom w:val="0"/>
      <w:divBdr>
        <w:top w:val="none" w:sz="0" w:space="0" w:color="auto"/>
        <w:left w:val="none" w:sz="0" w:space="0" w:color="auto"/>
        <w:bottom w:val="none" w:sz="0" w:space="0" w:color="auto"/>
        <w:right w:val="none" w:sz="0" w:space="0" w:color="auto"/>
      </w:divBdr>
      <w:divsChild>
        <w:div w:id="128404271">
          <w:marLeft w:val="0"/>
          <w:marRight w:val="0"/>
          <w:marTop w:val="0"/>
          <w:marBottom w:val="0"/>
          <w:divBdr>
            <w:top w:val="single" w:sz="6" w:space="8" w:color="DDDDDD"/>
            <w:left w:val="single" w:sz="6" w:space="11" w:color="DDDDDD"/>
            <w:bottom w:val="single" w:sz="6" w:space="8" w:color="DDDDDD"/>
            <w:right w:val="single" w:sz="6" w:space="11" w:color="DDDDDD"/>
          </w:divBdr>
        </w:div>
        <w:div w:id="1858300953">
          <w:marLeft w:val="0"/>
          <w:marRight w:val="0"/>
          <w:marTop w:val="0"/>
          <w:marBottom w:val="0"/>
          <w:divBdr>
            <w:top w:val="none" w:sz="0" w:space="0" w:color="auto"/>
            <w:left w:val="none" w:sz="0" w:space="0" w:color="auto"/>
            <w:bottom w:val="none" w:sz="0" w:space="0" w:color="auto"/>
            <w:right w:val="none" w:sz="0" w:space="0" w:color="auto"/>
          </w:divBdr>
        </w:div>
      </w:divsChild>
    </w:div>
    <w:div w:id="651645100">
      <w:bodyDiv w:val="1"/>
      <w:marLeft w:val="0"/>
      <w:marRight w:val="0"/>
      <w:marTop w:val="0"/>
      <w:marBottom w:val="0"/>
      <w:divBdr>
        <w:top w:val="none" w:sz="0" w:space="0" w:color="auto"/>
        <w:left w:val="none" w:sz="0" w:space="0" w:color="auto"/>
        <w:bottom w:val="none" w:sz="0" w:space="0" w:color="auto"/>
        <w:right w:val="none" w:sz="0" w:space="0" w:color="auto"/>
      </w:divBdr>
    </w:div>
    <w:div w:id="664405892">
      <w:bodyDiv w:val="1"/>
      <w:marLeft w:val="0"/>
      <w:marRight w:val="0"/>
      <w:marTop w:val="0"/>
      <w:marBottom w:val="0"/>
      <w:divBdr>
        <w:top w:val="none" w:sz="0" w:space="0" w:color="auto"/>
        <w:left w:val="none" w:sz="0" w:space="0" w:color="auto"/>
        <w:bottom w:val="none" w:sz="0" w:space="0" w:color="auto"/>
        <w:right w:val="none" w:sz="0" w:space="0" w:color="auto"/>
      </w:divBdr>
    </w:div>
    <w:div w:id="685255139">
      <w:bodyDiv w:val="1"/>
      <w:marLeft w:val="0"/>
      <w:marRight w:val="0"/>
      <w:marTop w:val="0"/>
      <w:marBottom w:val="0"/>
      <w:divBdr>
        <w:top w:val="none" w:sz="0" w:space="0" w:color="auto"/>
        <w:left w:val="none" w:sz="0" w:space="0" w:color="auto"/>
        <w:bottom w:val="none" w:sz="0" w:space="0" w:color="auto"/>
        <w:right w:val="none" w:sz="0" w:space="0" w:color="auto"/>
      </w:divBdr>
    </w:div>
    <w:div w:id="700319246">
      <w:bodyDiv w:val="1"/>
      <w:marLeft w:val="0"/>
      <w:marRight w:val="0"/>
      <w:marTop w:val="0"/>
      <w:marBottom w:val="0"/>
      <w:divBdr>
        <w:top w:val="none" w:sz="0" w:space="0" w:color="auto"/>
        <w:left w:val="none" w:sz="0" w:space="0" w:color="auto"/>
        <w:bottom w:val="none" w:sz="0" w:space="0" w:color="auto"/>
        <w:right w:val="none" w:sz="0" w:space="0" w:color="auto"/>
      </w:divBdr>
    </w:div>
    <w:div w:id="709106954">
      <w:bodyDiv w:val="1"/>
      <w:marLeft w:val="0"/>
      <w:marRight w:val="0"/>
      <w:marTop w:val="0"/>
      <w:marBottom w:val="0"/>
      <w:divBdr>
        <w:top w:val="none" w:sz="0" w:space="0" w:color="auto"/>
        <w:left w:val="none" w:sz="0" w:space="0" w:color="auto"/>
        <w:bottom w:val="none" w:sz="0" w:space="0" w:color="auto"/>
        <w:right w:val="none" w:sz="0" w:space="0" w:color="auto"/>
      </w:divBdr>
    </w:div>
    <w:div w:id="762258586">
      <w:bodyDiv w:val="1"/>
      <w:marLeft w:val="0"/>
      <w:marRight w:val="0"/>
      <w:marTop w:val="0"/>
      <w:marBottom w:val="0"/>
      <w:divBdr>
        <w:top w:val="none" w:sz="0" w:space="0" w:color="auto"/>
        <w:left w:val="none" w:sz="0" w:space="0" w:color="auto"/>
        <w:bottom w:val="none" w:sz="0" w:space="0" w:color="auto"/>
        <w:right w:val="none" w:sz="0" w:space="0" w:color="auto"/>
      </w:divBdr>
    </w:div>
    <w:div w:id="785850827">
      <w:bodyDiv w:val="1"/>
      <w:marLeft w:val="0"/>
      <w:marRight w:val="0"/>
      <w:marTop w:val="0"/>
      <w:marBottom w:val="0"/>
      <w:divBdr>
        <w:top w:val="none" w:sz="0" w:space="0" w:color="auto"/>
        <w:left w:val="none" w:sz="0" w:space="0" w:color="auto"/>
        <w:bottom w:val="none" w:sz="0" w:space="0" w:color="auto"/>
        <w:right w:val="none" w:sz="0" w:space="0" w:color="auto"/>
      </w:divBdr>
    </w:div>
    <w:div w:id="792409010">
      <w:bodyDiv w:val="1"/>
      <w:marLeft w:val="0"/>
      <w:marRight w:val="0"/>
      <w:marTop w:val="0"/>
      <w:marBottom w:val="0"/>
      <w:divBdr>
        <w:top w:val="none" w:sz="0" w:space="0" w:color="auto"/>
        <w:left w:val="none" w:sz="0" w:space="0" w:color="auto"/>
        <w:bottom w:val="none" w:sz="0" w:space="0" w:color="auto"/>
        <w:right w:val="none" w:sz="0" w:space="0" w:color="auto"/>
      </w:divBdr>
    </w:div>
    <w:div w:id="794056688">
      <w:bodyDiv w:val="1"/>
      <w:marLeft w:val="0"/>
      <w:marRight w:val="0"/>
      <w:marTop w:val="0"/>
      <w:marBottom w:val="0"/>
      <w:divBdr>
        <w:top w:val="none" w:sz="0" w:space="0" w:color="auto"/>
        <w:left w:val="none" w:sz="0" w:space="0" w:color="auto"/>
        <w:bottom w:val="none" w:sz="0" w:space="0" w:color="auto"/>
        <w:right w:val="none" w:sz="0" w:space="0" w:color="auto"/>
      </w:divBdr>
    </w:div>
    <w:div w:id="804857771">
      <w:bodyDiv w:val="1"/>
      <w:marLeft w:val="0"/>
      <w:marRight w:val="0"/>
      <w:marTop w:val="0"/>
      <w:marBottom w:val="0"/>
      <w:divBdr>
        <w:top w:val="none" w:sz="0" w:space="0" w:color="auto"/>
        <w:left w:val="none" w:sz="0" w:space="0" w:color="auto"/>
        <w:bottom w:val="none" w:sz="0" w:space="0" w:color="auto"/>
        <w:right w:val="none" w:sz="0" w:space="0" w:color="auto"/>
      </w:divBdr>
    </w:div>
    <w:div w:id="807818080">
      <w:bodyDiv w:val="1"/>
      <w:marLeft w:val="0"/>
      <w:marRight w:val="0"/>
      <w:marTop w:val="0"/>
      <w:marBottom w:val="0"/>
      <w:divBdr>
        <w:top w:val="none" w:sz="0" w:space="0" w:color="auto"/>
        <w:left w:val="none" w:sz="0" w:space="0" w:color="auto"/>
        <w:bottom w:val="none" w:sz="0" w:space="0" w:color="auto"/>
        <w:right w:val="none" w:sz="0" w:space="0" w:color="auto"/>
      </w:divBdr>
    </w:div>
    <w:div w:id="869150305">
      <w:bodyDiv w:val="1"/>
      <w:marLeft w:val="0"/>
      <w:marRight w:val="0"/>
      <w:marTop w:val="0"/>
      <w:marBottom w:val="0"/>
      <w:divBdr>
        <w:top w:val="none" w:sz="0" w:space="0" w:color="auto"/>
        <w:left w:val="none" w:sz="0" w:space="0" w:color="auto"/>
        <w:bottom w:val="none" w:sz="0" w:space="0" w:color="auto"/>
        <w:right w:val="none" w:sz="0" w:space="0" w:color="auto"/>
      </w:divBdr>
    </w:div>
    <w:div w:id="878786374">
      <w:bodyDiv w:val="1"/>
      <w:marLeft w:val="0"/>
      <w:marRight w:val="0"/>
      <w:marTop w:val="0"/>
      <w:marBottom w:val="0"/>
      <w:divBdr>
        <w:top w:val="none" w:sz="0" w:space="0" w:color="auto"/>
        <w:left w:val="none" w:sz="0" w:space="0" w:color="auto"/>
        <w:bottom w:val="none" w:sz="0" w:space="0" w:color="auto"/>
        <w:right w:val="none" w:sz="0" w:space="0" w:color="auto"/>
      </w:divBdr>
    </w:div>
    <w:div w:id="919405159">
      <w:bodyDiv w:val="1"/>
      <w:marLeft w:val="0"/>
      <w:marRight w:val="0"/>
      <w:marTop w:val="0"/>
      <w:marBottom w:val="0"/>
      <w:divBdr>
        <w:top w:val="none" w:sz="0" w:space="0" w:color="auto"/>
        <w:left w:val="none" w:sz="0" w:space="0" w:color="auto"/>
        <w:bottom w:val="none" w:sz="0" w:space="0" w:color="auto"/>
        <w:right w:val="none" w:sz="0" w:space="0" w:color="auto"/>
      </w:divBdr>
    </w:div>
    <w:div w:id="950166211">
      <w:bodyDiv w:val="1"/>
      <w:marLeft w:val="0"/>
      <w:marRight w:val="0"/>
      <w:marTop w:val="0"/>
      <w:marBottom w:val="0"/>
      <w:divBdr>
        <w:top w:val="none" w:sz="0" w:space="0" w:color="auto"/>
        <w:left w:val="none" w:sz="0" w:space="0" w:color="auto"/>
        <w:bottom w:val="none" w:sz="0" w:space="0" w:color="auto"/>
        <w:right w:val="none" w:sz="0" w:space="0" w:color="auto"/>
      </w:divBdr>
      <w:divsChild>
        <w:div w:id="1426802379">
          <w:marLeft w:val="0"/>
          <w:marRight w:val="0"/>
          <w:marTop w:val="0"/>
          <w:marBottom w:val="0"/>
          <w:divBdr>
            <w:top w:val="none" w:sz="0" w:space="0" w:color="auto"/>
            <w:left w:val="none" w:sz="0" w:space="0" w:color="auto"/>
            <w:bottom w:val="none" w:sz="0" w:space="0" w:color="auto"/>
            <w:right w:val="none" w:sz="0" w:space="0" w:color="auto"/>
          </w:divBdr>
        </w:div>
        <w:div w:id="1462188885">
          <w:marLeft w:val="0"/>
          <w:marRight w:val="0"/>
          <w:marTop w:val="0"/>
          <w:marBottom w:val="0"/>
          <w:divBdr>
            <w:top w:val="none" w:sz="0" w:space="0" w:color="auto"/>
            <w:left w:val="none" w:sz="0" w:space="0" w:color="auto"/>
            <w:bottom w:val="none" w:sz="0" w:space="0" w:color="auto"/>
            <w:right w:val="none" w:sz="0" w:space="0" w:color="auto"/>
          </w:divBdr>
        </w:div>
        <w:div w:id="2000379889">
          <w:marLeft w:val="0"/>
          <w:marRight w:val="0"/>
          <w:marTop w:val="0"/>
          <w:marBottom w:val="0"/>
          <w:divBdr>
            <w:top w:val="none" w:sz="0" w:space="0" w:color="auto"/>
            <w:left w:val="none" w:sz="0" w:space="0" w:color="auto"/>
            <w:bottom w:val="none" w:sz="0" w:space="0" w:color="auto"/>
            <w:right w:val="none" w:sz="0" w:space="0" w:color="auto"/>
          </w:divBdr>
        </w:div>
      </w:divsChild>
    </w:div>
    <w:div w:id="982004438">
      <w:bodyDiv w:val="1"/>
      <w:marLeft w:val="0"/>
      <w:marRight w:val="0"/>
      <w:marTop w:val="0"/>
      <w:marBottom w:val="0"/>
      <w:divBdr>
        <w:top w:val="none" w:sz="0" w:space="0" w:color="auto"/>
        <w:left w:val="none" w:sz="0" w:space="0" w:color="auto"/>
        <w:bottom w:val="none" w:sz="0" w:space="0" w:color="auto"/>
        <w:right w:val="none" w:sz="0" w:space="0" w:color="auto"/>
      </w:divBdr>
    </w:div>
    <w:div w:id="986401356">
      <w:bodyDiv w:val="1"/>
      <w:marLeft w:val="0"/>
      <w:marRight w:val="0"/>
      <w:marTop w:val="0"/>
      <w:marBottom w:val="0"/>
      <w:divBdr>
        <w:top w:val="none" w:sz="0" w:space="0" w:color="auto"/>
        <w:left w:val="none" w:sz="0" w:space="0" w:color="auto"/>
        <w:bottom w:val="none" w:sz="0" w:space="0" w:color="auto"/>
        <w:right w:val="none" w:sz="0" w:space="0" w:color="auto"/>
      </w:divBdr>
      <w:divsChild>
        <w:div w:id="244649169">
          <w:marLeft w:val="0"/>
          <w:marRight w:val="0"/>
          <w:marTop w:val="0"/>
          <w:marBottom w:val="0"/>
          <w:divBdr>
            <w:top w:val="none" w:sz="0" w:space="0" w:color="auto"/>
            <w:left w:val="none" w:sz="0" w:space="0" w:color="auto"/>
            <w:bottom w:val="none" w:sz="0" w:space="0" w:color="auto"/>
            <w:right w:val="none" w:sz="0" w:space="0" w:color="auto"/>
          </w:divBdr>
        </w:div>
        <w:div w:id="290478188">
          <w:marLeft w:val="0"/>
          <w:marRight w:val="0"/>
          <w:marTop w:val="0"/>
          <w:marBottom w:val="0"/>
          <w:divBdr>
            <w:top w:val="none" w:sz="0" w:space="0" w:color="auto"/>
            <w:left w:val="none" w:sz="0" w:space="0" w:color="auto"/>
            <w:bottom w:val="none" w:sz="0" w:space="0" w:color="auto"/>
            <w:right w:val="none" w:sz="0" w:space="0" w:color="auto"/>
          </w:divBdr>
          <w:divsChild>
            <w:div w:id="1992371217">
              <w:marLeft w:val="0"/>
              <w:marRight w:val="0"/>
              <w:marTop w:val="0"/>
              <w:marBottom w:val="0"/>
              <w:divBdr>
                <w:top w:val="none" w:sz="0" w:space="0" w:color="auto"/>
                <w:left w:val="none" w:sz="0" w:space="0" w:color="auto"/>
                <w:bottom w:val="none" w:sz="0" w:space="0" w:color="auto"/>
                <w:right w:val="none" w:sz="0" w:space="0" w:color="auto"/>
              </w:divBdr>
            </w:div>
          </w:divsChild>
        </w:div>
        <w:div w:id="376246014">
          <w:marLeft w:val="0"/>
          <w:marRight w:val="0"/>
          <w:marTop w:val="0"/>
          <w:marBottom w:val="0"/>
          <w:divBdr>
            <w:top w:val="none" w:sz="0" w:space="0" w:color="auto"/>
            <w:left w:val="none" w:sz="0" w:space="0" w:color="auto"/>
            <w:bottom w:val="none" w:sz="0" w:space="0" w:color="auto"/>
            <w:right w:val="none" w:sz="0" w:space="0" w:color="auto"/>
          </w:divBdr>
        </w:div>
        <w:div w:id="424614018">
          <w:marLeft w:val="0"/>
          <w:marRight w:val="0"/>
          <w:marTop w:val="0"/>
          <w:marBottom w:val="0"/>
          <w:divBdr>
            <w:top w:val="none" w:sz="0" w:space="0" w:color="auto"/>
            <w:left w:val="none" w:sz="0" w:space="0" w:color="auto"/>
            <w:bottom w:val="none" w:sz="0" w:space="0" w:color="auto"/>
            <w:right w:val="none" w:sz="0" w:space="0" w:color="auto"/>
          </w:divBdr>
          <w:divsChild>
            <w:div w:id="700667417">
              <w:marLeft w:val="0"/>
              <w:marRight w:val="0"/>
              <w:marTop w:val="0"/>
              <w:marBottom w:val="0"/>
              <w:divBdr>
                <w:top w:val="none" w:sz="0" w:space="0" w:color="auto"/>
                <w:left w:val="none" w:sz="0" w:space="0" w:color="auto"/>
                <w:bottom w:val="none" w:sz="0" w:space="0" w:color="auto"/>
                <w:right w:val="none" w:sz="0" w:space="0" w:color="auto"/>
              </w:divBdr>
            </w:div>
          </w:divsChild>
        </w:div>
        <w:div w:id="600721490">
          <w:marLeft w:val="0"/>
          <w:marRight w:val="0"/>
          <w:marTop w:val="0"/>
          <w:marBottom w:val="0"/>
          <w:divBdr>
            <w:top w:val="none" w:sz="0" w:space="0" w:color="auto"/>
            <w:left w:val="none" w:sz="0" w:space="0" w:color="auto"/>
            <w:bottom w:val="none" w:sz="0" w:space="0" w:color="auto"/>
            <w:right w:val="none" w:sz="0" w:space="0" w:color="auto"/>
          </w:divBdr>
          <w:divsChild>
            <w:div w:id="33699852">
              <w:marLeft w:val="0"/>
              <w:marRight w:val="0"/>
              <w:marTop w:val="0"/>
              <w:marBottom w:val="0"/>
              <w:divBdr>
                <w:top w:val="none" w:sz="0" w:space="0" w:color="auto"/>
                <w:left w:val="none" w:sz="0" w:space="0" w:color="auto"/>
                <w:bottom w:val="none" w:sz="0" w:space="0" w:color="auto"/>
                <w:right w:val="none" w:sz="0" w:space="0" w:color="auto"/>
              </w:divBdr>
            </w:div>
            <w:div w:id="729428786">
              <w:marLeft w:val="0"/>
              <w:marRight w:val="0"/>
              <w:marTop w:val="0"/>
              <w:marBottom w:val="0"/>
              <w:divBdr>
                <w:top w:val="none" w:sz="0" w:space="0" w:color="auto"/>
                <w:left w:val="none" w:sz="0" w:space="0" w:color="auto"/>
                <w:bottom w:val="none" w:sz="0" w:space="0" w:color="auto"/>
                <w:right w:val="none" w:sz="0" w:space="0" w:color="auto"/>
              </w:divBdr>
              <w:divsChild>
                <w:div w:id="1214537326">
                  <w:marLeft w:val="0"/>
                  <w:marRight w:val="0"/>
                  <w:marTop w:val="0"/>
                  <w:marBottom w:val="0"/>
                  <w:divBdr>
                    <w:top w:val="none" w:sz="0" w:space="0" w:color="auto"/>
                    <w:left w:val="none" w:sz="0" w:space="0" w:color="auto"/>
                    <w:bottom w:val="none" w:sz="0" w:space="0" w:color="auto"/>
                    <w:right w:val="none" w:sz="0" w:space="0" w:color="auto"/>
                  </w:divBdr>
                </w:div>
                <w:div w:id="126006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3976">
          <w:marLeft w:val="0"/>
          <w:marRight w:val="0"/>
          <w:marTop w:val="0"/>
          <w:marBottom w:val="0"/>
          <w:divBdr>
            <w:top w:val="none" w:sz="0" w:space="0" w:color="auto"/>
            <w:left w:val="none" w:sz="0" w:space="0" w:color="auto"/>
            <w:bottom w:val="none" w:sz="0" w:space="0" w:color="auto"/>
            <w:right w:val="none" w:sz="0" w:space="0" w:color="auto"/>
          </w:divBdr>
          <w:divsChild>
            <w:div w:id="1253706284">
              <w:marLeft w:val="0"/>
              <w:marRight w:val="0"/>
              <w:marTop w:val="0"/>
              <w:marBottom w:val="0"/>
              <w:divBdr>
                <w:top w:val="none" w:sz="0" w:space="0" w:color="auto"/>
                <w:left w:val="none" w:sz="0" w:space="0" w:color="auto"/>
                <w:bottom w:val="none" w:sz="0" w:space="0" w:color="auto"/>
                <w:right w:val="none" w:sz="0" w:space="0" w:color="auto"/>
              </w:divBdr>
            </w:div>
          </w:divsChild>
        </w:div>
        <w:div w:id="1145658610">
          <w:marLeft w:val="0"/>
          <w:marRight w:val="0"/>
          <w:marTop w:val="0"/>
          <w:marBottom w:val="0"/>
          <w:divBdr>
            <w:top w:val="none" w:sz="0" w:space="0" w:color="auto"/>
            <w:left w:val="none" w:sz="0" w:space="0" w:color="auto"/>
            <w:bottom w:val="none" w:sz="0" w:space="0" w:color="auto"/>
            <w:right w:val="none" w:sz="0" w:space="0" w:color="auto"/>
          </w:divBdr>
          <w:divsChild>
            <w:div w:id="2022000006">
              <w:marLeft w:val="0"/>
              <w:marRight w:val="0"/>
              <w:marTop w:val="0"/>
              <w:marBottom w:val="0"/>
              <w:divBdr>
                <w:top w:val="none" w:sz="0" w:space="0" w:color="auto"/>
                <w:left w:val="none" w:sz="0" w:space="0" w:color="auto"/>
                <w:bottom w:val="none" w:sz="0" w:space="0" w:color="auto"/>
                <w:right w:val="none" w:sz="0" w:space="0" w:color="auto"/>
              </w:divBdr>
            </w:div>
          </w:divsChild>
        </w:div>
        <w:div w:id="1319073384">
          <w:marLeft w:val="0"/>
          <w:marRight w:val="0"/>
          <w:marTop w:val="0"/>
          <w:marBottom w:val="0"/>
          <w:divBdr>
            <w:top w:val="none" w:sz="0" w:space="0" w:color="auto"/>
            <w:left w:val="none" w:sz="0" w:space="0" w:color="auto"/>
            <w:bottom w:val="none" w:sz="0" w:space="0" w:color="auto"/>
            <w:right w:val="none" w:sz="0" w:space="0" w:color="auto"/>
          </w:divBdr>
          <w:divsChild>
            <w:div w:id="1110510645">
              <w:marLeft w:val="0"/>
              <w:marRight w:val="0"/>
              <w:marTop w:val="0"/>
              <w:marBottom w:val="0"/>
              <w:divBdr>
                <w:top w:val="none" w:sz="0" w:space="0" w:color="auto"/>
                <w:left w:val="none" w:sz="0" w:space="0" w:color="auto"/>
                <w:bottom w:val="none" w:sz="0" w:space="0" w:color="auto"/>
                <w:right w:val="none" w:sz="0" w:space="0" w:color="auto"/>
              </w:divBdr>
            </w:div>
            <w:div w:id="1407532318">
              <w:marLeft w:val="0"/>
              <w:marRight w:val="0"/>
              <w:marTop w:val="0"/>
              <w:marBottom w:val="0"/>
              <w:divBdr>
                <w:top w:val="none" w:sz="0" w:space="0" w:color="auto"/>
                <w:left w:val="none" w:sz="0" w:space="0" w:color="auto"/>
                <w:bottom w:val="none" w:sz="0" w:space="0" w:color="auto"/>
                <w:right w:val="none" w:sz="0" w:space="0" w:color="auto"/>
              </w:divBdr>
            </w:div>
          </w:divsChild>
        </w:div>
        <w:div w:id="1382749495">
          <w:marLeft w:val="0"/>
          <w:marRight w:val="0"/>
          <w:marTop w:val="0"/>
          <w:marBottom w:val="0"/>
          <w:divBdr>
            <w:top w:val="none" w:sz="0" w:space="0" w:color="auto"/>
            <w:left w:val="none" w:sz="0" w:space="0" w:color="auto"/>
            <w:bottom w:val="none" w:sz="0" w:space="0" w:color="auto"/>
            <w:right w:val="none" w:sz="0" w:space="0" w:color="auto"/>
          </w:divBdr>
          <w:divsChild>
            <w:div w:id="935676239">
              <w:marLeft w:val="0"/>
              <w:marRight w:val="0"/>
              <w:marTop w:val="0"/>
              <w:marBottom w:val="0"/>
              <w:divBdr>
                <w:top w:val="none" w:sz="0" w:space="0" w:color="auto"/>
                <w:left w:val="none" w:sz="0" w:space="0" w:color="auto"/>
                <w:bottom w:val="none" w:sz="0" w:space="0" w:color="auto"/>
                <w:right w:val="none" w:sz="0" w:space="0" w:color="auto"/>
              </w:divBdr>
            </w:div>
            <w:div w:id="1006060354">
              <w:marLeft w:val="0"/>
              <w:marRight w:val="0"/>
              <w:marTop w:val="0"/>
              <w:marBottom w:val="0"/>
              <w:divBdr>
                <w:top w:val="none" w:sz="0" w:space="0" w:color="auto"/>
                <w:left w:val="none" w:sz="0" w:space="0" w:color="auto"/>
                <w:bottom w:val="none" w:sz="0" w:space="0" w:color="auto"/>
                <w:right w:val="none" w:sz="0" w:space="0" w:color="auto"/>
              </w:divBdr>
            </w:div>
            <w:div w:id="1360547206">
              <w:marLeft w:val="0"/>
              <w:marRight w:val="0"/>
              <w:marTop w:val="0"/>
              <w:marBottom w:val="0"/>
              <w:divBdr>
                <w:top w:val="none" w:sz="0" w:space="0" w:color="auto"/>
                <w:left w:val="none" w:sz="0" w:space="0" w:color="auto"/>
                <w:bottom w:val="none" w:sz="0" w:space="0" w:color="auto"/>
                <w:right w:val="none" w:sz="0" w:space="0" w:color="auto"/>
              </w:divBdr>
            </w:div>
            <w:div w:id="1874154569">
              <w:marLeft w:val="0"/>
              <w:marRight w:val="0"/>
              <w:marTop w:val="0"/>
              <w:marBottom w:val="0"/>
              <w:divBdr>
                <w:top w:val="none" w:sz="0" w:space="0" w:color="auto"/>
                <w:left w:val="none" w:sz="0" w:space="0" w:color="auto"/>
                <w:bottom w:val="none" w:sz="0" w:space="0" w:color="auto"/>
                <w:right w:val="none" w:sz="0" w:space="0" w:color="auto"/>
              </w:divBdr>
            </w:div>
          </w:divsChild>
        </w:div>
        <w:div w:id="1711878059">
          <w:marLeft w:val="0"/>
          <w:marRight w:val="0"/>
          <w:marTop w:val="0"/>
          <w:marBottom w:val="0"/>
          <w:divBdr>
            <w:top w:val="none" w:sz="0" w:space="0" w:color="auto"/>
            <w:left w:val="none" w:sz="0" w:space="0" w:color="auto"/>
            <w:bottom w:val="none" w:sz="0" w:space="0" w:color="auto"/>
            <w:right w:val="none" w:sz="0" w:space="0" w:color="auto"/>
          </w:divBdr>
          <w:divsChild>
            <w:div w:id="436870772">
              <w:marLeft w:val="0"/>
              <w:marRight w:val="0"/>
              <w:marTop w:val="0"/>
              <w:marBottom w:val="0"/>
              <w:divBdr>
                <w:top w:val="none" w:sz="0" w:space="0" w:color="auto"/>
                <w:left w:val="none" w:sz="0" w:space="0" w:color="auto"/>
                <w:bottom w:val="none" w:sz="0" w:space="0" w:color="auto"/>
                <w:right w:val="none" w:sz="0" w:space="0" w:color="auto"/>
              </w:divBdr>
              <w:divsChild>
                <w:div w:id="421804103">
                  <w:marLeft w:val="0"/>
                  <w:marRight w:val="0"/>
                  <w:marTop w:val="0"/>
                  <w:marBottom w:val="0"/>
                  <w:divBdr>
                    <w:top w:val="none" w:sz="0" w:space="0" w:color="auto"/>
                    <w:left w:val="none" w:sz="0" w:space="0" w:color="auto"/>
                    <w:bottom w:val="none" w:sz="0" w:space="0" w:color="auto"/>
                    <w:right w:val="none" w:sz="0" w:space="0" w:color="auto"/>
                  </w:divBdr>
                  <w:divsChild>
                    <w:div w:id="499933264">
                      <w:marLeft w:val="0"/>
                      <w:marRight w:val="0"/>
                      <w:marTop w:val="0"/>
                      <w:marBottom w:val="0"/>
                      <w:divBdr>
                        <w:top w:val="none" w:sz="0" w:space="0" w:color="auto"/>
                        <w:left w:val="none" w:sz="0" w:space="0" w:color="auto"/>
                        <w:bottom w:val="none" w:sz="0" w:space="0" w:color="auto"/>
                        <w:right w:val="none" w:sz="0" w:space="0" w:color="auto"/>
                      </w:divBdr>
                    </w:div>
                    <w:div w:id="1875606577">
                      <w:marLeft w:val="0"/>
                      <w:marRight w:val="0"/>
                      <w:marTop w:val="0"/>
                      <w:marBottom w:val="0"/>
                      <w:divBdr>
                        <w:top w:val="none" w:sz="0" w:space="0" w:color="auto"/>
                        <w:left w:val="none" w:sz="0" w:space="0" w:color="auto"/>
                        <w:bottom w:val="none" w:sz="0" w:space="0" w:color="auto"/>
                        <w:right w:val="none" w:sz="0" w:space="0" w:color="auto"/>
                      </w:divBdr>
                    </w:div>
                  </w:divsChild>
                </w:div>
                <w:div w:id="1409226809">
                  <w:marLeft w:val="0"/>
                  <w:marRight w:val="0"/>
                  <w:marTop w:val="0"/>
                  <w:marBottom w:val="0"/>
                  <w:divBdr>
                    <w:top w:val="none" w:sz="0" w:space="0" w:color="auto"/>
                    <w:left w:val="none" w:sz="0" w:space="0" w:color="auto"/>
                    <w:bottom w:val="none" w:sz="0" w:space="0" w:color="auto"/>
                    <w:right w:val="none" w:sz="0" w:space="0" w:color="auto"/>
                  </w:divBdr>
                  <w:divsChild>
                    <w:div w:id="1068041779">
                      <w:marLeft w:val="0"/>
                      <w:marRight w:val="0"/>
                      <w:marTop w:val="0"/>
                      <w:marBottom w:val="0"/>
                      <w:divBdr>
                        <w:top w:val="none" w:sz="0" w:space="0" w:color="auto"/>
                        <w:left w:val="none" w:sz="0" w:space="0" w:color="auto"/>
                        <w:bottom w:val="none" w:sz="0" w:space="0" w:color="auto"/>
                        <w:right w:val="none" w:sz="0" w:space="0" w:color="auto"/>
                      </w:divBdr>
                    </w:div>
                  </w:divsChild>
                </w:div>
                <w:div w:id="1763916395">
                  <w:marLeft w:val="0"/>
                  <w:marRight w:val="0"/>
                  <w:marTop w:val="0"/>
                  <w:marBottom w:val="0"/>
                  <w:divBdr>
                    <w:top w:val="none" w:sz="0" w:space="0" w:color="auto"/>
                    <w:left w:val="none" w:sz="0" w:space="0" w:color="auto"/>
                    <w:bottom w:val="none" w:sz="0" w:space="0" w:color="auto"/>
                    <w:right w:val="none" w:sz="0" w:space="0" w:color="auto"/>
                  </w:divBdr>
                  <w:divsChild>
                    <w:div w:id="441606911">
                      <w:marLeft w:val="0"/>
                      <w:marRight w:val="0"/>
                      <w:marTop w:val="0"/>
                      <w:marBottom w:val="0"/>
                      <w:divBdr>
                        <w:top w:val="none" w:sz="0" w:space="0" w:color="auto"/>
                        <w:left w:val="none" w:sz="0" w:space="0" w:color="auto"/>
                        <w:bottom w:val="none" w:sz="0" w:space="0" w:color="auto"/>
                        <w:right w:val="none" w:sz="0" w:space="0" w:color="auto"/>
                      </w:divBdr>
                      <w:divsChild>
                        <w:div w:id="858933244">
                          <w:marLeft w:val="0"/>
                          <w:marRight w:val="0"/>
                          <w:marTop w:val="0"/>
                          <w:marBottom w:val="0"/>
                          <w:divBdr>
                            <w:top w:val="none" w:sz="0" w:space="0" w:color="auto"/>
                            <w:left w:val="none" w:sz="0" w:space="0" w:color="auto"/>
                            <w:bottom w:val="none" w:sz="0" w:space="0" w:color="auto"/>
                            <w:right w:val="none" w:sz="0" w:space="0" w:color="auto"/>
                          </w:divBdr>
                        </w:div>
                        <w:div w:id="202882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393739">
              <w:marLeft w:val="0"/>
              <w:marRight w:val="0"/>
              <w:marTop w:val="0"/>
              <w:marBottom w:val="0"/>
              <w:divBdr>
                <w:top w:val="none" w:sz="0" w:space="0" w:color="auto"/>
                <w:left w:val="none" w:sz="0" w:space="0" w:color="auto"/>
                <w:bottom w:val="none" w:sz="0" w:space="0" w:color="auto"/>
                <w:right w:val="none" w:sz="0" w:space="0" w:color="auto"/>
              </w:divBdr>
              <w:divsChild>
                <w:div w:id="180049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158060">
          <w:marLeft w:val="0"/>
          <w:marRight w:val="0"/>
          <w:marTop w:val="0"/>
          <w:marBottom w:val="0"/>
          <w:divBdr>
            <w:top w:val="none" w:sz="0" w:space="0" w:color="auto"/>
            <w:left w:val="none" w:sz="0" w:space="0" w:color="auto"/>
            <w:bottom w:val="none" w:sz="0" w:space="0" w:color="auto"/>
            <w:right w:val="none" w:sz="0" w:space="0" w:color="auto"/>
          </w:divBdr>
          <w:divsChild>
            <w:div w:id="1116289865">
              <w:marLeft w:val="0"/>
              <w:marRight w:val="0"/>
              <w:marTop w:val="0"/>
              <w:marBottom w:val="0"/>
              <w:divBdr>
                <w:top w:val="none" w:sz="0" w:space="0" w:color="auto"/>
                <w:left w:val="none" w:sz="0" w:space="0" w:color="auto"/>
                <w:bottom w:val="none" w:sz="0" w:space="0" w:color="auto"/>
                <w:right w:val="none" w:sz="0" w:space="0" w:color="auto"/>
              </w:divBdr>
            </w:div>
            <w:div w:id="1261983730">
              <w:marLeft w:val="0"/>
              <w:marRight w:val="0"/>
              <w:marTop w:val="0"/>
              <w:marBottom w:val="0"/>
              <w:divBdr>
                <w:top w:val="none" w:sz="0" w:space="0" w:color="auto"/>
                <w:left w:val="none" w:sz="0" w:space="0" w:color="auto"/>
                <w:bottom w:val="none" w:sz="0" w:space="0" w:color="auto"/>
                <w:right w:val="none" w:sz="0" w:space="0" w:color="auto"/>
              </w:divBdr>
            </w:div>
            <w:div w:id="1827086967">
              <w:marLeft w:val="0"/>
              <w:marRight w:val="0"/>
              <w:marTop w:val="0"/>
              <w:marBottom w:val="0"/>
              <w:divBdr>
                <w:top w:val="none" w:sz="0" w:space="0" w:color="auto"/>
                <w:left w:val="none" w:sz="0" w:space="0" w:color="auto"/>
                <w:bottom w:val="none" w:sz="0" w:space="0" w:color="auto"/>
                <w:right w:val="none" w:sz="0" w:space="0" w:color="auto"/>
              </w:divBdr>
            </w:div>
            <w:div w:id="2008053848">
              <w:marLeft w:val="0"/>
              <w:marRight w:val="0"/>
              <w:marTop w:val="0"/>
              <w:marBottom w:val="0"/>
              <w:divBdr>
                <w:top w:val="none" w:sz="0" w:space="0" w:color="auto"/>
                <w:left w:val="none" w:sz="0" w:space="0" w:color="auto"/>
                <w:bottom w:val="none" w:sz="0" w:space="0" w:color="auto"/>
                <w:right w:val="none" w:sz="0" w:space="0" w:color="auto"/>
              </w:divBdr>
            </w:div>
          </w:divsChild>
        </w:div>
        <w:div w:id="2123497857">
          <w:marLeft w:val="0"/>
          <w:marRight w:val="0"/>
          <w:marTop w:val="0"/>
          <w:marBottom w:val="0"/>
          <w:divBdr>
            <w:top w:val="none" w:sz="0" w:space="0" w:color="auto"/>
            <w:left w:val="none" w:sz="0" w:space="0" w:color="auto"/>
            <w:bottom w:val="none" w:sz="0" w:space="0" w:color="auto"/>
            <w:right w:val="none" w:sz="0" w:space="0" w:color="auto"/>
          </w:divBdr>
        </w:div>
      </w:divsChild>
    </w:div>
    <w:div w:id="1000356405">
      <w:bodyDiv w:val="1"/>
      <w:marLeft w:val="0"/>
      <w:marRight w:val="0"/>
      <w:marTop w:val="0"/>
      <w:marBottom w:val="0"/>
      <w:divBdr>
        <w:top w:val="none" w:sz="0" w:space="0" w:color="auto"/>
        <w:left w:val="none" w:sz="0" w:space="0" w:color="auto"/>
        <w:bottom w:val="none" w:sz="0" w:space="0" w:color="auto"/>
        <w:right w:val="none" w:sz="0" w:space="0" w:color="auto"/>
      </w:divBdr>
    </w:div>
    <w:div w:id="1008412859">
      <w:bodyDiv w:val="1"/>
      <w:marLeft w:val="0"/>
      <w:marRight w:val="0"/>
      <w:marTop w:val="0"/>
      <w:marBottom w:val="0"/>
      <w:divBdr>
        <w:top w:val="none" w:sz="0" w:space="0" w:color="auto"/>
        <w:left w:val="none" w:sz="0" w:space="0" w:color="auto"/>
        <w:bottom w:val="none" w:sz="0" w:space="0" w:color="auto"/>
        <w:right w:val="none" w:sz="0" w:space="0" w:color="auto"/>
      </w:divBdr>
    </w:div>
    <w:div w:id="1033112689">
      <w:bodyDiv w:val="1"/>
      <w:marLeft w:val="0"/>
      <w:marRight w:val="0"/>
      <w:marTop w:val="0"/>
      <w:marBottom w:val="0"/>
      <w:divBdr>
        <w:top w:val="none" w:sz="0" w:space="0" w:color="auto"/>
        <w:left w:val="none" w:sz="0" w:space="0" w:color="auto"/>
        <w:bottom w:val="none" w:sz="0" w:space="0" w:color="auto"/>
        <w:right w:val="none" w:sz="0" w:space="0" w:color="auto"/>
      </w:divBdr>
    </w:div>
    <w:div w:id="1052582083">
      <w:bodyDiv w:val="1"/>
      <w:marLeft w:val="0"/>
      <w:marRight w:val="0"/>
      <w:marTop w:val="0"/>
      <w:marBottom w:val="0"/>
      <w:divBdr>
        <w:top w:val="none" w:sz="0" w:space="0" w:color="auto"/>
        <w:left w:val="none" w:sz="0" w:space="0" w:color="auto"/>
        <w:bottom w:val="none" w:sz="0" w:space="0" w:color="auto"/>
        <w:right w:val="none" w:sz="0" w:space="0" w:color="auto"/>
      </w:divBdr>
    </w:div>
    <w:div w:id="1094352485">
      <w:bodyDiv w:val="1"/>
      <w:marLeft w:val="0"/>
      <w:marRight w:val="0"/>
      <w:marTop w:val="0"/>
      <w:marBottom w:val="0"/>
      <w:divBdr>
        <w:top w:val="none" w:sz="0" w:space="0" w:color="auto"/>
        <w:left w:val="none" w:sz="0" w:space="0" w:color="auto"/>
        <w:bottom w:val="none" w:sz="0" w:space="0" w:color="auto"/>
        <w:right w:val="none" w:sz="0" w:space="0" w:color="auto"/>
      </w:divBdr>
    </w:div>
    <w:div w:id="1157191247">
      <w:bodyDiv w:val="1"/>
      <w:marLeft w:val="0"/>
      <w:marRight w:val="0"/>
      <w:marTop w:val="0"/>
      <w:marBottom w:val="0"/>
      <w:divBdr>
        <w:top w:val="none" w:sz="0" w:space="0" w:color="auto"/>
        <w:left w:val="none" w:sz="0" w:space="0" w:color="auto"/>
        <w:bottom w:val="none" w:sz="0" w:space="0" w:color="auto"/>
        <w:right w:val="none" w:sz="0" w:space="0" w:color="auto"/>
      </w:divBdr>
    </w:div>
    <w:div w:id="1165196927">
      <w:bodyDiv w:val="1"/>
      <w:marLeft w:val="0"/>
      <w:marRight w:val="0"/>
      <w:marTop w:val="0"/>
      <w:marBottom w:val="0"/>
      <w:divBdr>
        <w:top w:val="none" w:sz="0" w:space="0" w:color="auto"/>
        <w:left w:val="none" w:sz="0" w:space="0" w:color="auto"/>
        <w:bottom w:val="none" w:sz="0" w:space="0" w:color="auto"/>
        <w:right w:val="none" w:sz="0" w:space="0" w:color="auto"/>
      </w:divBdr>
    </w:div>
    <w:div w:id="1167287496">
      <w:bodyDiv w:val="1"/>
      <w:marLeft w:val="0"/>
      <w:marRight w:val="0"/>
      <w:marTop w:val="0"/>
      <w:marBottom w:val="0"/>
      <w:divBdr>
        <w:top w:val="none" w:sz="0" w:space="0" w:color="auto"/>
        <w:left w:val="none" w:sz="0" w:space="0" w:color="auto"/>
        <w:bottom w:val="none" w:sz="0" w:space="0" w:color="auto"/>
        <w:right w:val="none" w:sz="0" w:space="0" w:color="auto"/>
      </w:divBdr>
      <w:divsChild>
        <w:div w:id="372850877">
          <w:marLeft w:val="0"/>
          <w:marRight w:val="0"/>
          <w:marTop w:val="0"/>
          <w:marBottom w:val="0"/>
          <w:divBdr>
            <w:top w:val="none" w:sz="0" w:space="0" w:color="auto"/>
            <w:left w:val="none" w:sz="0" w:space="0" w:color="auto"/>
            <w:bottom w:val="none" w:sz="0" w:space="0" w:color="auto"/>
            <w:right w:val="none" w:sz="0" w:space="0" w:color="auto"/>
          </w:divBdr>
        </w:div>
        <w:div w:id="962855721">
          <w:marLeft w:val="0"/>
          <w:marRight w:val="0"/>
          <w:marTop w:val="0"/>
          <w:marBottom w:val="0"/>
          <w:divBdr>
            <w:top w:val="none" w:sz="0" w:space="0" w:color="auto"/>
            <w:left w:val="none" w:sz="0" w:space="0" w:color="auto"/>
            <w:bottom w:val="none" w:sz="0" w:space="0" w:color="auto"/>
            <w:right w:val="none" w:sz="0" w:space="0" w:color="auto"/>
          </w:divBdr>
        </w:div>
        <w:div w:id="1284120324">
          <w:marLeft w:val="0"/>
          <w:marRight w:val="0"/>
          <w:marTop w:val="0"/>
          <w:marBottom w:val="0"/>
          <w:divBdr>
            <w:top w:val="none" w:sz="0" w:space="0" w:color="auto"/>
            <w:left w:val="none" w:sz="0" w:space="0" w:color="auto"/>
            <w:bottom w:val="none" w:sz="0" w:space="0" w:color="auto"/>
            <w:right w:val="none" w:sz="0" w:space="0" w:color="auto"/>
          </w:divBdr>
        </w:div>
        <w:div w:id="1765757751">
          <w:marLeft w:val="0"/>
          <w:marRight w:val="0"/>
          <w:marTop w:val="0"/>
          <w:marBottom w:val="0"/>
          <w:divBdr>
            <w:top w:val="none" w:sz="0" w:space="0" w:color="auto"/>
            <w:left w:val="none" w:sz="0" w:space="0" w:color="auto"/>
            <w:bottom w:val="none" w:sz="0" w:space="0" w:color="auto"/>
            <w:right w:val="none" w:sz="0" w:space="0" w:color="auto"/>
          </w:divBdr>
        </w:div>
      </w:divsChild>
    </w:div>
    <w:div w:id="1176072549">
      <w:bodyDiv w:val="1"/>
      <w:marLeft w:val="0"/>
      <w:marRight w:val="0"/>
      <w:marTop w:val="0"/>
      <w:marBottom w:val="0"/>
      <w:divBdr>
        <w:top w:val="none" w:sz="0" w:space="0" w:color="auto"/>
        <w:left w:val="none" w:sz="0" w:space="0" w:color="auto"/>
        <w:bottom w:val="none" w:sz="0" w:space="0" w:color="auto"/>
        <w:right w:val="none" w:sz="0" w:space="0" w:color="auto"/>
      </w:divBdr>
    </w:div>
    <w:div w:id="1194002171">
      <w:bodyDiv w:val="1"/>
      <w:marLeft w:val="0"/>
      <w:marRight w:val="0"/>
      <w:marTop w:val="0"/>
      <w:marBottom w:val="0"/>
      <w:divBdr>
        <w:top w:val="none" w:sz="0" w:space="0" w:color="auto"/>
        <w:left w:val="none" w:sz="0" w:space="0" w:color="auto"/>
        <w:bottom w:val="none" w:sz="0" w:space="0" w:color="auto"/>
        <w:right w:val="none" w:sz="0" w:space="0" w:color="auto"/>
      </w:divBdr>
    </w:div>
    <w:div w:id="1198279648">
      <w:bodyDiv w:val="1"/>
      <w:marLeft w:val="0"/>
      <w:marRight w:val="0"/>
      <w:marTop w:val="0"/>
      <w:marBottom w:val="0"/>
      <w:divBdr>
        <w:top w:val="none" w:sz="0" w:space="0" w:color="auto"/>
        <w:left w:val="none" w:sz="0" w:space="0" w:color="auto"/>
        <w:bottom w:val="none" w:sz="0" w:space="0" w:color="auto"/>
        <w:right w:val="none" w:sz="0" w:space="0" w:color="auto"/>
      </w:divBdr>
    </w:div>
    <w:div w:id="1204371695">
      <w:bodyDiv w:val="1"/>
      <w:marLeft w:val="0"/>
      <w:marRight w:val="0"/>
      <w:marTop w:val="0"/>
      <w:marBottom w:val="0"/>
      <w:divBdr>
        <w:top w:val="none" w:sz="0" w:space="0" w:color="auto"/>
        <w:left w:val="none" w:sz="0" w:space="0" w:color="auto"/>
        <w:bottom w:val="none" w:sz="0" w:space="0" w:color="auto"/>
        <w:right w:val="none" w:sz="0" w:space="0" w:color="auto"/>
      </w:divBdr>
    </w:div>
    <w:div w:id="1232734736">
      <w:bodyDiv w:val="1"/>
      <w:marLeft w:val="0"/>
      <w:marRight w:val="0"/>
      <w:marTop w:val="0"/>
      <w:marBottom w:val="0"/>
      <w:divBdr>
        <w:top w:val="none" w:sz="0" w:space="0" w:color="auto"/>
        <w:left w:val="none" w:sz="0" w:space="0" w:color="auto"/>
        <w:bottom w:val="none" w:sz="0" w:space="0" w:color="auto"/>
        <w:right w:val="none" w:sz="0" w:space="0" w:color="auto"/>
      </w:divBdr>
    </w:div>
    <w:div w:id="1250503409">
      <w:bodyDiv w:val="1"/>
      <w:marLeft w:val="0"/>
      <w:marRight w:val="0"/>
      <w:marTop w:val="0"/>
      <w:marBottom w:val="0"/>
      <w:divBdr>
        <w:top w:val="none" w:sz="0" w:space="0" w:color="auto"/>
        <w:left w:val="none" w:sz="0" w:space="0" w:color="auto"/>
        <w:bottom w:val="none" w:sz="0" w:space="0" w:color="auto"/>
        <w:right w:val="none" w:sz="0" w:space="0" w:color="auto"/>
      </w:divBdr>
    </w:div>
    <w:div w:id="1281835413">
      <w:bodyDiv w:val="1"/>
      <w:marLeft w:val="0"/>
      <w:marRight w:val="0"/>
      <w:marTop w:val="0"/>
      <w:marBottom w:val="0"/>
      <w:divBdr>
        <w:top w:val="none" w:sz="0" w:space="0" w:color="auto"/>
        <w:left w:val="none" w:sz="0" w:space="0" w:color="auto"/>
        <w:bottom w:val="none" w:sz="0" w:space="0" w:color="auto"/>
        <w:right w:val="none" w:sz="0" w:space="0" w:color="auto"/>
      </w:divBdr>
      <w:divsChild>
        <w:div w:id="940650758">
          <w:marLeft w:val="0"/>
          <w:marRight w:val="0"/>
          <w:marTop w:val="0"/>
          <w:marBottom w:val="0"/>
          <w:divBdr>
            <w:top w:val="none" w:sz="0" w:space="0" w:color="auto"/>
            <w:left w:val="none" w:sz="0" w:space="0" w:color="auto"/>
            <w:bottom w:val="none" w:sz="0" w:space="0" w:color="auto"/>
            <w:right w:val="none" w:sz="0" w:space="0" w:color="auto"/>
          </w:divBdr>
          <w:divsChild>
            <w:div w:id="444348482">
              <w:marLeft w:val="0"/>
              <w:marRight w:val="0"/>
              <w:marTop w:val="0"/>
              <w:marBottom w:val="0"/>
              <w:divBdr>
                <w:top w:val="none" w:sz="0" w:space="0" w:color="auto"/>
                <w:left w:val="none" w:sz="0" w:space="0" w:color="auto"/>
                <w:bottom w:val="none" w:sz="0" w:space="0" w:color="auto"/>
                <w:right w:val="none" w:sz="0" w:space="0" w:color="auto"/>
              </w:divBdr>
            </w:div>
            <w:div w:id="1408572598">
              <w:marLeft w:val="0"/>
              <w:marRight w:val="0"/>
              <w:marTop w:val="0"/>
              <w:marBottom w:val="0"/>
              <w:divBdr>
                <w:top w:val="none" w:sz="0" w:space="0" w:color="auto"/>
                <w:left w:val="none" w:sz="0" w:space="0" w:color="auto"/>
                <w:bottom w:val="none" w:sz="0" w:space="0" w:color="auto"/>
                <w:right w:val="none" w:sz="0" w:space="0" w:color="auto"/>
              </w:divBdr>
            </w:div>
            <w:div w:id="23123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705927">
      <w:bodyDiv w:val="1"/>
      <w:marLeft w:val="0"/>
      <w:marRight w:val="0"/>
      <w:marTop w:val="0"/>
      <w:marBottom w:val="0"/>
      <w:divBdr>
        <w:top w:val="none" w:sz="0" w:space="0" w:color="auto"/>
        <w:left w:val="none" w:sz="0" w:space="0" w:color="auto"/>
        <w:bottom w:val="none" w:sz="0" w:space="0" w:color="auto"/>
        <w:right w:val="none" w:sz="0" w:space="0" w:color="auto"/>
      </w:divBdr>
    </w:div>
    <w:div w:id="1290893239">
      <w:bodyDiv w:val="1"/>
      <w:marLeft w:val="0"/>
      <w:marRight w:val="0"/>
      <w:marTop w:val="0"/>
      <w:marBottom w:val="0"/>
      <w:divBdr>
        <w:top w:val="none" w:sz="0" w:space="0" w:color="auto"/>
        <w:left w:val="none" w:sz="0" w:space="0" w:color="auto"/>
        <w:bottom w:val="none" w:sz="0" w:space="0" w:color="auto"/>
        <w:right w:val="none" w:sz="0" w:space="0" w:color="auto"/>
      </w:divBdr>
    </w:div>
    <w:div w:id="1291008950">
      <w:bodyDiv w:val="1"/>
      <w:marLeft w:val="0"/>
      <w:marRight w:val="0"/>
      <w:marTop w:val="0"/>
      <w:marBottom w:val="0"/>
      <w:divBdr>
        <w:top w:val="none" w:sz="0" w:space="0" w:color="auto"/>
        <w:left w:val="none" w:sz="0" w:space="0" w:color="auto"/>
        <w:bottom w:val="none" w:sz="0" w:space="0" w:color="auto"/>
        <w:right w:val="none" w:sz="0" w:space="0" w:color="auto"/>
      </w:divBdr>
    </w:div>
    <w:div w:id="1297683946">
      <w:bodyDiv w:val="1"/>
      <w:marLeft w:val="0"/>
      <w:marRight w:val="0"/>
      <w:marTop w:val="0"/>
      <w:marBottom w:val="0"/>
      <w:divBdr>
        <w:top w:val="none" w:sz="0" w:space="0" w:color="auto"/>
        <w:left w:val="none" w:sz="0" w:space="0" w:color="auto"/>
        <w:bottom w:val="none" w:sz="0" w:space="0" w:color="auto"/>
        <w:right w:val="none" w:sz="0" w:space="0" w:color="auto"/>
      </w:divBdr>
    </w:div>
    <w:div w:id="1312171493">
      <w:bodyDiv w:val="1"/>
      <w:marLeft w:val="0"/>
      <w:marRight w:val="0"/>
      <w:marTop w:val="0"/>
      <w:marBottom w:val="0"/>
      <w:divBdr>
        <w:top w:val="none" w:sz="0" w:space="0" w:color="auto"/>
        <w:left w:val="none" w:sz="0" w:space="0" w:color="auto"/>
        <w:bottom w:val="none" w:sz="0" w:space="0" w:color="auto"/>
        <w:right w:val="none" w:sz="0" w:space="0" w:color="auto"/>
      </w:divBdr>
    </w:div>
    <w:div w:id="1325662564">
      <w:bodyDiv w:val="1"/>
      <w:marLeft w:val="0"/>
      <w:marRight w:val="0"/>
      <w:marTop w:val="0"/>
      <w:marBottom w:val="0"/>
      <w:divBdr>
        <w:top w:val="none" w:sz="0" w:space="0" w:color="auto"/>
        <w:left w:val="none" w:sz="0" w:space="0" w:color="auto"/>
        <w:bottom w:val="none" w:sz="0" w:space="0" w:color="auto"/>
        <w:right w:val="none" w:sz="0" w:space="0" w:color="auto"/>
      </w:divBdr>
    </w:div>
    <w:div w:id="1330402813">
      <w:bodyDiv w:val="1"/>
      <w:marLeft w:val="0"/>
      <w:marRight w:val="0"/>
      <w:marTop w:val="0"/>
      <w:marBottom w:val="0"/>
      <w:divBdr>
        <w:top w:val="none" w:sz="0" w:space="0" w:color="auto"/>
        <w:left w:val="none" w:sz="0" w:space="0" w:color="auto"/>
        <w:bottom w:val="none" w:sz="0" w:space="0" w:color="auto"/>
        <w:right w:val="none" w:sz="0" w:space="0" w:color="auto"/>
      </w:divBdr>
    </w:div>
    <w:div w:id="1356611325">
      <w:bodyDiv w:val="1"/>
      <w:marLeft w:val="0"/>
      <w:marRight w:val="0"/>
      <w:marTop w:val="0"/>
      <w:marBottom w:val="0"/>
      <w:divBdr>
        <w:top w:val="none" w:sz="0" w:space="0" w:color="auto"/>
        <w:left w:val="none" w:sz="0" w:space="0" w:color="auto"/>
        <w:bottom w:val="none" w:sz="0" w:space="0" w:color="auto"/>
        <w:right w:val="none" w:sz="0" w:space="0" w:color="auto"/>
      </w:divBdr>
    </w:div>
    <w:div w:id="1397313935">
      <w:bodyDiv w:val="1"/>
      <w:marLeft w:val="0"/>
      <w:marRight w:val="0"/>
      <w:marTop w:val="0"/>
      <w:marBottom w:val="0"/>
      <w:divBdr>
        <w:top w:val="none" w:sz="0" w:space="0" w:color="auto"/>
        <w:left w:val="none" w:sz="0" w:space="0" w:color="auto"/>
        <w:bottom w:val="none" w:sz="0" w:space="0" w:color="auto"/>
        <w:right w:val="none" w:sz="0" w:space="0" w:color="auto"/>
      </w:divBdr>
    </w:div>
    <w:div w:id="1401517600">
      <w:bodyDiv w:val="1"/>
      <w:marLeft w:val="0"/>
      <w:marRight w:val="0"/>
      <w:marTop w:val="0"/>
      <w:marBottom w:val="0"/>
      <w:divBdr>
        <w:top w:val="none" w:sz="0" w:space="0" w:color="auto"/>
        <w:left w:val="none" w:sz="0" w:space="0" w:color="auto"/>
        <w:bottom w:val="none" w:sz="0" w:space="0" w:color="auto"/>
        <w:right w:val="none" w:sz="0" w:space="0" w:color="auto"/>
      </w:divBdr>
    </w:div>
    <w:div w:id="1426341982">
      <w:bodyDiv w:val="1"/>
      <w:marLeft w:val="0"/>
      <w:marRight w:val="0"/>
      <w:marTop w:val="0"/>
      <w:marBottom w:val="0"/>
      <w:divBdr>
        <w:top w:val="none" w:sz="0" w:space="0" w:color="auto"/>
        <w:left w:val="none" w:sz="0" w:space="0" w:color="auto"/>
        <w:bottom w:val="none" w:sz="0" w:space="0" w:color="auto"/>
        <w:right w:val="none" w:sz="0" w:space="0" w:color="auto"/>
      </w:divBdr>
    </w:div>
    <w:div w:id="1426615125">
      <w:bodyDiv w:val="1"/>
      <w:marLeft w:val="0"/>
      <w:marRight w:val="0"/>
      <w:marTop w:val="0"/>
      <w:marBottom w:val="0"/>
      <w:divBdr>
        <w:top w:val="none" w:sz="0" w:space="0" w:color="auto"/>
        <w:left w:val="none" w:sz="0" w:space="0" w:color="auto"/>
        <w:bottom w:val="none" w:sz="0" w:space="0" w:color="auto"/>
        <w:right w:val="none" w:sz="0" w:space="0" w:color="auto"/>
      </w:divBdr>
    </w:div>
    <w:div w:id="1429547080">
      <w:bodyDiv w:val="1"/>
      <w:marLeft w:val="0"/>
      <w:marRight w:val="0"/>
      <w:marTop w:val="0"/>
      <w:marBottom w:val="0"/>
      <w:divBdr>
        <w:top w:val="none" w:sz="0" w:space="0" w:color="auto"/>
        <w:left w:val="none" w:sz="0" w:space="0" w:color="auto"/>
        <w:bottom w:val="none" w:sz="0" w:space="0" w:color="auto"/>
        <w:right w:val="none" w:sz="0" w:space="0" w:color="auto"/>
      </w:divBdr>
    </w:div>
    <w:div w:id="1461995912">
      <w:bodyDiv w:val="1"/>
      <w:marLeft w:val="0"/>
      <w:marRight w:val="0"/>
      <w:marTop w:val="0"/>
      <w:marBottom w:val="0"/>
      <w:divBdr>
        <w:top w:val="none" w:sz="0" w:space="0" w:color="auto"/>
        <w:left w:val="none" w:sz="0" w:space="0" w:color="auto"/>
        <w:bottom w:val="none" w:sz="0" w:space="0" w:color="auto"/>
        <w:right w:val="none" w:sz="0" w:space="0" w:color="auto"/>
      </w:divBdr>
    </w:div>
    <w:div w:id="1462382653">
      <w:bodyDiv w:val="1"/>
      <w:marLeft w:val="0"/>
      <w:marRight w:val="0"/>
      <w:marTop w:val="0"/>
      <w:marBottom w:val="0"/>
      <w:divBdr>
        <w:top w:val="none" w:sz="0" w:space="0" w:color="auto"/>
        <w:left w:val="none" w:sz="0" w:space="0" w:color="auto"/>
        <w:bottom w:val="none" w:sz="0" w:space="0" w:color="auto"/>
        <w:right w:val="none" w:sz="0" w:space="0" w:color="auto"/>
      </w:divBdr>
    </w:div>
    <w:div w:id="1483618638">
      <w:bodyDiv w:val="1"/>
      <w:marLeft w:val="0"/>
      <w:marRight w:val="0"/>
      <w:marTop w:val="0"/>
      <w:marBottom w:val="0"/>
      <w:divBdr>
        <w:top w:val="none" w:sz="0" w:space="0" w:color="auto"/>
        <w:left w:val="none" w:sz="0" w:space="0" w:color="auto"/>
        <w:bottom w:val="none" w:sz="0" w:space="0" w:color="auto"/>
        <w:right w:val="none" w:sz="0" w:space="0" w:color="auto"/>
      </w:divBdr>
    </w:div>
    <w:div w:id="1495150097">
      <w:bodyDiv w:val="1"/>
      <w:marLeft w:val="0"/>
      <w:marRight w:val="0"/>
      <w:marTop w:val="0"/>
      <w:marBottom w:val="0"/>
      <w:divBdr>
        <w:top w:val="none" w:sz="0" w:space="0" w:color="auto"/>
        <w:left w:val="none" w:sz="0" w:space="0" w:color="auto"/>
        <w:bottom w:val="none" w:sz="0" w:space="0" w:color="auto"/>
        <w:right w:val="none" w:sz="0" w:space="0" w:color="auto"/>
      </w:divBdr>
    </w:div>
    <w:div w:id="1517882163">
      <w:bodyDiv w:val="1"/>
      <w:marLeft w:val="0"/>
      <w:marRight w:val="0"/>
      <w:marTop w:val="0"/>
      <w:marBottom w:val="0"/>
      <w:divBdr>
        <w:top w:val="none" w:sz="0" w:space="0" w:color="auto"/>
        <w:left w:val="none" w:sz="0" w:space="0" w:color="auto"/>
        <w:bottom w:val="none" w:sz="0" w:space="0" w:color="auto"/>
        <w:right w:val="none" w:sz="0" w:space="0" w:color="auto"/>
      </w:divBdr>
    </w:div>
    <w:div w:id="1522275703">
      <w:bodyDiv w:val="1"/>
      <w:marLeft w:val="0"/>
      <w:marRight w:val="0"/>
      <w:marTop w:val="0"/>
      <w:marBottom w:val="0"/>
      <w:divBdr>
        <w:top w:val="none" w:sz="0" w:space="0" w:color="auto"/>
        <w:left w:val="none" w:sz="0" w:space="0" w:color="auto"/>
        <w:bottom w:val="none" w:sz="0" w:space="0" w:color="auto"/>
        <w:right w:val="none" w:sz="0" w:space="0" w:color="auto"/>
      </w:divBdr>
    </w:div>
    <w:div w:id="1535999993">
      <w:bodyDiv w:val="1"/>
      <w:marLeft w:val="0"/>
      <w:marRight w:val="0"/>
      <w:marTop w:val="0"/>
      <w:marBottom w:val="0"/>
      <w:divBdr>
        <w:top w:val="none" w:sz="0" w:space="0" w:color="auto"/>
        <w:left w:val="none" w:sz="0" w:space="0" w:color="auto"/>
        <w:bottom w:val="none" w:sz="0" w:space="0" w:color="auto"/>
        <w:right w:val="none" w:sz="0" w:space="0" w:color="auto"/>
      </w:divBdr>
    </w:div>
    <w:div w:id="1537934839">
      <w:bodyDiv w:val="1"/>
      <w:marLeft w:val="0"/>
      <w:marRight w:val="0"/>
      <w:marTop w:val="0"/>
      <w:marBottom w:val="0"/>
      <w:divBdr>
        <w:top w:val="none" w:sz="0" w:space="0" w:color="auto"/>
        <w:left w:val="none" w:sz="0" w:space="0" w:color="auto"/>
        <w:bottom w:val="none" w:sz="0" w:space="0" w:color="auto"/>
        <w:right w:val="none" w:sz="0" w:space="0" w:color="auto"/>
      </w:divBdr>
    </w:div>
    <w:div w:id="1574319017">
      <w:bodyDiv w:val="1"/>
      <w:marLeft w:val="0"/>
      <w:marRight w:val="0"/>
      <w:marTop w:val="0"/>
      <w:marBottom w:val="0"/>
      <w:divBdr>
        <w:top w:val="none" w:sz="0" w:space="0" w:color="auto"/>
        <w:left w:val="none" w:sz="0" w:space="0" w:color="auto"/>
        <w:bottom w:val="none" w:sz="0" w:space="0" w:color="auto"/>
        <w:right w:val="none" w:sz="0" w:space="0" w:color="auto"/>
      </w:divBdr>
    </w:div>
    <w:div w:id="1574967574">
      <w:bodyDiv w:val="1"/>
      <w:marLeft w:val="0"/>
      <w:marRight w:val="0"/>
      <w:marTop w:val="0"/>
      <w:marBottom w:val="0"/>
      <w:divBdr>
        <w:top w:val="none" w:sz="0" w:space="0" w:color="auto"/>
        <w:left w:val="none" w:sz="0" w:space="0" w:color="auto"/>
        <w:bottom w:val="none" w:sz="0" w:space="0" w:color="auto"/>
        <w:right w:val="none" w:sz="0" w:space="0" w:color="auto"/>
      </w:divBdr>
    </w:div>
    <w:div w:id="1591771048">
      <w:bodyDiv w:val="1"/>
      <w:marLeft w:val="0"/>
      <w:marRight w:val="0"/>
      <w:marTop w:val="0"/>
      <w:marBottom w:val="0"/>
      <w:divBdr>
        <w:top w:val="none" w:sz="0" w:space="0" w:color="auto"/>
        <w:left w:val="none" w:sz="0" w:space="0" w:color="auto"/>
        <w:bottom w:val="none" w:sz="0" w:space="0" w:color="auto"/>
        <w:right w:val="none" w:sz="0" w:space="0" w:color="auto"/>
      </w:divBdr>
    </w:div>
    <w:div w:id="1604797303">
      <w:bodyDiv w:val="1"/>
      <w:marLeft w:val="0"/>
      <w:marRight w:val="0"/>
      <w:marTop w:val="0"/>
      <w:marBottom w:val="0"/>
      <w:divBdr>
        <w:top w:val="none" w:sz="0" w:space="0" w:color="auto"/>
        <w:left w:val="none" w:sz="0" w:space="0" w:color="auto"/>
        <w:bottom w:val="none" w:sz="0" w:space="0" w:color="auto"/>
        <w:right w:val="none" w:sz="0" w:space="0" w:color="auto"/>
      </w:divBdr>
    </w:div>
    <w:div w:id="1607536486">
      <w:bodyDiv w:val="1"/>
      <w:marLeft w:val="0"/>
      <w:marRight w:val="0"/>
      <w:marTop w:val="0"/>
      <w:marBottom w:val="0"/>
      <w:divBdr>
        <w:top w:val="none" w:sz="0" w:space="0" w:color="auto"/>
        <w:left w:val="none" w:sz="0" w:space="0" w:color="auto"/>
        <w:bottom w:val="none" w:sz="0" w:space="0" w:color="auto"/>
        <w:right w:val="none" w:sz="0" w:space="0" w:color="auto"/>
      </w:divBdr>
    </w:div>
    <w:div w:id="1615749421">
      <w:bodyDiv w:val="1"/>
      <w:marLeft w:val="0"/>
      <w:marRight w:val="0"/>
      <w:marTop w:val="0"/>
      <w:marBottom w:val="0"/>
      <w:divBdr>
        <w:top w:val="none" w:sz="0" w:space="0" w:color="auto"/>
        <w:left w:val="none" w:sz="0" w:space="0" w:color="auto"/>
        <w:bottom w:val="none" w:sz="0" w:space="0" w:color="auto"/>
        <w:right w:val="none" w:sz="0" w:space="0" w:color="auto"/>
      </w:divBdr>
    </w:div>
    <w:div w:id="1630356883">
      <w:bodyDiv w:val="1"/>
      <w:marLeft w:val="0"/>
      <w:marRight w:val="0"/>
      <w:marTop w:val="0"/>
      <w:marBottom w:val="0"/>
      <w:divBdr>
        <w:top w:val="none" w:sz="0" w:space="0" w:color="auto"/>
        <w:left w:val="none" w:sz="0" w:space="0" w:color="auto"/>
        <w:bottom w:val="none" w:sz="0" w:space="0" w:color="auto"/>
        <w:right w:val="none" w:sz="0" w:space="0" w:color="auto"/>
      </w:divBdr>
    </w:div>
    <w:div w:id="1645085777">
      <w:bodyDiv w:val="1"/>
      <w:marLeft w:val="0"/>
      <w:marRight w:val="0"/>
      <w:marTop w:val="0"/>
      <w:marBottom w:val="0"/>
      <w:divBdr>
        <w:top w:val="none" w:sz="0" w:space="0" w:color="auto"/>
        <w:left w:val="none" w:sz="0" w:space="0" w:color="auto"/>
        <w:bottom w:val="none" w:sz="0" w:space="0" w:color="auto"/>
        <w:right w:val="none" w:sz="0" w:space="0" w:color="auto"/>
      </w:divBdr>
    </w:div>
    <w:div w:id="1649893665">
      <w:bodyDiv w:val="1"/>
      <w:marLeft w:val="0"/>
      <w:marRight w:val="0"/>
      <w:marTop w:val="0"/>
      <w:marBottom w:val="0"/>
      <w:divBdr>
        <w:top w:val="none" w:sz="0" w:space="0" w:color="auto"/>
        <w:left w:val="none" w:sz="0" w:space="0" w:color="auto"/>
        <w:bottom w:val="none" w:sz="0" w:space="0" w:color="auto"/>
        <w:right w:val="none" w:sz="0" w:space="0" w:color="auto"/>
      </w:divBdr>
    </w:div>
    <w:div w:id="1688629293">
      <w:bodyDiv w:val="1"/>
      <w:marLeft w:val="0"/>
      <w:marRight w:val="0"/>
      <w:marTop w:val="0"/>
      <w:marBottom w:val="0"/>
      <w:divBdr>
        <w:top w:val="none" w:sz="0" w:space="0" w:color="auto"/>
        <w:left w:val="none" w:sz="0" w:space="0" w:color="auto"/>
        <w:bottom w:val="none" w:sz="0" w:space="0" w:color="auto"/>
        <w:right w:val="none" w:sz="0" w:space="0" w:color="auto"/>
      </w:divBdr>
    </w:div>
    <w:div w:id="1697610510">
      <w:bodyDiv w:val="1"/>
      <w:marLeft w:val="0"/>
      <w:marRight w:val="0"/>
      <w:marTop w:val="0"/>
      <w:marBottom w:val="0"/>
      <w:divBdr>
        <w:top w:val="none" w:sz="0" w:space="0" w:color="auto"/>
        <w:left w:val="none" w:sz="0" w:space="0" w:color="auto"/>
        <w:bottom w:val="none" w:sz="0" w:space="0" w:color="auto"/>
        <w:right w:val="none" w:sz="0" w:space="0" w:color="auto"/>
      </w:divBdr>
      <w:divsChild>
        <w:div w:id="601449038">
          <w:marLeft w:val="0"/>
          <w:marRight w:val="0"/>
          <w:marTop w:val="0"/>
          <w:marBottom w:val="0"/>
          <w:divBdr>
            <w:top w:val="none" w:sz="0" w:space="0" w:color="auto"/>
            <w:left w:val="none" w:sz="0" w:space="0" w:color="auto"/>
            <w:bottom w:val="none" w:sz="0" w:space="0" w:color="auto"/>
            <w:right w:val="none" w:sz="0" w:space="0" w:color="auto"/>
          </w:divBdr>
        </w:div>
        <w:div w:id="2061976141">
          <w:marLeft w:val="0"/>
          <w:marRight w:val="0"/>
          <w:marTop w:val="0"/>
          <w:marBottom w:val="0"/>
          <w:divBdr>
            <w:top w:val="none" w:sz="0" w:space="0" w:color="auto"/>
            <w:left w:val="none" w:sz="0" w:space="0" w:color="auto"/>
            <w:bottom w:val="none" w:sz="0" w:space="0" w:color="auto"/>
            <w:right w:val="none" w:sz="0" w:space="0" w:color="auto"/>
          </w:divBdr>
        </w:div>
      </w:divsChild>
    </w:div>
    <w:div w:id="1721779132">
      <w:bodyDiv w:val="1"/>
      <w:marLeft w:val="0"/>
      <w:marRight w:val="0"/>
      <w:marTop w:val="0"/>
      <w:marBottom w:val="0"/>
      <w:divBdr>
        <w:top w:val="none" w:sz="0" w:space="0" w:color="auto"/>
        <w:left w:val="none" w:sz="0" w:space="0" w:color="auto"/>
        <w:bottom w:val="none" w:sz="0" w:space="0" w:color="auto"/>
        <w:right w:val="none" w:sz="0" w:space="0" w:color="auto"/>
      </w:divBdr>
    </w:div>
    <w:div w:id="1726371740">
      <w:bodyDiv w:val="1"/>
      <w:marLeft w:val="0"/>
      <w:marRight w:val="0"/>
      <w:marTop w:val="0"/>
      <w:marBottom w:val="0"/>
      <w:divBdr>
        <w:top w:val="none" w:sz="0" w:space="0" w:color="auto"/>
        <w:left w:val="none" w:sz="0" w:space="0" w:color="auto"/>
        <w:bottom w:val="none" w:sz="0" w:space="0" w:color="auto"/>
        <w:right w:val="none" w:sz="0" w:space="0" w:color="auto"/>
      </w:divBdr>
    </w:div>
    <w:div w:id="1731078489">
      <w:bodyDiv w:val="1"/>
      <w:marLeft w:val="0"/>
      <w:marRight w:val="0"/>
      <w:marTop w:val="0"/>
      <w:marBottom w:val="0"/>
      <w:divBdr>
        <w:top w:val="none" w:sz="0" w:space="0" w:color="auto"/>
        <w:left w:val="none" w:sz="0" w:space="0" w:color="auto"/>
        <w:bottom w:val="none" w:sz="0" w:space="0" w:color="auto"/>
        <w:right w:val="none" w:sz="0" w:space="0" w:color="auto"/>
      </w:divBdr>
    </w:div>
    <w:div w:id="1812021250">
      <w:bodyDiv w:val="1"/>
      <w:marLeft w:val="0"/>
      <w:marRight w:val="0"/>
      <w:marTop w:val="0"/>
      <w:marBottom w:val="0"/>
      <w:divBdr>
        <w:top w:val="none" w:sz="0" w:space="0" w:color="auto"/>
        <w:left w:val="none" w:sz="0" w:space="0" w:color="auto"/>
        <w:bottom w:val="none" w:sz="0" w:space="0" w:color="auto"/>
        <w:right w:val="none" w:sz="0" w:space="0" w:color="auto"/>
      </w:divBdr>
    </w:div>
    <w:div w:id="1832257807">
      <w:bodyDiv w:val="1"/>
      <w:marLeft w:val="0"/>
      <w:marRight w:val="0"/>
      <w:marTop w:val="0"/>
      <w:marBottom w:val="0"/>
      <w:divBdr>
        <w:top w:val="none" w:sz="0" w:space="0" w:color="auto"/>
        <w:left w:val="none" w:sz="0" w:space="0" w:color="auto"/>
        <w:bottom w:val="none" w:sz="0" w:space="0" w:color="auto"/>
        <w:right w:val="none" w:sz="0" w:space="0" w:color="auto"/>
      </w:divBdr>
    </w:div>
    <w:div w:id="1833641604">
      <w:bodyDiv w:val="1"/>
      <w:marLeft w:val="0"/>
      <w:marRight w:val="0"/>
      <w:marTop w:val="0"/>
      <w:marBottom w:val="0"/>
      <w:divBdr>
        <w:top w:val="none" w:sz="0" w:space="0" w:color="auto"/>
        <w:left w:val="none" w:sz="0" w:space="0" w:color="auto"/>
        <w:bottom w:val="none" w:sz="0" w:space="0" w:color="auto"/>
        <w:right w:val="none" w:sz="0" w:space="0" w:color="auto"/>
      </w:divBdr>
    </w:div>
    <w:div w:id="1851217737">
      <w:bodyDiv w:val="1"/>
      <w:marLeft w:val="0"/>
      <w:marRight w:val="0"/>
      <w:marTop w:val="0"/>
      <w:marBottom w:val="0"/>
      <w:divBdr>
        <w:top w:val="none" w:sz="0" w:space="0" w:color="auto"/>
        <w:left w:val="none" w:sz="0" w:space="0" w:color="auto"/>
        <w:bottom w:val="none" w:sz="0" w:space="0" w:color="auto"/>
        <w:right w:val="none" w:sz="0" w:space="0" w:color="auto"/>
      </w:divBdr>
    </w:div>
    <w:div w:id="1855996070">
      <w:bodyDiv w:val="1"/>
      <w:marLeft w:val="0"/>
      <w:marRight w:val="0"/>
      <w:marTop w:val="0"/>
      <w:marBottom w:val="0"/>
      <w:divBdr>
        <w:top w:val="none" w:sz="0" w:space="0" w:color="auto"/>
        <w:left w:val="none" w:sz="0" w:space="0" w:color="auto"/>
        <w:bottom w:val="none" w:sz="0" w:space="0" w:color="auto"/>
        <w:right w:val="none" w:sz="0" w:space="0" w:color="auto"/>
      </w:divBdr>
    </w:div>
    <w:div w:id="1868833819">
      <w:bodyDiv w:val="1"/>
      <w:marLeft w:val="0"/>
      <w:marRight w:val="0"/>
      <w:marTop w:val="0"/>
      <w:marBottom w:val="0"/>
      <w:divBdr>
        <w:top w:val="none" w:sz="0" w:space="0" w:color="auto"/>
        <w:left w:val="none" w:sz="0" w:space="0" w:color="auto"/>
        <w:bottom w:val="none" w:sz="0" w:space="0" w:color="auto"/>
        <w:right w:val="none" w:sz="0" w:space="0" w:color="auto"/>
      </w:divBdr>
    </w:div>
    <w:div w:id="1871798361">
      <w:bodyDiv w:val="1"/>
      <w:marLeft w:val="0"/>
      <w:marRight w:val="0"/>
      <w:marTop w:val="0"/>
      <w:marBottom w:val="0"/>
      <w:divBdr>
        <w:top w:val="none" w:sz="0" w:space="0" w:color="auto"/>
        <w:left w:val="none" w:sz="0" w:space="0" w:color="auto"/>
        <w:bottom w:val="none" w:sz="0" w:space="0" w:color="auto"/>
        <w:right w:val="none" w:sz="0" w:space="0" w:color="auto"/>
      </w:divBdr>
    </w:div>
    <w:div w:id="1882862933">
      <w:bodyDiv w:val="1"/>
      <w:marLeft w:val="0"/>
      <w:marRight w:val="0"/>
      <w:marTop w:val="0"/>
      <w:marBottom w:val="0"/>
      <w:divBdr>
        <w:top w:val="none" w:sz="0" w:space="0" w:color="auto"/>
        <w:left w:val="none" w:sz="0" w:space="0" w:color="auto"/>
        <w:bottom w:val="none" w:sz="0" w:space="0" w:color="auto"/>
        <w:right w:val="none" w:sz="0" w:space="0" w:color="auto"/>
      </w:divBdr>
    </w:div>
    <w:div w:id="1896504903">
      <w:bodyDiv w:val="1"/>
      <w:marLeft w:val="0"/>
      <w:marRight w:val="0"/>
      <w:marTop w:val="0"/>
      <w:marBottom w:val="0"/>
      <w:divBdr>
        <w:top w:val="none" w:sz="0" w:space="0" w:color="auto"/>
        <w:left w:val="none" w:sz="0" w:space="0" w:color="auto"/>
        <w:bottom w:val="none" w:sz="0" w:space="0" w:color="auto"/>
        <w:right w:val="none" w:sz="0" w:space="0" w:color="auto"/>
      </w:divBdr>
    </w:div>
    <w:div w:id="1911112868">
      <w:bodyDiv w:val="1"/>
      <w:marLeft w:val="0"/>
      <w:marRight w:val="0"/>
      <w:marTop w:val="0"/>
      <w:marBottom w:val="0"/>
      <w:divBdr>
        <w:top w:val="none" w:sz="0" w:space="0" w:color="auto"/>
        <w:left w:val="none" w:sz="0" w:space="0" w:color="auto"/>
        <w:bottom w:val="none" w:sz="0" w:space="0" w:color="auto"/>
        <w:right w:val="none" w:sz="0" w:space="0" w:color="auto"/>
      </w:divBdr>
    </w:div>
    <w:div w:id="1962491525">
      <w:bodyDiv w:val="1"/>
      <w:marLeft w:val="0"/>
      <w:marRight w:val="0"/>
      <w:marTop w:val="0"/>
      <w:marBottom w:val="0"/>
      <w:divBdr>
        <w:top w:val="none" w:sz="0" w:space="0" w:color="auto"/>
        <w:left w:val="none" w:sz="0" w:space="0" w:color="auto"/>
        <w:bottom w:val="none" w:sz="0" w:space="0" w:color="auto"/>
        <w:right w:val="none" w:sz="0" w:space="0" w:color="auto"/>
      </w:divBdr>
    </w:div>
    <w:div w:id="1983730375">
      <w:bodyDiv w:val="1"/>
      <w:marLeft w:val="0"/>
      <w:marRight w:val="0"/>
      <w:marTop w:val="0"/>
      <w:marBottom w:val="0"/>
      <w:divBdr>
        <w:top w:val="none" w:sz="0" w:space="0" w:color="auto"/>
        <w:left w:val="none" w:sz="0" w:space="0" w:color="auto"/>
        <w:bottom w:val="none" w:sz="0" w:space="0" w:color="auto"/>
        <w:right w:val="none" w:sz="0" w:space="0" w:color="auto"/>
      </w:divBdr>
    </w:div>
    <w:div w:id="2042121349">
      <w:bodyDiv w:val="1"/>
      <w:marLeft w:val="0"/>
      <w:marRight w:val="0"/>
      <w:marTop w:val="0"/>
      <w:marBottom w:val="0"/>
      <w:divBdr>
        <w:top w:val="none" w:sz="0" w:space="0" w:color="auto"/>
        <w:left w:val="none" w:sz="0" w:space="0" w:color="auto"/>
        <w:bottom w:val="none" w:sz="0" w:space="0" w:color="auto"/>
        <w:right w:val="none" w:sz="0" w:space="0" w:color="auto"/>
      </w:divBdr>
    </w:div>
    <w:div w:id="2052143042">
      <w:bodyDiv w:val="1"/>
      <w:marLeft w:val="0"/>
      <w:marRight w:val="0"/>
      <w:marTop w:val="0"/>
      <w:marBottom w:val="0"/>
      <w:divBdr>
        <w:top w:val="none" w:sz="0" w:space="0" w:color="auto"/>
        <w:left w:val="none" w:sz="0" w:space="0" w:color="auto"/>
        <w:bottom w:val="none" w:sz="0" w:space="0" w:color="auto"/>
        <w:right w:val="none" w:sz="0" w:space="0" w:color="auto"/>
      </w:divBdr>
    </w:div>
    <w:div w:id="2084982994">
      <w:bodyDiv w:val="1"/>
      <w:marLeft w:val="0"/>
      <w:marRight w:val="0"/>
      <w:marTop w:val="0"/>
      <w:marBottom w:val="0"/>
      <w:divBdr>
        <w:top w:val="none" w:sz="0" w:space="0" w:color="auto"/>
        <w:left w:val="none" w:sz="0" w:space="0" w:color="auto"/>
        <w:bottom w:val="none" w:sz="0" w:space="0" w:color="auto"/>
        <w:right w:val="none" w:sz="0" w:space="0" w:color="auto"/>
      </w:divBdr>
    </w:div>
    <w:div w:id="21033789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file:///C:/Users/cd-fl/Desktop/proyecto/Flores_Lescano0.docx"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hyperlink" Target="https://despliegue-398320.uw.r.appspot.com/"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s://app.powerbi.com/groups/me/reports/91e061e1-01ab-45c8-91da-090f808fbf4e/ReportSection?experience=power-bi"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github.com/Dann041428/ml20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despliegue-398320.uw.r.appspot.com/" TargetMode="External"/><Relationship Id="rId43" Type="http://schemas.openxmlformats.org/officeDocument/2006/relationships/image" Target="media/image30.png"/><Relationship Id="rId48"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Mar10</b:Tag>
    <b:SourceType>InternetSite</b:SourceType>
    <b:Guid>{EE5D5992-9D77-4E0B-85C3-8BEC520E8171}</b:Guid>
    <b:Author>
      <b:Author>
        <b:NameList>
          <b:Person>
            <b:Last>Musiño</b:Last>
            <b:First>Martínez</b:First>
          </b:Person>
        </b:NameList>
      </b:Author>
    </b:Author>
    <b:Title>wikipedia</b:Title>
    <b:InternetSiteTitle>wikipedia</b:InternetSiteTitle>
    <b:Year>2010</b:Year>
    <b:Month>May</b:Month>
    <b:Day>17</b:Day>
    <b:URL>https://es.wikipedia.org/wiki/Informaci%C3%B3n#:~:text=Informaci%C3%B3n%20es%20el%20nombre%20por,sistema%20que%20recibe%20dicho%20mensaje.</b:URL>
    <b:RefOrder>6</b:RefOrder>
  </b:Source>
  <b:Source>
    <b:Tag>blo23</b:Tag>
    <b:SourceType>InternetSite</b:SourceType>
    <b:Guid>{0C58DBAF-1231-4D53-B1CB-BB17A81DCADE}</b:Guid>
    <b:Author>
      <b:Author>
        <b:NameList>
          <b:Person>
            <b:Last>blog.ticjob</b:Last>
          </b:Person>
        </b:NameList>
      </b:Author>
    </b:Author>
    <b:Title>blog.ticjob</b:Title>
    <b:InternetSiteTitle>blog.ticjob</b:InternetSiteTitle>
    <b:Year>2023</b:Year>
    <b:Month>May</b:Month>
    <b:Day>17</b:Day>
    <b:URL>https://blog.ticjob.es/descubre-que-es-anaconda/#:~:text=Una%20aplicaci%C3%B3n%20gr%C3%A1fica%20que%20integra,para%20generar%20c%C3%B3digo%20y%20gr%C3%A1ficos.</b:URL>
    <b:RefOrder>28</b:RefOrder>
  </b:Source>
  <b:Source>
    <b:Tag>Rom19</b:Tag>
    <b:SourceType>InternetSite</b:SourceType>
    <b:Guid>{698692D3-71ED-4F4D-99D7-9DAC29BD67DA}</b:Guid>
    <b:Title>jorgeromero.net</b:Title>
    <b:Year>2019</b:Year>
    <b:Month>06</b:Month>
    <b:Day>11</b:Day>
    <b:URL>https://jorgeromero.net/metodologias-de-mineria-de-datos/</b:URL>
    <b:Author>
      <b:Author>
        <b:NameList>
          <b:Person>
            <b:Last>Romero</b:Last>
            <b:First>Jorge</b:First>
          </b:Person>
        </b:NameList>
      </b:Author>
    </b:Author>
    <b:YearAccessed>2023</b:YearAccessed>
    <b:MonthAccessed>05</b:MonthAccessed>
    <b:DayAccessed>30</b:DayAccessed>
    <b:RefOrder>29</b:RefOrder>
  </b:Source>
  <b:Source>
    <b:Tag>IBM23</b:Tag>
    <b:SourceType>InternetSite</b:SourceType>
    <b:Guid>{B724A141-060B-4B13-9A32-5595731F6EDE}</b:Guid>
    <b:Author>
      <b:Author>
        <b:Corporate>IBM</b:Corporate>
      </b:Author>
    </b:Author>
    <b:Title>ibm.com</b:Title>
    <b:Year>2023</b:Year>
    <b:Month>05</b:Month>
    <b:Day>01</b:Day>
    <b:URL>https://www.ibm.com/mx-es/topics/data-mining</b:URL>
    <b:YearAccessed>2023</b:YearAccessed>
    <b:MonthAccessed>05</b:MonthAccessed>
    <b:DayAccessed>31</b:DayAccessed>
    <b:RefOrder>30</b:RefOrder>
  </b:Source>
  <b:Source>
    <b:Tag>Des23</b:Tag>
    <b:SourceType>InternetSite</b:SourceType>
    <b:Guid>{FAA19532-02FB-476C-93E8-A7DFE0E26478}</b:Guid>
    <b:Title>numpy.org</b:Title>
    <b:Year>2023</b:Year>
    <b:Author>
      <b:Author>
        <b:Corporate>Desarrolladores NumPy</b:Corporate>
      </b:Author>
    </b:Author>
    <b:Month>01</b:Month>
    <b:Day>01</b:Day>
    <b:URL>https://numpy.org/doc/stable/</b:URL>
    <b:YearAccessed>2023</b:YearAccessed>
    <b:MonthAccessed>05</b:MonthAccessed>
    <b:DayAccessed>10</b:DayAccessed>
    <b:RefOrder>24</b:RefOrder>
  </b:Source>
  <b:Source>
    <b:Tag>Dev22</b:Tag>
    <b:SourceType>InternetSite</b:SourceType>
    <b:Guid>{769C006F-32E5-4B4E-B1F6-D084C6301480}</b:Guid>
    <b:Author>
      <b:Author>
        <b:Corporate>Developer Resource Center</b:Corporate>
      </b:Author>
    </b:Author>
    <b:Title>developer.oracle.com</b:Title>
    <b:Year>2022</b:Year>
    <b:Month>05</b:Month>
    <b:Day>31</b:Day>
    <b:URL>https://developer.oracle.com/es/learn/technical-articles/what-is-python</b:URL>
    <b:YearAccessed>2023</b:YearAccessed>
    <b:MonthAccessed>05</b:MonthAccessed>
    <b:DayAccessed>30</b:DayAccessed>
    <b:RefOrder>23</b:RefOrder>
  </b:Source>
  <b:Source>
    <b:Tag>Cha22</b:Tag>
    <b:SourceType>InternetSite</b:SourceType>
    <b:Guid>{957BAF56-553E-4CD9-B772-BC0236889584}</b:Guid>
    <b:Title>formadoresit.es</b:Title>
    <b:Year>2022</b:Year>
    <b:Month>02</b:Month>
    <b:Day>21</b:Day>
    <b:URL>http://www.formadoresit.es/el-lenguaje-python-y-sus-principales-librerias/</b:URL>
    <b:Author>
      <b:Author>
        <b:NameList>
          <b:Person>
            <b:Last>Chaves</b:Last>
            <b:First>Silvia</b:First>
          </b:Person>
        </b:NameList>
      </b:Author>
    </b:Author>
    <b:YearAccessed>2023</b:YearAccessed>
    <b:MonthAccessed>05</b:MonthAccessed>
    <b:DayAccessed>28</b:DayAccessed>
    <b:RefOrder>31</b:RefOrder>
  </b:Source>
  <b:Source>
    <b:Tag>DeL21</b:Tag>
    <b:SourceType>InternetSite</b:SourceType>
    <b:Guid>{C10CC6DA-371F-4509-9085-5D18CC2D5F00}</b:Guid>
    <b:Title>jorgedelossantos.github.io</b:Title>
    <b:Year>2021</b:Year>
    <b:Month>01</b:Month>
    <b:Day>01</b:Day>
    <b:URL>https://jorgedelossantos.github.io/apuntes-python/Matplotlib.html</b:URL>
    <b:Author>
      <b:Author>
        <b:NameList>
          <b:Person>
            <b:Last>De Los Santos</b:Last>
            <b:Middle>Jorge</b:Middle>
            <b:First>Pedro</b:First>
          </b:Person>
        </b:NameList>
      </b:Author>
    </b:Author>
    <b:YearAccessed>2023</b:YearAccessed>
    <b:MonthAccessed>05</b:MonthAccessed>
    <b:DayAccessed>30</b:DayAccessed>
    <b:RefOrder>32</b:RefOrder>
  </b:Source>
  <b:Source>
    <b:Tag>Cha21</b:Tag>
    <b:SourceType>InternetSite</b:SourceType>
    <b:Guid>{73899017-BAD3-4D12-8013-90813DB174E5}</b:Guid>
    <b:Title>profile.es</b:Title>
    <b:Year>2021</b:Year>
    <b:Month>03</b:Month>
    <b:Day>22</b:Day>
    <b:URL>https://profile.es/blog/pandas-python/</b:URL>
    <b:Author>
      <b:Author>
        <b:NameList>
          <b:Person>
            <b:Last>Chacón</b:Last>
            <b:First>José</b:First>
            <b:Middle>Luis</b:Middle>
          </b:Person>
        </b:NameList>
      </b:Author>
    </b:Author>
    <b:YearAccessed>2023</b:YearAccessed>
    <b:MonthAccessed>05</b:MonthAccessed>
    <b:DayAccessed>25</b:DayAccessed>
    <b:RefOrder>25</b:RefOrder>
  </b:Source>
  <b:Source>
    <b:Tag>dat23</b:Tag>
    <b:SourceType>InternetSite</b:SourceType>
    <b:Guid>{F1131557-0CB2-4E6A-9C61-33CABACFDC3E}</b:Guid>
    <b:Author>
      <b:Author>
        <b:NameList>
          <b:Person>
            <b:Last>datademia</b:Last>
          </b:Person>
        </b:NameList>
      </b:Author>
    </b:Author>
    <b:Year>2023</b:Year>
    <b:Month>May</b:Month>
    <b:Day>17</b:Day>
    <b:URL>https://datademia.es/blog/que-es-r#:~:text=R%20es%20un%20entorno%20y,sin%20que%20pertenezca%20a%20nadie.</b:URL>
    <b:RefOrder>27</b:RefOrder>
  </b:Source>
  <b:Source>
    <b:Tag>Afn20</b:Tag>
    <b:SourceType>InternetSite</b:SourceType>
    <b:Guid>{CC301E6F-B985-469A-9734-5BF4C738BE05}</b:Guid>
    <b:Author>
      <b:Author>
        <b:NameList>
          <b:Person>
            <b:Last>Rehan</b:Last>
            <b:First>Afnan</b:First>
          </b:Person>
        </b:NameList>
      </b:Author>
    </b:Author>
    <b:Title>Astera</b:Title>
    <b:InternetSiteTitle>Transformacion de Datos</b:InternetSiteTitle>
    <b:Year>2020</b:Year>
    <b:Month>Abril</b:Month>
    <b:Day>28</b:Day>
    <b:URL>https://www.astera.com/es/type/blog/data-transformation-tools/</b:URL>
    <b:RefOrder>33</b:RefOrder>
  </b:Source>
  <b:Source>
    <b:Tag>Mar21</b:Tag>
    <b:SourceType>InternetSite</b:SourceType>
    <b:Guid>{C1105D6C-2964-488E-99C4-364FB30B198D}</b:Guid>
    <b:Author>
      <b:Author>
        <b:Corporate>Marketing y Comunicacion</b:Corporate>
      </b:Author>
    </b:Author>
    <b:Title>UNIR</b:Title>
    <b:InternetSiteTitle>Graficos Estadisticos</b:InternetSiteTitle>
    <b:Year>2021</b:Year>
    <b:Month>Febrero</b:Month>
    <b:Day>18</b:Day>
    <b:URL>https://www.unir.net/marketing-comunicacion/revista/graficos-estadisticos/</b:URL>
    <b:RefOrder>14</b:RefOrder>
  </b:Source>
  <b:Source>
    <b:Tag>TuD20</b:Tag>
    <b:SourceType>InternetSite</b:SourceType>
    <b:Guid>{5401C5C8-A5F2-4742-9BEE-229D43F2FA2D}</b:Guid>
    <b:Author>
      <b:Author>
        <b:Corporate>TuDashboard</b:Corporate>
      </b:Author>
    </b:Author>
    <b:Title>TuDashboard</b:Title>
    <b:InternetSiteTitle>Analisis de regresion</b:InternetSiteTitle>
    <b:Year>2020</b:Year>
    <b:Month>Diciembre</b:Month>
    <b:Day>28</b:Day>
    <b:URL>https://tudashboard.com/analisis-de-regresion/</b:URL>
    <b:RefOrder>15</b:RefOrder>
  </b:Source>
  <b:Source>
    <b:Tag>Man22</b:Tag>
    <b:SourceType>InternetSite</b:SourceType>
    <b:Guid>{77477FD1-7DDD-4BBD-BE05-88C30AA68295}</b:Guid>
    <b:Author>
      <b:Author>
        <b:NameList>
          <b:Person>
            <b:Last>Suarez</b:Last>
            <b:First>Manuel</b:First>
          </b:Person>
        </b:NameList>
      </b:Author>
    </b:Author>
    <b:Title>Datos Maestros </b:Title>
    <b:InternetSiteTitle>Calidad de Datos</b:InternetSiteTitle>
    <b:Year>2022</b:Year>
    <b:Month>Junio</b:Month>
    <b:Day>01</b:Day>
    <b:URL>https://datosmaestros.com/glosario/calidad-de-datos-definicion/</b:URL>
    <b:RefOrder>16</b:RefOrder>
  </b:Source>
  <b:Source>
    <b:Tag>Dan23</b:Tag>
    <b:SourceType>InternetSite</b:SourceType>
    <b:Guid>{BC3D2902-87A9-4A95-B8AF-7FBE9D8A86D0}</b:Guid>
    <b:Author>
      <b:Author>
        <b:NameList>
          <b:Person>
            <b:Last>Terreras</b:Last>
            <b:First>Daniella</b:First>
          </b:Person>
        </b:NameList>
      </b:Author>
    </b:Author>
    <b:Title>Hubspot</b:Title>
    <b:InternetSiteTitle>Analisis Predictivo</b:InternetSiteTitle>
    <b:Year>2023</b:Year>
    <b:Month>Enero</b:Month>
    <b:Day>23</b:Day>
    <b:URL>https://blog.hubspot.es/marketing/que-es-analisis-predictivo</b:URL>
    <b:RefOrder>18</b:RefOrder>
  </b:Source>
  <b:Source>
    <b:Tag>Mar211</b:Tag>
    <b:SourceType>InternetSite</b:SourceType>
    <b:Guid>{52A717B7-5F25-4321-8AFD-E17991FB5F4D}</b:Guid>
    <b:Author>
      <b:Author>
        <b:NameList>
          <b:Person>
            <b:Last>Coppola</b:Last>
            <b:First>Maria</b:First>
          </b:Person>
        </b:NameList>
      </b:Author>
    </b:Author>
    <b:Title>Hubspot</b:Title>
    <b:InternetSiteTitle>Seguridad de Datos</b:InternetSiteTitle>
    <b:Year>2021</b:Year>
    <b:Month>Agosto</b:Month>
    <b:Day>18</b:Day>
    <b:URL>https://blog.hubspot.es/website/que-es-seguridad-de-datos</b:URL>
    <b:RefOrder>34</b:RefOrder>
  </b:Source>
  <b:Source>
    <b:Tag>Ama23</b:Tag>
    <b:SourceType>InternetSite</b:SourceType>
    <b:Guid>{B997DE49-7D92-479C-A22D-5890633C4A58}</b:Guid>
    <b:Author>
      <b:Author>
        <b:Corporate>Amazon Web Services </b:Corporate>
      </b:Author>
    </b:Author>
    <b:Title>¿Qué es la preparación de datos?</b:Title>
    <b:Year>2023</b:Year>
    <b:Month>mayo</b:Month>
    <b:URL>https://aws.amazon.com/es/what-is/data-preparation/</b:URL>
    <b:RefOrder>20</b:RefOrder>
  </b:Source>
  <b:Source>
    <b:Tag>IBM211</b:Tag>
    <b:SourceType>InternetSite</b:SourceType>
    <b:Guid>{613E8EBB-3FA8-4CC0-B9CD-F77B0AB8CE4D}</b:Guid>
    <b:Author>
      <b:Author>
        <b:Corporate>IBM</b:Corporate>
      </b:Author>
    </b:Author>
    <b:Title>Evaluación del modelo</b:Title>
    <b:Year>2021</b:Year>
    <b:Month>marzo</b:Month>
    <b:Day>08</b:Day>
    <b:URL>https://www.ibm.com/docs/es/spss-modeler/18.1.1?topic=modeling-evaluating-model</b:URL>
    <b:RefOrder>21</b:RefOrder>
  </b:Source>
  <b:Source>
    <b:Tag>TIB231</b:Tag>
    <b:SourceType>InternetSite</b:SourceType>
    <b:Guid>{A57E3713-D7E4-40DA-9B9E-C38CB3E607F5}</b:Guid>
    <b:Author>
      <b:Author>
        <b:Corporate>TIBCO</b:Corporate>
      </b:Author>
    </b:Author>
    <b:Title>¿Qué es la minería de textos?</b:Title>
    <b:Year>2023</b:Year>
    <b:Month>mayo</b:Month>
    <b:URL>https://www.tibco.com/es/reference-center/what-is-text-mining</b:URL>
    <b:RefOrder>35</b:RefOrder>
  </b:Source>
  <b:Source>
    <b:Tag>TIB232</b:Tag>
    <b:SourceType>InternetSite</b:SourceType>
    <b:Guid>{6E2BDF6C-F0E3-4052-9A9E-04F4B4D9DB41}</b:Guid>
    <b:Author>
      <b:Author>
        <b:Corporate>TIBCO</b:Corporate>
      </b:Author>
    </b:Author>
    <b:Title>¿Qué es el análisis de sentimiento?</b:Title>
    <b:Year>2023</b:Year>
    <b:Month>mayo</b:Month>
    <b:URL>https://www.tibco.com/es/reference-center/what-is-sentiment-analysis</b:URL>
    <b:RefOrder>36</b:RefOrder>
  </b:Source>
  <b:Source>
    <b:Tag>Gui14</b:Tag>
    <b:SourceType>InternetSite</b:SourceType>
    <b:Guid>{A8C87A83-A670-42EC-B570-BAE2DF9DABF9}</b:Guid>
    <b:Author>
      <b:Author>
        <b:NameList>
          <b:Person>
            <b:Last>Julian</b:Last>
            <b:First>Guillermo</b:First>
          </b:Person>
        </b:NameList>
      </b:Author>
    </b:Author>
    <b:Title>Las redes neuronales: qué son y por qué están volviendo</b:Title>
    <b:InternetSiteTitle>Xataca</b:InternetSiteTitle>
    <b:Year>2014</b:Year>
    <b:Month>diciembre</b:Month>
    <b:URL>https://www.xataka.com/robotica-e-ia/las-redes-neuronales-que-son-y-por-que-estan-volviendo</b:URL>
    <b:RefOrder>37</b:RefOrder>
  </b:Source>
  <b:Source>
    <b:Tag>UDE19</b:Tag>
    <b:SourceType>InternetSite</b:SourceType>
    <b:Guid>{EBFEB613-ACFA-455B-B79D-87B30DFBF619}</b:Guid>
    <b:Author>
      <b:Author>
        <b:Corporate>UDEMY</b:Corporate>
      </b:Author>
    </b:Author>
    <b:Title>Cómo Desplegar Modelos de Aprendizaje Automatizado</b:Title>
    <b:Year>2019</b:Year>
    <b:Month>marzo</b:Month>
    <b:Day>17</b:Day>
    <b:URL>https://christophergs.com/es/machine%20learning/2019/03/17/how-to-deploy-machine-learning-models/</b:URL>
    <b:RefOrder>38</b:RefOrder>
  </b:Source>
  <b:Source>
    <b:Tag>Pre23</b:Tag>
    <b:SourceType>InternetSite</b:SourceType>
    <b:Guid>{7819BBD6-DCE7-44D0-8619-F9DF6A5CE147}</b:Guid>
    <b:Author>
      <b:Author>
        <b:Corporate>Predik</b:Corporate>
      </b:Author>
    </b:Author>
    <b:Title>Modelos predictivos para servicios de mantenimiento</b:Title>
    <b:Year>2023</b:Year>
    <b:Month>mayo</b:Month>
    <b:URL>https://predikdata.com/es/modelos-predictivos-para-servicios-de-mantenimiento/</b:URL>
    <b:RefOrder>39</b:RefOrder>
  </b:Source>
  <b:Source>
    <b:Tag>MAR22</b:Tag>
    <b:SourceType>InternetSite</b:SourceType>
    <b:Guid>{4557B929-DEC7-4CC6-AE39-7B6797273806}</b:Guid>
    <b:Author>
      <b:Author>
        <b:NameList>
          <b:Person>
            <b:Last>Estatun</b:Last>
            <b:First>M</b:First>
          </b:Person>
        </b:NameList>
      </b:Author>
    </b:Author>
    <b:Title>iebschoo</b:Title>
    <b:InternetSiteTitle>iebschoo</b:InternetSiteTitle>
    <b:Year>2022</b:Year>
    <b:Month>JUNIO</b:Month>
    <b:Day>21</b:Day>
    <b:URL>https://www.iebschool.com/blog/analista-datos-big-data/#:~:text=Las%20principales%20funciones%20de%20un,informes%20a%20partir%20de%20ello.</b:URL>
    <b:RefOrder>1</b:RefOrder>
  </b:Source>
  <b:Source>
    <b:Tag>Red22</b:Tag>
    <b:SourceType>InternetSite</b:SourceType>
    <b:Guid>{944FE733-D013-46BA-B540-8854893A047D}</b:Guid>
    <b:Title>keepcoding.io</b:Title>
    <b:Year>2022</b:Year>
    <b:Author>
      <b:Author>
        <b:NameList>
          <b:Person>
            <b:Last>Keep</b:Last>
            <b:First>C</b:First>
          </b:Person>
        </b:NameList>
      </b:Author>
    </b:Author>
    <b:Month>Noviembre</b:Month>
    <b:Day>30</b:Day>
    <b:URL>https://keepcoding.io/blog/que-es-matplotlib-y-como-funciona/</b:URL>
    <b:YearAccessed>2023</b:YearAccessed>
    <b:MonthAccessed>05</b:MonthAccessed>
    <b:DayAccessed>30</b:DayAccessed>
    <b:RefOrder>2</b:RefOrder>
  </b:Source>
  <b:Source>
    <b:Tag>Adr23</b:Tag>
    <b:SourceType>InternetSite</b:SourceType>
    <b:Guid>{235C38F0-5041-44C8-AC15-22666A562257}</b:Guid>
    <b:Author>
      <b:Author>
        <b:NameList>
          <b:Person>
            <b:Last>Adrian</b:Last>
            <b:First>Y</b:First>
          </b:Person>
        </b:NameList>
      </b:Author>
    </b:Author>
    <b:Title>Conceptos Definicion</b:Title>
    <b:InternetSiteTitle>Datos</b:InternetSiteTitle>
    <b:Year>2023</b:Year>
    <b:Month>Mayo</b:Month>
    <b:Day>18</b:Day>
    <b:URL>https://conceptodefinicion.de/datos/</b:URL>
    <b:RefOrder>3</b:RefOrder>
  </b:Source>
  <b:Source>
    <b:Tag>ama23</b:Tag>
    <b:SourceType>InternetSite</b:SourceType>
    <b:Guid>{687692BE-0E50-49D7-9A51-C721E1F8AC42}</b:Guid>
    <b:Author>
      <b:Author>
        <b:NameList>
          <b:Person>
            <b:Last>Amazon</b:Last>
          </b:Person>
        </b:NameList>
      </b:Author>
    </b:Author>
    <b:Title>amazon</b:Title>
    <b:InternetSiteTitle>amazon</b:InternetSiteTitle>
    <b:Year>2023</b:Year>
    <b:Month>MAY</b:Month>
    <b:Day>17</b:Day>
    <b:URL>https://aws.amazon.com/es/what-is/python/#:~:text=Python%20es%20un%20lenguaje%20de,ejecutar%20en%20muchas%20plataformas%20diferentes.</b:URL>
    <b:RefOrder>7</b:RefOrder>
  </b:Source>
  <b:Source>
    <b:Tag>apr231</b:Tag>
    <b:SourceType>InternetSite</b:SourceType>
    <b:Guid>{04CD8753-CD50-4D2C-A817-59545D5AACBB}</b:Guid>
    <b:Author>
      <b:Author>
        <b:NameList>
          <b:Person>
            <b:Last>Aprendeconalf</b:Last>
          </b:Person>
        </b:NameList>
      </b:Author>
    </b:Author>
    <b:Title>aprendeconalf</b:Title>
    <b:InternetSiteTitle>aprendeconalf</b:InternetSiteTitle>
    <b:Year>2023</b:Year>
    <b:Month>May</b:Month>
    <b:Day>17</b:Day>
    <b:URL>https://aprendeconalf.es/docencia/python/manual/pandas/#:~:text=Pandas%20es%20una%20librer%C3%ADa%20de,NumPy%20pero%20con%20nuevas%20funcionalidades.</b:URL>
    <b:RefOrder>8</b:RefOrder>
  </b:Source>
  <b:Source>
    <b:Tag>deu23</b:Tag>
    <b:SourceType>InternetSite</b:SourceType>
    <b:Guid>{F1D28428-7A52-4A31-AAAA-2A2886815F79}</b:Guid>
    <b:Author>
      <b:Author>
        <b:NameList>
          <b:Person>
            <b:Last>Deustoformacion</b:Last>
          </b:Person>
        </b:NameList>
      </b:Author>
    </b:Author>
    <b:Year>2023</b:Year>
    <b:Month>May</b:Month>
    <b:Day>17</b:Day>
    <b:URL>https://www.deustoformacion.com/blog/programacion-tic/que-son-datasets-dataframes-big-data#:~:text=Los%20dataframes%20son%2C%20por%20decirlo,se%20organizan%20en%20un%20dataframe.</b:URL>
    <b:RefOrder>12</b:RefOrder>
  </b:Source>
  <b:Source>
    <b:Tag>Die22</b:Tag>
    <b:SourceType>InternetSite</b:SourceType>
    <b:Guid>{78AB27F6-E1DE-42CE-BB54-C1C1549DFF1A}</b:Guid>
    <b:Author>
      <b:Author>
        <b:NameList>
          <b:Person>
            <b:Last>Santos</b:Last>
            <b:First>D</b:First>
          </b:Person>
        </b:NameList>
      </b:Author>
    </b:Author>
    <b:InternetSiteTitle>Recoleccion de datos: metodos, tecnicas e instrumentos</b:InternetSiteTitle>
    <b:Year>2022</b:Year>
    <b:Month>Septiembre</b:Month>
    <b:Day>14</b:Day>
    <b:URL>https://blog.hubspot.es/marketing/recoleccion-de-datos</b:URL>
    <b:RefOrder>13</b:RefOrder>
  </b:Source>
  <b:Source>
    <b:Tag>Esc23</b:Tag>
    <b:SourceType>InternetSite</b:SourceType>
    <b:Guid>{BE8E24A6-D050-47A3-9AAE-93225040F5D9}</b:Guid>
    <b:Author>
      <b:Author>
        <b:NameList>
          <b:Person>
            <b:Last>Nacional</b:Last>
            <b:First>Escuela</b:First>
            <b:Middle>Politécnica</b:Middle>
          </b:Person>
        </b:NameList>
      </b:Author>
    </b:Author>
    <b:Year>2023</b:Year>
    <b:Month>06</b:Month>
    <b:Day>10</b:Day>
    <b:URL>https://www.cec-epn.edu.ec/wp-content/uploads/2020/06/Pol%C3%ADtica-de-Uso-de-Datos-Personales-CEC-EPN.pdf</b:URL>
    <b:RefOrder>40</b:RefOrder>
  </b:Source>
  <b:Source>
    <b:Tag>Bad14</b:Tag>
    <b:SourceType>InternetSite</b:SourceType>
    <b:Guid>{6C7521B1-0835-4F47-B651-C2E89580367C}</b:Guid>
    <b:Author>
      <b:Author>
        <b:NameList>
          <b:Person>
            <b:Last>Badillo</b:Last>
            <b:First>L</b:First>
          </b:Person>
        </b:NameList>
      </b:Author>
    </b:Author>
    <b:Year>2014</b:Year>
    <b:Month>09</b:Month>
    <b:Day>12</b:Day>
    <b:URL>https://www.telecomunicaciones.gob.ec/wp-content/uploads/2016/04/Ley-Organica-del-Sistema-Nacional-de-Registro-de-Datos-Publicos.pdf</b:URL>
    <b:RefOrder>19</b:RefOrder>
  </b:Source>
  <b:Source>
    <b:Tag>eZE22</b:Tag>
    <b:SourceType>InternetSite</b:SourceType>
    <b:Guid>{27E2C81D-3F54-4D86-B7F6-3077D01AC0D6}</b:Guid>
    <b:Author>
      <b:Author>
        <b:NameList>
          <b:Person>
            <b:Last>Mancilla</b:Last>
            <b:First>E</b:First>
          </b:Person>
        </b:NameList>
      </b:Author>
    </b:Author>
    <b:Title>Invgate</b:Title>
    <b:InternetSiteTitle>Machine Learning</b:InternetSiteTitle>
    <b:Year>2022</b:Year>
    <b:Month>Diciembre</b:Month>
    <b:Day>20</b:Day>
    <b:URL>https://blog.invgate.com/es/machine-learning</b:URL>
    <b:RefOrder>9</b:RefOrder>
  </b:Source>
  <b:Source>
    <b:Tag>Ann19</b:Tag>
    <b:SourceType>InternetSite</b:SourceType>
    <b:Guid>{FEE93532-9FEA-498E-A2C1-1C1A21887205}</b:Guid>
    <b:Author>
      <b:Author>
        <b:NameList>
          <b:Person>
            <b:Last>Perez</b:Last>
            <b:First>Anna</b:First>
          </b:Person>
        </b:NameList>
      </b:Author>
    </b:Author>
    <b:Title>Business School</b:Title>
    <b:InternetSiteTitle>Capacidades Analiticas</b:InternetSiteTitle>
    <b:Year>2019</b:Year>
    <b:Month>Febrero</b:Month>
    <b:Day>2</b:Day>
    <b:URL>https://www.obsbusiness.school/blog/capacidad-analitica-sus-ventajas-en-el-desarrollo-de-proyectos</b:URL>
    <b:RefOrder>10</b:RefOrder>
  </b:Source>
  <b:Source>
    <b:Tag>LAU23</b:Tag>
    <b:SourceType>InternetSite</b:SourceType>
    <b:Guid>{961CDF32-9A5F-42DA-8393-91BD76308560}</b:Guid>
    <b:Author>
      <b:Author>
        <b:Corporate>UNIR</b:Corporate>
      </b:Author>
    </b:Author>
    <b:Title>LA UNIVERSIDAD EN INTERNET</b:Title>
    <b:InternetSiteTitle>Modelado de datos</b:InternetSiteTitle>
    <b:Year>2023</b:Year>
    <b:Month>01</b:Month>
    <b:Day>10</b:Day>
    <b:URL>https://mexico.unir.net/economia/noticias/modelado-datos/</b:URL>
    <b:RefOrder>11</b:RefOrder>
  </b:Source>
  <b:Source>
    <b:Tag>que231</b:Tag>
    <b:SourceType>InternetSite</b:SourceType>
    <b:Guid>{31FD00B8-9792-4625-A457-083F791D1438}</b:Guid>
    <b:Author>
      <b:Author>
        <b:NameList>
          <b:Person>
            <b:Last>questionpro</b:Last>
          </b:Person>
        </b:NameList>
      </b:Author>
    </b:Author>
    <b:Year>2023</b:Year>
    <b:Month>JUNIO</b:Month>
    <b:Day>12</b:Day>
    <b:URL>https://www.questionpro.com/blog/es/investigacion-mixta/#:~:text=La%20investigaci%C3%B3n%20mixta%20es%20una,de%20estos%20m%C3%A9todos%20por%20separado.</b:URL>
    <b:RefOrder>26</b:RefOrder>
  </b:Source>
  <b:Source>
    <b:Tag>TIB233</b:Tag>
    <b:SourceType>InternetSite</b:SourceType>
    <b:Guid>{F99C84A9-8730-4477-8EB9-FA66AE599EFB}</b:Guid>
    <b:Author>
      <b:Author>
        <b:NameList>
          <b:Person>
            <b:Last>TIBCO</b:Last>
          </b:Person>
        </b:NameList>
      </b:Author>
    </b:Author>
    <b:Title>¿Qué es la detección de anomalías?</b:Title>
    <b:Year>2023</b:Year>
    <b:Month>mayo</b:Month>
    <b:URL>https://www.tibco.com/es/reference-center/what-is-anomaly-detection</b:URL>
    <b:RefOrder>41</b:RefOrder>
  </b:Source>
  <b:Source>
    <b:Tag>ibm23</b:Tag>
    <b:SourceType>InternetSite</b:SourceType>
    <b:Guid>{32E92E64-2B4D-4ED8-9313-7821FE313003}</b:Guid>
    <b:Title>ibm</b:Title>
    <b:Year>2023</b:Year>
    <b:Month>junio</b:Month>
    <b:Day>12</b:Day>
    <b:URL>https://www.ibm.com/es-es/topics/text-mining</b:URL>
    <b:RefOrder>22</b:RefOrder>
  </b:Source>
  <b:Source>
    <b:Tag>the23</b:Tag>
    <b:SourceType>InternetSite</b:SourceType>
    <b:Guid>{756E6C9B-6DBF-4F52-8C21-526BDE6867AC}</b:Guid>
    <b:Author>
      <b:Author>
        <b:Corporate>theastrologypage</b:Corporate>
      </b:Author>
    </b:Author>
    <b:Title>Theastrology, p</b:Title>
    <b:InternetSiteTitle>Infraestructura de datos</b:InternetSiteTitle>
    <b:Year>2023</b:Year>
    <b:URL>https://es.theastrologypage.com/data-infrastructure</b:URL>
    <b:RefOrder>17</b:RefOrder>
  </b:Source>
  <b:Source>
    <b:Tag>que232</b:Tag>
    <b:SourceType>InternetSite</b:SourceType>
    <b:Guid>{391DE61D-3CB6-463A-B51F-3C7FF2B3955C}</b:Guid>
    <b:Title>Questionpro</b:Title>
    <b:Year>2023</b:Year>
    <b:Month>junio</b:Month>
    <b:Day>12</b:Day>
    <b:URL>https://www.questionpro.com/blog/es/herramienta-de-analisis-de-sentimientos/#:~:text=El%20an%C3%A1lisis%20de%20sentimiento%20es,sus%20actitudes%2C%20emociones%20y%20opiniones.</b:URL>
    <b:RefOrder>42</b:RefOrder>
  </b:Source>
  <b:Source>
    <b:Tag>Wik23</b:Tag>
    <b:SourceType>InternetSite</b:SourceType>
    <b:Guid>{C298EBC8-3DEE-4DCA-8B55-074E7CEC522E}</b:Guid>
    <b:Author>
      <b:Author>
        <b:NameList>
          <b:Person>
            <b:Last>Wikipedia</b:Last>
          </b:Person>
        </b:NameList>
      </b:Author>
    </b:Author>
    <b:Year>2023</b:Year>
    <b:Month>May</b:Month>
    <b:Day>22</b:Day>
    <b:URL>https://en.wikipedia.org/wiki/Support_vector_machine</b:URL>
    <b:RefOrder>5</b:RefOrder>
  </b:Source>
  <b:Source>
    <b:Tag>ama231</b:Tag>
    <b:SourceType>InternetSite</b:SourceType>
    <b:Guid>{00370096-D2E8-4A51-9EEF-7DBC37BDBC09}</b:Guid>
    <b:Author>
      <b:Author>
        <b:NameList>
          <b:Person>
            <b:Last>amazon</b:Last>
          </b:Person>
        </b:NameList>
      </b:Author>
    </b:Author>
    <b:Year>2023</b:Year>
    <b:Month>junio</b:Month>
    <b:Day>16</b:Day>
    <b:URL>https://aws.amazon.com/es/what-is/linear-regression/#:~:text=La%20regresi%C3%B3n%20lineal%20es%20una,independiente%20como%20una%20ecuaci%C3%B3n%20lineal.</b:URL>
    <b:RefOrder>43</b:RefOrder>
  </b:Source>
  <b:Source>
    <b:Tag>ama232</b:Tag>
    <b:SourceType>InternetSite</b:SourceType>
    <b:Guid>{50DE023F-3A05-45C8-800F-729977D98257}</b:Guid>
    <b:Author>
      <b:Author>
        <b:NameList>
          <b:Person>
            <b:Last>amazon</b:Last>
          </b:Person>
        </b:NameList>
      </b:Author>
    </b:Author>
    <b:Year>2023</b:Year>
    <b:Month>junio</b:Month>
    <b:Day>16</b:Day>
    <b:URL>https://aws.amazon.com/es/what-is/linear-regression/#:~:text=La%20regresi%C3%B3n%20lineal%20es%20una,independiente%20como%20una%20ecuaci%C3%B3n%20lineal.</b:URL>
    <b:RefOrder>4</b:RefOrder>
  </b:Source>
</b:Sources>
</file>

<file path=customXml/item3.xml><?xml version="1.0" encoding="utf-8"?>
<ct:contentTypeSchema xmlns:ct="http://schemas.microsoft.com/office/2006/metadata/contentType" xmlns:ma="http://schemas.microsoft.com/office/2006/metadata/properties/metaAttributes" ct:_="" ma:_="" ma:contentTypeName="Documento" ma:contentTypeID="0x0101007241A43B02B7A940BC64EB1F02757B12" ma:contentTypeVersion="13" ma:contentTypeDescription="Crear nuevo documento." ma:contentTypeScope="" ma:versionID="21b24807460cc28b13ab5e9bd9143727">
  <xsd:schema xmlns:xsd="http://www.w3.org/2001/XMLSchema" xmlns:xs="http://www.w3.org/2001/XMLSchema" xmlns:p="http://schemas.microsoft.com/office/2006/metadata/properties" xmlns:ns2="1ef06758-2403-4acd-8a49-6ac48cd27222" xmlns:ns3="c529cc0d-1ab6-429a-b55e-4ace78c6e091" targetNamespace="http://schemas.microsoft.com/office/2006/metadata/properties" ma:root="true" ma:fieldsID="50245be6ed7c7de2a6eed400e4715c0b" ns2:_="" ns3:_="">
    <xsd:import namespace="1ef06758-2403-4acd-8a49-6ac48cd27222"/>
    <xsd:import namespace="c529cc0d-1ab6-429a-b55e-4ace78c6e09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ObjectDetectorVersions" minOccurs="0"/>
                <xsd:element ref="ns3:SharedWithUsers" minOccurs="0"/>
                <xsd:element ref="ns3:SharedWithDetail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f06758-2403-4acd-8a49-6ac48cd272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Etiquetas de imagen" ma:readOnly="false" ma:fieldId="{5cf76f15-5ced-4ddc-b409-7134ff3c332f}" ma:taxonomyMulti="true" ma:sspId="807bbba9-8dd5-4622-86f6-fd49c4ba14ff"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529cc0d-1ab6-429a-b55e-4ace78c6e091" elementFormDefault="qualified">
    <xsd:import namespace="http://schemas.microsoft.com/office/2006/documentManagement/types"/>
    <xsd:import namespace="http://schemas.microsoft.com/office/infopath/2007/PartnerControls"/>
    <xsd:element name="SharedWithUsers" ma:index="13"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talles de uso compartido" ma:internalName="SharedWithDetails" ma:readOnly="true">
      <xsd:simpleType>
        <xsd:restriction base="dms:Note">
          <xsd:maxLength value="255"/>
        </xsd:restriction>
      </xsd:simpleType>
    </xsd:element>
    <xsd:element name="TaxCatchAll" ma:index="19" nillable="true" ma:displayName="Taxonomy Catch All Column" ma:hidden="true" ma:list="{22e8341e-9332-44e9-a154-23c33a71ff34}" ma:internalName="TaxCatchAll" ma:showField="CatchAllData" ma:web="c529cc0d-1ab6-429a-b55e-4ace78c6e09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c529cc0d-1ab6-429a-b55e-4ace78c6e091" xsi:nil="true"/>
    <lcf76f155ced4ddcb4097134ff3c332f xmlns="1ef06758-2403-4acd-8a49-6ac48cd27222">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76C77AD8-601B-48B4-9387-4B06105A0565}">
  <ds:schemaRefs>
    <ds:schemaRef ds:uri="http://schemas.microsoft.com/sharepoint/v3/contenttype/forms"/>
  </ds:schemaRefs>
</ds:datastoreItem>
</file>

<file path=customXml/itemProps2.xml><?xml version="1.0" encoding="utf-8"?>
<ds:datastoreItem xmlns:ds="http://schemas.openxmlformats.org/officeDocument/2006/customXml" ds:itemID="{DFDFB0A0-A5D0-4957-89E9-10C680F7F140}">
  <ds:schemaRefs>
    <ds:schemaRef ds:uri="http://schemas.openxmlformats.org/officeDocument/2006/bibliography"/>
  </ds:schemaRefs>
</ds:datastoreItem>
</file>

<file path=customXml/itemProps3.xml><?xml version="1.0" encoding="utf-8"?>
<ds:datastoreItem xmlns:ds="http://schemas.openxmlformats.org/officeDocument/2006/customXml" ds:itemID="{62300A8B-727C-4CA2-9FCF-9A17D2E74A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f06758-2403-4acd-8a49-6ac48cd27222"/>
    <ds:schemaRef ds:uri="c529cc0d-1ab6-429a-b55e-4ace78c6e0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978D682-2DCE-4D78-8607-B067D92B92DF}">
  <ds:schemaRefs>
    <ds:schemaRef ds:uri="http://schemas.microsoft.com/office/2006/metadata/properties"/>
    <ds:schemaRef ds:uri="http://schemas.microsoft.com/office/infopath/2007/PartnerControls"/>
    <ds:schemaRef ds:uri="c529cc0d-1ab6-429a-b55e-4ace78c6e091"/>
    <ds:schemaRef ds:uri="1ef06758-2403-4acd-8a49-6ac48cd27222"/>
  </ds:schemaRefs>
</ds:datastoreItem>
</file>

<file path=docProps/app.xml><?xml version="1.0" encoding="utf-8"?>
<Properties xmlns="http://schemas.openxmlformats.org/officeDocument/2006/extended-properties" xmlns:vt="http://schemas.openxmlformats.org/officeDocument/2006/docPropsVTypes">
  <Template>Normal.dotm</Template>
  <TotalTime>5241</TotalTime>
  <Pages>65</Pages>
  <Words>16547</Words>
  <Characters>91014</Characters>
  <Application>Microsoft Office Word</Application>
  <DocSecurity>0</DocSecurity>
  <Lines>758</Lines>
  <Paragraphs>2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ina suarez</dc:creator>
  <cp:keywords/>
  <dc:description/>
  <cp:lastModifiedBy>DANIEL FLORES</cp:lastModifiedBy>
  <cp:revision>59</cp:revision>
  <cp:lastPrinted>2023-09-26T16:17:00Z</cp:lastPrinted>
  <dcterms:created xsi:type="dcterms:W3CDTF">2023-08-31T14:20:00Z</dcterms:created>
  <dcterms:modified xsi:type="dcterms:W3CDTF">2023-10-03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68801-04af-38e3-8497-9cadb610748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aea9370bb28990b6ffbea2f9a26c9ef20693a124ff7936cdb8380343d8effdc9</vt:lpwstr>
  </property>
  <property fmtid="{D5CDD505-2E9C-101B-9397-08002B2CF9AE}" pid="26" name="ContentTypeId">
    <vt:lpwstr>0x0101007241A43B02B7A940BC64EB1F02757B12</vt:lpwstr>
  </property>
</Properties>
</file>